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BC7528" w14:textId="7F2BD3F3" w:rsidR="00786339" w:rsidRDefault="003C1918" w:rsidP="003C1918">
      <w:pPr>
        <w:rPr>
          <w:vertAlign w:val="superscript"/>
        </w:rPr>
      </w:pPr>
      <w:r>
        <w:rPr>
          <w:noProof/>
          <w:vertAlign w:val="superscript"/>
          <w:lang w:eastAsia="de-DE"/>
        </w:rPr>
        <w:drawing>
          <wp:inline distT="0" distB="0" distL="0" distR="0" wp14:anchorId="4F6F2077" wp14:editId="2BFDF06F">
            <wp:extent cx="3403792" cy="1240404"/>
            <wp:effectExtent l="0" t="0" r="635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I4.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25307" cy="1248245"/>
                    </a:xfrm>
                    <a:prstGeom prst="rect">
                      <a:avLst/>
                    </a:prstGeom>
                  </pic:spPr>
                </pic:pic>
              </a:graphicData>
            </a:graphic>
          </wp:inline>
        </w:drawing>
      </w:r>
    </w:p>
    <w:p w14:paraId="41E77758" w14:textId="77777777" w:rsidR="00797520" w:rsidRPr="000D50A8" w:rsidRDefault="00107324" w:rsidP="00B51D96">
      <w:pPr>
        <w:rPr>
          <w:vertAlign w:val="superscript"/>
          <w:lang w:val="en-US"/>
        </w:rPr>
      </w:pPr>
      <w:r w:rsidRPr="000D50A8">
        <w:rPr>
          <w:vertAlign w:val="superscript"/>
          <w:lang w:val="en-US"/>
        </w:rPr>
        <w:softHyphen/>
      </w:r>
      <w:r w:rsidRPr="000D50A8">
        <w:rPr>
          <w:vertAlign w:val="superscript"/>
          <w:lang w:val="en-US"/>
        </w:rPr>
        <w:softHyphen/>
      </w:r>
    </w:p>
    <w:p w14:paraId="67DA2F87" w14:textId="59236748" w:rsidR="00606B2F" w:rsidRPr="000D50A8" w:rsidRDefault="004731CF" w:rsidP="00B75700">
      <w:pPr>
        <w:pStyle w:val="Title"/>
        <w:ind w:left="708" w:firstLine="708"/>
        <w:jc w:val="left"/>
        <w:rPr>
          <w:rFonts w:ascii="Calibri Light" w:hAnsi="Calibri Light" w:cs="Segoe UI"/>
          <w:lang w:val="en-US"/>
        </w:rPr>
      </w:pPr>
      <w:r w:rsidRPr="000D50A8">
        <w:rPr>
          <w:rFonts w:ascii="Calibri Light" w:hAnsi="Calibri Light" w:cs="Segoe UI"/>
          <w:lang w:val="en-US"/>
        </w:rPr>
        <w:t>Proje</w:t>
      </w:r>
      <w:r w:rsidR="00761A6B" w:rsidRPr="000D50A8">
        <w:rPr>
          <w:rFonts w:ascii="Calibri Light" w:hAnsi="Calibri Light" w:cs="Segoe UI"/>
          <w:lang w:val="en-US"/>
        </w:rPr>
        <w:t>c</w:t>
      </w:r>
      <w:r w:rsidRPr="000D50A8">
        <w:rPr>
          <w:rFonts w:ascii="Calibri Light" w:hAnsi="Calibri Light" w:cs="Segoe UI"/>
          <w:lang w:val="en-US"/>
        </w:rPr>
        <w:t>t</w:t>
      </w:r>
    </w:p>
    <w:p w14:paraId="385E2F9A" w14:textId="6CF585C4" w:rsidR="00606B2F" w:rsidRPr="000D50A8" w:rsidRDefault="004C06F9" w:rsidP="00761A6B">
      <w:pPr>
        <w:ind w:left="708" w:firstLine="708"/>
        <w:rPr>
          <w:sz w:val="32"/>
          <w:lang w:val="en-US"/>
        </w:rPr>
      </w:pPr>
      <w:r w:rsidRPr="000D50A8">
        <w:rPr>
          <w:sz w:val="32"/>
          <w:lang w:val="en-US"/>
        </w:rPr>
        <w:t>Applications of Machine Learning</w:t>
      </w:r>
    </w:p>
    <w:p w14:paraId="1054ED75" w14:textId="77777777" w:rsidR="00606B2F" w:rsidRPr="000D50A8" w:rsidRDefault="00606B2F" w:rsidP="00885537">
      <w:pPr>
        <w:rPr>
          <w:lang w:val="en-US"/>
        </w:rPr>
      </w:pPr>
    </w:p>
    <w:p w14:paraId="2526520F" w14:textId="792D26DD" w:rsidR="00F047CD" w:rsidRPr="000D50A8" w:rsidRDefault="00F047CD" w:rsidP="00B75700">
      <w:pPr>
        <w:spacing w:after="0"/>
        <w:ind w:left="708" w:firstLine="708"/>
        <w:rPr>
          <w:sz w:val="28"/>
          <w:lang w:val="en-US"/>
        </w:rPr>
      </w:pPr>
      <w:r w:rsidRPr="000D50A8">
        <w:rPr>
          <w:sz w:val="28"/>
          <w:lang w:val="en-US"/>
        </w:rPr>
        <w:t>Universität Bayreuth</w:t>
      </w:r>
    </w:p>
    <w:p w14:paraId="5091C498" w14:textId="4BBFB670" w:rsidR="00606B2F" w:rsidRDefault="00E37EBA" w:rsidP="00B75700">
      <w:pPr>
        <w:spacing w:after="0"/>
        <w:ind w:left="708" w:firstLine="708"/>
      </w:pPr>
      <w:r>
        <w:t>Fakultät für Mathematik, Physik, Informatik</w:t>
      </w:r>
    </w:p>
    <w:p w14:paraId="363C8B7B" w14:textId="29F9D404" w:rsidR="00E37EBA" w:rsidRDefault="00E37EBA" w:rsidP="00B75700">
      <w:pPr>
        <w:spacing w:after="0"/>
        <w:ind w:left="708" w:firstLine="708"/>
      </w:pPr>
      <w:r>
        <w:t>Institut für Informatik</w:t>
      </w:r>
    </w:p>
    <w:p w14:paraId="14C6CED7" w14:textId="704762FC" w:rsidR="00E37EBA" w:rsidRPr="000E757D" w:rsidRDefault="00E37EBA" w:rsidP="00B75700">
      <w:pPr>
        <w:spacing w:after="0"/>
        <w:ind w:left="708" w:firstLine="708"/>
      </w:pPr>
      <w:r>
        <w:t>Lehrstuhl für Angewandte Informatik IV</w:t>
      </w:r>
    </w:p>
    <w:p w14:paraId="032FDD3B" w14:textId="77777777" w:rsidR="00606B2F" w:rsidRPr="000E757D" w:rsidRDefault="00606B2F" w:rsidP="00885537"/>
    <w:p w14:paraId="5E46C406" w14:textId="77777777" w:rsidR="00F047CD" w:rsidRPr="000E757D" w:rsidRDefault="00F047CD" w:rsidP="00885537"/>
    <w:p w14:paraId="5BDAFEBC" w14:textId="292ED0E6" w:rsidR="00606B2F" w:rsidRPr="000E757D" w:rsidRDefault="00761A6B" w:rsidP="00B75700">
      <w:pPr>
        <w:ind w:left="708" w:firstLine="708"/>
      </w:pPr>
      <w:r>
        <w:t>By</w:t>
      </w:r>
    </w:p>
    <w:p w14:paraId="3DE4C581" w14:textId="085990D8" w:rsidR="00761A6B" w:rsidRPr="000D50A8" w:rsidRDefault="00761A6B" w:rsidP="00761A6B">
      <w:pPr>
        <w:ind w:left="708" w:firstLine="708"/>
        <w:rPr>
          <w:sz w:val="32"/>
          <w:lang w:val="en-US"/>
        </w:rPr>
      </w:pPr>
      <w:r w:rsidRPr="000D50A8">
        <w:rPr>
          <w:sz w:val="32"/>
          <w:lang w:val="en-US"/>
        </w:rPr>
        <w:t>Aneeba Khalid</w:t>
      </w:r>
    </w:p>
    <w:p w14:paraId="6F167187" w14:textId="22739B00" w:rsidR="00761A6B" w:rsidRPr="000D50A8" w:rsidRDefault="00761A6B" w:rsidP="00761A6B">
      <w:pPr>
        <w:ind w:left="708" w:firstLine="708"/>
        <w:rPr>
          <w:sz w:val="32"/>
          <w:lang w:val="en-US"/>
        </w:rPr>
      </w:pPr>
      <w:proofErr w:type="spellStart"/>
      <w:r w:rsidRPr="000D50A8">
        <w:rPr>
          <w:sz w:val="32"/>
          <w:lang w:val="en-US"/>
        </w:rPr>
        <w:t>Daniyal</w:t>
      </w:r>
      <w:proofErr w:type="spellEnd"/>
      <w:r w:rsidRPr="000D50A8">
        <w:rPr>
          <w:sz w:val="32"/>
          <w:lang w:val="en-US"/>
        </w:rPr>
        <w:t xml:space="preserve"> Bin Sajid</w:t>
      </w:r>
    </w:p>
    <w:p w14:paraId="480E17D5" w14:textId="07FCAFF9" w:rsidR="00761A6B" w:rsidRPr="000D50A8" w:rsidRDefault="00761A6B" w:rsidP="00761A6B">
      <w:pPr>
        <w:ind w:left="708" w:firstLine="708"/>
        <w:rPr>
          <w:sz w:val="32"/>
          <w:lang w:val="en-US"/>
        </w:rPr>
      </w:pPr>
      <w:r w:rsidRPr="000D50A8">
        <w:rPr>
          <w:sz w:val="32"/>
          <w:lang w:val="en-US"/>
        </w:rPr>
        <w:t>Muhammad Talal Nasir</w:t>
      </w:r>
    </w:p>
    <w:p w14:paraId="67EA54D1" w14:textId="66589E3F" w:rsidR="00761A6B" w:rsidRPr="000D50A8" w:rsidRDefault="00761A6B" w:rsidP="00761A6B">
      <w:pPr>
        <w:ind w:left="708" w:firstLine="708"/>
        <w:rPr>
          <w:sz w:val="32"/>
          <w:lang w:val="en-US"/>
        </w:rPr>
      </w:pPr>
      <w:proofErr w:type="spellStart"/>
      <w:r w:rsidRPr="000D50A8">
        <w:rPr>
          <w:sz w:val="32"/>
          <w:lang w:val="en-US"/>
        </w:rPr>
        <w:t>Owais</w:t>
      </w:r>
      <w:proofErr w:type="spellEnd"/>
      <w:r w:rsidRPr="000D50A8">
        <w:rPr>
          <w:sz w:val="32"/>
          <w:lang w:val="en-US"/>
        </w:rPr>
        <w:t xml:space="preserve"> Anwar</w:t>
      </w:r>
    </w:p>
    <w:p w14:paraId="70BBBBD0" w14:textId="41A77E1D" w:rsidR="00761A6B" w:rsidRPr="000D50A8" w:rsidRDefault="00761A6B" w:rsidP="00761A6B">
      <w:pPr>
        <w:ind w:left="708" w:firstLine="708"/>
        <w:rPr>
          <w:sz w:val="32"/>
          <w:lang w:val="en-US"/>
        </w:rPr>
      </w:pPr>
      <w:proofErr w:type="spellStart"/>
      <w:r w:rsidRPr="000D50A8">
        <w:rPr>
          <w:sz w:val="32"/>
          <w:lang w:val="en-US"/>
        </w:rPr>
        <w:t>Shayan</w:t>
      </w:r>
      <w:proofErr w:type="spellEnd"/>
      <w:r w:rsidRPr="000D50A8">
        <w:rPr>
          <w:sz w:val="32"/>
          <w:lang w:val="en-US"/>
        </w:rPr>
        <w:t xml:space="preserve"> Mahmood</w:t>
      </w:r>
    </w:p>
    <w:p w14:paraId="42D3C6C6" w14:textId="3D56C9BE" w:rsidR="00885537" w:rsidRDefault="0069149E" w:rsidP="00761A6B">
      <w:pPr>
        <w:ind w:left="708" w:firstLine="708"/>
      </w:pPr>
      <w:r>
        <w:t xml:space="preserve">From </w:t>
      </w:r>
      <w:r w:rsidR="00E37EBA">
        <w:t>Bayreuth</w:t>
      </w:r>
    </w:p>
    <w:p w14:paraId="51F89B9B" w14:textId="7595457D" w:rsidR="00F047CD" w:rsidRPr="000E757D" w:rsidRDefault="00F047CD" w:rsidP="00885537">
      <w:r w:rsidRPr="000E757D">
        <w:t xml:space="preserve">1. Gutachter: </w:t>
      </w:r>
      <w:r w:rsidR="00885537">
        <w:tab/>
      </w:r>
      <w:r w:rsidRPr="000E757D">
        <w:t>Prof. Dr.-Ing. Stefan Jablonski</w:t>
      </w:r>
    </w:p>
    <w:p w14:paraId="497672F5" w14:textId="160915C8" w:rsidR="00F047CD" w:rsidRDefault="00F047CD" w:rsidP="00885537">
      <w:r w:rsidRPr="000E757D">
        <w:t xml:space="preserve">2. Gutachter: </w:t>
      </w:r>
      <w:r w:rsidR="00885537">
        <w:tab/>
      </w:r>
      <w:r w:rsidR="00E37EBA">
        <w:t>Dr. Stefan Schönig</w:t>
      </w:r>
    </w:p>
    <w:p w14:paraId="517D787D" w14:textId="77777777" w:rsidR="00885537" w:rsidRDefault="00885537" w:rsidP="00885537"/>
    <w:p w14:paraId="55843617" w14:textId="1C7FDCB6" w:rsidR="00885537" w:rsidRPr="000E757D" w:rsidRDefault="00885537" w:rsidP="00885537">
      <w:r>
        <w:t xml:space="preserve">Supervisor: </w:t>
      </w:r>
      <w:r>
        <w:tab/>
      </w:r>
      <w:r w:rsidR="00761A6B" w:rsidRPr="00761A6B">
        <w:t xml:space="preserve">Martin Käppel </w:t>
      </w:r>
      <w:r>
        <w:t xml:space="preserve">und </w:t>
      </w:r>
      <w:r w:rsidR="00761A6B" w:rsidRPr="00761A6B">
        <w:t>Nicolai Schützenmeier</w:t>
      </w:r>
    </w:p>
    <w:p w14:paraId="7B2AF61F" w14:textId="10DD83D0" w:rsidR="00797520" w:rsidRPr="00412536" w:rsidRDefault="00797520" w:rsidP="000E757D">
      <w:pPr>
        <w:jc w:val="center"/>
      </w:pPr>
      <w:r w:rsidRPr="00412536">
        <w:lastRenderedPageBreak/>
        <w:br w:type="page"/>
      </w:r>
    </w:p>
    <w:bookmarkStart w:id="0" w:name="_Ref359866729" w:displacedByCustomXml="next"/>
    <w:bookmarkStart w:id="1" w:name="_Ref359866737" w:displacedByCustomXml="next"/>
    <w:bookmarkStart w:id="2" w:name="_Ref359867026" w:displacedByCustomXml="next"/>
    <w:bookmarkStart w:id="3" w:name="_Ref359867299" w:displacedByCustomXml="next"/>
    <w:sdt>
      <w:sdtPr>
        <w:rPr>
          <w:rFonts w:eastAsiaTheme="minorEastAsia"/>
          <w:bCs w:val="0"/>
          <w:sz w:val="22"/>
          <w:szCs w:val="22"/>
          <w:lang w:bidi="ar-SA"/>
        </w:rPr>
        <w:id w:val="2113312774"/>
        <w:docPartObj>
          <w:docPartGallery w:val="Table of Contents"/>
          <w:docPartUnique/>
        </w:docPartObj>
      </w:sdtPr>
      <w:sdtEndPr>
        <w:rPr>
          <w:b/>
          <w:noProof/>
        </w:rPr>
      </w:sdtEndPr>
      <w:sdtContent>
        <w:p w14:paraId="1212EF01" w14:textId="6ACC6995" w:rsidR="00E3227A" w:rsidRDefault="00E3227A">
          <w:pPr>
            <w:pStyle w:val="TOCHeading"/>
          </w:pPr>
          <w:r>
            <w:t>Table of Contents</w:t>
          </w:r>
        </w:p>
        <w:p w14:paraId="1889927A" w14:textId="4F51B4E9" w:rsidR="00E3227A" w:rsidRDefault="00E3227A">
          <w:pPr>
            <w:pStyle w:val="TOC1"/>
            <w:rPr>
              <w:rFonts w:asciiTheme="minorHAnsi" w:hAnsiTheme="minorHAnsi" w:cstheme="minorBidi"/>
              <w:b w:val="0"/>
              <w:noProof/>
              <w:lang w:val="en-DE" w:eastAsia="en-DE"/>
            </w:rPr>
          </w:pPr>
          <w:r>
            <w:fldChar w:fldCharType="begin"/>
          </w:r>
          <w:r>
            <w:instrText xml:space="preserve"> TOC \o "1-3" \h \z \u </w:instrText>
          </w:r>
          <w:r>
            <w:fldChar w:fldCharType="separate"/>
          </w:r>
          <w:hyperlink w:anchor="_Toc16452965" w:history="1">
            <w:r w:rsidRPr="007F661F">
              <w:rPr>
                <w:rStyle w:val="Hyperlink"/>
                <w:noProof/>
              </w:rPr>
              <w:t>2</w:t>
            </w:r>
            <w:r>
              <w:rPr>
                <w:rFonts w:asciiTheme="minorHAnsi" w:hAnsiTheme="minorHAnsi" w:cstheme="minorBidi"/>
                <w:b w:val="0"/>
                <w:noProof/>
                <w:lang w:val="en-DE" w:eastAsia="en-DE"/>
              </w:rPr>
              <w:tab/>
            </w:r>
            <w:r w:rsidRPr="007F661F">
              <w:rPr>
                <w:rStyle w:val="Hyperlink"/>
                <w:noProof/>
              </w:rPr>
              <w:t>Introduction</w:t>
            </w:r>
            <w:r>
              <w:rPr>
                <w:noProof/>
                <w:webHidden/>
              </w:rPr>
              <w:tab/>
            </w:r>
            <w:r>
              <w:rPr>
                <w:noProof/>
                <w:webHidden/>
              </w:rPr>
              <w:fldChar w:fldCharType="begin"/>
            </w:r>
            <w:r>
              <w:rPr>
                <w:noProof/>
                <w:webHidden/>
              </w:rPr>
              <w:instrText xml:space="preserve"> PAGEREF _Toc16452965 \h </w:instrText>
            </w:r>
            <w:r>
              <w:rPr>
                <w:noProof/>
                <w:webHidden/>
              </w:rPr>
            </w:r>
            <w:r>
              <w:rPr>
                <w:noProof/>
                <w:webHidden/>
              </w:rPr>
              <w:fldChar w:fldCharType="separate"/>
            </w:r>
            <w:r w:rsidR="00F54F7F">
              <w:rPr>
                <w:noProof/>
                <w:webHidden/>
              </w:rPr>
              <w:t>25</w:t>
            </w:r>
            <w:r>
              <w:rPr>
                <w:noProof/>
                <w:webHidden/>
              </w:rPr>
              <w:fldChar w:fldCharType="end"/>
            </w:r>
          </w:hyperlink>
        </w:p>
        <w:p w14:paraId="70C5038C" w14:textId="768ADB00" w:rsidR="00E3227A" w:rsidRDefault="00CF3330">
          <w:pPr>
            <w:pStyle w:val="TOC1"/>
            <w:rPr>
              <w:rFonts w:asciiTheme="minorHAnsi" w:hAnsiTheme="minorHAnsi" w:cstheme="minorBidi"/>
              <w:b w:val="0"/>
              <w:noProof/>
              <w:lang w:val="en-DE" w:eastAsia="en-DE"/>
            </w:rPr>
          </w:pPr>
          <w:hyperlink w:anchor="_Toc16452966" w:history="1">
            <w:r w:rsidR="00E3227A" w:rsidRPr="007F661F">
              <w:rPr>
                <w:rStyle w:val="Hyperlink"/>
                <w:noProof/>
              </w:rPr>
              <w:t>3</w:t>
            </w:r>
            <w:r w:rsidR="00E3227A">
              <w:rPr>
                <w:rFonts w:asciiTheme="minorHAnsi" w:hAnsiTheme="minorHAnsi" w:cstheme="minorBidi"/>
                <w:b w:val="0"/>
                <w:noProof/>
                <w:lang w:val="en-DE" w:eastAsia="en-DE"/>
              </w:rPr>
              <w:tab/>
            </w:r>
            <w:r w:rsidR="00E3227A" w:rsidRPr="007F661F">
              <w:rPr>
                <w:rStyle w:val="Hyperlink"/>
                <w:noProof/>
              </w:rPr>
              <w:t>Motivation</w:t>
            </w:r>
            <w:r w:rsidR="00E3227A">
              <w:rPr>
                <w:noProof/>
                <w:webHidden/>
              </w:rPr>
              <w:tab/>
            </w:r>
            <w:r w:rsidR="00E3227A">
              <w:rPr>
                <w:noProof/>
                <w:webHidden/>
              </w:rPr>
              <w:fldChar w:fldCharType="begin"/>
            </w:r>
            <w:r w:rsidR="00E3227A">
              <w:rPr>
                <w:noProof/>
                <w:webHidden/>
              </w:rPr>
              <w:instrText xml:space="preserve"> PAGEREF _Toc16452966 \h </w:instrText>
            </w:r>
            <w:r w:rsidR="00E3227A">
              <w:rPr>
                <w:noProof/>
                <w:webHidden/>
              </w:rPr>
            </w:r>
            <w:r w:rsidR="00E3227A">
              <w:rPr>
                <w:noProof/>
                <w:webHidden/>
              </w:rPr>
              <w:fldChar w:fldCharType="separate"/>
            </w:r>
            <w:r w:rsidR="00F54F7F">
              <w:rPr>
                <w:noProof/>
                <w:webHidden/>
              </w:rPr>
              <w:t>26</w:t>
            </w:r>
            <w:r w:rsidR="00E3227A">
              <w:rPr>
                <w:noProof/>
                <w:webHidden/>
              </w:rPr>
              <w:fldChar w:fldCharType="end"/>
            </w:r>
          </w:hyperlink>
        </w:p>
        <w:p w14:paraId="5125F8A9" w14:textId="599F22E8" w:rsidR="00E3227A" w:rsidRDefault="00CF3330">
          <w:pPr>
            <w:pStyle w:val="TOC1"/>
            <w:rPr>
              <w:rFonts w:asciiTheme="minorHAnsi" w:hAnsiTheme="minorHAnsi" w:cstheme="minorBidi"/>
              <w:b w:val="0"/>
              <w:noProof/>
              <w:lang w:val="en-DE" w:eastAsia="en-DE"/>
            </w:rPr>
          </w:pPr>
          <w:hyperlink w:anchor="_Toc16452967" w:history="1">
            <w:r w:rsidR="00E3227A" w:rsidRPr="007F661F">
              <w:rPr>
                <w:rStyle w:val="Hyperlink"/>
                <w:noProof/>
              </w:rPr>
              <w:t>4</w:t>
            </w:r>
            <w:r w:rsidR="00E3227A">
              <w:rPr>
                <w:rFonts w:asciiTheme="minorHAnsi" w:hAnsiTheme="minorHAnsi" w:cstheme="minorBidi"/>
                <w:b w:val="0"/>
                <w:noProof/>
                <w:lang w:val="en-DE" w:eastAsia="en-DE"/>
              </w:rPr>
              <w:tab/>
            </w:r>
            <w:r w:rsidR="00E3227A" w:rsidRPr="007F661F">
              <w:rPr>
                <w:rStyle w:val="Hyperlink"/>
                <w:noProof/>
              </w:rPr>
              <w:t>Tools and Technologies</w:t>
            </w:r>
            <w:r w:rsidR="00E3227A">
              <w:rPr>
                <w:noProof/>
                <w:webHidden/>
              </w:rPr>
              <w:tab/>
            </w:r>
            <w:r w:rsidR="00E3227A">
              <w:rPr>
                <w:noProof/>
                <w:webHidden/>
              </w:rPr>
              <w:fldChar w:fldCharType="begin"/>
            </w:r>
            <w:r w:rsidR="00E3227A">
              <w:rPr>
                <w:noProof/>
                <w:webHidden/>
              </w:rPr>
              <w:instrText xml:space="preserve"> PAGEREF _Toc16452967 \h </w:instrText>
            </w:r>
            <w:r w:rsidR="00E3227A">
              <w:rPr>
                <w:noProof/>
                <w:webHidden/>
              </w:rPr>
            </w:r>
            <w:r w:rsidR="00E3227A">
              <w:rPr>
                <w:noProof/>
                <w:webHidden/>
              </w:rPr>
              <w:fldChar w:fldCharType="separate"/>
            </w:r>
            <w:r w:rsidR="00F54F7F">
              <w:rPr>
                <w:noProof/>
                <w:webHidden/>
              </w:rPr>
              <w:t>26</w:t>
            </w:r>
            <w:r w:rsidR="00E3227A">
              <w:rPr>
                <w:noProof/>
                <w:webHidden/>
              </w:rPr>
              <w:fldChar w:fldCharType="end"/>
            </w:r>
          </w:hyperlink>
        </w:p>
        <w:p w14:paraId="38C14D54" w14:textId="48FC7F79" w:rsidR="00E3227A" w:rsidRDefault="00CF3330">
          <w:pPr>
            <w:pStyle w:val="TOC1"/>
            <w:rPr>
              <w:rFonts w:asciiTheme="minorHAnsi" w:hAnsiTheme="minorHAnsi" w:cstheme="minorBidi"/>
              <w:b w:val="0"/>
              <w:noProof/>
              <w:lang w:val="en-DE" w:eastAsia="en-DE"/>
            </w:rPr>
          </w:pPr>
          <w:hyperlink w:anchor="_Toc16452968" w:history="1">
            <w:r w:rsidR="00E3227A" w:rsidRPr="007F661F">
              <w:rPr>
                <w:rStyle w:val="Hyperlink"/>
                <w:noProof/>
              </w:rPr>
              <w:t>5</w:t>
            </w:r>
            <w:r w:rsidR="00E3227A">
              <w:rPr>
                <w:rFonts w:asciiTheme="minorHAnsi" w:hAnsiTheme="minorHAnsi" w:cstheme="minorBidi"/>
                <w:b w:val="0"/>
                <w:noProof/>
                <w:lang w:val="en-DE" w:eastAsia="en-DE"/>
              </w:rPr>
              <w:tab/>
            </w:r>
            <w:r w:rsidR="00E3227A" w:rsidRPr="007F661F">
              <w:rPr>
                <w:rStyle w:val="Hyperlink"/>
                <w:noProof/>
              </w:rPr>
              <w:t>Data Description</w:t>
            </w:r>
            <w:r w:rsidR="00E3227A">
              <w:rPr>
                <w:noProof/>
                <w:webHidden/>
              </w:rPr>
              <w:tab/>
            </w:r>
            <w:r w:rsidR="00E3227A">
              <w:rPr>
                <w:noProof/>
                <w:webHidden/>
              </w:rPr>
              <w:fldChar w:fldCharType="begin"/>
            </w:r>
            <w:r w:rsidR="00E3227A">
              <w:rPr>
                <w:noProof/>
                <w:webHidden/>
              </w:rPr>
              <w:instrText xml:space="preserve"> PAGEREF _Toc16452968 \h </w:instrText>
            </w:r>
            <w:r w:rsidR="00E3227A">
              <w:rPr>
                <w:noProof/>
                <w:webHidden/>
              </w:rPr>
            </w:r>
            <w:r w:rsidR="00E3227A">
              <w:rPr>
                <w:noProof/>
                <w:webHidden/>
              </w:rPr>
              <w:fldChar w:fldCharType="separate"/>
            </w:r>
            <w:r w:rsidR="00F54F7F">
              <w:rPr>
                <w:noProof/>
                <w:webHidden/>
              </w:rPr>
              <w:t>27</w:t>
            </w:r>
            <w:r w:rsidR="00E3227A">
              <w:rPr>
                <w:noProof/>
                <w:webHidden/>
              </w:rPr>
              <w:fldChar w:fldCharType="end"/>
            </w:r>
          </w:hyperlink>
        </w:p>
        <w:p w14:paraId="6AC05280" w14:textId="053046A0"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2969" w:history="1">
            <w:r w:rsidR="00E3227A" w:rsidRPr="007F661F">
              <w:rPr>
                <w:rStyle w:val="Hyperlink"/>
                <w:noProof/>
              </w:rPr>
              <w:t>5.1</w:t>
            </w:r>
            <w:r w:rsidR="00E3227A">
              <w:rPr>
                <w:rFonts w:asciiTheme="minorHAnsi" w:hAnsiTheme="minorHAnsi" w:cstheme="minorBidi"/>
                <w:noProof/>
                <w:sz w:val="22"/>
                <w:lang w:val="en-DE" w:eastAsia="en-DE"/>
              </w:rPr>
              <w:tab/>
            </w:r>
            <w:r w:rsidR="00E3227A" w:rsidRPr="007F661F">
              <w:rPr>
                <w:rStyle w:val="Hyperlink"/>
                <w:noProof/>
              </w:rPr>
              <w:t>Dimensions</w:t>
            </w:r>
            <w:r w:rsidR="00E3227A">
              <w:rPr>
                <w:noProof/>
                <w:webHidden/>
              </w:rPr>
              <w:tab/>
            </w:r>
            <w:r w:rsidR="00E3227A">
              <w:rPr>
                <w:noProof/>
                <w:webHidden/>
              </w:rPr>
              <w:fldChar w:fldCharType="begin"/>
            </w:r>
            <w:r w:rsidR="00E3227A">
              <w:rPr>
                <w:noProof/>
                <w:webHidden/>
              </w:rPr>
              <w:instrText xml:space="preserve"> PAGEREF _Toc16452969 \h </w:instrText>
            </w:r>
            <w:r w:rsidR="00E3227A">
              <w:rPr>
                <w:noProof/>
                <w:webHidden/>
              </w:rPr>
            </w:r>
            <w:r w:rsidR="00E3227A">
              <w:rPr>
                <w:noProof/>
                <w:webHidden/>
              </w:rPr>
              <w:fldChar w:fldCharType="separate"/>
            </w:r>
            <w:r w:rsidR="00F54F7F">
              <w:rPr>
                <w:noProof/>
                <w:webHidden/>
              </w:rPr>
              <w:t>27</w:t>
            </w:r>
            <w:r w:rsidR="00E3227A">
              <w:rPr>
                <w:noProof/>
                <w:webHidden/>
              </w:rPr>
              <w:fldChar w:fldCharType="end"/>
            </w:r>
          </w:hyperlink>
        </w:p>
        <w:p w14:paraId="6F29E12C" w14:textId="5966585E"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2970" w:history="1">
            <w:r w:rsidR="00E3227A" w:rsidRPr="007F661F">
              <w:rPr>
                <w:rStyle w:val="Hyperlink"/>
                <w:noProof/>
              </w:rPr>
              <w:t>5.2</w:t>
            </w:r>
            <w:r w:rsidR="00E3227A">
              <w:rPr>
                <w:rFonts w:asciiTheme="minorHAnsi" w:hAnsiTheme="minorHAnsi" w:cstheme="minorBidi"/>
                <w:noProof/>
                <w:sz w:val="22"/>
                <w:lang w:val="en-DE" w:eastAsia="en-DE"/>
              </w:rPr>
              <w:tab/>
            </w:r>
            <w:r w:rsidR="00E3227A" w:rsidRPr="007F661F">
              <w:rPr>
                <w:rStyle w:val="Hyperlink"/>
                <w:noProof/>
              </w:rPr>
              <w:t>Data Types</w:t>
            </w:r>
            <w:r w:rsidR="00E3227A">
              <w:rPr>
                <w:noProof/>
                <w:webHidden/>
              </w:rPr>
              <w:tab/>
            </w:r>
            <w:r w:rsidR="00E3227A">
              <w:rPr>
                <w:noProof/>
                <w:webHidden/>
              </w:rPr>
              <w:fldChar w:fldCharType="begin"/>
            </w:r>
            <w:r w:rsidR="00E3227A">
              <w:rPr>
                <w:noProof/>
                <w:webHidden/>
              </w:rPr>
              <w:instrText xml:space="preserve"> PAGEREF _Toc16452970 \h </w:instrText>
            </w:r>
            <w:r w:rsidR="00E3227A">
              <w:rPr>
                <w:noProof/>
                <w:webHidden/>
              </w:rPr>
            </w:r>
            <w:r w:rsidR="00E3227A">
              <w:rPr>
                <w:noProof/>
                <w:webHidden/>
              </w:rPr>
              <w:fldChar w:fldCharType="separate"/>
            </w:r>
            <w:r w:rsidR="00F54F7F">
              <w:rPr>
                <w:noProof/>
                <w:webHidden/>
              </w:rPr>
              <w:t>27</w:t>
            </w:r>
            <w:r w:rsidR="00E3227A">
              <w:rPr>
                <w:noProof/>
                <w:webHidden/>
              </w:rPr>
              <w:fldChar w:fldCharType="end"/>
            </w:r>
          </w:hyperlink>
        </w:p>
        <w:p w14:paraId="34B04BAC" w14:textId="5C60FFBA" w:rsidR="00E3227A" w:rsidRDefault="00CF3330">
          <w:pPr>
            <w:pStyle w:val="TOC1"/>
            <w:rPr>
              <w:rFonts w:asciiTheme="minorHAnsi" w:hAnsiTheme="minorHAnsi" w:cstheme="minorBidi"/>
              <w:b w:val="0"/>
              <w:noProof/>
              <w:lang w:val="en-DE" w:eastAsia="en-DE"/>
            </w:rPr>
          </w:pPr>
          <w:hyperlink w:anchor="_Toc16452971" w:history="1">
            <w:r w:rsidR="00E3227A" w:rsidRPr="007F661F">
              <w:rPr>
                <w:rStyle w:val="Hyperlink"/>
                <w:noProof/>
              </w:rPr>
              <w:t>6</w:t>
            </w:r>
            <w:r w:rsidR="00E3227A">
              <w:rPr>
                <w:rFonts w:asciiTheme="minorHAnsi" w:hAnsiTheme="minorHAnsi" w:cstheme="minorBidi"/>
                <w:b w:val="0"/>
                <w:noProof/>
                <w:lang w:val="en-DE" w:eastAsia="en-DE"/>
              </w:rPr>
              <w:tab/>
            </w:r>
            <w:r w:rsidR="00E3227A" w:rsidRPr="007F661F">
              <w:rPr>
                <w:rStyle w:val="Hyperlink"/>
                <w:noProof/>
              </w:rPr>
              <w:t>Data Preprocessing</w:t>
            </w:r>
            <w:r w:rsidR="00E3227A">
              <w:rPr>
                <w:noProof/>
                <w:webHidden/>
              </w:rPr>
              <w:tab/>
            </w:r>
            <w:r w:rsidR="00E3227A">
              <w:rPr>
                <w:noProof/>
                <w:webHidden/>
              </w:rPr>
              <w:fldChar w:fldCharType="begin"/>
            </w:r>
            <w:r w:rsidR="00E3227A">
              <w:rPr>
                <w:noProof/>
                <w:webHidden/>
              </w:rPr>
              <w:instrText xml:space="preserve"> PAGEREF _Toc16452971 \h </w:instrText>
            </w:r>
            <w:r w:rsidR="00E3227A">
              <w:rPr>
                <w:noProof/>
                <w:webHidden/>
              </w:rPr>
            </w:r>
            <w:r w:rsidR="00E3227A">
              <w:rPr>
                <w:noProof/>
                <w:webHidden/>
              </w:rPr>
              <w:fldChar w:fldCharType="separate"/>
            </w:r>
            <w:r w:rsidR="00F54F7F">
              <w:rPr>
                <w:noProof/>
                <w:webHidden/>
              </w:rPr>
              <w:t>30</w:t>
            </w:r>
            <w:r w:rsidR="00E3227A">
              <w:rPr>
                <w:noProof/>
                <w:webHidden/>
              </w:rPr>
              <w:fldChar w:fldCharType="end"/>
            </w:r>
          </w:hyperlink>
        </w:p>
        <w:p w14:paraId="6A53D488" w14:textId="6B7B0649"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2972" w:history="1">
            <w:r w:rsidR="00E3227A" w:rsidRPr="007F661F">
              <w:rPr>
                <w:rStyle w:val="Hyperlink"/>
                <w:noProof/>
              </w:rPr>
              <w:t>6.1</w:t>
            </w:r>
            <w:r w:rsidR="00E3227A">
              <w:rPr>
                <w:rFonts w:asciiTheme="minorHAnsi" w:hAnsiTheme="minorHAnsi" w:cstheme="minorBidi"/>
                <w:noProof/>
                <w:sz w:val="22"/>
                <w:lang w:val="en-DE" w:eastAsia="en-DE"/>
              </w:rPr>
              <w:tab/>
            </w:r>
            <w:r w:rsidR="00E3227A" w:rsidRPr="007F661F">
              <w:rPr>
                <w:rStyle w:val="Hyperlink"/>
                <w:noProof/>
              </w:rPr>
              <w:t>Feature Scaling:</w:t>
            </w:r>
            <w:r w:rsidR="00E3227A">
              <w:rPr>
                <w:noProof/>
                <w:webHidden/>
              </w:rPr>
              <w:tab/>
            </w:r>
            <w:r w:rsidR="00E3227A">
              <w:rPr>
                <w:noProof/>
                <w:webHidden/>
              </w:rPr>
              <w:fldChar w:fldCharType="begin"/>
            </w:r>
            <w:r w:rsidR="00E3227A">
              <w:rPr>
                <w:noProof/>
                <w:webHidden/>
              </w:rPr>
              <w:instrText xml:space="preserve"> PAGEREF _Toc16452972 \h </w:instrText>
            </w:r>
            <w:r w:rsidR="00E3227A">
              <w:rPr>
                <w:noProof/>
                <w:webHidden/>
              </w:rPr>
            </w:r>
            <w:r w:rsidR="00E3227A">
              <w:rPr>
                <w:noProof/>
                <w:webHidden/>
              </w:rPr>
              <w:fldChar w:fldCharType="separate"/>
            </w:r>
            <w:r w:rsidR="00F54F7F">
              <w:rPr>
                <w:noProof/>
                <w:webHidden/>
              </w:rPr>
              <w:t>30</w:t>
            </w:r>
            <w:r w:rsidR="00E3227A">
              <w:rPr>
                <w:noProof/>
                <w:webHidden/>
              </w:rPr>
              <w:fldChar w:fldCharType="end"/>
            </w:r>
          </w:hyperlink>
        </w:p>
        <w:p w14:paraId="2D0D5773" w14:textId="302A6045"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2973" w:history="1">
            <w:r w:rsidR="00E3227A" w:rsidRPr="007F661F">
              <w:rPr>
                <w:rStyle w:val="Hyperlink"/>
                <w:noProof/>
              </w:rPr>
              <w:t>6.2</w:t>
            </w:r>
            <w:r w:rsidR="00E3227A">
              <w:rPr>
                <w:rFonts w:asciiTheme="minorHAnsi" w:hAnsiTheme="minorHAnsi" w:cstheme="minorBidi"/>
                <w:noProof/>
                <w:sz w:val="22"/>
                <w:lang w:val="en-DE" w:eastAsia="en-DE"/>
              </w:rPr>
              <w:tab/>
            </w:r>
            <w:r w:rsidR="00E3227A" w:rsidRPr="007F661F">
              <w:rPr>
                <w:rStyle w:val="Hyperlink"/>
                <w:noProof/>
              </w:rPr>
              <w:t>Data Cleaning:</w:t>
            </w:r>
            <w:r w:rsidR="00E3227A">
              <w:rPr>
                <w:noProof/>
                <w:webHidden/>
              </w:rPr>
              <w:tab/>
            </w:r>
            <w:r w:rsidR="00E3227A">
              <w:rPr>
                <w:noProof/>
                <w:webHidden/>
              </w:rPr>
              <w:fldChar w:fldCharType="begin"/>
            </w:r>
            <w:r w:rsidR="00E3227A">
              <w:rPr>
                <w:noProof/>
                <w:webHidden/>
              </w:rPr>
              <w:instrText xml:space="preserve"> PAGEREF _Toc16452973 \h </w:instrText>
            </w:r>
            <w:r w:rsidR="00E3227A">
              <w:rPr>
                <w:noProof/>
                <w:webHidden/>
              </w:rPr>
            </w:r>
            <w:r w:rsidR="00E3227A">
              <w:rPr>
                <w:noProof/>
                <w:webHidden/>
              </w:rPr>
              <w:fldChar w:fldCharType="separate"/>
            </w:r>
            <w:r w:rsidR="00F54F7F">
              <w:rPr>
                <w:noProof/>
                <w:webHidden/>
              </w:rPr>
              <w:t>30</w:t>
            </w:r>
            <w:r w:rsidR="00E3227A">
              <w:rPr>
                <w:noProof/>
                <w:webHidden/>
              </w:rPr>
              <w:fldChar w:fldCharType="end"/>
            </w:r>
          </w:hyperlink>
        </w:p>
        <w:p w14:paraId="73E09BC9" w14:textId="1C911516"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74" w:history="1">
            <w:r w:rsidR="00E3227A" w:rsidRPr="007F661F">
              <w:rPr>
                <w:rStyle w:val="Hyperlink"/>
                <w:noProof/>
              </w:rPr>
              <w:t>6.2.1</w:t>
            </w:r>
            <w:r w:rsidR="00E3227A">
              <w:rPr>
                <w:rFonts w:asciiTheme="minorHAnsi" w:hAnsiTheme="minorHAnsi" w:cstheme="minorBidi"/>
                <w:noProof/>
                <w:sz w:val="22"/>
                <w:lang w:val="en-DE" w:eastAsia="en-DE"/>
              </w:rPr>
              <w:tab/>
            </w:r>
            <w:r w:rsidR="00E3227A" w:rsidRPr="007F661F">
              <w:rPr>
                <w:rStyle w:val="Hyperlink"/>
                <w:noProof/>
              </w:rPr>
              <w:t>Missing Values (imputation)</w:t>
            </w:r>
            <w:r w:rsidR="00E3227A">
              <w:rPr>
                <w:noProof/>
                <w:webHidden/>
              </w:rPr>
              <w:tab/>
            </w:r>
            <w:r w:rsidR="00E3227A">
              <w:rPr>
                <w:noProof/>
                <w:webHidden/>
              </w:rPr>
              <w:fldChar w:fldCharType="begin"/>
            </w:r>
            <w:r w:rsidR="00E3227A">
              <w:rPr>
                <w:noProof/>
                <w:webHidden/>
              </w:rPr>
              <w:instrText xml:space="preserve"> PAGEREF _Toc16452974 \h </w:instrText>
            </w:r>
            <w:r w:rsidR="00E3227A">
              <w:rPr>
                <w:noProof/>
                <w:webHidden/>
              </w:rPr>
            </w:r>
            <w:r w:rsidR="00E3227A">
              <w:rPr>
                <w:noProof/>
                <w:webHidden/>
              </w:rPr>
              <w:fldChar w:fldCharType="separate"/>
            </w:r>
            <w:r w:rsidR="00F54F7F">
              <w:rPr>
                <w:noProof/>
                <w:webHidden/>
              </w:rPr>
              <w:t>30</w:t>
            </w:r>
            <w:r w:rsidR="00E3227A">
              <w:rPr>
                <w:noProof/>
                <w:webHidden/>
              </w:rPr>
              <w:fldChar w:fldCharType="end"/>
            </w:r>
          </w:hyperlink>
        </w:p>
        <w:p w14:paraId="0AC55307" w14:textId="08662869" w:rsidR="00E3227A" w:rsidRDefault="00CF3330">
          <w:pPr>
            <w:pStyle w:val="TOC1"/>
            <w:rPr>
              <w:rFonts w:asciiTheme="minorHAnsi" w:hAnsiTheme="minorHAnsi" w:cstheme="minorBidi"/>
              <w:b w:val="0"/>
              <w:noProof/>
              <w:lang w:val="en-DE" w:eastAsia="en-DE"/>
            </w:rPr>
          </w:pPr>
          <w:hyperlink w:anchor="_Toc16452975" w:history="1">
            <w:r w:rsidR="00E3227A" w:rsidRPr="007F661F">
              <w:rPr>
                <w:rStyle w:val="Hyperlink"/>
                <w:noProof/>
              </w:rPr>
              <w:t>7</w:t>
            </w:r>
            <w:r w:rsidR="00E3227A">
              <w:rPr>
                <w:rFonts w:asciiTheme="minorHAnsi" w:hAnsiTheme="minorHAnsi" w:cstheme="minorBidi"/>
                <w:b w:val="0"/>
                <w:noProof/>
                <w:lang w:val="en-DE" w:eastAsia="en-DE"/>
              </w:rPr>
              <w:tab/>
            </w:r>
            <w:r w:rsidR="00E3227A" w:rsidRPr="007F661F">
              <w:rPr>
                <w:rStyle w:val="Hyperlink"/>
                <w:noProof/>
              </w:rPr>
              <w:t>Machine Learning Algorithms</w:t>
            </w:r>
            <w:r w:rsidR="00E3227A">
              <w:rPr>
                <w:noProof/>
                <w:webHidden/>
              </w:rPr>
              <w:tab/>
            </w:r>
            <w:r w:rsidR="00E3227A">
              <w:rPr>
                <w:noProof/>
                <w:webHidden/>
              </w:rPr>
              <w:fldChar w:fldCharType="begin"/>
            </w:r>
            <w:r w:rsidR="00E3227A">
              <w:rPr>
                <w:noProof/>
                <w:webHidden/>
              </w:rPr>
              <w:instrText xml:space="preserve"> PAGEREF _Toc16452975 \h </w:instrText>
            </w:r>
            <w:r w:rsidR="00E3227A">
              <w:rPr>
                <w:noProof/>
                <w:webHidden/>
              </w:rPr>
            </w:r>
            <w:r w:rsidR="00E3227A">
              <w:rPr>
                <w:noProof/>
                <w:webHidden/>
              </w:rPr>
              <w:fldChar w:fldCharType="separate"/>
            </w:r>
            <w:r w:rsidR="00F54F7F">
              <w:rPr>
                <w:noProof/>
                <w:webHidden/>
              </w:rPr>
              <w:t>31</w:t>
            </w:r>
            <w:r w:rsidR="00E3227A">
              <w:rPr>
                <w:noProof/>
                <w:webHidden/>
              </w:rPr>
              <w:fldChar w:fldCharType="end"/>
            </w:r>
          </w:hyperlink>
        </w:p>
        <w:p w14:paraId="4F0EE153" w14:textId="0AD567BC" w:rsidR="00E3227A" w:rsidRPr="004175DA" w:rsidRDefault="00CF3330">
          <w:pPr>
            <w:pStyle w:val="TOC2"/>
            <w:tabs>
              <w:tab w:val="left" w:pos="880"/>
              <w:tab w:val="right" w:leader="dot" w:pos="8323"/>
            </w:tabs>
            <w:rPr>
              <w:rFonts w:asciiTheme="minorHAnsi" w:hAnsiTheme="minorHAnsi" w:cstheme="minorBidi"/>
              <w:noProof/>
              <w:sz w:val="22"/>
              <w:lang w:val="en-US" w:eastAsia="en-DE"/>
            </w:rPr>
          </w:pPr>
          <w:hyperlink w:anchor="_Toc16452976" w:history="1">
            <w:r w:rsidR="00E3227A" w:rsidRPr="007F661F">
              <w:rPr>
                <w:rStyle w:val="Hyperlink"/>
                <w:noProof/>
              </w:rPr>
              <w:t>7.1</w:t>
            </w:r>
            <w:r w:rsidR="00E3227A">
              <w:rPr>
                <w:rFonts w:asciiTheme="minorHAnsi" w:hAnsiTheme="minorHAnsi" w:cstheme="minorBidi"/>
                <w:noProof/>
                <w:sz w:val="22"/>
                <w:lang w:val="en-DE" w:eastAsia="en-DE"/>
              </w:rPr>
              <w:tab/>
            </w:r>
            <w:r w:rsidR="00E3227A" w:rsidRPr="007F661F">
              <w:rPr>
                <w:rStyle w:val="Hyperlink"/>
                <w:noProof/>
              </w:rPr>
              <w:t>Regression:</w:t>
            </w:r>
            <w:r w:rsidR="00E3227A">
              <w:rPr>
                <w:noProof/>
                <w:webHidden/>
              </w:rPr>
              <w:tab/>
            </w:r>
            <w:r w:rsidR="00E3227A">
              <w:rPr>
                <w:noProof/>
                <w:webHidden/>
              </w:rPr>
              <w:fldChar w:fldCharType="begin"/>
            </w:r>
            <w:r w:rsidR="00E3227A">
              <w:rPr>
                <w:noProof/>
                <w:webHidden/>
              </w:rPr>
              <w:instrText xml:space="preserve"> PAGEREF _Toc16452976 \h </w:instrText>
            </w:r>
            <w:r w:rsidR="00E3227A">
              <w:rPr>
                <w:noProof/>
                <w:webHidden/>
              </w:rPr>
            </w:r>
            <w:r w:rsidR="00E3227A">
              <w:rPr>
                <w:noProof/>
                <w:webHidden/>
              </w:rPr>
              <w:fldChar w:fldCharType="separate"/>
            </w:r>
            <w:r w:rsidR="00F54F7F">
              <w:rPr>
                <w:noProof/>
                <w:webHidden/>
              </w:rPr>
              <w:t>31</w:t>
            </w:r>
            <w:r w:rsidR="00E3227A">
              <w:rPr>
                <w:noProof/>
                <w:webHidden/>
              </w:rPr>
              <w:fldChar w:fldCharType="end"/>
            </w:r>
          </w:hyperlink>
        </w:p>
        <w:p w14:paraId="08E70652" w14:textId="746B206E"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77" w:history="1">
            <w:r w:rsidR="00E3227A" w:rsidRPr="007F661F">
              <w:rPr>
                <w:rStyle w:val="Hyperlink"/>
                <w:noProof/>
              </w:rPr>
              <w:t>7.1.1</w:t>
            </w:r>
            <w:r w:rsidR="00E3227A">
              <w:rPr>
                <w:rFonts w:asciiTheme="minorHAnsi" w:hAnsiTheme="minorHAnsi" w:cstheme="minorBidi"/>
                <w:noProof/>
                <w:sz w:val="22"/>
                <w:lang w:val="en-DE" w:eastAsia="en-DE"/>
              </w:rPr>
              <w:tab/>
            </w:r>
            <w:r w:rsidR="00E3227A" w:rsidRPr="007F661F">
              <w:rPr>
                <w:rStyle w:val="Hyperlink"/>
                <w:noProof/>
              </w:rPr>
              <w:t>Linear Regression</w:t>
            </w:r>
            <w:r w:rsidR="00E3227A">
              <w:rPr>
                <w:noProof/>
                <w:webHidden/>
              </w:rPr>
              <w:tab/>
            </w:r>
            <w:r w:rsidR="00E3227A">
              <w:rPr>
                <w:noProof/>
                <w:webHidden/>
              </w:rPr>
              <w:fldChar w:fldCharType="begin"/>
            </w:r>
            <w:r w:rsidR="00E3227A">
              <w:rPr>
                <w:noProof/>
                <w:webHidden/>
              </w:rPr>
              <w:instrText xml:space="preserve"> PAGEREF _Toc16452977 \h </w:instrText>
            </w:r>
            <w:r w:rsidR="00E3227A">
              <w:rPr>
                <w:noProof/>
                <w:webHidden/>
              </w:rPr>
            </w:r>
            <w:r w:rsidR="00E3227A">
              <w:rPr>
                <w:noProof/>
                <w:webHidden/>
              </w:rPr>
              <w:fldChar w:fldCharType="separate"/>
            </w:r>
            <w:r w:rsidR="00F54F7F">
              <w:rPr>
                <w:noProof/>
                <w:webHidden/>
              </w:rPr>
              <w:t>31</w:t>
            </w:r>
            <w:r w:rsidR="00E3227A">
              <w:rPr>
                <w:noProof/>
                <w:webHidden/>
              </w:rPr>
              <w:fldChar w:fldCharType="end"/>
            </w:r>
          </w:hyperlink>
        </w:p>
        <w:p w14:paraId="21EA311D" w14:textId="347FE27C"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78" w:history="1">
            <w:r w:rsidR="00E3227A" w:rsidRPr="007F661F">
              <w:rPr>
                <w:rStyle w:val="Hyperlink"/>
                <w:noProof/>
              </w:rPr>
              <w:t>7.1.2</w:t>
            </w:r>
            <w:r w:rsidR="00E3227A">
              <w:rPr>
                <w:rFonts w:asciiTheme="minorHAnsi" w:hAnsiTheme="minorHAnsi" w:cstheme="minorBidi"/>
                <w:noProof/>
                <w:sz w:val="22"/>
                <w:lang w:val="en-DE" w:eastAsia="en-DE"/>
              </w:rPr>
              <w:tab/>
            </w:r>
            <w:r w:rsidR="00E3227A" w:rsidRPr="007F661F">
              <w:rPr>
                <w:rStyle w:val="Hyperlink"/>
                <w:noProof/>
              </w:rPr>
              <w:t>Ridge Regression</w:t>
            </w:r>
            <w:r w:rsidR="00E3227A">
              <w:rPr>
                <w:noProof/>
                <w:webHidden/>
              </w:rPr>
              <w:tab/>
            </w:r>
            <w:r w:rsidR="00E3227A">
              <w:rPr>
                <w:noProof/>
                <w:webHidden/>
              </w:rPr>
              <w:fldChar w:fldCharType="begin"/>
            </w:r>
            <w:r w:rsidR="00E3227A">
              <w:rPr>
                <w:noProof/>
                <w:webHidden/>
              </w:rPr>
              <w:instrText xml:space="preserve"> PAGEREF _Toc16452978 \h </w:instrText>
            </w:r>
            <w:r w:rsidR="00E3227A">
              <w:rPr>
                <w:noProof/>
                <w:webHidden/>
              </w:rPr>
            </w:r>
            <w:r w:rsidR="00E3227A">
              <w:rPr>
                <w:noProof/>
                <w:webHidden/>
              </w:rPr>
              <w:fldChar w:fldCharType="separate"/>
            </w:r>
            <w:r w:rsidR="00F54F7F">
              <w:rPr>
                <w:noProof/>
                <w:webHidden/>
              </w:rPr>
              <w:t>31</w:t>
            </w:r>
            <w:r w:rsidR="00E3227A">
              <w:rPr>
                <w:noProof/>
                <w:webHidden/>
              </w:rPr>
              <w:fldChar w:fldCharType="end"/>
            </w:r>
          </w:hyperlink>
        </w:p>
        <w:p w14:paraId="306AD74A" w14:textId="5F75668B"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79" w:history="1">
            <w:r w:rsidR="00E3227A" w:rsidRPr="007F661F">
              <w:rPr>
                <w:rStyle w:val="Hyperlink"/>
                <w:noProof/>
              </w:rPr>
              <w:t>7.1.3</w:t>
            </w:r>
            <w:r w:rsidR="00E3227A">
              <w:rPr>
                <w:rFonts w:asciiTheme="minorHAnsi" w:hAnsiTheme="minorHAnsi" w:cstheme="minorBidi"/>
                <w:noProof/>
                <w:sz w:val="22"/>
                <w:lang w:val="en-DE" w:eastAsia="en-DE"/>
              </w:rPr>
              <w:tab/>
            </w:r>
            <w:r w:rsidR="00E3227A" w:rsidRPr="007F661F">
              <w:rPr>
                <w:rStyle w:val="Hyperlink"/>
                <w:noProof/>
              </w:rPr>
              <w:t>Lasso Regression</w:t>
            </w:r>
            <w:r w:rsidR="00E3227A">
              <w:rPr>
                <w:noProof/>
                <w:webHidden/>
              </w:rPr>
              <w:tab/>
            </w:r>
            <w:r w:rsidR="00E3227A">
              <w:rPr>
                <w:noProof/>
                <w:webHidden/>
              </w:rPr>
              <w:fldChar w:fldCharType="begin"/>
            </w:r>
            <w:r w:rsidR="00E3227A">
              <w:rPr>
                <w:noProof/>
                <w:webHidden/>
              </w:rPr>
              <w:instrText xml:space="preserve"> PAGEREF _Toc16452979 \h </w:instrText>
            </w:r>
            <w:r w:rsidR="00E3227A">
              <w:rPr>
                <w:noProof/>
                <w:webHidden/>
              </w:rPr>
            </w:r>
            <w:r w:rsidR="00E3227A">
              <w:rPr>
                <w:noProof/>
                <w:webHidden/>
              </w:rPr>
              <w:fldChar w:fldCharType="separate"/>
            </w:r>
            <w:r w:rsidR="00F54F7F">
              <w:rPr>
                <w:noProof/>
                <w:webHidden/>
              </w:rPr>
              <w:t>31</w:t>
            </w:r>
            <w:r w:rsidR="00E3227A">
              <w:rPr>
                <w:noProof/>
                <w:webHidden/>
              </w:rPr>
              <w:fldChar w:fldCharType="end"/>
            </w:r>
          </w:hyperlink>
        </w:p>
        <w:p w14:paraId="0DD1FCBD" w14:textId="2F79E2DB"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80" w:history="1">
            <w:r w:rsidR="00E3227A" w:rsidRPr="007F661F">
              <w:rPr>
                <w:rStyle w:val="Hyperlink"/>
                <w:noProof/>
              </w:rPr>
              <w:t>7.1.4</w:t>
            </w:r>
            <w:r w:rsidR="00E3227A">
              <w:rPr>
                <w:rFonts w:asciiTheme="minorHAnsi" w:hAnsiTheme="minorHAnsi" w:cstheme="minorBidi"/>
                <w:noProof/>
                <w:sz w:val="22"/>
                <w:lang w:val="en-DE" w:eastAsia="en-DE"/>
              </w:rPr>
              <w:tab/>
            </w:r>
            <w:r w:rsidR="00E3227A" w:rsidRPr="007F661F">
              <w:rPr>
                <w:rStyle w:val="Hyperlink"/>
                <w:noProof/>
              </w:rPr>
              <w:t>Support Vector Machine (Regressor)</w:t>
            </w:r>
            <w:r w:rsidR="00E3227A">
              <w:rPr>
                <w:noProof/>
                <w:webHidden/>
              </w:rPr>
              <w:tab/>
            </w:r>
            <w:r w:rsidR="00E3227A">
              <w:rPr>
                <w:noProof/>
                <w:webHidden/>
              </w:rPr>
              <w:fldChar w:fldCharType="begin"/>
            </w:r>
            <w:r w:rsidR="00E3227A">
              <w:rPr>
                <w:noProof/>
                <w:webHidden/>
              </w:rPr>
              <w:instrText xml:space="preserve"> PAGEREF _Toc16452980 \h </w:instrText>
            </w:r>
            <w:r w:rsidR="00E3227A">
              <w:rPr>
                <w:noProof/>
                <w:webHidden/>
              </w:rPr>
            </w:r>
            <w:r w:rsidR="00E3227A">
              <w:rPr>
                <w:noProof/>
                <w:webHidden/>
              </w:rPr>
              <w:fldChar w:fldCharType="separate"/>
            </w:r>
            <w:r w:rsidR="00F54F7F">
              <w:rPr>
                <w:noProof/>
                <w:webHidden/>
              </w:rPr>
              <w:t>32</w:t>
            </w:r>
            <w:r w:rsidR="00E3227A">
              <w:rPr>
                <w:noProof/>
                <w:webHidden/>
              </w:rPr>
              <w:fldChar w:fldCharType="end"/>
            </w:r>
          </w:hyperlink>
        </w:p>
        <w:p w14:paraId="4BD9A3BE" w14:textId="2054663E"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81" w:history="1">
            <w:r w:rsidR="00E3227A" w:rsidRPr="007F661F">
              <w:rPr>
                <w:rStyle w:val="Hyperlink"/>
                <w:noProof/>
              </w:rPr>
              <w:t>7.1.5</w:t>
            </w:r>
            <w:r w:rsidR="00E3227A">
              <w:rPr>
                <w:rFonts w:asciiTheme="minorHAnsi" w:hAnsiTheme="minorHAnsi" w:cstheme="minorBidi"/>
                <w:noProof/>
                <w:sz w:val="22"/>
                <w:lang w:val="en-DE" w:eastAsia="en-DE"/>
              </w:rPr>
              <w:tab/>
            </w:r>
            <w:r w:rsidR="00E3227A" w:rsidRPr="007F661F">
              <w:rPr>
                <w:rStyle w:val="Hyperlink"/>
                <w:noProof/>
              </w:rPr>
              <w:t>Guassian Naive Bayes</w:t>
            </w:r>
            <w:r w:rsidR="00E3227A">
              <w:rPr>
                <w:noProof/>
                <w:webHidden/>
              </w:rPr>
              <w:tab/>
            </w:r>
            <w:r w:rsidR="00E3227A">
              <w:rPr>
                <w:noProof/>
                <w:webHidden/>
              </w:rPr>
              <w:fldChar w:fldCharType="begin"/>
            </w:r>
            <w:r w:rsidR="00E3227A">
              <w:rPr>
                <w:noProof/>
                <w:webHidden/>
              </w:rPr>
              <w:instrText xml:space="preserve"> PAGEREF _Toc16452981 \h </w:instrText>
            </w:r>
            <w:r w:rsidR="00E3227A">
              <w:rPr>
                <w:noProof/>
                <w:webHidden/>
              </w:rPr>
            </w:r>
            <w:r w:rsidR="00E3227A">
              <w:rPr>
                <w:noProof/>
                <w:webHidden/>
              </w:rPr>
              <w:fldChar w:fldCharType="separate"/>
            </w:r>
            <w:r w:rsidR="00F54F7F">
              <w:rPr>
                <w:noProof/>
                <w:webHidden/>
              </w:rPr>
              <w:t>32</w:t>
            </w:r>
            <w:r w:rsidR="00E3227A">
              <w:rPr>
                <w:noProof/>
                <w:webHidden/>
              </w:rPr>
              <w:fldChar w:fldCharType="end"/>
            </w:r>
          </w:hyperlink>
        </w:p>
        <w:p w14:paraId="776B9BFE" w14:textId="01616CE6"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82" w:history="1">
            <w:r w:rsidR="00E3227A" w:rsidRPr="007F661F">
              <w:rPr>
                <w:rStyle w:val="Hyperlink"/>
                <w:noProof/>
              </w:rPr>
              <w:t>7.1.6</w:t>
            </w:r>
            <w:r w:rsidR="00E3227A">
              <w:rPr>
                <w:rFonts w:asciiTheme="minorHAnsi" w:hAnsiTheme="minorHAnsi" w:cstheme="minorBidi"/>
                <w:noProof/>
                <w:sz w:val="22"/>
                <w:lang w:val="en-DE" w:eastAsia="en-DE"/>
              </w:rPr>
              <w:tab/>
            </w:r>
            <w:r w:rsidR="00E3227A" w:rsidRPr="007F661F">
              <w:rPr>
                <w:rStyle w:val="Hyperlink"/>
                <w:noProof/>
              </w:rPr>
              <w:t>Decision Tree Regressor</w:t>
            </w:r>
            <w:r w:rsidR="00E3227A">
              <w:rPr>
                <w:noProof/>
                <w:webHidden/>
              </w:rPr>
              <w:tab/>
            </w:r>
            <w:r w:rsidR="00E3227A">
              <w:rPr>
                <w:noProof/>
                <w:webHidden/>
              </w:rPr>
              <w:fldChar w:fldCharType="begin"/>
            </w:r>
            <w:r w:rsidR="00E3227A">
              <w:rPr>
                <w:noProof/>
                <w:webHidden/>
              </w:rPr>
              <w:instrText xml:space="preserve"> PAGEREF _Toc16452982 \h </w:instrText>
            </w:r>
            <w:r w:rsidR="00E3227A">
              <w:rPr>
                <w:noProof/>
                <w:webHidden/>
              </w:rPr>
            </w:r>
            <w:r w:rsidR="00E3227A">
              <w:rPr>
                <w:noProof/>
                <w:webHidden/>
              </w:rPr>
              <w:fldChar w:fldCharType="separate"/>
            </w:r>
            <w:r w:rsidR="00F54F7F">
              <w:rPr>
                <w:noProof/>
                <w:webHidden/>
              </w:rPr>
              <w:t>32</w:t>
            </w:r>
            <w:r w:rsidR="00E3227A">
              <w:rPr>
                <w:noProof/>
                <w:webHidden/>
              </w:rPr>
              <w:fldChar w:fldCharType="end"/>
            </w:r>
          </w:hyperlink>
        </w:p>
        <w:p w14:paraId="764C55A8" w14:textId="13C658D2"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83" w:history="1">
            <w:r w:rsidR="00E3227A" w:rsidRPr="007F661F">
              <w:rPr>
                <w:rStyle w:val="Hyperlink"/>
                <w:noProof/>
              </w:rPr>
              <w:t>7.1.7</w:t>
            </w:r>
            <w:r w:rsidR="00E3227A">
              <w:rPr>
                <w:rFonts w:asciiTheme="minorHAnsi" w:hAnsiTheme="minorHAnsi" w:cstheme="minorBidi"/>
                <w:noProof/>
                <w:sz w:val="22"/>
                <w:lang w:val="en-DE" w:eastAsia="en-DE"/>
              </w:rPr>
              <w:tab/>
            </w:r>
            <w:r w:rsidR="00E3227A" w:rsidRPr="007F661F">
              <w:rPr>
                <w:rStyle w:val="Hyperlink"/>
                <w:noProof/>
              </w:rPr>
              <w:t>Random Forest Regressor</w:t>
            </w:r>
            <w:r w:rsidR="00E3227A">
              <w:rPr>
                <w:noProof/>
                <w:webHidden/>
              </w:rPr>
              <w:tab/>
            </w:r>
            <w:r w:rsidR="00E3227A">
              <w:rPr>
                <w:noProof/>
                <w:webHidden/>
              </w:rPr>
              <w:fldChar w:fldCharType="begin"/>
            </w:r>
            <w:r w:rsidR="00E3227A">
              <w:rPr>
                <w:noProof/>
                <w:webHidden/>
              </w:rPr>
              <w:instrText xml:space="preserve"> PAGEREF _Toc16452983 \h </w:instrText>
            </w:r>
            <w:r w:rsidR="00E3227A">
              <w:rPr>
                <w:noProof/>
                <w:webHidden/>
              </w:rPr>
            </w:r>
            <w:r w:rsidR="00E3227A">
              <w:rPr>
                <w:noProof/>
                <w:webHidden/>
              </w:rPr>
              <w:fldChar w:fldCharType="separate"/>
            </w:r>
            <w:r w:rsidR="00F54F7F">
              <w:rPr>
                <w:noProof/>
                <w:webHidden/>
              </w:rPr>
              <w:t>32</w:t>
            </w:r>
            <w:r w:rsidR="00E3227A">
              <w:rPr>
                <w:noProof/>
                <w:webHidden/>
              </w:rPr>
              <w:fldChar w:fldCharType="end"/>
            </w:r>
          </w:hyperlink>
        </w:p>
        <w:p w14:paraId="697F0DEF" w14:textId="287CDE98"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84" w:history="1">
            <w:r w:rsidR="00E3227A" w:rsidRPr="007F661F">
              <w:rPr>
                <w:rStyle w:val="Hyperlink"/>
                <w:noProof/>
              </w:rPr>
              <w:t>7.1.8</w:t>
            </w:r>
            <w:r w:rsidR="00E3227A">
              <w:rPr>
                <w:rFonts w:asciiTheme="minorHAnsi" w:hAnsiTheme="minorHAnsi" w:cstheme="minorBidi"/>
                <w:noProof/>
                <w:sz w:val="22"/>
                <w:lang w:val="en-DE" w:eastAsia="en-DE"/>
              </w:rPr>
              <w:tab/>
            </w:r>
            <w:r w:rsidR="00E3227A" w:rsidRPr="007F661F">
              <w:rPr>
                <w:rStyle w:val="Hyperlink"/>
                <w:noProof/>
              </w:rPr>
              <w:t>K-Nearest Neighbor Regressor</w:t>
            </w:r>
            <w:r w:rsidR="00E3227A">
              <w:rPr>
                <w:noProof/>
                <w:webHidden/>
              </w:rPr>
              <w:tab/>
            </w:r>
            <w:r w:rsidR="00E3227A">
              <w:rPr>
                <w:noProof/>
                <w:webHidden/>
              </w:rPr>
              <w:fldChar w:fldCharType="begin"/>
            </w:r>
            <w:r w:rsidR="00E3227A">
              <w:rPr>
                <w:noProof/>
                <w:webHidden/>
              </w:rPr>
              <w:instrText xml:space="preserve"> PAGEREF _Toc16452984 \h </w:instrText>
            </w:r>
            <w:r w:rsidR="00E3227A">
              <w:rPr>
                <w:noProof/>
                <w:webHidden/>
              </w:rPr>
            </w:r>
            <w:r w:rsidR="00E3227A">
              <w:rPr>
                <w:noProof/>
                <w:webHidden/>
              </w:rPr>
              <w:fldChar w:fldCharType="separate"/>
            </w:r>
            <w:r w:rsidR="00F54F7F">
              <w:rPr>
                <w:noProof/>
                <w:webHidden/>
              </w:rPr>
              <w:t>32</w:t>
            </w:r>
            <w:r w:rsidR="00E3227A">
              <w:rPr>
                <w:noProof/>
                <w:webHidden/>
              </w:rPr>
              <w:fldChar w:fldCharType="end"/>
            </w:r>
          </w:hyperlink>
        </w:p>
        <w:p w14:paraId="4A466610" w14:textId="59E2DE22"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85" w:history="1">
            <w:r w:rsidR="00E3227A" w:rsidRPr="007F661F">
              <w:rPr>
                <w:rStyle w:val="Hyperlink"/>
                <w:noProof/>
              </w:rPr>
              <w:t>7.1.9</w:t>
            </w:r>
            <w:r w:rsidR="00E3227A">
              <w:rPr>
                <w:rFonts w:asciiTheme="minorHAnsi" w:hAnsiTheme="minorHAnsi" w:cstheme="minorBidi"/>
                <w:noProof/>
                <w:sz w:val="22"/>
                <w:lang w:val="en-DE" w:eastAsia="en-DE"/>
              </w:rPr>
              <w:tab/>
            </w:r>
            <w:r w:rsidR="00E3227A" w:rsidRPr="007F661F">
              <w:rPr>
                <w:rStyle w:val="Hyperlink"/>
                <w:noProof/>
              </w:rPr>
              <w:t>Neural Network Regressor</w:t>
            </w:r>
            <w:r w:rsidR="00E3227A">
              <w:rPr>
                <w:noProof/>
                <w:webHidden/>
              </w:rPr>
              <w:tab/>
            </w:r>
            <w:r w:rsidR="00E3227A">
              <w:rPr>
                <w:noProof/>
                <w:webHidden/>
              </w:rPr>
              <w:fldChar w:fldCharType="begin"/>
            </w:r>
            <w:r w:rsidR="00E3227A">
              <w:rPr>
                <w:noProof/>
                <w:webHidden/>
              </w:rPr>
              <w:instrText xml:space="preserve"> PAGEREF _Toc16452985 \h </w:instrText>
            </w:r>
            <w:r w:rsidR="00E3227A">
              <w:rPr>
                <w:noProof/>
                <w:webHidden/>
              </w:rPr>
            </w:r>
            <w:r w:rsidR="00E3227A">
              <w:rPr>
                <w:noProof/>
                <w:webHidden/>
              </w:rPr>
              <w:fldChar w:fldCharType="separate"/>
            </w:r>
            <w:r w:rsidR="00F54F7F">
              <w:rPr>
                <w:noProof/>
                <w:webHidden/>
              </w:rPr>
              <w:t>32</w:t>
            </w:r>
            <w:r w:rsidR="00E3227A">
              <w:rPr>
                <w:noProof/>
                <w:webHidden/>
              </w:rPr>
              <w:fldChar w:fldCharType="end"/>
            </w:r>
          </w:hyperlink>
        </w:p>
        <w:p w14:paraId="09C63E4B" w14:textId="4EECF191"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2986" w:history="1">
            <w:r w:rsidR="00E3227A" w:rsidRPr="007F661F">
              <w:rPr>
                <w:rStyle w:val="Hyperlink"/>
                <w:noProof/>
              </w:rPr>
              <w:t>7.2</w:t>
            </w:r>
            <w:r w:rsidR="00E3227A">
              <w:rPr>
                <w:rFonts w:asciiTheme="minorHAnsi" w:hAnsiTheme="minorHAnsi" w:cstheme="minorBidi"/>
                <w:noProof/>
                <w:sz w:val="22"/>
                <w:lang w:val="en-DE" w:eastAsia="en-DE"/>
              </w:rPr>
              <w:tab/>
            </w:r>
            <w:r w:rsidR="00E3227A" w:rsidRPr="007F661F">
              <w:rPr>
                <w:rStyle w:val="Hyperlink"/>
                <w:noProof/>
              </w:rPr>
              <w:t>Classification:</w:t>
            </w:r>
            <w:r w:rsidR="00E3227A">
              <w:rPr>
                <w:noProof/>
                <w:webHidden/>
              </w:rPr>
              <w:tab/>
            </w:r>
            <w:r w:rsidR="00E3227A">
              <w:rPr>
                <w:noProof/>
                <w:webHidden/>
              </w:rPr>
              <w:fldChar w:fldCharType="begin"/>
            </w:r>
            <w:r w:rsidR="00E3227A">
              <w:rPr>
                <w:noProof/>
                <w:webHidden/>
              </w:rPr>
              <w:instrText xml:space="preserve"> PAGEREF _Toc16452986 \h </w:instrText>
            </w:r>
            <w:r w:rsidR="00E3227A">
              <w:rPr>
                <w:noProof/>
                <w:webHidden/>
              </w:rPr>
            </w:r>
            <w:r w:rsidR="00E3227A">
              <w:rPr>
                <w:noProof/>
                <w:webHidden/>
              </w:rPr>
              <w:fldChar w:fldCharType="separate"/>
            </w:r>
            <w:r w:rsidR="00F54F7F">
              <w:rPr>
                <w:noProof/>
                <w:webHidden/>
              </w:rPr>
              <w:t>33</w:t>
            </w:r>
            <w:r w:rsidR="00E3227A">
              <w:rPr>
                <w:noProof/>
                <w:webHidden/>
              </w:rPr>
              <w:fldChar w:fldCharType="end"/>
            </w:r>
          </w:hyperlink>
        </w:p>
        <w:p w14:paraId="15508BDB" w14:textId="4C56E55E"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87" w:history="1">
            <w:r w:rsidR="00E3227A" w:rsidRPr="007F661F">
              <w:rPr>
                <w:rStyle w:val="Hyperlink"/>
                <w:noProof/>
              </w:rPr>
              <w:t>7.2.1</w:t>
            </w:r>
            <w:r w:rsidR="00E3227A">
              <w:rPr>
                <w:rFonts w:asciiTheme="minorHAnsi" w:hAnsiTheme="minorHAnsi" w:cstheme="minorBidi"/>
                <w:noProof/>
                <w:sz w:val="22"/>
                <w:lang w:val="en-DE" w:eastAsia="en-DE"/>
              </w:rPr>
              <w:tab/>
            </w:r>
            <w:r w:rsidR="00E3227A" w:rsidRPr="007F661F">
              <w:rPr>
                <w:rStyle w:val="Hyperlink"/>
                <w:noProof/>
              </w:rPr>
              <w:t>Logistic Regression</w:t>
            </w:r>
            <w:r w:rsidR="00E3227A">
              <w:rPr>
                <w:noProof/>
                <w:webHidden/>
              </w:rPr>
              <w:tab/>
            </w:r>
            <w:r w:rsidR="00E3227A">
              <w:rPr>
                <w:noProof/>
                <w:webHidden/>
              </w:rPr>
              <w:fldChar w:fldCharType="begin"/>
            </w:r>
            <w:r w:rsidR="00E3227A">
              <w:rPr>
                <w:noProof/>
                <w:webHidden/>
              </w:rPr>
              <w:instrText xml:space="preserve"> PAGEREF _Toc16452987 \h </w:instrText>
            </w:r>
            <w:r w:rsidR="00E3227A">
              <w:rPr>
                <w:noProof/>
                <w:webHidden/>
              </w:rPr>
            </w:r>
            <w:r w:rsidR="00E3227A">
              <w:rPr>
                <w:noProof/>
                <w:webHidden/>
              </w:rPr>
              <w:fldChar w:fldCharType="separate"/>
            </w:r>
            <w:r w:rsidR="00F54F7F">
              <w:rPr>
                <w:noProof/>
                <w:webHidden/>
              </w:rPr>
              <w:t>33</w:t>
            </w:r>
            <w:r w:rsidR="00E3227A">
              <w:rPr>
                <w:noProof/>
                <w:webHidden/>
              </w:rPr>
              <w:fldChar w:fldCharType="end"/>
            </w:r>
          </w:hyperlink>
        </w:p>
        <w:p w14:paraId="4E120469" w14:textId="67194C10"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88" w:history="1">
            <w:r w:rsidR="00E3227A" w:rsidRPr="007F661F">
              <w:rPr>
                <w:rStyle w:val="Hyperlink"/>
                <w:noProof/>
              </w:rPr>
              <w:t>7.2.2</w:t>
            </w:r>
            <w:r w:rsidR="00E3227A">
              <w:rPr>
                <w:rFonts w:asciiTheme="minorHAnsi" w:hAnsiTheme="minorHAnsi" w:cstheme="minorBidi"/>
                <w:noProof/>
                <w:sz w:val="22"/>
                <w:lang w:val="en-DE" w:eastAsia="en-DE"/>
              </w:rPr>
              <w:tab/>
            </w:r>
            <w:r w:rsidR="00E3227A" w:rsidRPr="007F661F">
              <w:rPr>
                <w:rStyle w:val="Hyperlink"/>
                <w:noProof/>
              </w:rPr>
              <w:t>Support Vector Machine (Classifier)</w:t>
            </w:r>
            <w:r w:rsidR="00E3227A">
              <w:rPr>
                <w:noProof/>
                <w:webHidden/>
              </w:rPr>
              <w:tab/>
            </w:r>
            <w:r w:rsidR="00E3227A">
              <w:rPr>
                <w:noProof/>
                <w:webHidden/>
              </w:rPr>
              <w:fldChar w:fldCharType="begin"/>
            </w:r>
            <w:r w:rsidR="00E3227A">
              <w:rPr>
                <w:noProof/>
                <w:webHidden/>
              </w:rPr>
              <w:instrText xml:space="preserve"> PAGEREF _Toc16452988 \h </w:instrText>
            </w:r>
            <w:r w:rsidR="00E3227A">
              <w:rPr>
                <w:noProof/>
                <w:webHidden/>
              </w:rPr>
            </w:r>
            <w:r w:rsidR="00E3227A">
              <w:rPr>
                <w:noProof/>
                <w:webHidden/>
              </w:rPr>
              <w:fldChar w:fldCharType="separate"/>
            </w:r>
            <w:r w:rsidR="00F54F7F">
              <w:rPr>
                <w:noProof/>
                <w:webHidden/>
              </w:rPr>
              <w:t>33</w:t>
            </w:r>
            <w:r w:rsidR="00E3227A">
              <w:rPr>
                <w:noProof/>
                <w:webHidden/>
              </w:rPr>
              <w:fldChar w:fldCharType="end"/>
            </w:r>
          </w:hyperlink>
        </w:p>
        <w:p w14:paraId="243FFE4C" w14:textId="079220E1"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89" w:history="1">
            <w:r w:rsidR="00E3227A" w:rsidRPr="007F661F">
              <w:rPr>
                <w:rStyle w:val="Hyperlink"/>
                <w:noProof/>
              </w:rPr>
              <w:t>7.2.3</w:t>
            </w:r>
            <w:r w:rsidR="00E3227A">
              <w:rPr>
                <w:rFonts w:asciiTheme="minorHAnsi" w:hAnsiTheme="minorHAnsi" w:cstheme="minorBidi"/>
                <w:noProof/>
                <w:sz w:val="22"/>
                <w:lang w:val="en-DE" w:eastAsia="en-DE"/>
              </w:rPr>
              <w:tab/>
            </w:r>
            <w:r w:rsidR="00E3227A" w:rsidRPr="007F661F">
              <w:rPr>
                <w:rStyle w:val="Hyperlink"/>
                <w:noProof/>
              </w:rPr>
              <w:t>Guassian Naive Bayes</w:t>
            </w:r>
            <w:r w:rsidR="00E3227A">
              <w:rPr>
                <w:noProof/>
                <w:webHidden/>
              </w:rPr>
              <w:tab/>
            </w:r>
            <w:r w:rsidR="00E3227A">
              <w:rPr>
                <w:noProof/>
                <w:webHidden/>
              </w:rPr>
              <w:fldChar w:fldCharType="begin"/>
            </w:r>
            <w:r w:rsidR="00E3227A">
              <w:rPr>
                <w:noProof/>
                <w:webHidden/>
              </w:rPr>
              <w:instrText xml:space="preserve"> PAGEREF _Toc16452989 \h </w:instrText>
            </w:r>
            <w:r w:rsidR="00E3227A">
              <w:rPr>
                <w:noProof/>
                <w:webHidden/>
              </w:rPr>
            </w:r>
            <w:r w:rsidR="00E3227A">
              <w:rPr>
                <w:noProof/>
                <w:webHidden/>
              </w:rPr>
              <w:fldChar w:fldCharType="separate"/>
            </w:r>
            <w:r w:rsidR="00F54F7F">
              <w:rPr>
                <w:noProof/>
                <w:webHidden/>
              </w:rPr>
              <w:t>33</w:t>
            </w:r>
            <w:r w:rsidR="00E3227A">
              <w:rPr>
                <w:noProof/>
                <w:webHidden/>
              </w:rPr>
              <w:fldChar w:fldCharType="end"/>
            </w:r>
          </w:hyperlink>
        </w:p>
        <w:p w14:paraId="460B6E65" w14:textId="0FFBA801"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90" w:history="1">
            <w:r w:rsidR="00E3227A" w:rsidRPr="007F661F">
              <w:rPr>
                <w:rStyle w:val="Hyperlink"/>
                <w:noProof/>
              </w:rPr>
              <w:t>7.2.4</w:t>
            </w:r>
            <w:r w:rsidR="00E3227A">
              <w:rPr>
                <w:rFonts w:asciiTheme="minorHAnsi" w:hAnsiTheme="minorHAnsi" w:cstheme="minorBidi"/>
                <w:noProof/>
                <w:sz w:val="22"/>
                <w:lang w:val="en-DE" w:eastAsia="en-DE"/>
              </w:rPr>
              <w:tab/>
            </w:r>
            <w:r w:rsidR="00E3227A" w:rsidRPr="007F661F">
              <w:rPr>
                <w:rStyle w:val="Hyperlink"/>
                <w:noProof/>
              </w:rPr>
              <w:t>Decision Tree Classifier</w:t>
            </w:r>
            <w:r w:rsidR="00E3227A">
              <w:rPr>
                <w:noProof/>
                <w:webHidden/>
              </w:rPr>
              <w:tab/>
            </w:r>
            <w:r w:rsidR="00E3227A">
              <w:rPr>
                <w:noProof/>
                <w:webHidden/>
              </w:rPr>
              <w:fldChar w:fldCharType="begin"/>
            </w:r>
            <w:r w:rsidR="00E3227A">
              <w:rPr>
                <w:noProof/>
                <w:webHidden/>
              </w:rPr>
              <w:instrText xml:space="preserve"> PAGEREF _Toc16452990 \h </w:instrText>
            </w:r>
            <w:r w:rsidR="00E3227A">
              <w:rPr>
                <w:noProof/>
                <w:webHidden/>
              </w:rPr>
            </w:r>
            <w:r w:rsidR="00E3227A">
              <w:rPr>
                <w:noProof/>
                <w:webHidden/>
              </w:rPr>
              <w:fldChar w:fldCharType="separate"/>
            </w:r>
            <w:r w:rsidR="00F54F7F">
              <w:rPr>
                <w:noProof/>
                <w:webHidden/>
              </w:rPr>
              <w:t>33</w:t>
            </w:r>
            <w:r w:rsidR="00E3227A">
              <w:rPr>
                <w:noProof/>
                <w:webHidden/>
              </w:rPr>
              <w:fldChar w:fldCharType="end"/>
            </w:r>
          </w:hyperlink>
        </w:p>
        <w:p w14:paraId="3F96E8CA" w14:textId="06EC03F0"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91" w:history="1">
            <w:r w:rsidR="00E3227A" w:rsidRPr="007F661F">
              <w:rPr>
                <w:rStyle w:val="Hyperlink"/>
                <w:noProof/>
              </w:rPr>
              <w:t>7.2.5</w:t>
            </w:r>
            <w:r w:rsidR="00E3227A">
              <w:rPr>
                <w:rFonts w:asciiTheme="minorHAnsi" w:hAnsiTheme="minorHAnsi" w:cstheme="minorBidi"/>
                <w:noProof/>
                <w:sz w:val="22"/>
                <w:lang w:val="en-DE" w:eastAsia="en-DE"/>
              </w:rPr>
              <w:tab/>
            </w:r>
            <w:r w:rsidR="00E3227A" w:rsidRPr="007F661F">
              <w:rPr>
                <w:rStyle w:val="Hyperlink"/>
                <w:noProof/>
              </w:rPr>
              <w:t>Random Forest Classifier</w:t>
            </w:r>
            <w:r w:rsidR="00E3227A">
              <w:rPr>
                <w:noProof/>
                <w:webHidden/>
              </w:rPr>
              <w:tab/>
            </w:r>
            <w:r w:rsidR="00E3227A">
              <w:rPr>
                <w:noProof/>
                <w:webHidden/>
              </w:rPr>
              <w:fldChar w:fldCharType="begin"/>
            </w:r>
            <w:r w:rsidR="00E3227A">
              <w:rPr>
                <w:noProof/>
                <w:webHidden/>
              </w:rPr>
              <w:instrText xml:space="preserve"> PAGEREF _Toc16452991 \h </w:instrText>
            </w:r>
            <w:r w:rsidR="00E3227A">
              <w:rPr>
                <w:noProof/>
                <w:webHidden/>
              </w:rPr>
            </w:r>
            <w:r w:rsidR="00E3227A">
              <w:rPr>
                <w:noProof/>
                <w:webHidden/>
              </w:rPr>
              <w:fldChar w:fldCharType="separate"/>
            </w:r>
            <w:r w:rsidR="00F54F7F">
              <w:rPr>
                <w:noProof/>
                <w:webHidden/>
              </w:rPr>
              <w:t>33</w:t>
            </w:r>
            <w:r w:rsidR="00E3227A">
              <w:rPr>
                <w:noProof/>
                <w:webHidden/>
              </w:rPr>
              <w:fldChar w:fldCharType="end"/>
            </w:r>
          </w:hyperlink>
        </w:p>
        <w:p w14:paraId="1B6D6DE5" w14:textId="1D6D8143"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92" w:history="1">
            <w:r w:rsidR="00E3227A" w:rsidRPr="007F661F">
              <w:rPr>
                <w:rStyle w:val="Hyperlink"/>
                <w:noProof/>
              </w:rPr>
              <w:t>7.2.6</w:t>
            </w:r>
            <w:r w:rsidR="00E3227A">
              <w:rPr>
                <w:rFonts w:asciiTheme="minorHAnsi" w:hAnsiTheme="minorHAnsi" w:cstheme="minorBidi"/>
                <w:noProof/>
                <w:sz w:val="22"/>
                <w:lang w:val="en-DE" w:eastAsia="en-DE"/>
              </w:rPr>
              <w:tab/>
            </w:r>
            <w:r w:rsidR="00E3227A" w:rsidRPr="007F661F">
              <w:rPr>
                <w:rStyle w:val="Hyperlink"/>
                <w:noProof/>
              </w:rPr>
              <w:t>K-Nearest Neighbor (Classifier)</w:t>
            </w:r>
            <w:r w:rsidR="00E3227A">
              <w:rPr>
                <w:noProof/>
                <w:webHidden/>
              </w:rPr>
              <w:tab/>
            </w:r>
            <w:r w:rsidR="00E3227A">
              <w:rPr>
                <w:noProof/>
                <w:webHidden/>
              </w:rPr>
              <w:fldChar w:fldCharType="begin"/>
            </w:r>
            <w:r w:rsidR="00E3227A">
              <w:rPr>
                <w:noProof/>
                <w:webHidden/>
              </w:rPr>
              <w:instrText xml:space="preserve"> PAGEREF _Toc16452992 \h </w:instrText>
            </w:r>
            <w:r w:rsidR="00E3227A">
              <w:rPr>
                <w:noProof/>
                <w:webHidden/>
              </w:rPr>
            </w:r>
            <w:r w:rsidR="00E3227A">
              <w:rPr>
                <w:noProof/>
                <w:webHidden/>
              </w:rPr>
              <w:fldChar w:fldCharType="separate"/>
            </w:r>
            <w:r w:rsidR="00F54F7F">
              <w:rPr>
                <w:noProof/>
                <w:webHidden/>
              </w:rPr>
              <w:t>33</w:t>
            </w:r>
            <w:r w:rsidR="00E3227A">
              <w:rPr>
                <w:noProof/>
                <w:webHidden/>
              </w:rPr>
              <w:fldChar w:fldCharType="end"/>
            </w:r>
          </w:hyperlink>
        </w:p>
        <w:p w14:paraId="501D9BDE" w14:textId="083AACFE"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93" w:history="1">
            <w:r w:rsidR="00E3227A" w:rsidRPr="007F661F">
              <w:rPr>
                <w:rStyle w:val="Hyperlink"/>
                <w:noProof/>
              </w:rPr>
              <w:t>7.2.7</w:t>
            </w:r>
            <w:r w:rsidR="00E3227A">
              <w:rPr>
                <w:rFonts w:asciiTheme="minorHAnsi" w:hAnsiTheme="minorHAnsi" w:cstheme="minorBidi"/>
                <w:noProof/>
                <w:sz w:val="22"/>
                <w:lang w:val="en-DE" w:eastAsia="en-DE"/>
              </w:rPr>
              <w:tab/>
            </w:r>
            <w:r w:rsidR="00E3227A" w:rsidRPr="007F661F">
              <w:rPr>
                <w:rStyle w:val="Hyperlink"/>
                <w:noProof/>
              </w:rPr>
              <w:t>Neural Network Classifier</w:t>
            </w:r>
            <w:r w:rsidR="00E3227A">
              <w:rPr>
                <w:noProof/>
                <w:webHidden/>
              </w:rPr>
              <w:tab/>
            </w:r>
            <w:r w:rsidR="00E3227A">
              <w:rPr>
                <w:noProof/>
                <w:webHidden/>
              </w:rPr>
              <w:fldChar w:fldCharType="begin"/>
            </w:r>
            <w:r w:rsidR="00E3227A">
              <w:rPr>
                <w:noProof/>
                <w:webHidden/>
              </w:rPr>
              <w:instrText xml:space="preserve"> PAGEREF _Toc16452993 \h </w:instrText>
            </w:r>
            <w:r w:rsidR="00E3227A">
              <w:rPr>
                <w:noProof/>
                <w:webHidden/>
              </w:rPr>
            </w:r>
            <w:r w:rsidR="00E3227A">
              <w:rPr>
                <w:noProof/>
                <w:webHidden/>
              </w:rPr>
              <w:fldChar w:fldCharType="separate"/>
            </w:r>
            <w:r w:rsidR="00F54F7F">
              <w:rPr>
                <w:noProof/>
                <w:webHidden/>
              </w:rPr>
              <w:t>33</w:t>
            </w:r>
            <w:r w:rsidR="00E3227A">
              <w:rPr>
                <w:noProof/>
                <w:webHidden/>
              </w:rPr>
              <w:fldChar w:fldCharType="end"/>
            </w:r>
          </w:hyperlink>
        </w:p>
        <w:p w14:paraId="1AF17DE6" w14:textId="2214E95A"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2994" w:history="1">
            <w:r w:rsidR="00E3227A" w:rsidRPr="007F661F">
              <w:rPr>
                <w:rStyle w:val="Hyperlink"/>
                <w:noProof/>
              </w:rPr>
              <w:t>7.3</w:t>
            </w:r>
            <w:r w:rsidR="00E3227A">
              <w:rPr>
                <w:rFonts w:asciiTheme="minorHAnsi" w:hAnsiTheme="minorHAnsi" w:cstheme="minorBidi"/>
                <w:noProof/>
                <w:sz w:val="22"/>
                <w:lang w:val="en-DE" w:eastAsia="en-DE"/>
              </w:rPr>
              <w:tab/>
            </w:r>
            <w:r w:rsidR="00E3227A" w:rsidRPr="007F661F">
              <w:rPr>
                <w:rStyle w:val="Hyperlink"/>
                <w:noProof/>
              </w:rPr>
              <w:t>Dimensionality Reduction:</w:t>
            </w:r>
            <w:r w:rsidR="00E3227A">
              <w:rPr>
                <w:noProof/>
                <w:webHidden/>
              </w:rPr>
              <w:tab/>
            </w:r>
            <w:r w:rsidR="00E3227A">
              <w:rPr>
                <w:noProof/>
                <w:webHidden/>
              </w:rPr>
              <w:fldChar w:fldCharType="begin"/>
            </w:r>
            <w:r w:rsidR="00E3227A">
              <w:rPr>
                <w:noProof/>
                <w:webHidden/>
              </w:rPr>
              <w:instrText xml:space="preserve"> PAGEREF _Toc16452994 \h </w:instrText>
            </w:r>
            <w:r w:rsidR="00E3227A">
              <w:rPr>
                <w:noProof/>
                <w:webHidden/>
              </w:rPr>
            </w:r>
            <w:r w:rsidR="00E3227A">
              <w:rPr>
                <w:noProof/>
                <w:webHidden/>
              </w:rPr>
              <w:fldChar w:fldCharType="separate"/>
            </w:r>
            <w:r w:rsidR="00F54F7F">
              <w:rPr>
                <w:noProof/>
                <w:webHidden/>
              </w:rPr>
              <w:t>34</w:t>
            </w:r>
            <w:r w:rsidR="00E3227A">
              <w:rPr>
                <w:noProof/>
                <w:webHidden/>
              </w:rPr>
              <w:fldChar w:fldCharType="end"/>
            </w:r>
          </w:hyperlink>
        </w:p>
        <w:p w14:paraId="3D77A9C3" w14:textId="64CCD51D"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2995" w:history="1">
            <w:r w:rsidR="00E3227A" w:rsidRPr="007F661F">
              <w:rPr>
                <w:rStyle w:val="Hyperlink"/>
                <w:noProof/>
              </w:rPr>
              <w:t>7.3.1</w:t>
            </w:r>
            <w:r w:rsidR="00E3227A">
              <w:rPr>
                <w:rFonts w:asciiTheme="minorHAnsi" w:hAnsiTheme="minorHAnsi" w:cstheme="minorBidi"/>
                <w:noProof/>
                <w:sz w:val="22"/>
                <w:lang w:val="en-DE" w:eastAsia="en-DE"/>
              </w:rPr>
              <w:tab/>
            </w:r>
            <w:r w:rsidR="00E3227A" w:rsidRPr="007F661F">
              <w:rPr>
                <w:rStyle w:val="Hyperlink"/>
                <w:noProof/>
              </w:rPr>
              <w:t>Principle Component Analysis</w:t>
            </w:r>
            <w:r w:rsidR="00E3227A">
              <w:rPr>
                <w:noProof/>
                <w:webHidden/>
              </w:rPr>
              <w:tab/>
            </w:r>
            <w:r w:rsidR="00E3227A">
              <w:rPr>
                <w:noProof/>
                <w:webHidden/>
              </w:rPr>
              <w:fldChar w:fldCharType="begin"/>
            </w:r>
            <w:r w:rsidR="00E3227A">
              <w:rPr>
                <w:noProof/>
                <w:webHidden/>
              </w:rPr>
              <w:instrText xml:space="preserve"> PAGEREF _Toc16452995 \h </w:instrText>
            </w:r>
            <w:r w:rsidR="00E3227A">
              <w:rPr>
                <w:noProof/>
                <w:webHidden/>
              </w:rPr>
            </w:r>
            <w:r w:rsidR="00E3227A">
              <w:rPr>
                <w:noProof/>
                <w:webHidden/>
              </w:rPr>
              <w:fldChar w:fldCharType="separate"/>
            </w:r>
            <w:r w:rsidR="00F54F7F">
              <w:rPr>
                <w:noProof/>
                <w:webHidden/>
              </w:rPr>
              <w:t>34</w:t>
            </w:r>
            <w:r w:rsidR="00E3227A">
              <w:rPr>
                <w:noProof/>
                <w:webHidden/>
              </w:rPr>
              <w:fldChar w:fldCharType="end"/>
            </w:r>
          </w:hyperlink>
        </w:p>
        <w:p w14:paraId="32B86313" w14:textId="49D17968" w:rsidR="00E3227A" w:rsidRDefault="00CF3330">
          <w:pPr>
            <w:pStyle w:val="TOC1"/>
            <w:rPr>
              <w:rFonts w:asciiTheme="minorHAnsi" w:hAnsiTheme="minorHAnsi" w:cstheme="minorBidi"/>
              <w:b w:val="0"/>
              <w:noProof/>
              <w:lang w:val="en-DE" w:eastAsia="en-DE"/>
            </w:rPr>
          </w:pPr>
          <w:hyperlink w:anchor="_Toc16452996" w:history="1">
            <w:r w:rsidR="00E3227A" w:rsidRPr="007F661F">
              <w:rPr>
                <w:rStyle w:val="Hyperlink"/>
                <w:noProof/>
              </w:rPr>
              <w:t>8</w:t>
            </w:r>
            <w:r w:rsidR="00E3227A">
              <w:rPr>
                <w:rFonts w:asciiTheme="minorHAnsi" w:hAnsiTheme="minorHAnsi" w:cstheme="minorBidi"/>
                <w:b w:val="0"/>
                <w:noProof/>
                <w:lang w:val="en-DE" w:eastAsia="en-DE"/>
              </w:rPr>
              <w:tab/>
            </w:r>
            <w:r w:rsidR="00E3227A" w:rsidRPr="007F661F">
              <w:rPr>
                <w:rStyle w:val="Hyperlink"/>
                <w:noProof/>
              </w:rPr>
              <w:t>Feature Selection</w:t>
            </w:r>
            <w:r w:rsidR="00E3227A">
              <w:rPr>
                <w:noProof/>
                <w:webHidden/>
              </w:rPr>
              <w:tab/>
            </w:r>
            <w:r w:rsidR="00E3227A">
              <w:rPr>
                <w:noProof/>
                <w:webHidden/>
              </w:rPr>
              <w:fldChar w:fldCharType="begin"/>
            </w:r>
            <w:r w:rsidR="00E3227A">
              <w:rPr>
                <w:noProof/>
                <w:webHidden/>
              </w:rPr>
              <w:instrText xml:space="preserve"> PAGEREF _Toc16452996 \h </w:instrText>
            </w:r>
            <w:r w:rsidR="00E3227A">
              <w:rPr>
                <w:noProof/>
                <w:webHidden/>
              </w:rPr>
            </w:r>
            <w:r w:rsidR="00E3227A">
              <w:rPr>
                <w:noProof/>
                <w:webHidden/>
              </w:rPr>
              <w:fldChar w:fldCharType="separate"/>
            </w:r>
            <w:r w:rsidR="00F54F7F">
              <w:rPr>
                <w:noProof/>
                <w:webHidden/>
              </w:rPr>
              <w:t>34</w:t>
            </w:r>
            <w:r w:rsidR="00E3227A">
              <w:rPr>
                <w:noProof/>
                <w:webHidden/>
              </w:rPr>
              <w:fldChar w:fldCharType="end"/>
            </w:r>
          </w:hyperlink>
        </w:p>
        <w:p w14:paraId="66BDA372" w14:textId="0D9DD202"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2997" w:history="1">
            <w:r w:rsidR="00E3227A" w:rsidRPr="007F661F">
              <w:rPr>
                <w:rStyle w:val="Hyperlink"/>
                <w:noProof/>
              </w:rPr>
              <w:t>8.1</w:t>
            </w:r>
            <w:r w:rsidR="00E3227A">
              <w:rPr>
                <w:rFonts w:asciiTheme="minorHAnsi" w:hAnsiTheme="minorHAnsi" w:cstheme="minorBidi"/>
                <w:noProof/>
                <w:sz w:val="22"/>
                <w:lang w:val="en-DE" w:eastAsia="en-DE"/>
              </w:rPr>
              <w:tab/>
            </w:r>
            <w:r w:rsidR="00E3227A" w:rsidRPr="007F661F">
              <w:rPr>
                <w:rStyle w:val="Hyperlink"/>
                <w:noProof/>
              </w:rPr>
              <w:t>Overview of Feature Selection</w:t>
            </w:r>
            <w:r w:rsidR="00E3227A">
              <w:rPr>
                <w:noProof/>
                <w:webHidden/>
              </w:rPr>
              <w:tab/>
            </w:r>
            <w:r w:rsidR="00E3227A">
              <w:rPr>
                <w:noProof/>
                <w:webHidden/>
              </w:rPr>
              <w:fldChar w:fldCharType="begin"/>
            </w:r>
            <w:r w:rsidR="00E3227A">
              <w:rPr>
                <w:noProof/>
                <w:webHidden/>
              </w:rPr>
              <w:instrText xml:space="preserve"> PAGEREF _Toc16452997 \h </w:instrText>
            </w:r>
            <w:r w:rsidR="00E3227A">
              <w:rPr>
                <w:noProof/>
                <w:webHidden/>
              </w:rPr>
            </w:r>
            <w:r w:rsidR="00E3227A">
              <w:rPr>
                <w:noProof/>
                <w:webHidden/>
              </w:rPr>
              <w:fldChar w:fldCharType="separate"/>
            </w:r>
            <w:r w:rsidR="00F54F7F">
              <w:rPr>
                <w:noProof/>
                <w:webHidden/>
              </w:rPr>
              <w:t>34</w:t>
            </w:r>
            <w:r w:rsidR="00E3227A">
              <w:rPr>
                <w:noProof/>
                <w:webHidden/>
              </w:rPr>
              <w:fldChar w:fldCharType="end"/>
            </w:r>
          </w:hyperlink>
        </w:p>
        <w:p w14:paraId="14343A90" w14:textId="420BE42E"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2998" w:history="1">
            <w:r w:rsidR="00E3227A" w:rsidRPr="007F661F">
              <w:rPr>
                <w:rStyle w:val="Hyperlink"/>
                <w:noProof/>
              </w:rPr>
              <w:t>8.2</w:t>
            </w:r>
            <w:r w:rsidR="00E3227A">
              <w:rPr>
                <w:rFonts w:asciiTheme="minorHAnsi" w:hAnsiTheme="minorHAnsi" w:cstheme="minorBidi"/>
                <w:noProof/>
                <w:sz w:val="22"/>
                <w:lang w:val="en-DE" w:eastAsia="en-DE"/>
              </w:rPr>
              <w:tab/>
            </w:r>
            <w:r w:rsidR="00E3227A" w:rsidRPr="007F661F">
              <w:rPr>
                <w:rStyle w:val="Hyperlink"/>
                <w:noProof/>
              </w:rPr>
              <w:t>Feature Selection Methods</w:t>
            </w:r>
            <w:r w:rsidR="00E3227A">
              <w:rPr>
                <w:noProof/>
                <w:webHidden/>
              </w:rPr>
              <w:tab/>
            </w:r>
            <w:r w:rsidR="00E3227A">
              <w:rPr>
                <w:noProof/>
                <w:webHidden/>
              </w:rPr>
              <w:fldChar w:fldCharType="begin"/>
            </w:r>
            <w:r w:rsidR="00E3227A">
              <w:rPr>
                <w:noProof/>
                <w:webHidden/>
              </w:rPr>
              <w:instrText xml:space="preserve"> PAGEREF _Toc16452998 \h </w:instrText>
            </w:r>
            <w:r w:rsidR="00E3227A">
              <w:rPr>
                <w:noProof/>
                <w:webHidden/>
              </w:rPr>
            </w:r>
            <w:r w:rsidR="00E3227A">
              <w:rPr>
                <w:noProof/>
                <w:webHidden/>
              </w:rPr>
              <w:fldChar w:fldCharType="separate"/>
            </w:r>
            <w:r w:rsidR="00F54F7F">
              <w:rPr>
                <w:noProof/>
                <w:webHidden/>
              </w:rPr>
              <w:t>34</w:t>
            </w:r>
            <w:r w:rsidR="00E3227A">
              <w:rPr>
                <w:noProof/>
                <w:webHidden/>
              </w:rPr>
              <w:fldChar w:fldCharType="end"/>
            </w:r>
          </w:hyperlink>
        </w:p>
        <w:p w14:paraId="32B75A3D" w14:textId="1E9EF7B9"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2999" w:history="1">
            <w:r w:rsidR="00E3227A" w:rsidRPr="007F661F">
              <w:rPr>
                <w:rStyle w:val="Hyperlink"/>
                <w:noProof/>
              </w:rPr>
              <w:t>8.3</w:t>
            </w:r>
            <w:r w:rsidR="00E3227A">
              <w:rPr>
                <w:rFonts w:asciiTheme="minorHAnsi" w:hAnsiTheme="minorHAnsi" w:cstheme="minorBidi"/>
                <w:noProof/>
                <w:sz w:val="22"/>
                <w:lang w:val="en-DE" w:eastAsia="en-DE"/>
              </w:rPr>
              <w:tab/>
            </w:r>
            <w:r w:rsidR="00E3227A" w:rsidRPr="007F661F">
              <w:rPr>
                <w:rStyle w:val="Hyperlink"/>
                <w:noProof/>
              </w:rPr>
              <w:t>Feature Selection Techniques Used</w:t>
            </w:r>
            <w:r w:rsidR="00E3227A">
              <w:rPr>
                <w:noProof/>
                <w:webHidden/>
              </w:rPr>
              <w:tab/>
            </w:r>
            <w:r w:rsidR="00E3227A">
              <w:rPr>
                <w:noProof/>
                <w:webHidden/>
              </w:rPr>
              <w:fldChar w:fldCharType="begin"/>
            </w:r>
            <w:r w:rsidR="00E3227A">
              <w:rPr>
                <w:noProof/>
                <w:webHidden/>
              </w:rPr>
              <w:instrText xml:space="preserve"> PAGEREF _Toc16452999 \h </w:instrText>
            </w:r>
            <w:r w:rsidR="00E3227A">
              <w:rPr>
                <w:noProof/>
                <w:webHidden/>
              </w:rPr>
            </w:r>
            <w:r w:rsidR="00E3227A">
              <w:rPr>
                <w:noProof/>
                <w:webHidden/>
              </w:rPr>
              <w:fldChar w:fldCharType="separate"/>
            </w:r>
            <w:r w:rsidR="00F54F7F">
              <w:rPr>
                <w:noProof/>
                <w:webHidden/>
              </w:rPr>
              <w:t>35</w:t>
            </w:r>
            <w:r w:rsidR="00E3227A">
              <w:rPr>
                <w:noProof/>
                <w:webHidden/>
              </w:rPr>
              <w:fldChar w:fldCharType="end"/>
            </w:r>
          </w:hyperlink>
        </w:p>
        <w:p w14:paraId="3F0DAB47" w14:textId="2D02C877"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3000" w:history="1">
            <w:r w:rsidR="00E3227A" w:rsidRPr="007F661F">
              <w:rPr>
                <w:rStyle w:val="Hyperlink"/>
                <w:noProof/>
              </w:rPr>
              <w:t>8.3.1</w:t>
            </w:r>
            <w:r w:rsidR="00E3227A">
              <w:rPr>
                <w:rFonts w:asciiTheme="minorHAnsi" w:hAnsiTheme="minorHAnsi" w:cstheme="minorBidi"/>
                <w:noProof/>
                <w:sz w:val="22"/>
                <w:lang w:val="en-DE" w:eastAsia="en-DE"/>
              </w:rPr>
              <w:tab/>
            </w:r>
            <w:r w:rsidR="00E3227A" w:rsidRPr="007F661F">
              <w:rPr>
                <w:rStyle w:val="Hyperlink"/>
                <w:noProof/>
              </w:rPr>
              <w:t>Sequential Forward Selection</w:t>
            </w:r>
            <w:r w:rsidR="00E3227A">
              <w:rPr>
                <w:noProof/>
                <w:webHidden/>
              </w:rPr>
              <w:tab/>
            </w:r>
            <w:r w:rsidR="00E3227A">
              <w:rPr>
                <w:noProof/>
                <w:webHidden/>
              </w:rPr>
              <w:fldChar w:fldCharType="begin"/>
            </w:r>
            <w:r w:rsidR="00E3227A">
              <w:rPr>
                <w:noProof/>
                <w:webHidden/>
              </w:rPr>
              <w:instrText xml:space="preserve"> PAGEREF _Toc16453000 \h </w:instrText>
            </w:r>
            <w:r w:rsidR="00E3227A">
              <w:rPr>
                <w:noProof/>
                <w:webHidden/>
              </w:rPr>
            </w:r>
            <w:r w:rsidR="00E3227A">
              <w:rPr>
                <w:noProof/>
                <w:webHidden/>
              </w:rPr>
              <w:fldChar w:fldCharType="separate"/>
            </w:r>
            <w:r w:rsidR="00F54F7F">
              <w:rPr>
                <w:noProof/>
                <w:webHidden/>
              </w:rPr>
              <w:t>35</w:t>
            </w:r>
            <w:r w:rsidR="00E3227A">
              <w:rPr>
                <w:noProof/>
                <w:webHidden/>
              </w:rPr>
              <w:fldChar w:fldCharType="end"/>
            </w:r>
          </w:hyperlink>
        </w:p>
        <w:p w14:paraId="0A70A9D3" w14:textId="1FCCA1CD"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3001" w:history="1">
            <w:r w:rsidR="00E3227A" w:rsidRPr="007F661F">
              <w:rPr>
                <w:rStyle w:val="Hyperlink"/>
                <w:noProof/>
              </w:rPr>
              <w:t>8.3.2</w:t>
            </w:r>
            <w:r w:rsidR="00E3227A">
              <w:rPr>
                <w:rFonts w:asciiTheme="minorHAnsi" w:hAnsiTheme="minorHAnsi" w:cstheme="minorBidi"/>
                <w:noProof/>
                <w:sz w:val="22"/>
                <w:lang w:val="en-DE" w:eastAsia="en-DE"/>
              </w:rPr>
              <w:tab/>
            </w:r>
            <w:r w:rsidR="00E3227A" w:rsidRPr="007F661F">
              <w:rPr>
                <w:rStyle w:val="Hyperlink"/>
                <w:noProof/>
              </w:rPr>
              <w:t>Recursive Feature Elimination</w:t>
            </w:r>
            <w:r w:rsidR="00E3227A">
              <w:rPr>
                <w:noProof/>
                <w:webHidden/>
              </w:rPr>
              <w:tab/>
            </w:r>
            <w:r w:rsidR="00E3227A">
              <w:rPr>
                <w:noProof/>
                <w:webHidden/>
              </w:rPr>
              <w:fldChar w:fldCharType="begin"/>
            </w:r>
            <w:r w:rsidR="00E3227A">
              <w:rPr>
                <w:noProof/>
                <w:webHidden/>
              </w:rPr>
              <w:instrText xml:space="preserve"> PAGEREF _Toc16453001 \h </w:instrText>
            </w:r>
            <w:r w:rsidR="00E3227A">
              <w:rPr>
                <w:noProof/>
                <w:webHidden/>
              </w:rPr>
            </w:r>
            <w:r w:rsidR="00E3227A">
              <w:rPr>
                <w:noProof/>
                <w:webHidden/>
              </w:rPr>
              <w:fldChar w:fldCharType="separate"/>
            </w:r>
            <w:r w:rsidR="00F54F7F">
              <w:rPr>
                <w:noProof/>
                <w:webHidden/>
              </w:rPr>
              <w:t>35</w:t>
            </w:r>
            <w:r w:rsidR="00E3227A">
              <w:rPr>
                <w:noProof/>
                <w:webHidden/>
              </w:rPr>
              <w:fldChar w:fldCharType="end"/>
            </w:r>
          </w:hyperlink>
        </w:p>
        <w:p w14:paraId="1F2FADC4" w14:textId="1629BAE6"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3002" w:history="1">
            <w:r w:rsidR="00E3227A" w:rsidRPr="007F661F">
              <w:rPr>
                <w:rStyle w:val="Hyperlink"/>
                <w:noProof/>
              </w:rPr>
              <w:t>8.3.3</w:t>
            </w:r>
            <w:r w:rsidR="00E3227A">
              <w:rPr>
                <w:rFonts w:asciiTheme="minorHAnsi" w:hAnsiTheme="minorHAnsi" w:cstheme="minorBidi"/>
                <w:noProof/>
                <w:sz w:val="22"/>
                <w:lang w:val="en-DE" w:eastAsia="en-DE"/>
              </w:rPr>
              <w:tab/>
            </w:r>
            <w:r w:rsidR="00E3227A" w:rsidRPr="007F661F">
              <w:rPr>
                <w:rStyle w:val="Hyperlink"/>
                <w:noProof/>
              </w:rPr>
              <w:t>Correlation Method</w:t>
            </w:r>
            <w:r w:rsidR="00E3227A">
              <w:rPr>
                <w:noProof/>
                <w:webHidden/>
              </w:rPr>
              <w:tab/>
            </w:r>
            <w:r w:rsidR="00E3227A">
              <w:rPr>
                <w:noProof/>
                <w:webHidden/>
              </w:rPr>
              <w:fldChar w:fldCharType="begin"/>
            </w:r>
            <w:r w:rsidR="00E3227A">
              <w:rPr>
                <w:noProof/>
                <w:webHidden/>
              </w:rPr>
              <w:instrText xml:space="preserve"> PAGEREF _Toc16453002 \h </w:instrText>
            </w:r>
            <w:r w:rsidR="00E3227A">
              <w:rPr>
                <w:noProof/>
                <w:webHidden/>
              </w:rPr>
            </w:r>
            <w:r w:rsidR="00E3227A">
              <w:rPr>
                <w:noProof/>
                <w:webHidden/>
              </w:rPr>
              <w:fldChar w:fldCharType="separate"/>
            </w:r>
            <w:r w:rsidR="00F54F7F">
              <w:rPr>
                <w:noProof/>
                <w:webHidden/>
              </w:rPr>
              <w:t>35</w:t>
            </w:r>
            <w:r w:rsidR="00E3227A">
              <w:rPr>
                <w:noProof/>
                <w:webHidden/>
              </w:rPr>
              <w:fldChar w:fldCharType="end"/>
            </w:r>
          </w:hyperlink>
        </w:p>
        <w:p w14:paraId="0329EED4" w14:textId="79598E89"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3003" w:history="1">
            <w:r w:rsidR="00E3227A" w:rsidRPr="007F661F">
              <w:rPr>
                <w:rStyle w:val="Hyperlink"/>
                <w:noProof/>
              </w:rPr>
              <w:t>8.3.4</w:t>
            </w:r>
            <w:r w:rsidR="00E3227A">
              <w:rPr>
                <w:rFonts w:asciiTheme="minorHAnsi" w:hAnsiTheme="minorHAnsi" w:cstheme="minorBidi"/>
                <w:noProof/>
                <w:sz w:val="22"/>
                <w:lang w:val="en-DE" w:eastAsia="en-DE"/>
              </w:rPr>
              <w:tab/>
            </w:r>
            <w:r w:rsidR="00E3227A" w:rsidRPr="007F661F">
              <w:rPr>
                <w:rStyle w:val="Hyperlink"/>
                <w:noProof/>
              </w:rPr>
              <w:t>LASSO Feature Selection</w:t>
            </w:r>
            <w:r w:rsidR="00E3227A">
              <w:rPr>
                <w:noProof/>
                <w:webHidden/>
              </w:rPr>
              <w:tab/>
            </w:r>
            <w:r w:rsidR="00E3227A">
              <w:rPr>
                <w:noProof/>
                <w:webHidden/>
              </w:rPr>
              <w:fldChar w:fldCharType="begin"/>
            </w:r>
            <w:r w:rsidR="00E3227A">
              <w:rPr>
                <w:noProof/>
                <w:webHidden/>
              </w:rPr>
              <w:instrText xml:space="preserve"> PAGEREF _Toc16453003 \h </w:instrText>
            </w:r>
            <w:r w:rsidR="00E3227A">
              <w:rPr>
                <w:noProof/>
                <w:webHidden/>
              </w:rPr>
            </w:r>
            <w:r w:rsidR="00E3227A">
              <w:rPr>
                <w:noProof/>
                <w:webHidden/>
              </w:rPr>
              <w:fldChar w:fldCharType="separate"/>
            </w:r>
            <w:r w:rsidR="00F54F7F">
              <w:rPr>
                <w:noProof/>
                <w:webHidden/>
              </w:rPr>
              <w:t>36</w:t>
            </w:r>
            <w:r w:rsidR="00E3227A">
              <w:rPr>
                <w:noProof/>
                <w:webHidden/>
              </w:rPr>
              <w:fldChar w:fldCharType="end"/>
            </w:r>
          </w:hyperlink>
        </w:p>
        <w:p w14:paraId="7ABBFE73" w14:textId="48C15D7F" w:rsidR="00E3227A" w:rsidRDefault="00CF3330">
          <w:pPr>
            <w:pStyle w:val="TOC3"/>
            <w:tabs>
              <w:tab w:val="left" w:pos="1100"/>
              <w:tab w:val="right" w:leader="dot" w:pos="8323"/>
            </w:tabs>
            <w:rPr>
              <w:rFonts w:asciiTheme="minorHAnsi" w:hAnsiTheme="minorHAnsi" w:cstheme="minorBidi"/>
              <w:noProof/>
              <w:sz w:val="22"/>
              <w:lang w:val="en-DE" w:eastAsia="en-DE"/>
            </w:rPr>
          </w:pPr>
          <w:hyperlink w:anchor="_Toc16453004" w:history="1">
            <w:r w:rsidR="00E3227A" w:rsidRPr="007F661F">
              <w:rPr>
                <w:rStyle w:val="Hyperlink"/>
                <w:noProof/>
              </w:rPr>
              <w:t>8.3.5</w:t>
            </w:r>
            <w:r w:rsidR="00E3227A">
              <w:rPr>
                <w:rFonts w:asciiTheme="minorHAnsi" w:hAnsiTheme="minorHAnsi" w:cstheme="minorBidi"/>
                <w:noProof/>
                <w:sz w:val="22"/>
                <w:lang w:val="en-DE" w:eastAsia="en-DE"/>
              </w:rPr>
              <w:tab/>
            </w:r>
            <w:r w:rsidR="00E3227A" w:rsidRPr="007F661F">
              <w:rPr>
                <w:rStyle w:val="Hyperlink"/>
                <w:noProof/>
              </w:rPr>
              <w:t>Feature Importance</w:t>
            </w:r>
            <w:r w:rsidR="00E3227A">
              <w:rPr>
                <w:noProof/>
                <w:webHidden/>
              </w:rPr>
              <w:tab/>
            </w:r>
            <w:r w:rsidR="00E3227A">
              <w:rPr>
                <w:noProof/>
                <w:webHidden/>
              </w:rPr>
              <w:fldChar w:fldCharType="begin"/>
            </w:r>
            <w:r w:rsidR="00E3227A">
              <w:rPr>
                <w:noProof/>
                <w:webHidden/>
              </w:rPr>
              <w:instrText xml:space="preserve"> PAGEREF _Toc16453004 \h </w:instrText>
            </w:r>
            <w:r w:rsidR="00E3227A">
              <w:rPr>
                <w:noProof/>
                <w:webHidden/>
              </w:rPr>
            </w:r>
            <w:r w:rsidR="00E3227A">
              <w:rPr>
                <w:noProof/>
                <w:webHidden/>
              </w:rPr>
              <w:fldChar w:fldCharType="separate"/>
            </w:r>
            <w:r w:rsidR="00F54F7F">
              <w:rPr>
                <w:noProof/>
                <w:webHidden/>
              </w:rPr>
              <w:t>36</w:t>
            </w:r>
            <w:r w:rsidR="00E3227A">
              <w:rPr>
                <w:noProof/>
                <w:webHidden/>
              </w:rPr>
              <w:fldChar w:fldCharType="end"/>
            </w:r>
          </w:hyperlink>
        </w:p>
        <w:p w14:paraId="191D6DE7" w14:textId="746BD8B7" w:rsidR="00E3227A" w:rsidRDefault="00CF3330">
          <w:pPr>
            <w:pStyle w:val="TOC1"/>
            <w:rPr>
              <w:rFonts w:asciiTheme="minorHAnsi" w:hAnsiTheme="minorHAnsi" w:cstheme="minorBidi"/>
              <w:b w:val="0"/>
              <w:noProof/>
              <w:lang w:val="en-DE" w:eastAsia="en-DE"/>
            </w:rPr>
          </w:pPr>
          <w:hyperlink w:anchor="_Toc16453005" w:history="1">
            <w:r w:rsidR="00E3227A" w:rsidRPr="007F661F">
              <w:rPr>
                <w:rStyle w:val="Hyperlink"/>
                <w:noProof/>
              </w:rPr>
              <w:t>9</w:t>
            </w:r>
            <w:r w:rsidR="00E3227A">
              <w:rPr>
                <w:rFonts w:asciiTheme="minorHAnsi" w:hAnsiTheme="minorHAnsi" w:cstheme="minorBidi"/>
                <w:b w:val="0"/>
                <w:noProof/>
                <w:lang w:val="en-DE" w:eastAsia="en-DE"/>
              </w:rPr>
              <w:tab/>
            </w:r>
            <w:r w:rsidR="00E3227A" w:rsidRPr="007F661F">
              <w:rPr>
                <w:rStyle w:val="Hyperlink"/>
                <w:noProof/>
              </w:rPr>
              <w:t>Data Splitting</w:t>
            </w:r>
            <w:r w:rsidR="00E3227A">
              <w:rPr>
                <w:noProof/>
                <w:webHidden/>
              </w:rPr>
              <w:tab/>
            </w:r>
            <w:r w:rsidR="00E3227A">
              <w:rPr>
                <w:noProof/>
                <w:webHidden/>
              </w:rPr>
              <w:fldChar w:fldCharType="begin"/>
            </w:r>
            <w:r w:rsidR="00E3227A">
              <w:rPr>
                <w:noProof/>
                <w:webHidden/>
              </w:rPr>
              <w:instrText xml:space="preserve"> PAGEREF _Toc16453005 \h </w:instrText>
            </w:r>
            <w:r w:rsidR="00E3227A">
              <w:rPr>
                <w:noProof/>
                <w:webHidden/>
              </w:rPr>
            </w:r>
            <w:r w:rsidR="00E3227A">
              <w:rPr>
                <w:noProof/>
                <w:webHidden/>
              </w:rPr>
              <w:fldChar w:fldCharType="separate"/>
            </w:r>
            <w:r w:rsidR="00F54F7F">
              <w:rPr>
                <w:noProof/>
                <w:webHidden/>
              </w:rPr>
              <w:t>36</w:t>
            </w:r>
            <w:r w:rsidR="00E3227A">
              <w:rPr>
                <w:noProof/>
                <w:webHidden/>
              </w:rPr>
              <w:fldChar w:fldCharType="end"/>
            </w:r>
          </w:hyperlink>
        </w:p>
        <w:p w14:paraId="190E0585" w14:textId="26E36C41" w:rsidR="00E3227A" w:rsidRDefault="00CF3330">
          <w:pPr>
            <w:pStyle w:val="TOC1"/>
            <w:rPr>
              <w:rFonts w:asciiTheme="minorHAnsi" w:hAnsiTheme="minorHAnsi" w:cstheme="minorBidi"/>
              <w:b w:val="0"/>
              <w:noProof/>
              <w:lang w:val="en-DE" w:eastAsia="en-DE"/>
            </w:rPr>
          </w:pPr>
          <w:hyperlink w:anchor="_Toc16453006" w:history="1">
            <w:r w:rsidR="00E3227A" w:rsidRPr="007F661F">
              <w:rPr>
                <w:rStyle w:val="Hyperlink"/>
                <w:noProof/>
              </w:rPr>
              <w:t>10</w:t>
            </w:r>
            <w:r w:rsidR="00E3227A">
              <w:rPr>
                <w:rFonts w:asciiTheme="minorHAnsi" w:hAnsiTheme="minorHAnsi" w:cstheme="minorBidi"/>
                <w:b w:val="0"/>
                <w:noProof/>
                <w:lang w:val="en-DE" w:eastAsia="en-DE"/>
              </w:rPr>
              <w:tab/>
            </w:r>
            <w:r w:rsidR="00E3227A" w:rsidRPr="007F661F">
              <w:rPr>
                <w:rStyle w:val="Hyperlink"/>
                <w:noProof/>
              </w:rPr>
              <w:t>Validation Techniques</w:t>
            </w:r>
            <w:r w:rsidR="00E3227A">
              <w:rPr>
                <w:noProof/>
                <w:webHidden/>
              </w:rPr>
              <w:tab/>
            </w:r>
            <w:r w:rsidR="00E3227A">
              <w:rPr>
                <w:noProof/>
                <w:webHidden/>
              </w:rPr>
              <w:fldChar w:fldCharType="begin"/>
            </w:r>
            <w:r w:rsidR="00E3227A">
              <w:rPr>
                <w:noProof/>
                <w:webHidden/>
              </w:rPr>
              <w:instrText xml:space="preserve"> PAGEREF _Toc16453006 \h </w:instrText>
            </w:r>
            <w:r w:rsidR="00E3227A">
              <w:rPr>
                <w:noProof/>
                <w:webHidden/>
              </w:rPr>
            </w:r>
            <w:r w:rsidR="00E3227A">
              <w:rPr>
                <w:noProof/>
                <w:webHidden/>
              </w:rPr>
              <w:fldChar w:fldCharType="separate"/>
            </w:r>
            <w:r w:rsidR="00F54F7F">
              <w:rPr>
                <w:noProof/>
                <w:webHidden/>
              </w:rPr>
              <w:t>36</w:t>
            </w:r>
            <w:r w:rsidR="00E3227A">
              <w:rPr>
                <w:noProof/>
                <w:webHidden/>
              </w:rPr>
              <w:fldChar w:fldCharType="end"/>
            </w:r>
          </w:hyperlink>
        </w:p>
        <w:p w14:paraId="49F6878C" w14:textId="4F8780A2"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3007" w:history="1">
            <w:r w:rsidR="00E3227A" w:rsidRPr="007F661F">
              <w:rPr>
                <w:rStyle w:val="Hyperlink"/>
                <w:noProof/>
              </w:rPr>
              <w:t>10.1</w:t>
            </w:r>
            <w:r w:rsidR="00E3227A">
              <w:rPr>
                <w:rFonts w:asciiTheme="minorHAnsi" w:hAnsiTheme="minorHAnsi" w:cstheme="minorBidi"/>
                <w:noProof/>
                <w:sz w:val="22"/>
                <w:lang w:val="en-DE" w:eastAsia="en-DE"/>
              </w:rPr>
              <w:tab/>
            </w:r>
            <w:r w:rsidR="00E3227A" w:rsidRPr="007F661F">
              <w:rPr>
                <w:rStyle w:val="Hyperlink"/>
                <w:noProof/>
              </w:rPr>
              <w:t>K-Folds</w:t>
            </w:r>
            <w:r w:rsidR="00E3227A">
              <w:rPr>
                <w:noProof/>
                <w:webHidden/>
              </w:rPr>
              <w:tab/>
            </w:r>
            <w:r w:rsidR="00E3227A">
              <w:rPr>
                <w:noProof/>
                <w:webHidden/>
              </w:rPr>
              <w:fldChar w:fldCharType="begin"/>
            </w:r>
            <w:r w:rsidR="00E3227A">
              <w:rPr>
                <w:noProof/>
                <w:webHidden/>
              </w:rPr>
              <w:instrText xml:space="preserve"> PAGEREF _Toc16453007 \h </w:instrText>
            </w:r>
            <w:r w:rsidR="00E3227A">
              <w:rPr>
                <w:noProof/>
                <w:webHidden/>
              </w:rPr>
            </w:r>
            <w:r w:rsidR="00E3227A">
              <w:rPr>
                <w:noProof/>
                <w:webHidden/>
              </w:rPr>
              <w:fldChar w:fldCharType="separate"/>
            </w:r>
            <w:r w:rsidR="00F54F7F">
              <w:rPr>
                <w:noProof/>
                <w:webHidden/>
              </w:rPr>
              <w:t>36</w:t>
            </w:r>
            <w:r w:rsidR="00E3227A">
              <w:rPr>
                <w:noProof/>
                <w:webHidden/>
              </w:rPr>
              <w:fldChar w:fldCharType="end"/>
            </w:r>
          </w:hyperlink>
        </w:p>
        <w:p w14:paraId="11BAE399" w14:textId="7444C39C"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3008" w:history="1">
            <w:r w:rsidR="00E3227A" w:rsidRPr="007F661F">
              <w:rPr>
                <w:rStyle w:val="Hyperlink"/>
                <w:noProof/>
              </w:rPr>
              <w:t>10.2</w:t>
            </w:r>
            <w:r w:rsidR="00E3227A">
              <w:rPr>
                <w:rFonts w:asciiTheme="minorHAnsi" w:hAnsiTheme="minorHAnsi" w:cstheme="minorBidi"/>
                <w:noProof/>
                <w:sz w:val="22"/>
                <w:lang w:val="en-DE" w:eastAsia="en-DE"/>
              </w:rPr>
              <w:tab/>
            </w:r>
            <w:r w:rsidR="00E3227A" w:rsidRPr="007F661F">
              <w:rPr>
                <w:rStyle w:val="Hyperlink"/>
                <w:noProof/>
              </w:rPr>
              <w:t>Stratified K-folds</w:t>
            </w:r>
            <w:r w:rsidR="00E3227A">
              <w:rPr>
                <w:noProof/>
                <w:webHidden/>
              </w:rPr>
              <w:tab/>
            </w:r>
            <w:r w:rsidR="00E3227A">
              <w:rPr>
                <w:noProof/>
                <w:webHidden/>
              </w:rPr>
              <w:fldChar w:fldCharType="begin"/>
            </w:r>
            <w:r w:rsidR="00E3227A">
              <w:rPr>
                <w:noProof/>
                <w:webHidden/>
              </w:rPr>
              <w:instrText xml:space="preserve"> PAGEREF _Toc16453008 \h </w:instrText>
            </w:r>
            <w:r w:rsidR="00E3227A">
              <w:rPr>
                <w:noProof/>
                <w:webHidden/>
              </w:rPr>
            </w:r>
            <w:r w:rsidR="00E3227A">
              <w:rPr>
                <w:noProof/>
                <w:webHidden/>
              </w:rPr>
              <w:fldChar w:fldCharType="separate"/>
            </w:r>
            <w:r w:rsidR="00F54F7F">
              <w:rPr>
                <w:noProof/>
                <w:webHidden/>
              </w:rPr>
              <w:t>37</w:t>
            </w:r>
            <w:r w:rsidR="00E3227A">
              <w:rPr>
                <w:noProof/>
                <w:webHidden/>
              </w:rPr>
              <w:fldChar w:fldCharType="end"/>
            </w:r>
          </w:hyperlink>
        </w:p>
        <w:p w14:paraId="49BA20F9" w14:textId="669F74E2"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3009" w:history="1">
            <w:r w:rsidR="00E3227A" w:rsidRPr="007F661F">
              <w:rPr>
                <w:rStyle w:val="Hyperlink"/>
                <w:noProof/>
              </w:rPr>
              <w:t>10.3</w:t>
            </w:r>
            <w:r w:rsidR="00E3227A">
              <w:rPr>
                <w:rFonts w:asciiTheme="minorHAnsi" w:hAnsiTheme="minorHAnsi" w:cstheme="minorBidi"/>
                <w:noProof/>
                <w:sz w:val="22"/>
                <w:lang w:val="en-DE" w:eastAsia="en-DE"/>
              </w:rPr>
              <w:tab/>
            </w:r>
            <w:r w:rsidR="00E3227A" w:rsidRPr="007F661F">
              <w:rPr>
                <w:rStyle w:val="Hyperlink"/>
                <w:noProof/>
              </w:rPr>
              <w:t>Tuning HyperParameters</w:t>
            </w:r>
            <w:r w:rsidR="00E3227A">
              <w:rPr>
                <w:noProof/>
                <w:webHidden/>
              </w:rPr>
              <w:tab/>
            </w:r>
            <w:r w:rsidR="00E3227A">
              <w:rPr>
                <w:noProof/>
                <w:webHidden/>
              </w:rPr>
              <w:fldChar w:fldCharType="begin"/>
            </w:r>
            <w:r w:rsidR="00E3227A">
              <w:rPr>
                <w:noProof/>
                <w:webHidden/>
              </w:rPr>
              <w:instrText xml:space="preserve"> PAGEREF _Toc16453009 \h </w:instrText>
            </w:r>
            <w:r w:rsidR="00E3227A">
              <w:rPr>
                <w:noProof/>
                <w:webHidden/>
              </w:rPr>
            </w:r>
            <w:r w:rsidR="00E3227A">
              <w:rPr>
                <w:noProof/>
                <w:webHidden/>
              </w:rPr>
              <w:fldChar w:fldCharType="separate"/>
            </w:r>
            <w:r w:rsidR="00F54F7F">
              <w:rPr>
                <w:noProof/>
                <w:webHidden/>
              </w:rPr>
              <w:t>37</w:t>
            </w:r>
            <w:r w:rsidR="00E3227A">
              <w:rPr>
                <w:noProof/>
                <w:webHidden/>
              </w:rPr>
              <w:fldChar w:fldCharType="end"/>
            </w:r>
          </w:hyperlink>
        </w:p>
        <w:p w14:paraId="048FD9BC" w14:textId="4299992E"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10" w:history="1">
            <w:r w:rsidR="00E3227A" w:rsidRPr="007F661F">
              <w:rPr>
                <w:rStyle w:val="Hyperlink"/>
                <w:noProof/>
              </w:rPr>
              <w:t>10.3.1</w:t>
            </w:r>
            <w:r w:rsidR="00E3227A">
              <w:rPr>
                <w:rFonts w:asciiTheme="minorHAnsi" w:hAnsiTheme="minorHAnsi" w:cstheme="minorBidi"/>
                <w:noProof/>
                <w:sz w:val="22"/>
                <w:lang w:val="en-DE" w:eastAsia="en-DE"/>
              </w:rPr>
              <w:tab/>
            </w:r>
            <w:r w:rsidR="00E3227A" w:rsidRPr="007F661F">
              <w:rPr>
                <w:rStyle w:val="Hyperlink"/>
                <w:noProof/>
              </w:rPr>
              <w:t>Grid Search CV</w:t>
            </w:r>
            <w:r w:rsidR="00E3227A">
              <w:rPr>
                <w:noProof/>
                <w:webHidden/>
              </w:rPr>
              <w:tab/>
            </w:r>
            <w:r w:rsidR="00E3227A">
              <w:rPr>
                <w:noProof/>
                <w:webHidden/>
              </w:rPr>
              <w:fldChar w:fldCharType="begin"/>
            </w:r>
            <w:r w:rsidR="00E3227A">
              <w:rPr>
                <w:noProof/>
                <w:webHidden/>
              </w:rPr>
              <w:instrText xml:space="preserve"> PAGEREF _Toc16453010 \h </w:instrText>
            </w:r>
            <w:r w:rsidR="00E3227A">
              <w:rPr>
                <w:noProof/>
                <w:webHidden/>
              </w:rPr>
            </w:r>
            <w:r w:rsidR="00E3227A">
              <w:rPr>
                <w:noProof/>
                <w:webHidden/>
              </w:rPr>
              <w:fldChar w:fldCharType="separate"/>
            </w:r>
            <w:r w:rsidR="00F54F7F">
              <w:rPr>
                <w:noProof/>
                <w:webHidden/>
              </w:rPr>
              <w:t>37</w:t>
            </w:r>
            <w:r w:rsidR="00E3227A">
              <w:rPr>
                <w:noProof/>
                <w:webHidden/>
              </w:rPr>
              <w:fldChar w:fldCharType="end"/>
            </w:r>
          </w:hyperlink>
        </w:p>
        <w:p w14:paraId="1DA0BCA4" w14:textId="35E80737" w:rsidR="00E3227A" w:rsidRDefault="00CF3330">
          <w:pPr>
            <w:pStyle w:val="TOC1"/>
            <w:rPr>
              <w:rFonts w:asciiTheme="minorHAnsi" w:hAnsiTheme="minorHAnsi" w:cstheme="minorBidi"/>
              <w:b w:val="0"/>
              <w:noProof/>
              <w:lang w:val="en-DE" w:eastAsia="en-DE"/>
            </w:rPr>
          </w:pPr>
          <w:hyperlink w:anchor="_Toc16453011" w:history="1">
            <w:r w:rsidR="00E3227A" w:rsidRPr="007F661F">
              <w:rPr>
                <w:rStyle w:val="Hyperlink"/>
                <w:noProof/>
              </w:rPr>
              <w:t>11</w:t>
            </w:r>
            <w:r w:rsidR="00E3227A">
              <w:rPr>
                <w:rFonts w:asciiTheme="minorHAnsi" w:hAnsiTheme="minorHAnsi" w:cstheme="minorBidi"/>
                <w:b w:val="0"/>
                <w:noProof/>
                <w:lang w:val="en-DE" w:eastAsia="en-DE"/>
              </w:rPr>
              <w:tab/>
            </w:r>
            <w:r w:rsidR="00E3227A" w:rsidRPr="007F661F">
              <w:rPr>
                <w:rStyle w:val="Hyperlink"/>
                <w:noProof/>
              </w:rPr>
              <w:t>Evaluation Metrics</w:t>
            </w:r>
            <w:r w:rsidR="00E3227A">
              <w:rPr>
                <w:noProof/>
                <w:webHidden/>
              </w:rPr>
              <w:tab/>
            </w:r>
            <w:r w:rsidR="00E3227A">
              <w:rPr>
                <w:noProof/>
                <w:webHidden/>
              </w:rPr>
              <w:fldChar w:fldCharType="begin"/>
            </w:r>
            <w:r w:rsidR="00E3227A">
              <w:rPr>
                <w:noProof/>
                <w:webHidden/>
              </w:rPr>
              <w:instrText xml:space="preserve"> PAGEREF _Toc16453011 \h </w:instrText>
            </w:r>
            <w:r w:rsidR="00E3227A">
              <w:rPr>
                <w:noProof/>
                <w:webHidden/>
              </w:rPr>
            </w:r>
            <w:r w:rsidR="00E3227A">
              <w:rPr>
                <w:noProof/>
                <w:webHidden/>
              </w:rPr>
              <w:fldChar w:fldCharType="separate"/>
            </w:r>
            <w:r w:rsidR="00F54F7F">
              <w:rPr>
                <w:noProof/>
                <w:webHidden/>
              </w:rPr>
              <w:t>37</w:t>
            </w:r>
            <w:r w:rsidR="00E3227A">
              <w:rPr>
                <w:noProof/>
                <w:webHidden/>
              </w:rPr>
              <w:fldChar w:fldCharType="end"/>
            </w:r>
          </w:hyperlink>
        </w:p>
        <w:p w14:paraId="3A71B406" w14:textId="6CE5C077"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3012" w:history="1">
            <w:r w:rsidR="00E3227A" w:rsidRPr="007F661F">
              <w:rPr>
                <w:rStyle w:val="Hyperlink"/>
                <w:noProof/>
              </w:rPr>
              <w:t>11.1</w:t>
            </w:r>
            <w:r w:rsidR="00E3227A">
              <w:rPr>
                <w:rFonts w:asciiTheme="minorHAnsi" w:hAnsiTheme="minorHAnsi" w:cstheme="minorBidi"/>
                <w:noProof/>
                <w:sz w:val="22"/>
                <w:lang w:val="en-DE" w:eastAsia="en-DE"/>
              </w:rPr>
              <w:tab/>
            </w:r>
            <w:r w:rsidR="00E3227A" w:rsidRPr="007F661F">
              <w:rPr>
                <w:rStyle w:val="Hyperlink"/>
                <w:noProof/>
              </w:rPr>
              <w:t>Clasiification Metrics</w:t>
            </w:r>
            <w:r w:rsidR="00E3227A">
              <w:rPr>
                <w:noProof/>
                <w:webHidden/>
              </w:rPr>
              <w:tab/>
            </w:r>
            <w:r w:rsidR="00E3227A">
              <w:rPr>
                <w:noProof/>
                <w:webHidden/>
              </w:rPr>
              <w:fldChar w:fldCharType="begin"/>
            </w:r>
            <w:r w:rsidR="00E3227A">
              <w:rPr>
                <w:noProof/>
                <w:webHidden/>
              </w:rPr>
              <w:instrText xml:space="preserve"> PAGEREF _Toc16453012 \h </w:instrText>
            </w:r>
            <w:r w:rsidR="00E3227A">
              <w:rPr>
                <w:noProof/>
                <w:webHidden/>
              </w:rPr>
            </w:r>
            <w:r w:rsidR="00E3227A">
              <w:rPr>
                <w:noProof/>
                <w:webHidden/>
              </w:rPr>
              <w:fldChar w:fldCharType="separate"/>
            </w:r>
            <w:r w:rsidR="00F54F7F">
              <w:rPr>
                <w:noProof/>
                <w:webHidden/>
              </w:rPr>
              <w:t>37</w:t>
            </w:r>
            <w:r w:rsidR="00E3227A">
              <w:rPr>
                <w:noProof/>
                <w:webHidden/>
              </w:rPr>
              <w:fldChar w:fldCharType="end"/>
            </w:r>
          </w:hyperlink>
        </w:p>
        <w:p w14:paraId="371418DB" w14:textId="6893EF2D"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13" w:history="1">
            <w:r w:rsidR="00E3227A" w:rsidRPr="007F661F">
              <w:rPr>
                <w:rStyle w:val="Hyperlink"/>
                <w:noProof/>
              </w:rPr>
              <w:t>11.1.1</w:t>
            </w:r>
            <w:r w:rsidR="00E3227A">
              <w:rPr>
                <w:rFonts w:asciiTheme="minorHAnsi" w:hAnsiTheme="minorHAnsi" w:cstheme="minorBidi"/>
                <w:noProof/>
                <w:sz w:val="22"/>
                <w:lang w:val="en-DE" w:eastAsia="en-DE"/>
              </w:rPr>
              <w:tab/>
            </w:r>
            <w:r w:rsidR="00E3227A" w:rsidRPr="007F661F">
              <w:rPr>
                <w:rStyle w:val="Hyperlink"/>
                <w:noProof/>
              </w:rPr>
              <w:t>Confusion Matrix</w:t>
            </w:r>
            <w:r w:rsidR="00E3227A">
              <w:rPr>
                <w:noProof/>
                <w:webHidden/>
              </w:rPr>
              <w:tab/>
            </w:r>
            <w:r w:rsidR="00E3227A">
              <w:rPr>
                <w:noProof/>
                <w:webHidden/>
              </w:rPr>
              <w:fldChar w:fldCharType="begin"/>
            </w:r>
            <w:r w:rsidR="00E3227A">
              <w:rPr>
                <w:noProof/>
                <w:webHidden/>
              </w:rPr>
              <w:instrText xml:space="preserve"> PAGEREF _Toc16453013 \h </w:instrText>
            </w:r>
            <w:r w:rsidR="00E3227A">
              <w:rPr>
                <w:noProof/>
                <w:webHidden/>
              </w:rPr>
            </w:r>
            <w:r w:rsidR="00E3227A">
              <w:rPr>
                <w:noProof/>
                <w:webHidden/>
              </w:rPr>
              <w:fldChar w:fldCharType="separate"/>
            </w:r>
            <w:r w:rsidR="00F54F7F">
              <w:rPr>
                <w:noProof/>
                <w:webHidden/>
              </w:rPr>
              <w:t>37</w:t>
            </w:r>
            <w:r w:rsidR="00E3227A">
              <w:rPr>
                <w:noProof/>
                <w:webHidden/>
              </w:rPr>
              <w:fldChar w:fldCharType="end"/>
            </w:r>
          </w:hyperlink>
        </w:p>
        <w:p w14:paraId="190A58C3" w14:textId="7F3EF7E4"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14" w:history="1">
            <w:r w:rsidR="00E3227A" w:rsidRPr="007F661F">
              <w:rPr>
                <w:rStyle w:val="Hyperlink"/>
                <w:noProof/>
              </w:rPr>
              <w:t>11.1.2</w:t>
            </w:r>
            <w:r w:rsidR="00E3227A">
              <w:rPr>
                <w:rFonts w:asciiTheme="minorHAnsi" w:hAnsiTheme="minorHAnsi" w:cstheme="minorBidi"/>
                <w:noProof/>
                <w:sz w:val="22"/>
                <w:lang w:val="en-DE" w:eastAsia="en-DE"/>
              </w:rPr>
              <w:tab/>
            </w:r>
            <w:r w:rsidR="00E3227A" w:rsidRPr="007F661F">
              <w:rPr>
                <w:rStyle w:val="Hyperlink"/>
                <w:noProof/>
              </w:rPr>
              <w:t>Accuracy Score</w:t>
            </w:r>
            <w:r w:rsidR="00E3227A">
              <w:rPr>
                <w:noProof/>
                <w:webHidden/>
              </w:rPr>
              <w:tab/>
            </w:r>
            <w:r w:rsidR="00E3227A">
              <w:rPr>
                <w:noProof/>
                <w:webHidden/>
              </w:rPr>
              <w:fldChar w:fldCharType="begin"/>
            </w:r>
            <w:r w:rsidR="00E3227A">
              <w:rPr>
                <w:noProof/>
                <w:webHidden/>
              </w:rPr>
              <w:instrText xml:space="preserve"> PAGEREF _Toc16453014 \h </w:instrText>
            </w:r>
            <w:r w:rsidR="00E3227A">
              <w:rPr>
                <w:noProof/>
                <w:webHidden/>
              </w:rPr>
            </w:r>
            <w:r w:rsidR="00E3227A">
              <w:rPr>
                <w:noProof/>
                <w:webHidden/>
              </w:rPr>
              <w:fldChar w:fldCharType="separate"/>
            </w:r>
            <w:r w:rsidR="00F54F7F">
              <w:rPr>
                <w:noProof/>
                <w:webHidden/>
              </w:rPr>
              <w:t>38</w:t>
            </w:r>
            <w:r w:rsidR="00E3227A">
              <w:rPr>
                <w:noProof/>
                <w:webHidden/>
              </w:rPr>
              <w:fldChar w:fldCharType="end"/>
            </w:r>
          </w:hyperlink>
        </w:p>
        <w:p w14:paraId="3CFBE417" w14:textId="2680938F"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15" w:history="1">
            <w:r w:rsidR="00E3227A" w:rsidRPr="007F661F">
              <w:rPr>
                <w:rStyle w:val="Hyperlink"/>
                <w:noProof/>
              </w:rPr>
              <w:t>11.1.3</w:t>
            </w:r>
            <w:r w:rsidR="00E3227A">
              <w:rPr>
                <w:rFonts w:asciiTheme="minorHAnsi" w:hAnsiTheme="minorHAnsi" w:cstheme="minorBidi"/>
                <w:noProof/>
                <w:sz w:val="22"/>
                <w:lang w:val="en-DE" w:eastAsia="en-DE"/>
              </w:rPr>
              <w:tab/>
            </w:r>
            <w:r w:rsidR="00E3227A" w:rsidRPr="007F661F">
              <w:rPr>
                <w:rStyle w:val="Hyperlink"/>
                <w:noProof/>
              </w:rPr>
              <w:t>Precision Score</w:t>
            </w:r>
            <w:r w:rsidR="00E3227A">
              <w:rPr>
                <w:noProof/>
                <w:webHidden/>
              </w:rPr>
              <w:tab/>
            </w:r>
            <w:r w:rsidR="00E3227A">
              <w:rPr>
                <w:noProof/>
                <w:webHidden/>
              </w:rPr>
              <w:fldChar w:fldCharType="begin"/>
            </w:r>
            <w:r w:rsidR="00E3227A">
              <w:rPr>
                <w:noProof/>
                <w:webHidden/>
              </w:rPr>
              <w:instrText xml:space="preserve"> PAGEREF _Toc16453015 \h </w:instrText>
            </w:r>
            <w:r w:rsidR="00E3227A">
              <w:rPr>
                <w:noProof/>
                <w:webHidden/>
              </w:rPr>
            </w:r>
            <w:r w:rsidR="00E3227A">
              <w:rPr>
                <w:noProof/>
                <w:webHidden/>
              </w:rPr>
              <w:fldChar w:fldCharType="separate"/>
            </w:r>
            <w:r w:rsidR="00F54F7F">
              <w:rPr>
                <w:noProof/>
                <w:webHidden/>
              </w:rPr>
              <w:t>38</w:t>
            </w:r>
            <w:r w:rsidR="00E3227A">
              <w:rPr>
                <w:noProof/>
                <w:webHidden/>
              </w:rPr>
              <w:fldChar w:fldCharType="end"/>
            </w:r>
          </w:hyperlink>
        </w:p>
        <w:p w14:paraId="266A297D" w14:textId="5E14160D"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16" w:history="1">
            <w:r w:rsidR="00E3227A" w:rsidRPr="007F661F">
              <w:rPr>
                <w:rStyle w:val="Hyperlink"/>
                <w:noProof/>
              </w:rPr>
              <w:t>11.1.4</w:t>
            </w:r>
            <w:r w:rsidR="00E3227A">
              <w:rPr>
                <w:rFonts w:asciiTheme="minorHAnsi" w:hAnsiTheme="minorHAnsi" w:cstheme="minorBidi"/>
                <w:noProof/>
                <w:sz w:val="22"/>
                <w:lang w:val="en-DE" w:eastAsia="en-DE"/>
              </w:rPr>
              <w:tab/>
            </w:r>
            <w:r w:rsidR="00E3227A" w:rsidRPr="007F661F">
              <w:rPr>
                <w:rStyle w:val="Hyperlink"/>
                <w:noProof/>
              </w:rPr>
              <w:t>Recall Score</w:t>
            </w:r>
            <w:r w:rsidR="00E3227A">
              <w:rPr>
                <w:noProof/>
                <w:webHidden/>
              </w:rPr>
              <w:tab/>
            </w:r>
            <w:r w:rsidR="00E3227A">
              <w:rPr>
                <w:noProof/>
                <w:webHidden/>
              </w:rPr>
              <w:fldChar w:fldCharType="begin"/>
            </w:r>
            <w:r w:rsidR="00E3227A">
              <w:rPr>
                <w:noProof/>
                <w:webHidden/>
              </w:rPr>
              <w:instrText xml:space="preserve"> PAGEREF _Toc16453016 \h </w:instrText>
            </w:r>
            <w:r w:rsidR="00E3227A">
              <w:rPr>
                <w:noProof/>
                <w:webHidden/>
              </w:rPr>
            </w:r>
            <w:r w:rsidR="00E3227A">
              <w:rPr>
                <w:noProof/>
                <w:webHidden/>
              </w:rPr>
              <w:fldChar w:fldCharType="separate"/>
            </w:r>
            <w:r w:rsidR="00F54F7F">
              <w:rPr>
                <w:noProof/>
                <w:webHidden/>
              </w:rPr>
              <w:t>38</w:t>
            </w:r>
            <w:r w:rsidR="00E3227A">
              <w:rPr>
                <w:noProof/>
                <w:webHidden/>
              </w:rPr>
              <w:fldChar w:fldCharType="end"/>
            </w:r>
          </w:hyperlink>
        </w:p>
        <w:p w14:paraId="51C65FCC" w14:textId="3E0A2545"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17" w:history="1">
            <w:r w:rsidR="00E3227A" w:rsidRPr="007F661F">
              <w:rPr>
                <w:rStyle w:val="Hyperlink"/>
                <w:noProof/>
              </w:rPr>
              <w:t>11.1.5</w:t>
            </w:r>
            <w:r w:rsidR="00E3227A">
              <w:rPr>
                <w:rFonts w:asciiTheme="minorHAnsi" w:hAnsiTheme="minorHAnsi" w:cstheme="minorBidi"/>
                <w:noProof/>
                <w:sz w:val="22"/>
                <w:lang w:val="en-DE" w:eastAsia="en-DE"/>
              </w:rPr>
              <w:tab/>
            </w:r>
            <w:r w:rsidR="00E3227A" w:rsidRPr="007F661F">
              <w:rPr>
                <w:rStyle w:val="Hyperlink"/>
                <w:noProof/>
              </w:rPr>
              <w:t>F1_Score</w:t>
            </w:r>
            <w:r w:rsidR="00E3227A">
              <w:rPr>
                <w:noProof/>
                <w:webHidden/>
              </w:rPr>
              <w:tab/>
            </w:r>
            <w:r w:rsidR="00E3227A">
              <w:rPr>
                <w:noProof/>
                <w:webHidden/>
              </w:rPr>
              <w:fldChar w:fldCharType="begin"/>
            </w:r>
            <w:r w:rsidR="00E3227A">
              <w:rPr>
                <w:noProof/>
                <w:webHidden/>
              </w:rPr>
              <w:instrText xml:space="preserve"> PAGEREF _Toc16453017 \h </w:instrText>
            </w:r>
            <w:r w:rsidR="00E3227A">
              <w:rPr>
                <w:noProof/>
                <w:webHidden/>
              </w:rPr>
            </w:r>
            <w:r w:rsidR="00E3227A">
              <w:rPr>
                <w:noProof/>
                <w:webHidden/>
              </w:rPr>
              <w:fldChar w:fldCharType="separate"/>
            </w:r>
            <w:r w:rsidR="00F54F7F">
              <w:rPr>
                <w:noProof/>
                <w:webHidden/>
              </w:rPr>
              <w:t>38</w:t>
            </w:r>
            <w:r w:rsidR="00E3227A">
              <w:rPr>
                <w:noProof/>
                <w:webHidden/>
              </w:rPr>
              <w:fldChar w:fldCharType="end"/>
            </w:r>
          </w:hyperlink>
        </w:p>
        <w:p w14:paraId="42560893" w14:textId="307A44AC"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18" w:history="1">
            <w:r w:rsidR="00E3227A" w:rsidRPr="007F661F">
              <w:rPr>
                <w:rStyle w:val="Hyperlink"/>
                <w:noProof/>
              </w:rPr>
              <w:t>11.1.6</w:t>
            </w:r>
            <w:r w:rsidR="00E3227A">
              <w:rPr>
                <w:rFonts w:asciiTheme="minorHAnsi" w:hAnsiTheme="minorHAnsi" w:cstheme="minorBidi"/>
                <w:noProof/>
                <w:sz w:val="22"/>
                <w:lang w:val="en-DE" w:eastAsia="en-DE"/>
              </w:rPr>
              <w:tab/>
            </w:r>
            <w:r w:rsidR="00E3227A" w:rsidRPr="007F661F">
              <w:rPr>
                <w:rStyle w:val="Hyperlink"/>
                <w:noProof/>
              </w:rPr>
              <w:t>Roc_auc Curve</w:t>
            </w:r>
            <w:r w:rsidR="00E3227A">
              <w:rPr>
                <w:noProof/>
                <w:webHidden/>
              </w:rPr>
              <w:tab/>
            </w:r>
            <w:r w:rsidR="00E3227A">
              <w:rPr>
                <w:noProof/>
                <w:webHidden/>
              </w:rPr>
              <w:fldChar w:fldCharType="begin"/>
            </w:r>
            <w:r w:rsidR="00E3227A">
              <w:rPr>
                <w:noProof/>
                <w:webHidden/>
              </w:rPr>
              <w:instrText xml:space="preserve"> PAGEREF _Toc16453018 \h </w:instrText>
            </w:r>
            <w:r w:rsidR="00E3227A">
              <w:rPr>
                <w:noProof/>
                <w:webHidden/>
              </w:rPr>
            </w:r>
            <w:r w:rsidR="00E3227A">
              <w:rPr>
                <w:noProof/>
                <w:webHidden/>
              </w:rPr>
              <w:fldChar w:fldCharType="separate"/>
            </w:r>
            <w:r w:rsidR="00F54F7F">
              <w:rPr>
                <w:noProof/>
                <w:webHidden/>
              </w:rPr>
              <w:t>38</w:t>
            </w:r>
            <w:r w:rsidR="00E3227A">
              <w:rPr>
                <w:noProof/>
                <w:webHidden/>
              </w:rPr>
              <w:fldChar w:fldCharType="end"/>
            </w:r>
          </w:hyperlink>
        </w:p>
        <w:p w14:paraId="7993C5B7" w14:textId="4262B95A"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3019" w:history="1">
            <w:r w:rsidR="00E3227A" w:rsidRPr="007F661F">
              <w:rPr>
                <w:rStyle w:val="Hyperlink"/>
                <w:noProof/>
              </w:rPr>
              <w:t>11.2</w:t>
            </w:r>
            <w:r w:rsidR="00E3227A">
              <w:rPr>
                <w:rFonts w:asciiTheme="minorHAnsi" w:hAnsiTheme="minorHAnsi" w:cstheme="minorBidi"/>
                <w:noProof/>
                <w:sz w:val="22"/>
                <w:lang w:val="en-DE" w:eastAsia="en-DE"/>
              </w:rPr>
              <w:tab/>
            </w:r>
            <w:r w:rsidR="00E3227A" w:rsidRPr="007F661F">
              <w:rPr>
                <w:rStyle w:val="Hyperlink"/>
                <w:noProof/>
              </w:rPr>
              <w:t>Regression Metrics</w:t>
            </w:r>
            <w:r w:rsidR="00E3227A">
              <w:rPr>
                <w:noProof/>
                <w:webHidden/>
              </w:rPr>
              <w:tab/>
            </w:r>
            <w:r w:rsidR="00E3227A">
              <w:rPr>
                <w:noProof/>
                <w:webHidden/>
              </w:rPr>
              <w:fldChar w:fldCharType="begin"/>
            </w:r>
            <w:r w:rsidR="00E3227A">
              <w:rPr>
                <w:noProof/>
                <w:webHidden/>
              </w:rPr>
              <w:instrText xml:space="preserve"> PAGEREF _Toc16453019 \h </w:instrText>
            </w:r>
            <w:r w:rsidR="00E3227A">
              <w:rPr>
                <w:noProof/>
                <w:webHidden/>
              </w:rPr>
            </w:r>
            <w:r w:rsidR="00E3227A">
              <w:rPr>
                <w:noProof/>
                <w:webHidden/>
              </w:rPr>
              <w:fldChar w:fldCharType="separate"/>
            </w:r>
            <w:r w:rsidR="00F54F7F">
              <w:rPr>
                <w:noProof/>
                <w:webHidden/>
              </w:rPr>
              <w:t>38</w:t>
            </w:r>
            <w:r w:rsidR="00E3227A">
              <w:rPr>
                <w:noProof/>
                <w:webHidden/>
              </w:rPr>
              <w:fldChar w:fldCharType="end"/>
            </w:r>
          </w:hyperlink>
        </w:p>
        <w:p w14:paraId="35150746" w14:textId="66C26A9A"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20" w:history="1">
            <w:r w:rsidR="00E3227A" w:rsidRPr="007F661F">
              <w:rPr>
                <w:rStyle w:val="Hyperlink"/>
                <w:noProof/>
                <w:lang w:val="en-US"/>
              </w:rPr>
              <w:t>11.2.1</w:t>
            </w:r>
            <w:r w:rsidR="00E3227A">
              <w:rPr>
                <w:rFonts w:asciiTheme="minorHAnsi" w:hAnsiTheme="minorHAnsi" w:cstheme="minorBidi"/>
                <w:noProof/>
                <w:sz w:val="22"/>
                <w:lang w:val="en-DE" w:eastAsia="en-DE"/>
              </w:rPr>
              <w:tab/>
            </w:r>
            <w:r w:rsidR="00E3227A" w:rsidRPr="007F661F">
              <w:rPr>
                <w:rStyle w:val="Hyperlink"/>
                <w:noProof/>
                <w:lang w:val="en-US"/>
              </w:rPr>
              <w:t>Root Mean Square Error (RMSE)</w:t>
            </w:r>
            <w:r w:rsidR="00E3227A">
              <w:rPr>
                <w:noProof/>
                <w:webHidden/>
              </w:rPr>
              <w:tab/>
            </w:r>
            <w:r w:rsidR="00E3227A">
              <w:rPr>
                <w:noProof/>
                <w:webHidden/>
              </w:rPr>
              <w:fldChar w:fldCharType="begin"/>
            </w:r>
            <w:r w:rsidR="00E3227A">
              <w:rPr>
                <w:noProof/>
                <w:webHidden/>
              </w:rPr>
              <w:instrText xml:space="preserve"> PAGEREF _Toc16453020 \h </w:instrText>
            </w:r>
            <w:r w:rsidR="00E3227A">
              <w:rPr>
                <w:noProof/>
                <w:webHidden/>
              </w:rPr>
            </w:r>
            <w:r w:rsidR="00E3227A">
              <w:rPr>
                <w:noProof/>
                <w:webHidden/>
              </w:rPr>
              <w:fldChar w:fldCharType="separate"/>
            </w:r>
            <w:r w:rsidR="00F54F7F">
              <w:rPr>
                <w:noProof/>
                <w:webHidden/>
              </w:rPr>
              <w:t>38</w:t>
            </w:r>
            <w:r w:rsidR="00E3227A">
              <w:rPr>
                <w:noProof/>
                <w:webHidden/>
              </w:rPr>
              <w:fldChar w:fldCharType="end"/>
            </w:r>
          </w:hyperlink>
        </w:p>
        <w:p w14:paraId="02C4E3C5" w14:textId="1C2482F9"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21" w:history="1">
            <w:r w:rsidR="00E3227A" w:rsidRPr="007F661F">
              <w:rPr>
                <w:rStyle w:val="Hyperlink"/>
                <w:noProof/>
              </w:rPr>
              <w:t>11.2.2</w:t>
            </w:r>
            <w:r w:rsidR="00E3227A">
              <w:rPr>
                <w:rFonts w:asciiTheme="minorHAnsi" w:hAnsiTheme="minorHAnsi" w:cstheme="minorBidi"/>
                <w:noProof/>
                <w:sz w:val="22"/>
                <w:lang w:val="en-DE" w:eastAsia="en-DE"/>
              </w:rPr>
              <w:tab/>
            </w:r>
            <w:r w:rsidR="00E3227A" w:rsidRPr="007F661F">
              <w:rPr>
                <w:rStyle w:val="Hyperlink"/>
                <w:noProof/>
              </w:rPr>
              <w:t>Mean Squared Error</w:t>
            </w:r>
            <w:r w:rsidR="00E3227A">
              <w:rPr>
                <w:noProof/>
                <w:webHidden/>
              </w:rPr>
              <w:tab/>
            </w:r>
            <w:r w:rsidR="00E3227A">
              <w:rPr>
                <w:noProof/>
                <w:webHidden/>
              </w:rPr>
              <w:fldChar w:fldCharType="begin"/>
            </w:r>
            <w:r w:rsidR="00E3227A">
              <w:rPr>
                <w:noProof/>
                <w:webHidden/>
              </w:rPr>
              <w:instrText xml:space="preserve"> PAGEREF _Toc16453021 \h </w:instrText>
            </w:r>
            <w:r w:rsidR="00E3227A">
              <w:rPr>
                <w:noProof/>
                <w:webHidden/>
              </w:rPr>
            </w:r>
            <w:r w:rsidR="00E3227A">
              <w:rPr>
                <w:noProof/>
                <w:webHidden/>
              </w:rPr>
              <w:fldChar w:fldCharType="separate"/>
            </w:r>
            <w:r w:rsidR="00F54F7F">
              <w:rPr>
                <w:noProof/>
                <w:webHidden/>
              </w:rPr>
              <w:t>38</w:t>
            </w:r>
            <w:r w:rsidR="00E3227A">
              <w:rPr>
                <w:noProof/>
                <w:webHidden/>
              </w:rPr>
              <w:fldChar w:fldCharType="end"/>
            </w:r>
          </w:hyperlink>
        </w:p>
        <w:p w14:paraId="5662C027" w14:textId="781AB5D3"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22" w:history="1">
            <w:r w:rsidR="00E3227A" w:rsidRPr="007F661F">
              <w:rPr>
                <w:rStyle w:val="Hyperlink"/>
                <w:noProof/>
              </w:rPr>
              <w:t>11.2.3</w:t>
            </w:r>
            <w:r w:rsidR="00E3227A">
              <w:rPr>
                <w:rFonts w:asciiTheme="minorHAnsi" w:hAnsiTheme="minorHAnsi" w:cstheme="minorBidi"/>
                <w:noProof/>
                <w:sz w:val="22"/>
                <w:lang w:val="en-DE" w:eastAsia="en-DE"/>
              </w:rPr>
              <w:tab/>
            </w:r>
            <w:r w:rsidR="00E3227A" w:rsidRPr="007F661F">
              <w:rPr>
                <w:rStyle w:val="Hyperlink"/>
                <w:noProof/>
              </w:rPr>
              <w:t>Mean Absolute Error</w:t>
            </w:r>
            <w:r w:rsidR="00E3227A">
              <w:rPr>
                <w:noProof/>
                <w:webHidden/>
              </w:rPr>
              <w:tab/>
            </w:r>
            <w:r w:rsidR="00E3227A">
              <w:rPr>
                <w:noProof/>
                <w:webHidden/>
              </w:rPr>
              <w:fldChar w:fldCharType="begin"/>
            </w:r>
            <w:r w:rsidR="00E3227A">
              <w:rPr>
                <w:noProof/>
                <w:webHidden/>
              </w:rPr>
              <w:instrText xml:space="preserve"> PAGEREF _Toc16453022 \h </w:instrText>
            </w:r>
            <w:r w:rsidR="00E3227A">
              <w:rPr>
                <w:noProof/>
                <w:webHidden/>
              </w:rPr>
            </w:r>
            <w:r w:rsidR="00E3227A">
              <w:rPr>
                <w:noProof/>
                <w:webHidden/>
              </w:rPr>
              <w:fldChar w:fldCharType="separate"/>
            </w:r>
            <w:r w:rsidR="00F54F7F">
              <w:rPr>
                <w:noProof/>
                <w:webHidden/>
              </w:rPr>
              <w:t>38</w:t>
            </w:r>
            <w:r w:rsidR="00E3227A">
              <w:rPr>
                <w:noProof/>
                <w:webHidden/>
              </w:rPr>
              <w:fldChar w:fldCharType="end"/>
            </w:r>
          </w:hyperlink>
        </w:p>
        <w:p w14:paraId="25726BDE" w14:textId="26092D6B"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23" w:history="1">
            <w:r w:rsidR="00E3227A" w:rsidRPr="007F661F">
              <w:rPr>
                <w:rStyle w:val="Hyperlink"/>
                <w:noProof/>
              </w:rPr>
              <w:t>11.2.4</w:t>
            </w:r>
            <w:r w:rsidR="00E3227A">
              <w:rPr>
                <w:rFonts w:asciiTheme="minorHAnsi" w:hAnsiTheme="minorHAnsi" w:cstheme="minorBidi"/>
                <w:noProof/>
                <w:sz w:val="22"/>
                <w:lang w:val="en-DE" w:eastAsia="en-DE"/>
              </w:rPr>
              <w:tab/>
            </w:r>
            <w:r w:rsidR="00E3227A" w:rsidRPr="007F661F">
              <w:rPr>
                <w:rStyle w:val="Hyperlink"/>
                <w:noProof/>
              </w:rPr>
              <w:t>R2_Score</w:t>
            </w:r>
            <w:r w:rsidR="00E3227A">
              <w:rPr>
                <w:noProof/>
                <w:webHidden/>
              </w:rPr>
              <w:tab/>
            </w:r>
            <w:r w:rsidR="00E3227A">
              <w:rPr>
                <w:noProof/>
                <w:webHidden/>
              </w:rPr>
              <w:fldChar w:fldCharType="begin"/>
            </w:r>
            <w:r w:rsidR="00E3227A">
              <w:rPr>
                <w:noProof/>
                <w:webHidden/>
              </w:rPr>
              <w:instrText xml:space="preserve"> PAGEREF _Toc16453023 \h </w:instrText>
            </w:r>
            <w:r w:rsidR="00E3227A">
              <w:rPr>
                <w:noProof/>
                <w:webHidden/>
              </w:rPr>
            </w:r>
            <w:r w:rsidR="00E3227A">
              <w:rPr>
                <w:noProof/>
                <w:webHidden/>
              </w:rPr>
              <w:fldChar w:fldCharType="separate"/>
            </w:r>
            <w:r w:rsidR="00F54F7F">
              <w:rPr>
                <w:noProof/>
                <w:webHidden/>
              </w:rPr>
              <w:t>39</w:t>
            </w:r>
            <w:r w:rsidR="00E3227A">
              <w:rPr>
                <w:noProof/>
                <w:webHidden/>
              </w:rPr>
              <w:fldChar w:fldCharType="end"/>
            </w:r>
          </w:hyperlink>
        </w:p>
        <w:p w14:paraId="31A0EA02" w14:textId="71F64570" w:rsidR="00E3227A" w:rsidRDefault="00CF3330">
          <w:pPr>
            <w:pStyle w:val="TOC1"/>
            <w:rPr>
              <w:rFonts w:asciiTheme="minorHAnsi" w:hAnsiTheme="minorHAnsi" w:cstheme="minorBidi"/>
              <w:b w:val="0"/>
              <w:noProof/>
              <w:lang w:val="en-DE" w:eastAsia="en-DE"/>
            </w:rPr>
          </w:pPr>
          <w:hyperlink w:anchor="_Toc16453024" w:history="1">
            <w:r w:rsidR="00E3227A" w:rsidRPr="007F661F">
              <w:rPr>
                <w:rStyle w:val="Hyperlink"/>
                <w:noProof/>
              </w:rPr>
              <w:t>12</w:t>
            </w:r>
            <w:r w:rsidR="00E3227A">
              <w:rPr>
                <w:rFonts w:asciiTheme="minorHAnsi" w:hAnsiTheme="minorHAnsi" w:cstheme="minorBidi"/>
                <w:b w:val="0"/>
                <w:noProof/>
                <w:lang w:val="en-DE" w:eastAsia="en-DE"/>
              </w:rPr>
              <w:tab/>
            </w:r>
            <w:r w:rsidR="00E3227A" w:rsidRPr="007F661F">
              <w:rPr>
                <w:rStyle w:val="Hyperlink"/>
                <w:noProof/>
              </w:rPr>
              <w:t>Problems</w:t>
            </w:r>
            <w:r w:rsidR="00E3227A">
              <w:rPr>
                <w:noProof/>
                <w:webHidden/>
              </w:rPr>
              <w:tab/>
            </w:r>
            <w:r w:rsidR="00E3227A">
              <w:rPr>
                <w:noProof/>
                <w:webHidden/>
              </w:rPr>
              <w:fldChar w:fldCharType="begin"/>
            </w:r>
            <w:r w:rsidR="00E3227A">
              <w:rPr>
                <w:noProof/>
                <w:webHidden/>
              </w:rPr>
              <w:instrText xml:space="preserve"> PAGEREF _Toc16453024 \h </w:instrText>
            </w:r>
            <w:r w:rsidR="00E3227A">
              <w:rPr>
                <w:noProof/>
                <w:webHidden/>
              </w:rPr>
            </w:r>
            <w:r w:rsidR="00E3227A">
              <w:rPr>
                <w:noProof/>
                <w:webHidden/>
              </w:rPr>
              <w:fldChar w:fldCharType="separate"/>
            </w:r>
            <w:r w:rsidR="00F54F7F">
              <w:rPr>
                <w:noProof/>
                <w:webHidden/>
              </w:rPr>
              <w:t>39</w:t>
            </w:r>
            <w:r w:rsidR="00E3227A">
              <w:rPr>
                <w:noProof/>
                <w:webHidden/>
              </w:rPr>
              <w:fldChar w:fldCharType="end"/>
            </w:r>
          </w:hyperlink>
        </w:p>
        <w:p w14:paraId="053E17B6" w14:textId="23D0561A"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3025" w:history="1">
            <w:r w:rsidR="00E3227A" w:rsidRPr="007F661F">
              <w:rPr>
                <w:rStyle w:val="Hyperlink"/>
                <w:noProof/>
                <w:lang w:val="en-GB"/>
              </w:rPr>
              <w:t>12.1</w:t>
            </w:r>
            <w:r w:rsidR="00E3227A">
              <w:rPr>
                <w:rFonts w:asciiTheme="minorHAnsi" w:hAnsiTheme="minorHAnsi" w:cstheme="minorBidi"/>
                <w:noProof/>
                <w:sz w:val="22"/>
                <w:lang w:val="en-DE" w:eastAsia="en-DE"/>
              </w:rPr>
              <w:tab/>
            </w:r>
            <w:r w:rsidR="00E3227A" w:rsidRPr="007F661F">
              <w:rPr>
                <w:rStyle w:val="Hyperlink"/>
                <w:noProof/>
              </w:rPr>
              <w:t>Problem</w:t>
            </w:r>
            <w:r w:rsidR="00E3227A" w:rsidRPr="007F661F">
              <w:rPr>
                <w:rStyle w:val="Hyperlink"/>
                <w:noProof/>
                <w:lang w:val="en-GB"/>
              </w:rPr>
              <w:t xml:space="preserve"> 1</w:t>
            </w:r>
            <w:r w:rsidR="00E3227A">
              <w:rPr>
                <w:noProof/>
                <w:webHidden/>
              </w:rPr>
              <w:tab/>
            </w:r>
            <w:r w:rsidR="00E3227A">
              <w:rPr>
                <w:noProof/>
                <w:webHidden/>
              </w:rPr>
              <w:fldChar w:fldCharType="begin"/>
            </w:r>
            <w:r w:rsidR="00E3227A">
              <w:rPr>
                <w:noProof/>
                <w:webHidden/>
              </w:rPr>
              <w:instrText xml:space="preserve"> PAGEREF _Toc16453025 \h </w:instrText>
            </w:r>
            <w:r w:rsidR="00E3227A">
              <w:rPr>
                <w:noProof/>
                <w:webHidden/>
              </w:rPr>
            </w:r>
            <w:r w:rsidR="00E3227A">
              <w:rPr>
                <w:noProof/>
                <w:webHidden/>
              </w:rPr>
              <w:fldChar w:fldCharType="separate"/>
            </w:r>
            <w:r w:rsidR="00F54F7F">
              <w:rPr>
                <w:noProof/>
                <w:webHidden/>
              </w:rPr>
              <w:t>39</w:t>
            </w:r>
            <w:r w:rsidR="00E3227A">
              <w:rPr>
                <w:noProof/>
                <w:webHidden/>
              </w:rPr>
              <w:fldChar w:fldCharType="end"/>
            </w:r>
          </w:hyperlink>
        </w:p>
        <w:p w14:paraId="21F2EBA8" w14:textId="0114F3AD" w:rsidR="00E3227A" w:rsidRPr="00E3227A" w:rsidRDefault="00CF3330" w:rsidP="00E3227A">
          <w:pPr>
            <w:pStyle w:val="TOC3"/>
            <w:tabs>
              <w:tab w:val="left" w:pos="1320"/>
              <w:tab w:val="right" w:leader="dot" w:pos="8323"/>
            </w:tabs>
            <w:rPr>
              <w:rFonts w:asciiTheme="minorHAnsi" w:hAnsiTheme="minorHAnsi" w:cstheme="minorBidi"/>
              <w:noProof/>
              <w:sz w:val="22"/>
              <w:lang w:val="en-DE" w:eastAsia="en-DE"/>
            </w:rPr>
          </w:pPr>
          <w:hyperlink w:anchor="_Toc16453026" w:history="1">
            <w:r w:rsidR="00E3227A" w:rsidRPr="007F661F">
              <w:rPr>
                <w:rStyle w:val="Hyperlink"/>
                <w:rFonts w:eastAsia="Times New Roman"/>
                <w:noProof/>
                <w:lang w:val="en-GB" w:eastAsia="en-DE"/>
              </w:rPr>
              <w:t>12.1.1</w:t>
            </w:r>
            <w:r w:rsidR="00E3227A">
              <w:rPr>
                <w:rFonts w:asciiTheme="minorHAnsi" w:hAnsiTheme="minorHAnsi" w:cstheme="minorBidi"/>
                <w:noProof/>
                <w:sz w:val="22"/>
                <w:lang w:val="en-DE" w:eastAsia="en-DE"/>
              </w:rPr>
              <w:tab/>
            </w:r>
            <w:r w:rsidR="00E3227A" w:rsidRPr="007F661F">
              <w:rPr>
                <w:rStyle w:val="Hyperlink"/>
                <w:rFonts w:eastAsia="Times New Roman"/>
                <w:noProof/>
                <w:lang w:val="en-GB" w:eastAsia="en-DE"/>
              </w:rPr>
              <w:t>Explanation:</w:t>
            </w:r>
            <w:r w:rsidR="00E3227A">
              <w:rPr>
                <w:noProof/>
                <w:webHidden/>
              </w:rPr>
              <w:tab/>
            </w:r>
            <w:r w:rsidR="00E3227A">
              <w:rPr>
                <w:noProof/>
                <w:webHidden/>
              </w:rPr>
              <w:fldChar w:fldCharType="begin"/>
            </w:r>
            <w:r w:rsidR="00E3227A">
              <w:rPr>
                <w:noProof/>
                <w:webHidden/>
              </w:rPr>
              <w:instrText xml:space="preserve"> PAGEREF _Toc16453026 \h </w:instrText>
            </w:r>
            <w:r w:rsidR="00E3227A">
              <w:rPr>
                <w:noProof/>
                <w:webHidden/>
              </w:rPr>
            </w:r>
            <w:r w:rsidR="00E3227A">
              <w:rPr>
                <w:noProof/>
                <w:webHidden/>
              </w:rPr>
              <w:fldChar w:fldCharType="separate"/>
            </w:r>
            <w:r w:rsidR="00F54F7F">
              <w:rPr>
                <w:noProof/>
                <w:webHidden/>
              </w:rPr>
              <w:t>39</w:t>
            </w:r>
            <w:r w:rsidR="00E3227A">
              <w:rPr>
                <w:noProof/>
                <w:webHidden/>
              </w:rPr>
              <w:fldChar w:fldCharType="end"/>
            </w:r>
          </w:hyperlink>
        </w:p>
        <w:p w14:paraId="7F474499" w14:textId="4F7F2690"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32" w:history="1">
            <w:r w:rsidR="00E3227A" w:rsidRPr="007F661F">
              <w:rPr>
                <w:rStyle w:val="Hyperlink"/>
                <w:rFonts w:eastAsia="Times New Roman"/>
                <w:noProof/>
                <w:lang w:val="en-GB" w:eastAsia="en-DE"/>
              </w:rPr>
              <w:t>12.1.5</w:t>
            </w:r>
            <w:r w:rsidR="00E3227A">
              <w:rPr>
                <w:rFonts w:asciiTheme="minorHAnsi" w:hAnsiTheme="minorHAnsi" w:cstheme="minorBidi"/>
                <w:noProof/>
                <w:sz w:val="22"/>
                <w:lang w:val="en-DE" w:eastAsia="en-DE"/>
              </w:rPr>
              <w:tab/>
            </w:r>
            <w:r w:rsidR="00E3227A" w:rsidRPr="007F661F">
              <w:rPr>
                <w:rStyle w:val="Hyperlink"/>
                <w:rFonts w:eastAsia="Times New Roman"/>
                <w:noProof/>
                <w:lang w:val="en-GB" w:eastAsia="en-DE"/>
              </w:rPr>
              <w:t>Predictors:</w:t>
            </w:r>
            <w:r w:rsidR="00E3227A">
              <w:rPr>
                <w:noProof/>
                <w:webHidden/>
              </w:rPr>
              <w:tab/>
            </w:r>
            <w:r w:rsidR="00E3227A">
              <w:rPr>
                <w:noProof/>
                <w:webHidden/>
              </w:rPr>
              <w:fldChar w:fldCharType="begin"/>
            </w:r>
            <w:r w:rsidR="00E3227A">
              <w:rPr>
                <w:noProof/>
                <w:webHidden/>
              </w:rPr>
              <w:instrText xml:space="preserve"> PAGEREF _Toc16453032 \h </w:instrText>
            </w:r>
            <w:r w:rsidR="00E3227A">
              <w:rPr>
                <w:noProof/>
                <w:webHidden/>
              </w:rPr>
            </w:r>
            <w:r w:rsidR="00E3227A">
              <w:rPr>
                <w:noProof/>
                <w:webHidden/>
              </w:rPr>
              <w:fldChar w:fldCharType="separate"/>
            </w:r>
            <w:r w:rsidR="00F54F7F">
              <w:rPr>
                <w:noProof/>
                <w:webHidden/>
              </w:rPr>
              <w:t>41</w:t>
            </w:r>
            <w:r w:rsidR="00E3227A">
              <w:rPr>
                <w:noProof/>
                <w:webHidden/>
              </w:rPr>
              <w:fldChar w:fldCharType="end"/>
            </w:r>
          </w:hyperlink>
        </w:p>
        <w:p w14:paraId="55FCE562" w14:textId="3021EE05" w:rsidR="00E3227A" w:rsidRPr="00F54F7F" w:rsidRDefault="00CF3330" w:rsidP="00F54F7F">
          <w:pPr>
            <w:pStyle w:val="TOC3"/>
            <w:tabs>
              <w:tab w:val="left" w:pos="1320"/>
              <w:tab w:val="right" w:leader="dot" w:pos="8323"/>
            </w:tabs>
            <w:rPr>
              <w:rFonts w:asciiTheme="minorHAnsi" w:hAnsiTheme="minorHAnsi" w:cstheme="minorBidi"/>
              <w:noProof/>
              <w:sz w:val="22"/>
              <w:lang w:val="en-DE" w:eastAsia="en-DE"/>
            </w:rPr>
          </w:pPr>
          <w:hyperlink w:anchor="_Toc16453033" w:history="1">
            <w:r w:rsidR="00E3227A" w:rsidRPr="007F661F">
              <w:rPr>
                <w:rStyle w:val="Hyperlink"/>
                <w:rFonts w:eastAsia="Times New Roman"/>
                <w:noProof/>
                <w:lang w:val="en-GB" w:eastAsia="en-DE"/>
              </w:rPr>
              <w:t>12.1.6</w:t>
            </w:r>
            <w:r w:rsidR="00E3227A">
              <w:rPr>
                <w:rFonts w:asciiTheme="minorHAnsi" w:hAnsiTheme="minorHAnsi" w:cstheme="minorBidi"/>
                <w:noProof/>
                <w:sz w:val="22"/>
                <w:lang w:val="en-DE" w:eastAsia="en-DE"/>
              </w:rPr>
              <w:tab/>
            </w:r>
            <w:r w:rsidR="00E3227A" w:rsidRPr="007F661F">
              <w:rPr>
                <w:rStyle w:val="Hyperlink"/>
                <w:rFonts w:eastAsia="Times New Roman"/>
                <w:noProof/>
                <w:lang w:val="en-GB" w:eastAsia="en-DE"/>
              </w:rPr>
              <w:t>Model Evaluation:</w:t>
            </w:r>
            <w:r w:rsidR="00E3227A">
              <w:rPr>
                <w:noProof/>
                <w:webHidden/>
              </w:rPr>
              <w:tab/>
            </w:r>
            <w:r w:rsidR="00E3227A">
              <w:rPr>
                <w:noProof/>
                <w:webHidden/>
              </w:rPr>
              <w:fldChar w:fldCharType="begin"/>
            </w:r>
            <w:r w:rsidR="00E3227A">
              <w:rPr>
                <w:noProof/>
                <w:webHidden/>
              </w:rPr>
              <w:instrText xml:space="preserve"> PAGEREF _Toc16453033 \h </w:instrText>
            </w:r>
            <w:r w:rsidR="00E3227A">
              <w:rPr>
                <w:noProof/>
                <w:webHidden/>
              </w:rPr>
            </w:r>
            <w:r w:rsidR="00E3227A">
              <w:rPr>
                <w:noProof/>
                <w:webHidden/>
              </w:rPr>
              <w:fldChar w:fldCharType="separate"/>
            </w:r>
            <w:r w:rsidR="00F54F7F">
              <w:rPr>
                <w:noProof/>
                <w:webHidden/>
              </w:rPr>
              <w:t>41</w:t>
            </w:r>
            <w:r w:rsidR="00E3227A">
              <w:rPr>
                <w:noProof/>
                <w:webHidden/>
              </w:rPr>
              <w:fldChar w:fldCharType="end"/>
            </w:r>
          </w:hyperlink>
        </w:p>
        <w:p w14:paraId="61F8CD05" w14:textId="0D98E625"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39" w:history="1">
            <w:r w:rsidR="00E3227A" w:rsidRPr="007F661F">
              <w:rPr>
                <w:rStyle w:val="Hyperlink"/>
                <w:rFonts w:eastAsia="Times New Roman"/>
                <w:noProof/>
                <w:lang w:val="en-GB" w:eastAsia="en-DE"/>
              </w:rPr>
              <w:t>12.1.7</w:t>
            </w:r>
            <w:r w:rsidR="00E3227A">
              <w:rPr>
                <w:rFonts w:asciiTheme="minorHAnsi" w:hAnsiTheme="minorHAnsi" w:cstheme="minorBidi"/>
                <w:noProof/>
                <w:sz w:val="22"/>
                <w:lang w:val="en-DE" w:eastAsia="en-DE"/>
              </w:rPr>
              <w:tab/>
            </w:r>
            <w:r w:rsidR="00E3227A" w:rsidRPr="007F661F">
              <w:rPr>
                <w:rStyle w:val="Hyperlink"/>
                <w:rFonts w:eastAsia="Times New Roman"/>
                <w:noProof/>
                <w:lang w:val="en-GB" w:eastAsia="en-DE"/>
              </w:rPr>
              <w:t>Parameter Tuning:</w:t>
            </w:r>
            <w:r w:rsidR="00E3227A">
              <w:rPr>
                <w:noProof/>
                <w:webHidden/>
              </w:rPr>
              <w:tab/>
            </w:r>
            <w:r w:rsidR="00E3227A">
              <w:rPr>
                <w:noProof/>
                <w:webHidden/>
              </w:rPr>
              <w:fldChar w:fldCharType="begin"/>
            </w:r>
            <w:r w:rsidR="00E3227A">
              <w:rPr>
                <w:noProof/>
                <w:webHidden/>
              </w:rPr>
              <w:instrText xml:space="preserve"> PAGEREF _Toc16453039 \h </w:instrText>
            </w:r>
            <w:r w:rsidR="00E3227A">
              <w:rPr>
                <w:noProof/>
                <w:webHidden/>
              </w:rPr>
            </w:r>
            <w:r w:rsidR="00E3227A">
              <w:rPr>
                <w:noProof/>
                <w:webHidden/>
              </w:rPr>
              <w:fldChar w:fldCharType="separate"/>
            </w:r>
            <w:r w:rsidR="00F54F7F">
              <w:rPr>
                <w:noProof/>
                <w:webHidden/>
              </w:rPr>
              <w:t>42</w:t>
            </w:r>
            <w:r w:rsidR="00E3227A">
              <w:rPr>
                <w:noProof/>
                <w:webHidden/>
              </w:rPr>
              <w:fldChar w:fldCharType="end"/>
            </w:r>
          </w:hyperlink>
        </w:p>
        <w:p w14:paraId="20DE32A7" w14:textId="5231FEC3"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40" w:history="1">
            <w:r w:rsidR="00E3227A" w:rsidRPr="007F661F">
              <w:rPr>
                <w:rStyle w:val="Hyperlink"/>
                <w:rFonts w:eastAsia="Times New Roman"/>
                <w:noProof/>
                <w:lang w:val="en-GB" w:eastAsia="en-DE"/>
              </w:rPr>
              <w:t>12.1.8</w:t>
            </w:r>
            <w:r w:rsidR="00E3227A">
              <w:rPr>
                <w:rFonts w:asciiTheme="minorHAnsi" w:hAnsiTheme="minorHAnsi" w:cstheme="minorBidi"/>
                <w:noProof/>
                <w:sz w:val="22"/>
                <w:lang w:val="en-DE" w:eastAsia="en-DE"/>
              </w:rPr>
              <w:tab/>
            </w:r>
            <w:r w:rsidR="00E3227A" w:rsidRPr="007F661F">
              <w:rPr>
                <w:rStyle w:val="Hyperlink"/>
                <w:rFonts w:eastAsia="Times New Roman"/>
                <w:noProof/>
                <w:lang w:val="en-GB" w:eastAsia="en-DE"/>
              </w:rPr>
              <w:t>Model Evaluation after Tuning:</w:t>
            </w:r>
            <w:r w:rsidR="00E3227A">
              <w:rPr>
                <w:noProof/>
                <w:webHidden/>
              </w:rPr>
              <w:tab/>
            </w:r>
            <w:r w:rsidR="00E3227A">
              <w:rPr>
                <w:noProof/>
                <w:webHidden/>
              </w:rPr>
              <w:fldChar w:fldCharType="begin"/>
            </w:r>
            <w:r w:rsidR="00E3227A">
              <w:rPr>
                <w:noProof/>
                <w:webHidden/>
              </w:rPr>
              <w:instrText xml:space="preserve"> PAGEREF _Toc16453040 \h </w:instrText>
            </w:r>
            <w:r w:rsidR="00E3227A">
              <w:rPr>
                <w:noProof/>
                <w:webHidden/>
              </w:rPr>
            </w:r>
            <w:r w:rsidR="00E3227A">
              <w:rPr>
                <w:noProof/>
                <w:webHidden/>
              </w:rPr>
              <w:fldChar w:fldCharType="separate"/>
            </w:r>
            <w:r w:rsidR="00F54F7F">
              <w:rPr>
                <w:noProof/>
                <w:webHidden/>
              </w:rPr>
              <w:t>42</w:t>
            </w:r>
            <w:r w:rsidR="00E3227A">
              <w:rPr>
                <w:noProof/>
                <w:webHidden/>
              </w:rPr>
              <w:fldChar w:fldCharType="end"/>
            </w:r>
          </w:hyperlink>
        </w:p>
        <w:p w14:paraId="0749F17C" w14:textId="2CFB9036"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41" w:history="1">
            <w:r w:rsidR="00E3227A" w:rsidRPr="007F661F">
              <w:rPr>
                <w:rStyle w:val="Hyperlink"/>
                <w:rFonts w:eastAsia="Times New Roman"/>
                <w:noProof/>
                <w:lang w:val="en-GB" w:eastAsia="en-DE"/>
              </w:rPr>
              <w:t>12.1.9</w:t>
            </w:r>
            <w:r w:rsidR="00E3227A">
              <w:rPr>
                <w:rFonts w:asciiTheme="minorHAnsi" w:hAnsiTheme="minorHAnsi" w:cstheme="minorBidi"/>
                <w:noProof/>
                <w:sz w:val="22"/>
                <w:lang w:val="en-DE" w:eastAsia="en-DE"/>
              </w:rPr>
              <w:tab/>
            </w:r>
            <w:r w:rsidR="00E3227A" w:rsidRPr="007F661F">
              <w:rPr>
                <w:rStyle w:val="Hyperlink"/>
                <w:rFonts w:eastAsia="Times New Roman"/>
                <w:noProof/>
                <w:lang w:val="en-GB" w:eastAsia="en-DE"/>
              </w:rPr>
              <w:t>Results:</w:t>
            </w:r>
            <w:r w:rsidR="00E3227A">
              <w:rPr>
                <w:noProof/>
                <w:webHidden/>
              </w:rPr>
              <w:tab/>
            </w:r>
            <w:r w:rsidR="00E3227A">
              <w:rPr>
                <w:noProof/>
                <w:webHidden/>
              </w:rPr>
              <w:fldChar w:fldCharType="begin"/>
            </w:r>
            <w:r w:rsidR="00E3227A">
              <w:rPr>
                <w:noProof/>
                <w:webHidden/>
              </w:rPr>
              <w:instrText xml:space="preserve"> PAGEREF _Toc16453041 \h </w:instrText>
            </w:r>
            <w:r w:rsidR="00E3227A">
              <w:rPr>
                <w:noProof/>
                <w:webHidden/>
              </w:rPr>
            </w:r>
            <w:r w:rsidR="00E3227A">
              <w:rPr>
                <w:noProof/>
                <w:webHidden/>
              </w:rPr>
              <w:fldChar w:fldCharType="separate"/>
            </w:r>
            <w:r w:rsidR="00F54F7F">
              <w:rPr>
                <w:noProof/>
                <w:webHidden/>
              </w:rPr>
              <w:t>43</w:t>
            </w:r>
            <w:r w:rsidR="00E3227A">
              <w:rPr>
                <w:noProof/>
                <w:webHidden/>
              </w:rPr>
              <w:fldChar w:fldCharType="end"/>
            </w:r>
          </w:hyperlink>
        </w:p>
        <w:p w14:paraId="3AC1DA18" w14:textId="053A9AE0" w:rsidR="00E3227A" w:rsidRDefault="00CF3330">
          <w:pPr>
            <w:pStyle w:val="TOC2"/>
            <w:tabs>
              <w:tab w:val="left" w:pos="880"/>
              <w:tab w:val="right" w:leader="dot" w:pos="8323"/>
            </w:tabs>
            <w:rPr>
              <w:rFonts w:asciiTheme="minorHAnsi" w:hAnsiTheme="minorHAnsi" w:cstheme="minorBidi"/>
              <w:noProof/>
              <w:sz w:val="22"/>
              <w:lang w:val="en-DE" w:eastAsia="en-DE"/>
            </w:rPr>
          </w:pPr>
          <w:hyperlink w:anchor="_Toc16453042" w:history="1">
            <w:r w:rsidR="00E3227A" w:rsidRPr="007F661F">
              <w:rPr>
                <w:rStyle w:val="Hyperlink"/>
                <w:noProof/>
                <w:lang w:val="en-GB"/>
              </w:rPr>
              <w:t>12.2</w:t>
            </w:r>
            <w:r w:rsidR="00E3227A">
              <w:rPr>
                <w:rFonts w:asciiTheme="minorHAnsi" w:hAnsiTheme="minorHAnsi" w:cstheme="minorBidi"/>
                <w:noProof/>
                <w:sz w:val="22"/>
                <w:lang w:val="en-DE" w:eastAsia="en-DE"/>
              </w:rPr>
              <w:tab/>
            </w:r>
            <w:r w:rsidR="00E3227A" w:rsidRPr="007F661F">
              <w:rPr>
                <w:rStyle w:val="Hyperlink"/>
                <w:noProof/>
                <w:lang w:val="en-GB"/>
              </w:rPr>
              <w:t>Problem 2.</w:t>
            </w:r>
            <w:r w:rsidR="00E3227A">
              <w:rPr>
                <w:noProof/>
                <w:webHidden/>
              </w:rPr>
              <w:tab/>
            </w:r>
            <w:r w:rsidR="00E3227A">
              <w:rPr>
                <w:noProof/>
                <w:webHidden/>
              </w:rPr>
              <w:fldChar w:fldCharType="begin"/>
            </w:r>
            <w:r w:rsidR="00E3227A">
              <w:rPr>
                <w:noProof/>
                <w:webHidden/>
              </w:rPr>
              <w:instrText xml:space="preserve"> PAGEREF _Toc16453042 \h </w:instrText>
            </w:r>
            <w:r w:rsidR="00E3227A">
              <w:rPr>
                <w:noProof/>
                <w:webHidden/>
              </w:rPr>
            </w:r>
            <w:r w:rsidR="00E3227A">
              <w:rPr>
                <w:noProof/>
                <w:webHidden/>
              </w:rPr>
              <w:fldChar w:fldCharType="separate"/>
            </w:r>
            <w:r w:rsidR="00F54F7F">
              <w:rPr>
                <w:noProof/>
                <w:webHidden/>
              </w:rPr>
              <w:t>43</w:t>
            </w:r>
            <w:r w:rsidR="00E3227A">
              <w:rPr>
                <w:noProof/>
                <w:webHidden/>
              </w:rPr>
              <w:fldChar w:fldCharType="end"/>
            </w:r>
          </w:hyperlink>
        </w:p>
        <w:p w14:paraId="466A5C6A" w14:textId="3B9C88F6" w:rsidR="00E3227A" w:rsidRPr="00F54F7F" w:rsidRDefault="00CF3330" w:rsidP="00F54F7F">
          <w:pPr>
            <w:pStyle w:val="TOC3"/>
            <w:tabs>
              <w:tab w:val="left" w:pos="1320"/>
              <w:tab w:val="right" w:leader="dot" w:pos="8323"/>
            </w:tabs>
            <w:rPr>
              <w:rFonts w:asciiTheme="minorHAnsi" w:hAnsiTheme="minorHAnsi" w:cstheme="minorBidi"/>
              <w:noProof/>
              <w:sz w:val="22"/>
              <w:lang w:val="en-DE" w:eastAsia="en-DE"/>
            </w:rPr>
          </w:pPr>
          <w:hyperlink w:anchor="_Toc16453043" w:history="1">
            <w:r w:rsidR="00E3227A" w:rsidRPr="007F661F">
              <w:rPr>
                <w:rStyle w:val="Hyperlink"/>
                <w:rFonts w:eastAsia="Times New Roman"/>
                <w:noProof/>
                <w:lang w:val="en-GB" w:eastAsia="en-DE"/>
              </w:rPr>
              <w:t>12.2.1</w:t>
            </w:r>
            <w:r w:rsidR="00E3227A">
              <w:rPr>
                <w:rFonts w:asciiTheme="minorHAnsi" w:hAnsiTheme="minorHAnsi" w:cstheme="minorBidi"/>
                <w:noProof/>
                <w:sz w:val="22"/>
                <w:lang w:val="en-DE" w:eastAsia="en-DE"/>
              </w:rPr>
              <w:tab/>
            </w:r>
            <w:r w:rsidR="00E3227A" w:rsidRPr="007F661F">
              <w:rPr>
                <w:rStyle w:val="Hyperlink"/>
                <w:rFonts w:eastAsia="Times New Roman"/>
                <w:noProof/>
                <w:lang w:val="en-GB" w:eastAsia="en-DE"/>
              </w:rPr>
              <w:t>Explanation:</w:t>
            </w:r>
            <w:r w:rsidR="00E3227A">
              <w:rPr>
                <w:noProof/>
                <w:webHidden/>
              </w:rPr>
              <w:tab/>
            </w:r>
            <w:r w:rsidR="00E3227A">
              <w:rPr>
                <w:noProof/>
                <w:webHidden/>
              </w:rPr>
              <w:fldChar w:fldCharType="begin"/>
            </w:r>
            <w:r w:rsidR="00E3227A">
              <w:rPr>
                <w:noProof/>
                <w:webHidden/>
              </w:rPr>
              <w:instrText xml:space="preserve"> PAGEREF _Toc16453043 \h </w:instrText>
            </w:r>
            <w:r w:rsidR="00E3227A">
              <w:rPr>
                <w:noProof/>
                <w:webHidden/>
              </w:rPr>
            </w:r>
            <w:r w:rsidR="00E3227A">
              <w:rPr>
                <w:noProof/>
                <w:webHidden/>
              </w:rPr>
              <w:fldChar w:fldCharType="separate"/>
            </w:r>
            <w:r w:rsidR="00F54F7F">
              <w:rPr>
                <w:noProof/>
                <w:webHidden/>
              </w:rPr>
              <w:t>43</w:t>
            </w:r>
            <w:r w:rsidR="00E3227A">
              <w:rPr>
                <w:noProof/>
                <w:webHidden/>
              </w:rPr>
              <w:fldChar w:fldCharType="end"/>
            </w:r>
          </w:hyperlink>
        </w:p>
        <w:p w14:paraId="79683395" w14:textId="134003E6"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45" w:history="1">
            <w:r w:rsidR="00E3227A" w:rsidRPr="007F661F">
              <w:rPr>
                <w:rStyle w:val="Hyperlink"/>
                <w:rFonts w:eastAsia="Times New Roman"/>
                <w:noProof/>
                <w:lang w:val="en-US" w:eastAsia="en-DE"/>
              </w:rPr>
              <w:t>12.2.2</w:t>
            </w:r>
            <w:r w:rsidR="00E3227A">
              <w:rPr>
                <w:rFonts w:asciiTheme="minorHAnsi" w:hAnsiTheme="minorHAnsi" w:cstheme="minorBidi"/>
                <w:noProof/>
                <w:sz w:val="22"/>
                <w:lang w:val="en-DE" w:eastAsia="en-DE"/>
              </w:rPr>
              <w:tab/>
            </w:r>
            <w:r w:rsidR="00E3227A" w:rsidRPr="007F661F">
              <w:rPr>
                <w:rStyle w:val="Hyperlink"/>
                <w:rFonts w:eastAsia="Times New Roman"/>
                <w:noProof/>
                <w:lang w:val="en-US" w:eastAsia="en-DE"/>
              </w:rPr>
              <w:t>Target Feature:</w:t>
            </w:r>
            <w:r w:rsidR="00E3227A">
              <w:rPr>
                <w:noProof/>
                <w:webHidden/>
              </w:rPr>
              <w:tab/>
            </w:r>
            <w:r w:rsidR="00E3227A">
              <w:rPr>
                <w:noProof/>
                <w:webHidden/>
              </w:rPr>
              <w:fldChar w:fldCharType="begin"/>
            </w:r>
            <w:r w:rsidR="00E3227A">
              <w:rPr>
                <w:noProof/>
                <w:webHidden/>
              </w:rPr>
              <w:instrText xml:space="preserve"> PAGEREF _Toc16453045 \h </w:instrText>
            </w:r>
            <w:r w:rsidR="00E3227A">
              <w:rPr>
                <w:noProof/>
                <w:webHidden/>
              </w:rPr>
            </w:r>
            <w:r w:rsidR="00E3227A">
              <w:rPr>
                <w:noProof/>
                <w:webHidden/>
              </w:rPr>
              <w:fldChar w:fldCharType="separate"/>
            </w:r>
            <w:r w:rsidR="00F54F7F">
              <w:rPr>
                <w:noProof/>
                <w:webHidden/>
              </w:rPr>
              <w:t>43</w:t>
            </w:r>
            <w:r w:rsidR="00E3227A">
              <w:rPr>
                <w:noProof/>
                <w:webHidden/>
              </w:rPr>
              <w:fldChar w:fldCharType="end"/>
            </w:r>
          </w:hyperlink>
        </w:p>
        <w:p w14:paraId="030EFB5B" w14:textId="36FFBC83" w:rsidR="00E3227A" w:rsidRDefault="00CF3330">
          <w:pPr>
            <w:pStyle w:val="TOC3"/>
            <w:tabs>
              <w:tab w:val="left" w:pos="1320"/>
              <w:tab w:val="right" w:leader="dot" w:pos="8323"/>
            </w:tabs>
            <w:rPr>
              <w:rFonts w:asciiTheme="minorHAnsi" w:hAnsiTheme="minorHAnsi" w:cstheme="minorBidi"/>
              <w:noProof/>
              <w:sz w:val="22"/>
              <w:lang w:val="en-DE" w:eastAsia="en-DE"/>
            </w:rPr>
          </w:pPr>
          <w:hyperlink w:anchor="_Toc16453047" w:history="1">
            <w:r w:rsidR="00E3227A" w:rsidRPr="007F661F">
              <w:rPr>
                <w:rStyle w:val="Hyperlink"/>
                <w:rFonts w:eastAsia="Times New Roman"/>
                <w:noProof/>
                <w:lang w:val="en-GB" w:eastAsia="en-DE"/>
              </w:rPr>
              <w:t>12.2.3</w:t>
            </w:r>
            <w:r w:rsidR="00E3227A">
              <w:rPr>
                <w:rFonts w:asciiTheme="minorHAnsi" w:hAnsiTheme="minorHAnsi" w:cstheme="minorBidi"/>
                <w:noProof/>
                <w:sz w:val="22"/>
                <w:lang w:val="en-DE" w:eastAsia="en-DE"/>
              </w:rPr>
              <w:tab/>
            </w:r>
            <w:r w:rsidR="00E3227A" w:rsidRPr="007F661F">
              <w:rPr>
                <w:rStyle w:val="Hyperlink"/>
                <w:rFonts w:eastAsia="Times New Roman"/>
                <w:noProof/>
                <w:lang w:val="en-US" w:eastAsia="en-DE"/>
              </w:rPr>
              <w:t>Predictors</w:t>
            </w:r>
            <w:r w:rsidR="00E3227A" w:rsidRPr="007F661F">
              <w:rPr>
                <w:rStyle w:val="Hyperlink"/>
                <w:rFonts w:eastAsia="Times New Roman"/>
                <w:noProof/>
                <w:lang w:val="en-GB" w:eastAsia="en-DE"/>
              </w:rPr>
              <w:t>:</w:t>
            </w:r>
            <w:r w:rsidR="00E3227A">
              <w:rPr>
                <w:noProof/>
                <w:webHidden/>
              </w:rPr>
              <w:tab/>
            </w:r>
            <w:r w:rsidR="00E3227A">
              <w:rPr>
                <w:noProof/>
                <w:webHidden/>
              </w:rPr>
              <w:fldChar w:fldCharType="begin"/>
            </w:r>
            <w:r w:rsidR="00E3227A">
              <w:rPr>
                <w:noProof/>
                <w:webHidden/>
              </w:rPr>
              <w:instrText xml:space="preserve"> PAGEREF _Toc16453047 \h </w:instrText>
            </w:r>
            <w:r w:rsidR="00E3227A">
              <w:rPr>
                <w:noProof/>
                <w:webHidden/>
              </w:rPr>
            </w:r>
            <w:r w:rsidR="00E3227A">
              <w:rPr>
                <w:noProof/>
                <w:webHidden/>
              </w:rPr>
              <w:fldChar w:fldCharType="separate"/>
            </w:r>
            <w:r w:rsidR="00F54F7F">
              <w:rPr>
                <w:noProof/>
                <w:webHidden/>
              </w:rPr>
              <w:t>43</w:t>
            </w:r>
            <w:r w:rsidR="00E3227A">
              <w:rPr>
                <w:noProof/>
                <w:webHidden/>
              </w:rPr>
              <w:fldChar w:fldCharType="end"/>
            </w:r>
          </w:hyperlink>
        </w:p>
        <w:p w14:paraId="31D3F65F" w14:textId="47146052" w:rsidR="00E3227A" w:rsidRPr="00F54F7F" w:rsidRDefault="00CF3330" w:rsidP="00F54F7F">
          <w:pPr>
            <w:pStyle w:val="TOC3"/>
            <w:tabs>
              <w:tab w:val="left" w:pos="1320"/>
              <w:tab w:val="right" w:leader="dot" w:pos="8323"/>
            </w:tabs>
            <w:rPr>
              <w:rFonts w:asciiTheme="minorHAnsi" w:hAnsiTheme="minorHAnsi" w:cstheme="minorBidi"/>
              <w:noProof/>
              <w:sz w:val="22"/>
              <w:lang w:val="en-DE" w:eastAsia="en-DE"/>
            </w:rPr>
          </w:pPr>
          <w:hyperlink w:anchor="_Toc16453049" w:history="1">
            <w:r w:rsidR="00E3227A" w:rsidRPr="007F661F">
              <w:rPr>
                <w:rStyle w:val="Hyperlink"/>
                <w:rFonts w:eastAsia="Times New Roman"/>
                <w:noProof/>
                <w:lang w:val="en-GB" w:eastAsia="en-DE"/>
              </w:rPr>
              <w:t>12.2.4</w:t>
            </w:r>
            <w:r w:rsidR="00E3227A">
              <w:rPr>
                <w:rFonts w:asciiTheme="minorHAnsi" w:hAnsiTheme="minorHAnsi" w:cstheme="minorBidi"/>
                <w:noProof/>
                <w:sz w:val="22"/>
                <w:lang w:val="en-DE" w:eastAsia="en-DE"/>
              </w:rPr>
              <w:tab/>
            </w:r>
            <w:r w:rsidR="00E3227A" w:rsidRPr="007F661F">
              <w:rPr>
                <w:rStyle w:val="Hyperlink"/>
                <w:rFonts w:eastAsia="Times New Roman"/>
                <w:noProof/>
                <w:lang w:val="en-GB" w:eastAsia="en-DE"/>
              </w:rPr>
              <w:t>Train Test Split:</w:t>
            </w:r>
            <w:r w:rsidR="00E3227A">
              <w:rPr>
                <w:noProof/>
                <w:webHidden/>
              </w:rPr>
              <w:tab/>
            </w:r>
            <w:r w:rsidR="00E3227A">
              <w:rPr>
                <w:noProof/>
                <w:webHidden/>
              </w:rPr>
              <w:fldChar w:fldCharType="begin"/>
            </w:r>
            <w:r w:rsidR="00E3227A">
              <w:rPr>
                <w:noProof/>
                <w:webHidden/>
              </w:rPr>
              <w:instrText xml:space="preserve"> PAGEREF _Toc16453049 \h </w:instrText>
            </w:r>
            <w:r w:rsidR="00E3227A">
              <w:rPr>
                <w:noProof/>
                <w:webHidden/>
              </w:rPr>
            </w:r>
            <w:r w:rsidR="00E3227A">
              <w:rPr>
                <w:noProof/>
                <w:webHidden/>
              </w:rPr>
              <w:fldChar w:fldCharType="separate"/>
            </w:r>
            <w:r w:rsidR="00F54F7F">
              <w:rPr>
                <w:noProof/>
                <w:webHidden/>
              </w:rPr>
              <w:t>43</w:t>
            </w:r>
            <w:r w:rsidR="00E3227A">
              <w:rPr>
                <w:noProof/>
                <w:webHidden/>
              </w:rPr>
              <w:fldChar w:fldCharType="end"/>
            </w:r>
          </w:hyperlink>
        </w:p>
        <w:p w14:paraId="67F9F4E5" w14:textId="6BC0FBAB" w:rsidR="00E3227A" w:rsidRPr="00F54F7F" w:rsidRDefault="00CF3330" w:rsidP="00F54F7F">
          <w:pPr>
            <w:pStyle w:val="TOC3"/>
            <w:tabs>
              <w:tab w:val="left" w:pos="1320"/>
              <w:tab w:val="right" w:leader="dot" w:pos="8323"/>
            </w:tabs>
            <w:rPr>
              <w:rFonts w:asciiTheme="minorHAnsi" w:hAnsiTheme="minorHAnsi" w:cstheme="minorBidi"/>
              <w:noProof/>
              <w:sz w:val="22"/>
              <w:lang w:val="en-DE" w:eastAsia="en-DE"/>
            </w:rPr>
          </w:pPr>
          <w:hyperlink w:anchor="_Toc16453051" w:history="1">
            <w:r w:rsidR="00E3227A" w:rsidRPr="007F661F">
              <w:rPr>
                <w:rStyle w:val="Hyperlink"/>
                <w:rFonts w:eastAsia="Times New Roman"/>
                <w:noProof/>
                <w:lang w:val="en-US" w:eastAsia="en-DE"/>
              </w:rPr>
              <w:t>12.2.5</w:t>
            </w:r>
            <w:r w:rsidR="00E3227A">
              <w:rPr>
                <w:rFonts w:asciiTheme="minorHAnsi" w:hAnsiTheme="minorHAnsi" w:cstheme="minorBidi"/>
                <w:noProof/>
                <w:sz w:val="22"/>
                <w:lang w:val="en-DE" w:eastAsia="en-DE"/>
              </w:rPr>
              <w:tab/>
            </w:r>
            <w:r w:rsidR="00E3227A" w:rsidRPr="007F661F">
              <w:rPr>
                <w:rStyle w:val="Hyperlink"/>
                <w:rFonts w:eastAsia="Times New Roman"/>
                <w:noProof/>
                <w:lang w:val="en-US" w:eastAsia="en-DE"/>
              </w:rPr>
              <w:t>Feature Selection:</w:t>
            </w:r>
            <w:r w:rsidR="00E3227A">
              <w:rPr>
                <w:noProof/>
                <w:webHidden/>
              </w:rPr>
              <w:tab/>
            </w:r>
            <w:r w:rsidR="00E3227A">
              <w:rPr>
                <w:noProof/>
                <w:webHidden/>
              </w:rPr>
              <w:fldChar w:fldCharType="begin"/>
            </w:r>
            <w:r w:rsidR="00E3227A">
              <w:rPr>
                <w:noProof/>
                <w:webHidden/>
              </w:rPr>
              <w:instrText xml:space="preserve"> PAGEREF _Toc16453051 \h </w:instrText>
            </w:r>
            <w:r w:rsidR="00E3227A">
              <w:rPr>
                <w:noProof/>
                <w:webHidden/>
              </w:rPr>
            </w:r>
            <w:r w:rsidR="00E3227A">
              <w:rPr>
                <w:noProof/>
                <w:webHidden/>
              </w:rPr>
              <w:fldChar w:fldCharType="separate"/>
            </w:r>
            <w:r w:rsidR="00F54F7F">
              <w:rPr>
                <w:noProof/>
                <w:webHidden/>
              </w:rPr>
              <w:t>43</w:t>
            </w:r>
            <w:r w:rsidR="00E3227A">
              <w:rPr>
                <w:noProof/>
                <w:webHidden/>
              </w:rPr>
              <w:fldChar w:fldCharType="end"/>
            </w:r>
          </w:hyperlink>
        </w:p>
        <w:p w14:paraId="4AB46316" w14:textId="77777777" w:rsidR="00F54F7F" w:rsidRDefault="00F54F7F">
          <w:pPr>
            <w:rPr>
              <w:b/>
              <w:bCs/>
              <w:noProof/>
            </w:rPr>
          </w:pPr>
          <w:r w:rsidRPr="00AF51EB">
            <w:rPr>
              <w:noProof/>
              <w:lang w:eastAsia="de-DE"/>
            </w:rPr>
            <mc:AlternateContent>
              <mc:Choice Requires="wps">
                <w:drawing>
                  <wp:anchor distT="0" distB="0" distL="114300" distR="114300" simplePos="0" relativeHeight="251714560" behindDoc="0" locked="0" layoutInCell="1" allowOverlap="1" wp14:anchorId="6634F051" wp14:editId="6CA50546">
                    <wp:simplePos x="0" y="0"/>
                    <wp:positionH relativeFrom="margin">
                      <wp:align>center</wp:align>
                    </wp:positionH>
                    <wp:positionV relativeFrom="paragraph">
                      <wp:posOffset>298450</wp:posOffset>
                    </wp:positionV>
                    <wp:extent cx="5554134" cy="478367"/>
                    <wp:effectExtent l="0" t="0" r="8890" b="0"/>
                    <wp:wrapNone/>
                    <wp:docPr id="17" name="Rechteck 17"/>
                    <wp:cNvGraphicFramePr/>
                    <a:graphic xmlns:a="http://schemas.openxmlformats.org/drawingml/2006/main">
                      <a:graphicData uri="http://schemas.microsoft.com/office/word/2010/wordprocessingShape">
                        <wps:wsp>
                          <wps:cNvSpPr/>
                          <wps:spPr>
                            <a:xfrm>
                              <a:off x="0" y="0"/>
                              <a:ext cx="5554134" cy="478367"/>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4278453" id="Rechteck 17" o:spid="_x0000_s1026" style="position:absolute;margin-left:0;margin-top:23.5pt;width:437.35pt;height:37.65pt;z-index:2517145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" fillcolor="white [3212]" stroked="f" strokeweight="2pt">
                    <w10:wrap anchorx="margin"/>
                  </v:rect>
                </w:pict>
              </mc:Fallback>
            </mc:AlternateContent>
          </w:r>
          <w:r w:rsidR="00E3227A">
            <w:rPr>
              <w:b/>
              <w:bCs/>
              <w:noProof/>
            </w:rPr>
            <w:fldChar w:fldCharType="end"/>
          </w:r>
        </w:p>
      </w:sdtContent>
    </w:sdt>
    <w:p w14:paraId="7B67AEDC" w14:textId="054A1F75" w:rsidR="00E3227A" w:rsidRDefault="00F54F7F">
      <w:r>
        <w:tab/>
      </w:r>
    </w:p>
    <w:p w14:paraId="45FC55AC" w14:textId="616FA6D5" w:rsidR="000438F2" w:rsidRDefault="007E34E7" w:rsidP="008C25E7">
      <w:pPr>
        <w:pStyle w:val="Heading1"/>
      </w:pPr>
      <w:bookmarkStart w:id="4" w:name="_Toc16452965"/>
      <w:bookmarkEnd w:id="3"/>
      <w:bookmarkEnd w:id="2"/>
      <w:bookmarkEnd w:id="1"/>
      <w:bookmarkEnd w:id="0"/>
      <w:r>
        <w:t>Introduction</w:t>
      </w:r>
      <w:bookmarkEnd w:id="4"/>
    </w:p>
    <w:p w14:paraId="2402EC76" w14:textId="77777777" w:rsidR="000438F2" w:rsidRPr="000D50A8" w:rsidRDefault="000438F2" w:rsidP="000438F2">
      <w:pPr>
        <w:rPr>
          <w:rFonts w:cs="Calibri Light"/>
          <w:lang w:val="en-US"/>
        </w:rPr>
      </w:pPr>
      <w:r w:rsidRPr="000D50A8">
        <w:rPr>
          <w:rFonts w:cs="Calibri Light"/>
          <w:lang w:val="en-US"/>
        </w:rPr>
        <w:lastRenderedPageBreak/>
        <w:t>With the evolution in technology over the period of 10 years, Data has become an essential part of businesses. Regardless of the type of industry, Data has the key role to play with success of every business. With the enormous increase in data it has become difficult for human to process and analyze it and to overcome this thing an idea of Machine Learning came into existence. Machine Learning is a sub-domain of computer science which is principally based on the study of pattern recognition and Artificial Intelligence.</w:t>
      </w:r>
    </w:p>
    <w:p w14:paraId="1F36264A" w14:textId="77777777" w:rsidR="000438F2" w:rsidRPr="000D50A8" w:rsidRDefault="000438F2" w:rsidP="000438F2">
      <w:pPr>
        <w:rPr>
          <w:rFonts w:cs="Calibri Light"/>
          <w:lang w:val="en-US"/>
        </w:rPr>
      </w:pPr>
      <w:r w:rsidRPr="000D50A8">
        <w:rPr>
          <w:rFonts w:cs="Calibri Light"/>
          <w:lang w:val="en-US"/>
        </w:rPr>
        <w:t xml:space="preserve">Machine Learn in the same way as Humans do but the only difference is that, it is much faster and cater much data in one time to process which has made it extremely popular among businesses. The core principles are same as that of statistics and mathematics behind this revolutionary technology. Machine Learning is classified in three categories. Supervised Learning, Unsupervised Learning and Reinforcement Learning. </w:t>
      </w:r>
    </w:p>
    <w:p w14:paraId="7B6799EE" w14:textId="77777777" w:rsidR="000438F2" w:rsidRPr="000D50A8" w:rsidRDefault="000438F2" w:rsidP="000438F2">
      <w:pPr>
        <w:rPr>
          <w:rFonts w:cs="Calibri Light"/>
          <w:lang w:val="en-US"/>
        </w:rPr>
      </w:pPr>
      <w:r w:rsidRPr="000D50A8">
        <w:rPr>
          <w:rFonts w:cs="Calibri Light"/>
          <w:lang w:val="en-US"/>
        </w:rPr>
        <w:t xml:space="preserve">Supervised Learning is the oldest yet popular technique of machine learning. It has labelled data in it and the analysis is performed accordingly to forecast future trends using present and past scenarios. In layman’s term, Supervised Learning is known as the process of concept learning. </w:t>
      </w:r>
    </w:p>
    <w:p w14:paraId="50893061" w14:textId="77777777" w:rsidR="000438F2" w:rsidRPr="000D50A8" w:rsidRDefault="000438F2" w:rsidP="000438F2">
      <w:pPr>
        <w:rPr>
          <w:rFonts w:cs="Calibri Light"/>
          <w:lang w:val="en-US"/>
        </w:rPr>
      </w:pPr>
      <w:r w:rsidRPr="000D50A8">
        <w:rPr>
          <w:rFonts w:cs="Calibri Light"/>
          <w:lang w:val="en-US"/>
        </w:rPr>
        <w:t>In this project we will work on supervised learning concept of Machine Learning to analyze different trends and to come up with certain results which can be used to solve different problem statements on given dataset.</w:t>
      </w:r>
    </w:p>
    <w:p w14:paraId="00C9315B" w14:textId="3A11C8E3" w:rsidR="000438F2" w:rsidRPr="000D50A8" w:rsidRDefault="000438F2" w:rsidP="000438F2">
      <w:pPr>
        <w:rPr>
          <w:lang w:val="en-US"/>
        </w:rPr>
      </w:pPr>
      <w:r w:rsidRPr="000D50A8">
        <w:rPr>
          <w:rFonts w:cs="Calibri Light"/>
          <w:lang w:val="en-US"/>
        </w:rPr>
        <w:t xml:space="preserve">In order to work under the umbrella of Machine Learning, there should be a problem statement which tells what exactly we want to extract out of this beautiful invention. So, our major goal is to analyze relationship between financial crisis and the voting behavior of the people of different countries or different regions. This is entirely the scope of our project and we </w:t>
      </w:r>
      <w:proofErr w:type="gramStart"/>
      <w:r w:rsidRPr="000D50A8">
        <w:rPr>
          <w:rFonts w:cs="Calibri Light"/>
          <w:lang w:val="en-US"/>
        </w:rPr>
        <w:t>have to</w:t>
      </w:r>
      <w:proofErr w:type="gramEnd"/>
      <w:r w:rsidRPr="000D50A8">
        <w:rPr>
          <w:rFonts w:cs="Calibri Light"/>
          <w:lang w:val="en-US"/>
        </w:rPr>
        <w:t xml:space="preserve"> perform data analysis on given dataset using Machine Learning. During the analysis process we will come up with different trends and thoughtful information which can be really helpful in making the </w:t>
      </w:r>
      <w:proofErr w:type="gramStart"/>
      <w:r w:rsidRPr="000D50A8">
        <w:rPr>
          <w:rFonts w:cs="Calibri Light"/>
          <w:lang w:val="en-US"/>
        </w:rPr>
        <w:t>decision making</w:t>
      </w:r>
      <w:proofErr w:type="gramEnd"/>
      <w:r w:rsidRPr="000D50A8">
        <w:rPr>
          <w:rFonts w:cs="Calibri Light"/>
          <w:lang w:val="en-US"/>
        </w:rPr>
        <w:t xml:space="preserve"> process of concern authorities more strong and they can come up with solutions which can help them preventing the financial crisis and to examine the voting trends which has a great impact on country or region stability.</w:t>
      </w:r>
    </w:p>
    <w:p w14:paraId="3FB92DB3" w14:textId="11615338" w:rsidR="00270E30" w:rsidRDefault="007E34E7" w:rsidP="00270E30">
      <w:pPr>
        <w:pStyle w:val="Heading1"/>
      </w:pPr>
      <w:bookmarkStart w:id="5" w:name="_Toc16452966"/>
      <w:r>
        <w:t>Motivation</w:t>
      </w:r>
      <w:bookmarkEnd w:id="5"/>
    </w:p>
    <w:p w14:paraId="039FAFE1" w14:textId="77777777" w:rsidR="000438F2" w:rsidRPr="000D50A8" w:rsidRDefault="000438F2" w:rsidP="000438F2">
      <w:pPr>
        <w:rPr>
          <w:rFonts w:cs="Calibri Light"/>
          <w:lang w:val="en-US"/>
        </w:rPr>
      </w:pPr>
      <w:r w:rsidRPr="000D50A8">
        <w:rPr>
          <w:rFonts w:cs="Calibri Light"/>
          <w:lang w:val="en-US"/>
        </w:rPr>
        <w:t xml:space="preserve">Our main goal is to incorporate our working on Machine Learning to help authorities of different nations to make their decision-making process strong on certain issues. With our results they might be able to understand the current situation of financial crisis or voting </w:t>
      </w:r>
      <w:r w:rsidRPr="000D50A8">
        <w:rPr>
          <w:rFonts w:cs="Calibri Light"/>
          <w:lang w:val="en-US"/>
        </w:rPr>
        <w:lastRenderedPageBreak/>
        <w:t xml:space="preserve">trends and how they are affected or evolved from past. Some steps could also be taken to overcome the issues for future perspective. Our analysis can even bring certain imbalances among regional economies and how to overcome them to make this world peaceful for human race. Governments can have indicators to determine what steps should be taken to make their citizen happy and to strengthen democracy. Banks will be able to avoid financial crisis and political leaderships will be able to make decisions which make them strong to face unseen threats. Impact of recessions can be reduced by just predicting the future trends from past experiences. </w:t>
      </w:r>
    </w:p>
    <w:p w14:paraId="56BC9E1B" w14:textId="2C89D41A" w:rsidR="007E34E7" w:rsidRPr="000D50A8" w:rsidRDefault="000438F2" w:rsidP="000438F2">
      <w:pPr>
        <w:rPr>
          <w:rFonts w:cs="Calibri Light"/>
          <w:lang w:val="en-US"/>
        </w:rPr>
      </w:pPr>
      <w:r w:rsidRPr="000D50A8">
        <w:rPr>
          <w:rFonts w:cs="Calibri Light"/>
          <w:lang w:val="en-US"/>
        </w:rPr>
        <w:t>In simple words, Data analysis using technology can help society to make predictions about future and to overcome the mistakes done before also can make our present more pleasant.</w:t>
      </w:r>
    </w:p>
    <w:p w14:paraId="369FCBF8" w14:textId="16BCE560" w:rsidR="002A3A20" w:rsidRDefault="007E34E7" w:rsidP="002A3A20">
      <w:pPr>
        <w:pStyle w:val="Heading1"/>
      </w:pPr>
      <w:bookmarkStart w:id="6" w:name="_Toc16452967"/>
      <w:r>
        <w:t>Tools and Technologies</w:t>
      </w:r>
      <w:bookmarkEnd w:id="6"/>
    </w:p>
    <w:p w14:paraId="563C0803" w14:textId="77777777" w:rsidR="002A3A20" w:rsidRPr="000D50A8" w:rsidRDefault="002A3A20" w:rsidP="002A3A20">
      <w:pPr>
        <w:rPr>
          <w:lang w:val="en-US"/>
        </w:rPr>
      </w:pPr>
      <w:r w:rsidRPr="000D50A8">
        <w:rPr>
          <w:lang w:val="en-US"/>
        </w:rPr>
        <w:t xml:space="preserve">We consider PyCharm and </w:t>
      </w:r>
      <w:proofErr w:type="spellStart"/>
      <w:r w:rsidRPr="000D50A8">
        <w:rPr>
          <w:lang w:val="en-US"/>
        </w:rPr>
        <w:t>Jupyter</w:t>
      </w:r>
      <w:proofErr w:type="spellEnd"/>
      <w:r w:rsidRPr="000D50A8">
        <w:rPr>
          <w:lang w:val="en-US"/>
        </w:rPr>
        <w:t xml:space="preserve"> as our IDE and using Python Programing language including different libraries which are as follows;</w:t>
      </w:r>
    </w:p>
    <w:p w14:paraId="580C4257" w14:textId="77777777" w:rsidR="002A3A20" w:rsidRPr="000D50A8" w:rsidRDefault="002A3A20" w:rsidP="002A3A20">
      <w:pPr>
        <w:rPr>
          <w:lang w:val="en-US"/>
        </w:rPr>
      </w:pPr>
      <w:r w:rsidRPr="000D50A8">
        <w:rPr>
          <w:lang w:val="en-US"/>
        </w:rPr>
        <w:t>Pandas: it is an open source library. It provides data analysis tools, high performance and easy to use data structures for python programing language. We are using pandas for reading our dataset.</w:t>
      </w:r>
    </w:p>
    <w:p w14:paraId="6959E8FB" w14:textId="77777777" w:rsidR="002A3A20" w:rsidRPr="000D50A8" w:rsidRDefault="002A3A20" w:rsidP="002A3A20">
      <w:pPr>
        <w:rPr>
          <w:lang w:val="en-US"/>
        </w:rPr>
      </w:pPr>
      <w:proofErr w:type="spellStart"/>
      <w:r w:rsidRPr="000D50A8">
        <w:rPr>
          <w:lang w:val="en-US"/>
        </w:rPr>
        <w:t>NunPy</w:t>
      </w:r>
      <w:proofErr w:type="spellEnd"/>
      <w:r w:rsidRPr="000D50A8">
        <w:rPr>
          <w:lang w:val="en-US"/>
        </w:rPr>
        <w:t>: it is the fundamental package for scientific computing in python. We are using it for some scientific functions like mean, mode and median etc.</w:t>
      </w:r>
    </w:p>
    <w:p w14:paraId="394BDC2C" w14:textId="77777777" w:rsidR="002A3A20" w:rsidRPr="000D50A8" w:rsidRDefault="002A3A20" w:rsidP="002A3A20">
      <w:pPr>
        <w:rPr>
          <w:lang w:val="en-US"/>
        </w:rPr>
      </w:pPr>
      <w:r w:rsidRPr="000D50A8">
        <w:rPr>
          <w:lang w:val="en-US"/>
        </w:rPr>
        <w:t>Matplotlib: it is a Python 2D plotting library, you can generate plots, histograms bar charts scatter plots, etc. we are using matplotlib for plotting different type of visualization figures, like ROC curve etc.</w:t>
      </w:r>
    </w:p>
    <w:p w14:paraId="2E4A488C" w14:textId="77777777" w:rsidR="002A3A20" w:rsidRPr="000D50A8" w:rsidRDefault="002A3A20" w:rsidP="002A3A20">
      <w:pPr>
        <w:rPr>
          <w:lang w:val="en-US"/>
        </w:rPr>
      </w:pPr>
      <w:r w:rsidRPr="000D50A8">
        <w:rPr>
          <w:lang w:val="en-US"/>
        </w:rPr>
        <w:t>Seaborn: it is a python data visualization library based on matplotlib. It provides a high-level interface for visualization of informative statistical graphs. We are using seaborn for different type of plotting.</w:t>
      </w:r>
    </w:p>
    <w:p w14:paraId="72CDDE0D" w14:textId="77777777" w:rsidR="002A3A20" w:rsidRPr="000D50A8" w:rsidRDefault="002A3A20" w:rsidP="002A3A20">
      <w:pPr>
        <w:rPr>
          <w:lang w:val="en-US"/>
        </w:rPr>
      </w:pPr>
      <w:proofErr w:type="spellStart"/>
      <w:r w:rsidRPr="000D50A8">
        <w:rPr>
          <w:lang w:val="en-US"/>
        </w:rPr>
        <w:t>Mlxtend</w:t>
      </w:r>
      <w:proofErr w:type="spellEnd"/>
      <w:r w:rsidRPr="000D50A8">
        <w:rPr>
          <w:lang w:val="en-US"/>
        </w:rPr>
        <w:t xml:space="preserve">: it is a python library of useful tools for the day-to-day data science tasks. We are using </w:t>
      </w:r>
      <w:proofErr w:type="spellStart"/>
      <w:r w:rsidRPr="000D50A8">
        <w:rPr>
          <w:lang w:val="en-US"/>
        </w:rPr>
        <w:t>mlxtend</w:t>
      </w:r>
      <w:proofErr w:type="spellEnd"/>
      <w:r w:rsidRPr="000D50A8">
        <w:rPr>
          <w:lang w:val="en-US"/>
        </w:rPr>
        <w:t xml:space="preserve"> for our feature selection (sequential forward selection) and plotting of the selection.</w:t>
      </w:r>
    </w:p>
    <w:p w14:paraId="7D102461" w14:textId="5ECC8598" w:rsidR="002A3A20" w:rsidRPr="000D50A8" w:rsidRDefault="002A3A20" w:rsidP="002A3A20">
      <w:pPr>
        <w:rPr>
          <w:lang w:val="en-US"/>
        </w:rPr>
      </w:pPr>
      <w:proofErr w:type="spellStart"/>
      <w:r w:rsidRPr="000D50A8">
        <w:rPr>
          <w:lang w:val="en-US"/>
        </w:rPr>
        <w:lastRenderedPageBreak/>
        <w:t>Sklearn</w:t>
      </w:r>
      <w:proofErr w:type="spellEnd"/>
      <w:r w:rsidRPr="000D50A8">
        <w:rPr>
          <w:lang w:val="en-US"/>
        </w:rPr>
        <w:t xml:space="preserve">: it is very important library for machine learning, built on NumPy, SciPy and matplotlib. It contains wide range of models, preprocessing techniques and model selection. We are using </w:t>
      </w:r>
      <w:proofErr w:type="spellStart"/>
      <w:r w:rsidRPr="000D50A8">
        <w:rPr>
          <w:lang w:val="en-US"/>
        </w:rPr>
        <w:t>Sklearn</w:t>
      </w:r>
      <w:proofErr w:type="spellEnd"/>
      <w:r w:rsidRPr="000D50A8">
        <w:rPr>
          <w:lang w:val="en-US"/>
        </w:rPr>
        <w:t xml:space="preserve"> for our models, model selection and preprocessing.</w:t>
      </w:r>
    </w:p>
    <w:p w14:paraId="14886D24" w14:textId="187C3C7D" w:rsidR="007E34E7" w:rsidRDefault="007E34E7" w:rsidP="007E34E7">
      <w:pPr>
        <w:pStyle w:val="Heading1"/>
      </w:pPr>
      <w:bookmarkStart w:id="7" w:name="_Toc16452968"/>
      <w:r>
        <w:t>Data Description</w:t>
      </w:r>
      <w:bookmarkEnd w:id="7"/>
    </w:p>
    <w:p w14:paraId="5504D45D" w14:textId="77777777" w:rsidR="002A3A20" w:rsidRPr="000D50A8" w:rsidRDefault="002A3A20" w:rsidP="002A3A20">
      <w:pPr>
        <w:rPr>
          <w:lang w:val="en-US"/>
        </w:rPr>
      </w:pPr>
      <w:r w:rsidRPr="000D50A8">
        <w:rPr>
          <w:lang w:val="en-US"/>
        </w:rPr>
        <w:t>We are given a data set with electoral and financial features of 20 different countries from all over the world. This data is from year 1870 to 2014.</w:t>
      </w:r>
    </w:p>
    <w:p w14:paraId="3553DAF6" w14:textId="77777777" w:rsidR="002A3A20" w:rsidRPr="000D50A8" w:rsidRDefault="002A3A20" w:rsidP="002A3A20">
      <w:pPr>
        <w:rPr>
          <w:lang w:val="en-US"/>
        </w:rPr>
      </w:pPr>
      <w:r w:rsidRPr="000D50A8">
        <w:rPr>
          <w:lang w:val="en-US"/>
        </w:rPr>
        <w:t>Countries that are included in this data are USA, Australia, Japan, Italy, France, Germany, Belgium, Switzerland, Belgium, Denmark, Netherlands, Britain, Sweden, Norway, Finland, Spain, Ireland, Greece, Portugal and Spain.</w:t>
      </w:r>
    </w:p>
    <w:p w14:paraId="6D03EDC6" w14:textId="15129B54" w:rsidR="002A3A20" w:rsidRDefault="002A3A20" w:rsidP="002A3A20">
      <w:pPr>
        <w:pStyle w:val="Heading2"/>
      </w:pPr>
      <w:bookmarkStart w:id="8" w:name="_Toc16452969"/>
      <w:r>
        <w:t>Dimensions</w:t>
      </w:r>
      <w:bookmarkEnd w:id="8"/>
    </w:p>
    <w:p w14:paraId="4AC5C009" w14:textId="77777777" w:rsidR="002A3A20" w:rsidRPr="000D50A8" w:rsidRDefault="002A3A20" w:rsidP="002A3A20">
      <w:pPr>
        <w:rPr>
          <w:lang w:val="en-US"/>
        </w:rPr>
      </w:pPr>
      <w:r w:rsidRPr="000D50A8">
        <w:rPr>
          <w:lang w:val="en-US"/>
        </w:rPr>
        <w:t>Shape of this data is (2900,28), 2900 rows and 28 columns.</w:t>
      </w:r>
    </w:p>
    <w:p w14:paraId="1F6503E5" w14:textId="11B59045" w:rsidR="002A3A20" w:rsidRDefault="002A3A20" w:rsidP="002A3A20">
      <w:pPr>
        <w:pStyle w:val="Heading2"/>
      </w:pPr>
      <w:bookmarkStart w:id="9" w:name="_Toc16452970"/>
      <w:r>
        <w:t>Data Types</w:t>
      </w:r>
      <w:bookmarkEnd w:id="9"/>
    </w:p>
    <w:p w14:paraId="01532DE1" w14:textId="77777777" w:rsidR="002A3A20" w:rsidRDefault="002A3A20" w:rsidP="002A3A20">
      <w:r>
        <w:t>Continuous</w:t>
      </w:r>
    </w:p>
    <w:p w14:paraId="6F13C15D" w14:textId="77777777" w:rsidR="002A3A20" w:rsidRDefault="002A3A20" w:rsidP="002A3A20">
      <w:r>
        <w:t>Discrete</w:t>
      </w:r>
    </w:p>
    <w:p w14:paraId="0E5B09E8" w14:textId="77777777" w:rsidR="002A3A20" w:rsidRPr="007E34E7" w:rsidRDefault="002A3A20" w:rsidP="002A3A20">
      <w:r>
        <w:t>Categorical</w:t>
      </w:r>
      <w:r>
        <w:br/>
      </w:r>
    </w:p>
    <w:tbl>
      <w:tblPr>
        <w:tblStyle w:val="PlainTable3"/>
        <w:tblpPr w:leftFromText="180" w:rightFromText="180" w:vertAnchor="page" w:horzAnchor="margin" w:tblpY="4156"/>
        <w:tblW w:w="8342" w:type="dxa"/>
        <w:tblLook w:val="04A0" w:firstRow="1" w:lastRow="0" w:firstColumn="1" w:lastColumn="0" w:noHBand="0" w:noVBand="1"/>
      </w:tblPr>
      <w:tblGrid>
        <w:gridCol w:w="1967"/>
        <w:gridCol w:w="5474"/>
        <w:gridCol w:w="13"/>
        <w:gridCol w:w="875"/>
        <w:gridCol w:w="13"/>
      </w:tblGrid>
      <w:tr w:rsidR="002A3A20" w:rsidRPr="004F6CEC" w14:paraId="652CFE98" w14:textId="7F1F0389" w:rsidTr="00F56AD3">
        <w:trPr>
          <w:cnfStyle w:val="100000000000" w:firstRow="1" w:lastRow="0" w:firstColumn="0" w:lastColumn="0" w:oddVBand="0" w:evenVBand="0" w:oddHBand="0" w:evenHBand="0" w:firstRowFirstColumn="0" w:firstRowLastColumn="0" w:lastRowFirstColumn="0" w:lastRowLastColumn="0"/>
          <w:trHeight w:val="604"/>
        </w:trPr>
        <w:tc>
          <w:tcPr>
            <w:cnfStyle w:val="001000000100" w:firstRow="0" w:lastRow="0" w:firstColumn="1" w:lastColumn="0" w:oddVBand="0" w:evenVBand="0" w:oddHBand="0" w:evenHBand="0" w:firstRowFirstColumn="1" w:firstRowLastColumn="0" w:lastRowFirstColumn="0" w:lastRowLastColumn="0"/>
            <w:tcW w:w="1967" w:type="dxa"/>
          </w:tcPr>
          <w:p w14:paraId="5597B21E" w14:textId="77777777" w:rsidR="002A3A20" w:rsidRPr="004F6CEC" w:rsidRDefault="002A3A20" w:rsidP="000D50A8">
            <w:pPr>
              <w:rPr>
                <w:rFonts w:cstheme="minorHAnsi"/>
              </w:rPr>
            </w:pPr>
          </w:p>
        </w:tc>
        <w:tc>
          <w:tcPr>
            <w:tcW w:w="5487" w:type="dxa"/>
            <w:gridSpan w:val="2"/>
          </w:tcPr>
          <w:p w14:paraId="37990283" w14:textId="77777777" w:rsidR="002A3A20" w:rsidRPr="004F6CEC" w:rsidRDefault="002A3A20" w:rsidP="000D50A8">
            <w:pPr>
              <w:cnfStyle w:val="100000000000" w:firstRow="1" w:lastRow="0" w:firstColumn="0" w:lastColumn="0" w:oddVBand="0" w:evenVBand="0" w:oddHBand="0" w:evenHBand="0" w:firstRowFirstColumn="0" w:firstRowLastColumn="0" w:lastRowFirstColumn="0" w:lastRowLastColumn="0"/>
              <w:rPr>
                <w:rFonts w:cstheme="minorHAnsi"/>
                <w:b w:val="0"/>
                <w:bCs w:val="0"/>
                <w:caps w:val="0"/>
                <w:lang w:val="en-GB"/>
              </w:rPr>
            </w:pPr>
          </w:p>
          <w:p w14:paraId="04023EB9" w14:textId="77777777" w:rsidR="002A3A20" w:rsidRPr="004F6CEC" w:rsidRDefault="002A3A20" w:rsidP="000D50A8">
            <w:pPr>
              <w:cnfStyle w:val="100000000000" w:firstRow="1" w:lastRow="0" w:firstColumn="0" w:lastColumn="0" w:oddVBand="0" w:evenVBand="0" w:oddHBand="0" w:evenHBand="0" w:firstRowFirstColumn="0" w:firstRowLastColumn="0" w:lastRowFirstColumn="0" w:lastRowLastColumn="0"/>
              <w:rPr>
                <w:rFonts w:cstheme="minorHAnsi"/>
                <w:lang w:val="en-GB"/>
              </w:rPr>
            </w:pPr>
            <w:r w:rsidRPr="004F6CEC">
              <w:rPr>
                <w:rFonts w:cstheme="minorHAnsi"/>
                <w:lang w:val="en-GB"/>
              </w:rPr>
              <w:t>Description</w:t>
            </w:r>
          </w:p>
        </w:tc>
        <w:tc>
          <w:tcPr>
            <w:tcW w:w="888" w:type="dxa"/>
            <w:gridSpan w:val="2"/>
          </w:tcPr>
          <w:p w14:paraId="40EAFFBC" w14:textId="77777777" w:rsidR="002A3A20" w:rsidRDefault="002A3A20" w:rsidP="000D50A8">
            <w:pPr>
              <w:cnfStyle w:val="100000000000" w:firstRow="1" w:lastRow="0" w:firstColumn="0" w:lastColumn="0" w:oddVBand="0" w:evenVBand="0" w:oddHBand="0" w:evenHBand="0" w:firstRowFirstColumn="0" w:firstRowLastColumn="0" w:lastRowFirstColumn="0" w:lastRowLastColumn="0"/>
              <w:rPr>
                <w:rFonts w:cstheme="minorHAnsi"/>
                <w:lang w:val="en-GB"/>
              </w:rPr>
            </w:pPr>
          </w:p>
          <w:p w14:paraId="63D7A929" w14:textId="49C6ABB4" w:rsidR="002A3A20" w:rsidRPr="002A3A20" w:rsidRDefault="002A3A20" w:rsidP="000D50A8">
            <w:pPr>
              <w:cnfStyle w:val="100000000000" w:firstRow="1" w:lastRow="0" w:firstColumn="0" w:lastColumn="0" w:oddVBand="0" w:evenVBand="0" w:oddHBand="0" w:evenHBand="0" w:firstRowFirstColumn="0" w:firstRowLastColumn="0" w:lastRowFirstColumn="0" w:lastRowLastColumn="0"/>
              <w:rPr>
                <w:rFonts w:cstheme="minorHAnsi"/>
                <w:caps w:val="0"/>
                <w:lang w:val="en-GB"/>
              </w:rPr>
            </w:pPr>
            <w:r>
              <w:rPr>
                <w:rFonts w:cstheme="minorHAnsi"/>
                <w:caps w:val="0"/>
                <w:lang w:val="en-GB"/>
              </w:rPr>
              <w:t>Missing Values</w:t>
            </w:r>
          </w:p>
        </w:tc>
      </w:tr>
      <w:tr w:rsidR="002A3A20" w:rsidRPr="004F6CEC" w14:paraId="63A99302" w14:textId="6381769D"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0A3000B0" w14:textId="77777777" w:rsidR="002A3A20" w:rsidRPr="004F6CEC" w:rsidRDefault="002A3A20" w:rsidP="000D50A8">
            <w:pPr>
              <w:rPr>
                <w:rFonts w:cstheme="minorHAnsi"/>
                <w:b w:val="0"/>
                <w:bCs w:val="0"/>
                <w:caps w:val="0"/>
                <w:lang w:val="en-GB"/>
              </w:rPr>
            </w:pPr>
          </w:p>
          <w:p w14:paraId="6E970FE4" w14:textId="77777777" w:rsidR="002A3A20" w:rsidRPr="004F6CEC" w:rsidRDefault="002A3A20" w:rsidP="000D50A8">
            <w:pPr>
              <w:rPr>
                <w:rFonts w:cstheme="minorHAnsi"/>
              </w:rPr>
            </w:pPr>
            <w:r w:rsidRPr="004F6CEC">
              <w:rPr>
                <w:rFonts w:cstheme="minorHAnsi"/>
                <w:lang w:val="en-GB"/>
              </w:rPr>
              <w:t>ccode</w:t>
            </w:r>
          </w:p>
        </w:tc>
        <w:tc>
          <w:tcPr>
            <w:tcW w:w="5487" w:type="dxa"/>
            <w:gridSpan w:val="2"/>
          </w:tcPr>
          <w:p w14:paraId="34498142" w14:textId="77777777"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lang w:val="en-GB"/>
              </w:rPr>
            </w:pPr>
          </w:p>
          <w:p w14:paraId="02F09C51" w14:textId="77777777"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r w:rsidRPr="004F6CEC">
              <w:rPr>
                <w:rFonts w:cstheme="minorHAnsi"/>
                <w:lang w:val="en-GB"/>
              </w:rPr>
              <w:t>Numeric country code</w:t>
            </w:r>
          </w:p>
        </w:tc>
        <w:tc>
          <w:tcPr>
            <w:tcW w:w="888" w:type="dxa"/>
            <w:gridSpan w:val="2"/>
          </w:tcPr>
          <w:p w14:paraId="0FCFD679" w14:textId="77777777" w:rsidR="002A3A20"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lang w:val="en-GB"/>
              </w:rPr>
            </w:pPr>
          </w:p>
          <w:p w14:paraId="78B05460" w14:textId="33638B0B"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lang w:val="en-GB"/>
              </w:rPr>
            </w:pPr>
            <w:r>
              <w:rPr>
                <w:rFonts w:cstheme="minorHAnsi"/>
                <w:lang w:val="en-GB"/>
              </w:rPr>
              <w:t>0</w:t>
            </w:r>
          </w:p>
        </w:tc>
      </w:tr>
      <w:tr w:rsidR="002A3A20" w:rsidRPr="004F6CEC" w14:paraId="6E1A91E2" w14:textId="1FA1E3EF" w:rsidTr="00F56AD3">
        <w:trPr>
          <w:trHeight w:val="896"/>
        </w:trPr>
        <w:tc>
          <w:tcPr>
            <w:cnfStyle w:val="001000000000" w:firstRow="0" w:lastRow="0" w:firstColumn="1" w:lastColumn="0" w:oddVBand="0" w:evenVBand="0" w:oddHBand="0" w:evenHBand="0" w:firstRowFirstColumn="0" w:firstRowLastColumn="0" w:lastRowFirstColumn="0" w:lastRowLastColumn="0"/>
            <w:tcW w:w="1967" w:type="dxa"/>
          </w:tcPr>
          <w:p w14:paraId="7B79ADC9" w14:textId="77777777" w:rsidR="002A3A20" w:rsidRPr="004F6CEC" w:rsidRDefault="002A3A20" w:rsidP="000D50A8">
            <w:pPr>
              <w:rPr>
                <w:rFonts w:cstheme="minorHAnsi"/>
                <w:b w:val="0"/>
                <w:bCs w:val="0"/>
                <w:caps w:val="0"/>
              </w:rPr>
            </w:pPr>
          </w:p>
          <w:p w14:paraId="060CE4BF" w14:textId="77777777" w:rsidR="002A3A20" w:rsidRPr="004F6CEC" w:rsidRDefault="002A3A20" w:rsidP="000D50A8">
            <w:pPr>
              <w:rPr>
                <w:rFonts w:cstheme="minorHAnsi"/>
              </w:rPr>
            </w:pPr>
            <w:r w:rsidRPr="004F6CEC">
              <w:rPr>
                <w:rFonts w:cstheme="minorHAnsi"/>
                <w:lang w:val="en-GB"/>
              </w:rPr>
              <w:t>iso</w:t>
            </w:r>
          </w:p>
        </w:tc>
        <w:tc>
          <w:tcPr>
            <w:tcW w:w="5487" w:type="dxa"/>
            <w:gridSpan w:val="2"/>
          </w:tcPr>
          <w:p w14:paraId="37B01614" w14:textId="77777777"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rPr>
            </w:pPr>
          </w:p>
          <w:p w14:paraId="794BDAEC" w14:textId="77777777"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rPr>
            </w:pPr>
            <w:r w:rsidRPr="004F6CEC">
              <w:rPr>
                <w:rFonts w:cstheme="minorHAnsi"/>
                <w:lang w:val="en-GB"/>
              </w:rPr>
              <w:t>Three letter WB-ISO code</w:t>
            </w:r>
          </w:p>
        </w:tc>
        <w:tc>
          <w:tcPr>
            <w:tcW w:w="888" w:type="dxa"/>
            <w:gridSpan w:val="2"/>
          </w:tcPr>
          <w:p w14:paraId="1EDEEE46" w14:textId="77777777" w:rsidR="002A3A20"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rPr>
            </w:pPr>
          </w:p>
          <w:p w14:paraId="20B20172" w14:textId="6967BE0E"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w:t>
            </w:r>
          </w:p>
        </w:tc>
      </w:tr>
      <w:tr w:rsidR="002A3A20" w:rsidRPr="004F6CEC" w14:paraId="77176954" w14:textId="67EE400A"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0C5B7893" w14:textId="77777777" w:rsidR="002A3A20" w:rsidRPr="004F6CEC" w:rsidRDefault="002A3A20" w:rsidP="000D50A8">
            <w:pPr>
              <w:rPr>
                <w:rFonts w:cstheme="minorHAnsi"/>
                <w:b w:val="0"/>
                <w:bCs w:val="0"/>
                <w:caps w:val="0"/>
              </w:rPr>
            </w:pPr>
          </w:p>
          <w:p w14:paraId="2C2D616A" w14:textId="77777777" w:rsidR="002A3A20" w:rsidRPr="004F6CEC" w:rsidRDefault="002A3A20" w:rsidP="000D50A8">
            <w:pPr>
              <w:rPr>
                <w:rFonts w:cstheme="minorHAnsi"/>
              </w:rPr>
            </w:pPr>
            <w:r w:rsidRPr="004F6CEC">
              <w:rPr>
                <w:rFonts w:cstheme="minorHAnsi"/>
                <w:lang w:val="en-GB"/>
              </w:rPr>
              <w:t>year</w:t>
            </w:r>
          </w:p>
        </w:tc>
        <w:tc>
          <w:tcPr>
            <w:tcW w:w="5487" w:type="dxa"/>
            <w:gridSpan w:val="2"/>
          </w:tcPr>
          <w:p w14:paraId="63FEFA52" w14:textId="77777777"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p>
          <w:p w14:paraId="47D5FB53" w14:textId="77777777"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r w:rsidRPr="004F6CEC">
              <w:rPr>
                <w:rFonts w:cstheme="minorHAnsi"/>
                <w:lang w:val="en-GB"/>
              </w:rPr>
              <w:t>1870-2014</w:t>
            </w:r>
          </w:p>
        </w:tc>
        <w:tc>
          <w:tcPr>
            <w:tcW w:w="888" w:type="dxa"/>
            <w:gridSpan w:val="2"/>
          </w:tcPr>
          <w:p w14:paraId="4885B13F" w14:textId="77777777" w:rsidR="002A3A20"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p>
          <w:p w14:paraId="3A1BA05E" w14:textId="5522C4B4"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w:t>
            </w:r>
          </w:p>
        </w:tc>
      </w:tr>
      <w:tr w:rsidR="002A3A20" w:rsidRPr="004F6CEC" w14:paraId="7D6530FB" w14:textId="50E3FCBB" w:rsidTr="00F56AD3">
        <w:trPr>
          <w:trHeight w:val="896"/>
        </w:trPr>
        <w:tc>
          <w:tcPr>
            <w:cnfStyle w:val="001000000000" w:firstRow="0" w:lastRow="0" w:firstColumn="1" w:lastColumn="0" w:oddVBand="0" w:evenVBand="0" w:oddHBand="0" w:evenHBand="0" w:firstRowFirstColumn="0" w:firstRowLastColumn="0" w:lastRowFirstColumn="0" w:lastRowLastColumn="0"/>
            <w:tcW w:w="1967" w:type="dxa"/>
          </w:tcPr>
          <w:p w14:paraId="5830B4F9" w14:textId="77777777" w:rsidR="002A3A20" w:rsidRPr="004F6CEC" w:rsidRDefault="002A3A20" w:rsidP="000D50A8">
            <w:pPr>
              <w:rPr>
                <w:rFonts w:cstheme="minorHAnsi"/>
                <w:b w:val="0"/>
                <w:bCs w:val="0"/>
                <w:caps w:val="0"/>
              </w:rPr>
            </w:pPr>
          </w:p>
          <w:p w14:paraId="5F9B9F3A" w14:textId="77777777" w:rsidR="002A3A20" w:rsidRPr="004F6CEC" w:rsidRDefault="002A3A20" w:rsidP="000D50A8">
            <w:pPr>
              <w:rPr>
                <w:rFonts w:cstheme="minorHAnsi"/>
              </w:rPr>
            </w:pPr>
            <w:r w:rsidRPr="004F6CEC">
              <w:rPr>
                <w:rFonts w:cstheme="minorHAnsi"/>
                <w:lang w:val="en-GB"/>
              </w:rPr>
              <w:t>govvote</w:t>
            </w:r>
          </w:p>
        </w:tc>
        <w:tc>
          <w:tcPr>
            <w:tcW w:w="5487" w:type="dxa"/>
            <w:gridSpan w:val="2"/>
          </w:tcPr>
          <w:p w14:paraId="70386E0D" w14:textId="77777777"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4F6CEC">
              <w:rPr>
                <w:rFonts w:cstheme="minorHAnsi"/>
                <w:lang w:val="en-GB"/>
              </w:rPr>
              <w:t>Government vote share in most recent general</w:t>
            </w:r>
          </w:p>
          <w:p w14:paraId="3FE2DDD6" w14:textId="77777777"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4F6CEC">
              <w:rPr>
                <w:rFonts w:cstheme="minorHAnsi"/>
                <w:lang w:val="en-GB"/>
              </w:rPr>
              <w:t>election to the (lower) legislative chamber</w:t>
            </w:r>
          </w:p>
        </w:tc>
        <w:tc>
          <w:tcPr>
            <w:tcW w:w="888" w:type="dxa"/>
            <w:gridSpan w:val="2"/>
          </w:tcPr>
          <w:p w14:paraId="023944EB" w14:textId="77777777" w:rsidR="002A3A20"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lang w:val="en-GB"/>
              </w:rPr>
            </w:pPr>
          </w:p>
          <w:p w14:paraId="55636FD1" w14:textId="7299680A"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lang w:val="en-GB"/>
              </w:rPr>
            </w:pPr>
            <w:r>
              <w:rPr>
                <w:rFonts w:cstheme="minorHAnsi"/>
                <w:lang w:val="en-GB"/>
              </w:rPr>
              <w:t>822</w:t>
            </w:r>
          </w:p>
        </w:tc>
      </w:tr>
      <w:tr w:rsidR="002A3A20" w:rsidRPr="004F6CEC" w14:paraId="2BA0A190" w14:textId="62C5959E"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2E151003" w14:textId="77777777" w:rsidR="002A3A20" w:rsidRPr="004F6CEC" w:rsidRDefault="002A3A20" w:rsidP="000D50A8">
            <w:pPr>
              <w:rPr>
                <w:rFonts w:cstheme="minorHAnsi"/>
                <w:b w:val="0"/>
                <w:bCs w:val="0"/>
                <w:caps w:val="0"/>
              </w:rPr>
            </w:pPr>
          </w:p>
          <w:p w14:paraId="7913FC42" w14:textId="77777777" w:rsidR="002A3A20" w:rsidRPr="004F6CEC" w:rsidRDefault="002A3A20" w:rsidP="000D50A8">
            <w:pPr>
              <w:rPr>
                <w:rFonts w:cstheme="minorHAnsi"/>
              </w:rPr>
            </w:pPr>
            <w:r w:rsidRPr="004F6CEC">
              <w:rPr>
                <w:rFonts w:cstheme="minorHAnsi"/>
                <w:lang w:val="en-GB"/>
              </w:rPr>
              <w:t>oppvote</w:t>
            </w:r>
          </w:p>
        </w:tc>
        <w:tc>
          <w:tcPr>
            <w:tcW w:w="5487" w:type="dxa"/>
            <w:gridSpan w:val="2"/>
          </w:tcPr>
          <w:p w14:paraId="0EC16086" w14:textId="77777777"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4F6CEC">
              <w:rPr>
                <w:rFonts w:cstheme="minorHAnsi"/>
                <w:lang w:val="en-GB"/>
              </w:rPr>
              <w:t>Opposition vote share in most recent general election to the (lower) legislative chamber</w:t>
            </w:r>
          </w:p>
        </w:tc>
        <w:tc>
          <w:tcPr>
            <w:tcW w:w="888" w:type="dxa"/>
            <w:gridSpan w:val="2"/>
          </w:tcPr>
          <w:p w14:paraId="58C6D02A" w14:textId="77777777" w:rsidR="002A3A20"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lang w:val="en-GB"/>
              </w:rPr>
            </w:pPr>
          </w:p>
          <w:p w14:paraId="5109AF6E" w14:textId="5D756934"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lang w:val="en-GB"/>
              </w:rPr>
            </w:pPr>
            <w:r>
              <w:rPr>
                <w:rFonts w:cstheme="minorHAnsi"/>
                <w:lang w:val="en-GB"/>
              </w:rPr>
              <w:t>822</w:t>
            </w:r>
          </w:p>
        </w:tc>
      </w:tr>
      <w:tr w:rsidR="002A3A20" w:rsidRPr="004F6CEC" w14:paraId="4C9E0245" w14:textId="7B9BF16A" w:rsidTr="00F56AD3">
        <w:trPr>
          <w:trHeight w:val="896"/>
        </w:trPr>
        <w:tc>
          <w:tcPr>
            <w:cnfStyle w:val="001000000000" w:firstRow="0" w:lastRow="0" w:firstColumn="1" w:lastColumn="0" w:oddVBand="0" w:evenVBand="0" w:oddHBand="0" w:evenHBand="0" w:firstRowFirstColumn="0" w:firstRowLastColumn="0" w:lastRowFirstColumn="0" w:lastRowLastColumn="0"/>
            <w:tcW w:w="1967" w:type="dxa"/>
          </w:tcPr>
          <w:p w14:paraId="4C62E395" w14:textId="77777777" w:rsidR="002A3A20" w:rsidRPr="004F6CEC" w:rsidRDefault="002A3A20" w:rsidP="000D50A8">
            <w:pPr>
              <w:rPr>
                <w:rFonts w:cstheme="minorHAnsi"/>
                <w:b w:val="0"/>
                <w:bCs w:val="0"/>
                <w:caps w:val="0"/>
              </w:rPr>
            </w:pPr>
          </w:p>
          <w:p w14:paraId="08C1B5E8" w14:textId="77777777" w:rsidR="002A3A20" w:rsidRPr="004F6CEC" w:rsidRDefault="002A3A20" w:rsidP="000D50A8">
            <w:pPr>
              <w:rPr>
                <w:rFonts w:cstheme="minorHAnsi"/>
              </w:rPr>
            </w:pPr>
            <w:r w:rsidRPr="004F6CEC">
              <w:rPr>
                <w:rFonts w:cstheme="minorHAnsi"/>
                <w:lang w:val="en-GB"/>
              </w:rPr>
              <w:t>frac</w:t>
            </w:r>
          </w:p>
        </w:tc>
        <w:tc>
          <w:tcPr>
            <w:tcW w:w="5487" w:type="dxa"/>
            <w:gridSpan w:val="2"/>
          </w:tcPr>
          <w:p w14:paraId="0A6C328B" w14:textId="77777777"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rPr>
            </w:pPr>
          </w:p>
          <w:p w14:paraId="73DBA6E1" w14:textId="77777777"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rPr>
            </w:pPr>
            <w:r w:rsidRPr="004F6CEC">
              <w:rPr>
                <w:rFonts w:cstheme="minorHAnsi"/>
                <w:lang w:val="en-GB"/>
              </w:rPr>
              <w:t>Fractionalization of (lower) legislative chamber</w:t>
            </w:r>
          </w:p>
        </w:tc>
        <w:tc>
          <w:tcPr>
            <w:tcW w:w="888" w:type="dxa"/>
            <w:gridSpan w:val="2"/>
          </w:tcPr>
          <w:p w14:paraId="6A52C9FB" w14:textId="77777777" w:rsidR="002A3A20"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rPr>
            </w:pPr>
          </w:p>
          <w:p w14:paraId="28896346" w14:textId="3B2A3648"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90</w:t>
            </w:r>
          </w:p>
        </w:tc>
      </w:tr>
      <w:tr w:rsidR="002A3A20" w:rsidRPr="004F6CEC" w14:paraId="44815171" w14:textId="39B24055"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64C9E6B5" w14:textId="77777777" w:rsidR="002A3A20" w:rsidRPr="004F6CEC" w:rsidRDefault="002A3A20" w:rsidP="000D50A8">
            <w:pPr>
              <w:rPr>
                <w:rFonts w:cstheme="minorHAnsi"/>
                <w:b w:val="0"/>
                <w:bCs w:val="0"/>
                <w:caps w:val="0"/>
              </w:rPr>
            </w:pPr>
          </w:p>
          <w:p w14:paraId="30A49F32" w14:textId="77777777" w:rsidR="002A3A20" w:rsidRPr="004F6CEC" w:rsidRDefault="002A3A20" w:rsidP="000D50A8">
            <w:pPr>
              <w:rPr>
                <w:rFonts w:cstheme="minorHAnsi"/>
              </w:rPr>
            </w:pPr>
            <w:r w:rsidRPr="004F6CEC">
              <w:rPr>
                <w:rFonts w:cstheme="minorHAnsi"/>
                <w:lang w:val="en-GB"/>
              </w:rPr>
              <w:t>partycount</w:t>
            </w:r>
          </w:p>
        </w:tc>
        <w:tc>
          <w:tcPr>
            <w:tcW w:w="5487" w:type="dxa"/>
            <w:gridSpan w:val="2"/>
          </w:tcPr>
          <w:p w14:paraId="367C1B27" w14:textId="77777777"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p>
          <w:p w14:paraId="522A86C7" w14:textId="77777777"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r w:rsidRPr="004F6CEC">
              <w:rPr>
                <w:rFonts w:cstheme="minorHAnsi"/>
                <w:lang w:val="en-GB"/>
              </w:rPr>
              <w:t>Number of parties in (lower) legislative chamber</w:t>
            </w:r>
          </w:p>
        </w:tc>
        <w:tc>
          <w:tcPr>
            <w:tcW w:w="888" w:type="dxa"/>
            <w:gridSpan w:val="2"/>
          </w:tcPr>
          <w:p w14:paraId="5ECC707C" w14:textId="77777777" w:rsidR="002A3A20"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p>
          <w:p w14:paraId="065AD6CC" w14:textId="37098304"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405</w:t>
            </w:r>
          </w:p>
        </w:tc>
      </w:tr>
      <w:tr w:rsidR="002A3A20" w:rsidRPr="004F6CEC" w14:paraId="4D2B3412" w14:textId="0AA77D66" w:rsidTr="00F56AD3">
        <w:trPr>
          <w:trHeight w:val="848"/>
        </w:trPr>
        <w:tc>
          <w:tcPr>
            <w:cnfStyle w:val="001000000000" w:firstRow="0" w:lastRow="0" w:firstColumn="1" w:lastColumn="0" w:oddVBand="0" w:evenVBand="0" w:oddHBand="0" w:evenHBand="0" w:firstRowFirstColumn="0" w:firstRowLastColumn="0" w:lastRowFirstColumn="0" w:lastRowLastColumn="0"/>
            <w:tcW w:w="1967" w:type="dxa"/>
          </w:tcPr>
          <w:p w14:paraId="1BF363A7" w14:textId="77777777" w:rsidR="002A3A20" w:rsidRPr="004F6CEC" w:rsidRDefault="002A3A20" w:rsidP="000D50A8">
            <w:pPr>
              <w:rPr>
                <w:rFonts w:cstheme="minorHAnsi"/>
                <w:b w:val="0"/>
                <w:bCs w:val="0"/>
                <w:caps w:val="0"/>
              </w:rPr>
            </w:pPr>
          </w:p>
          <w:p w14:paraId="6342B51D" w14:textId="77777777" w:rsidR="002A3A20" w:rsidRPr="004F6CEC" w:rsidRDefault="002A3A20" w:rsidP="000D50A8">
            <w:pPr>
              <w:rPr>
                <w:rFonts w:cstheme="minorHAnsi"/>
                <w:b w:val="0"/>
                <w:bCs w:val="0"/>
                <w:caps w:val="0"/>
              </w:rPr>
            </w:pPr>
            <w:r w:rsidRPr="004F6CEC">
              <w:rPr>
                <w:rFonts w:cstheme="minorHAnsi"/>
                <w:lang w:val="en-GB"/>
              </w:rPr>
              <w:t>right</w:t>
            </w:r>
          </w:p>
        </w:tc>
        <w:tc>
          <w:tcPr>
            <w:tcW w:w="5487" w:type="dxa"/>
            <w:gridSpan w:val="2"/>
          </w:tcPr>
          <w:p w14:paraId="112B0343" w14:textId="77777777"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lang w:val="en-GB"/>
              </w:rPr>
            </w:pPr>
          </w:p>
          <w:p w14:paraId="3A28E021" w14:textId="77777777"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rPr>
            </w:pPr>
            <w:r w:rsidRPr="004F6CEC">
              <w:rPr>
                <w:rFonts w:cstheme="minorHAnsi"/>
                <w:lang w:val="en-GB"/>
              </w:rPr>
              <w:t>Sum of far-right votes in most recent general election to the (lower) legislative chamber</w:t>
            </w:r>
          </w:p>
        </w:tc>
        <w:tc>
          <w:tcPr>
            <w:tcW w:w="888" w:type="dxa"/>
            <w:gridSpan w:val="2"/>
          </w:tcPr>
          <w:p w14:paraId="79BD6A74" w14:textId="77777777" w:rsidR="002A3A20"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lang w:val="en-GB"/>
              </w:rPr>
            </w:pPr>
          </w:p>
          <w:p w14:paraId="56827A49" w14:textId="37B43B42" w:rsidR="002A3A20" w:rsidRPr="004F6CEC" w:rsidRDefault="002A3A20" w:rsidP="000D50A8">
            <w:pPr>
              <w:cnfStyle w:val="000000000000" w:firstRow="0" w:lastRow="0" w:firstColumn="0" w:lastColumn="0" w:oddVBand="0" w:evenVBand="0" w:oddHBand="0" w:evenHBand="0" w:firstRowFirstColumn="0" w:firstRowLastColumn="0" w:lastRowFirstColumn="0" w:lastRowLastColumn="0"/>
              <w:rPr>
                <w:rFonts w:cstheme="minorHAnsi"/>
                <w:lang w:val="en-GB"/>
              </w:rPr>
            </w:pPr>
            <w:r>
              <w:rPr>
                <w:rFonts w:cstheme="minorHAnsi"/>
                <w:lang w:val="en-GB"/>
              </w:rPr>
              <w:t>1106</w:t>
            </w:r>
          </w:p>
        </w:tc>
      </w:tr>
      <w:tr w:rsidR="002A3A20" w:rsidRPr="004F6CEC" w14:paraId="3C8BF7FB" w14:textId="669A2041"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0D796777" w14:textId="77777777" w:rsidR="002A3A20" w:rsidRPr="004F6CEC" w:rsidRDefault="002A3A20" w:rsidP="000D50A8">
            <w:pPr>
              <w:rPr>
                <w:rFonts w:cstheme="minorHAnsi"/>
                <w:b w:val="0"/>
                <w:bCs w:val="0"/>
                <w:caps w:val="0"/>
              </w:rPr>
            </w:pPr>
          </w:p>
          <w:p w14:paraId="0582FA4E" w14:textId="77777777" w:rsidR="002A3A20" w:rsidRPr="004F6CEC" w:rsidRDefault="002A3A20" w:rsidP="000D50A8">
            <w:pPr>
              <w:rPr>
                <w:rFonts w:cstheme="minorHAnsi"/>
                <w:b w:val="0"/>
                <w:bCs w:val="0"/>
                <w:caps w:val="0"/>
              </w:rPr>
            </w:pPr>
            <w:r w:rsidRPr="004F6CEC">
              <w:rPr>
                <w:rFonts w:cstheme="minorHAnsi"/>
                <w:lang w:val="en-GB"/>
              </w:rPr>
              <w:t>left</w:t>
            </w:r>
          </w:p>
        </w:tc>
        <w:tc>
          <w:tcPr>
            <w:tcW w:w="5487" w:type="dxa"/>
            <w:gridSpan w:val="2"/>
          </w:tcPr>
          <w:p w14:paraId="0CC92D0C" w14:textId="77777777"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lang w:val="en-GB"/>
              </w:rPr>
            </w:pPr>
          </w:p>
          <w:p w14:paraId="1CD1ED5E" w14:textId="77777777"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rPr>
            </w:pPr>
            <w:r w:rsidRPr="004F6CEC">
              <w:rPr>
                <w:rFonts w:cstheme="minorHAnsi"/>
                <w:lang w:val="en-GB"/>
              </w:rPr>
              <w:t>Sum of far-left votes in most recent general election to the (lower) legislative chamber</w:t>
            </w:r>
          </w:p>
        </w:tc>
        <w:tc>
          <w:tcPr>
            <w:tcW w:w="888" w:type="dxa"/>
            <w:gridSpan w:val="2"/>
          </w:tcPr>
          <w:p w14:paraId="1F948D62" w14:textId="77777777" w:rsidR="002A3A20"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lang w:val="en-GB"/>
              </w:rPr>
            </w:pPr>
          </w:p>
          <w:p w14:paraId="41D4405E" w14:textId="55AA4E2C" w:rsidR="002A3A20" w:rsidRPr="004F6CEC" w:rsidRDefault="002A3A20" w:rsidP="000D50A8">
            <w:pPr>
              <w:cnfStyle w:val="000000100000" w:firstRow="0" w:lastRow="0" w:firstColumn="0" w:lastColumn="0" w:oddVBand="0" w:evenVBand="0" w:oddHBand="1" w:evenHBand="0" w:firstRowFirstColumn="0" w:firstRowLastColumn="0" w:lastRowFirstColumn="0" w:lastRowLastColumn="0"/>
              <w:rPr>
                <w:rFonts w:cstheme="minorHAnsi"/>
                <w:lang w:val="en-GB"/>
              </w:rPr>
            </w:pPr>
            <w:r>
              <w:rPr>
                <w:rFonts w:cstheme="minorHAnsi"/>
                <w:lang w:val="en-GB"/>
              </w:rPr>
              <w:t>1106</w:t>
            </w:r>
          </w:p>
        </w:tc>
      </w:tr>
      <w:tr w:rsidR="002A3A20" w:rsidRPr="004F6CEC" w14:paraId="21C27DB5" w14:textId="77777777" w:rsidTr="00F56AD3">
        <w:trPr>
          <w:trHeight w:val="848"/>
        </w:trPr>
        <w:tc>
          <w:tcPr>
            <w:cnfStyle w:val="001000000000" w:firstRow="0" w:lastRow="0" w:firstColumn="1" w:lastColumn="0" w:oddVBand="0" w:evenVBand="0" w:oddHBand="0" w:evenHBand="0" w:firstRowFirstColumn="0" w:firstRowLastColumn="0" w:lastRowFirstColumn="0" w:lastRowLastColumn="0"/>
            <w:tcW w:w="1967" w:type="dxa"/>
          </w:tcPr>
          <w:p w14:paraId="1D8A7AA7" w14:textId="77777777" w:rsidR="002A3A20" w:rsidRPr="004F6CEC" w:rsidRDefault="002A3A20" w:rsidP="002A3A20">
            <w:pPr>
              <w:rPr>
                <w:rFonts w:cstheme="minorHAnsi"/>
                <w:b w:val="0"/>
                <w:bCs w:val="0"/>
                <w:caps w:val="0"/>
              </w:rPr>
            </w:pPr>
          </w:p>
          <w:p w14:paraId="01AB6809" w14:textId="64902D56" w:rsidR="002A3A20" w:rsidRPr="004F6CEC" w:rsidRDefault="002A3A20" w:rsidP="002A3A20">
            <w:pPr>
              <w:rPr>
                <w:rFonts w:cstheme="minorHAnsi"/>
                <w:b w:val="0"/>
                <w:bCs w:val="0"/>
                <w:caps w:val="0"/>
              </w:rPr>
            </w:pPr>
            <w:r w:rsidRPr="004F6CEC">
              <w:rPr>
                <w:rFonts w:cstheme="minorHAnsi"/>
                <w:lang w:val="en-GB"/>
              </w:rPr>
              <w:t>extr</w:t>
            </w:r>
          </w:p>
        </w:tc>
        <w:tc>
          <w:tcPr>
            <w:tcW w:w="5487" w:type="dxa"/>
            <w:gridSpan w:val="2"/>
          </w:tcPr>
          <w:p w14:paraId="0A281FD3" w14:textId="77777777"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27C2C0F7" w14:textId="4059A47D"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4F6CEC">
              <w:rPr>
                <w:rFonts w:cstheme="minorHAnsi"/>
                <w:lang w:val="en-GB"/>
              </w:rPr>
              <w:t>Sum of far-right and far-left votes in most recent general election to the (lower) legislative chamber</w:t>
            </w:r>
          </w:p>
        </w:tc>
        <w:tc>
          <w:tcPr>
            <w:tcW w:w="888" w:type="dxa"/>
            <w:gridSpan w:val="2"/>
          </w:tcPr>
          <w:p w14:paraId="4A082A26"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75719733" w14:textId="3645CC5F"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lang w:val="en-GB"/>
              </w:rPr>
            </w:pPr>
            <w:r>
              <w:rPr>
                <w:rFonts w:cstheme="minorHAnsi"/>
              </w:rPr>
              <w:t>1106</w:t>
            </w:r>
          </w:p>
        </w:tc>
      </w:tr>
      <w:tr w:rsidR="002A3A20" w:rsidRPr="004F6CEC" w14:paraId="78224F07" w14:textId="77777777"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45837227" w14:textId="77777777" w:rsidR="002A3A20" w:rsidRPr="004F6CEC" w:rsidRDefault="002A3A20" w:rsidP="002A3A20">
            <w:pPr>
              <w:rPr>
                <w:rFonts w:cstheme="minorHAnsi"/>
                <w:b w:val="0"/>
                <w:bCs w:val="0"/>
                <w:caps w:val="0"/>
              </w:rPr>
            </w:pPr>
          </w:p>
          <w:p w14:paraId="13804823" w14:textId="5EBF0AB2" w:rsidR="002A3A20" w:rsidRPr="004F6CEC" w:rsidRDefault="002A3A20" w:rsidP="002A3A20">
            <w:pPr>
              <w:rPr>
                <w:rFonts w:cstheme="minorHAnsi"/>
                <w:b w:val="0"/>
                <w:bCs w:val="0"/>
                <w:caps w:val="0"/>
              </w:rPr>
            </w:pPr>
            <w:r w:rsidRPr="004F6CEC">
              <w:rPr>
                <w:rFonts w:cstheme="minorHAnsi"/>
                <w:lang w:val="en-GB"/>
              </w:rPr>
              <w:t>protests</w:t>
            </w:r>
          </w:p>
        </w:tc>
        <w:tc>
          <w:tcPr>
            <w:tcW w:w="5487" w:type="dxa"/>
            <w:gridSpan w:val="2"/>
          </w:tcPr>
          <w:p w14:paraId="620A4845" w14:textId="77777777"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3B5C1180" w14:textId="3F8377B4"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sidRPr="004F6CEC">
              <w:rPr>
                <w:rFonts w:cstheme="minorHAnsi"/>
                <w:lang w:val="en-GB"/>
              </w:rPr>
              <w:t>Number of street protest incidents per year</w:t>
            </w:r>
          </w:p>
        </w:tc>
        <w:tc>
          <w:tcPr>
            <w:tcW w:w="888" w:type="dxa"/>
            <w:gridSpan w:val="2"/>
          </w:tcPr>
          <w:p w14:paraId="3193F8CD" w14:textId="77777777" w:rsidR="002A3A20"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56182A79" w14:textId="14BCA418" w:rsidR="002A3A20"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173</w:t>
            </w:r>
          </w:p>
        </w:tc>
      </w:tr>
      <w:tr w:rsidR="002A3A20" w:rsidRPr="004F6CEC" w14:paraId="67E3C559" w14:textId="77777777" w:rsidTr="00F56AD3">
        <w:trPr>
          <w:trHeight w:val="848"/>
        </w:trPr>
        <w:tc>
          <w:tcPr>
            <w:cnfStyle w:val="001000000000" w:firstRow="0" w:lastRow="0" w:firstColumn="1" w:lastColumn="0" w:oddVBand="0" w:evenVBand="0" w:oddHBand="0" w:evenHBand="0" w:firstRowFirstColumn="0" w:firstRowLastColumn="0" w:lastRowFirstColumn="0" w:lastRowLastColumn="0"/>
            <w:tcW w:w="1967" w:type="dxa"/>
          </w:tcPr>
          <w:p w14:paraId="73DE4269" w14:textId="77777777" w:rsidR="002A3A20" w:rsidRPr="002A3A20" w:rsidRDefault="002A3A20" w:rsidP="002A3A20">
            <w:pPr>
              <w:rPr>
                <w:rFonts w:cstheme="minorHAnsi"/>
              </w:rPr>
            </w:pPr>
          </w:p>
          <w:p w14:paraId="42BBB662" w14:textId="37E7B3B7" w:rsidR="002A3A20" w:rsidRPr="002A3A20" w:rsidRDefault="002A3A20" w:rsidP="002A3A20">
            <w:pPr>
              <w:rPr>
                <w:rFonts w:cstheme="minorHAnsi"/>
                <w:caps w:val="0"/>
              </w:rPr>
            </w:pPr>
            <w:r>
              <w:rPr>
                <w:rFonts w:cstheme="minorHAnsi"/>
                <w:caps w:val="0"/>
              </w:rPr>
              <w:t>P</w:t>
            </w:r>
            <w:r w:rsidR="00F56AD3">
              <w:rPr>
                <w:rFonts w:cstheme="minorHAnsi"/>
                <w:caps w:val="0"/>
              </w:rPr>
              <w:t>ROTESTDEV</w:t>
            </w:r>
          </w:p>
        </w:tc>
        <w:tc>
          <w:tcPr>
            <w:tcW w:w="5487" w:type="dxa"/>
            <w:gridSpan w:val="2"/>
          </w:tcPr>
          <w:p w14:paraId="591932FA"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3650AFD5" w14:textId="0EFD08C7" w:rsidR="00F56AD3" w:rsidRPr="004F6CEC" w:rsidRDefault="00F56AD3" w:rsidP="002A3A20">
            <w:pPr>
              <w:cnfStyle w:val="000000000000" w:firstRow="0" w:lastRow="0" w:firstColumn="0" w:lastColumn="0" w:oddVBand="0" w:evenVBand="0" w:oddHBand="0" w:evenHBand="0" w:firstRowFirstColumn="0" w:firstRowLastColumn="0" w:lastRowFirstColumn="0" w:lastRowLastColumn="0"/>
              <w:rPr>
                <w:rFonts w:cstheme="minorHAnsi"/>
              </w:rPr>
            </w:pPr>
            <w:r w:rsidRPr="00F56AD3">
              <w:rPr>
                <w:rFonts w:cstheme="minorHAnsi"/>
              </w:rPr>
              <w:t>Street protest incidents per year, percentage deviation from tre</w:t>
            </w:r>
            <w:r>
              <w:rPr>
                <w:rFonts w:cstheme="minorHAnsi"/>
              </w:rPr>
              <w:t>nd</w:t>
            </w:r>
          </w:p>
        </w:tc>
        <w:tc>
          <w:tcPr>
            <w:tcW w:w="888" w:type="dxa"/>
            <w:gridSpan w:val="2"/>
          </w:tcPr>
          <w:p w14:paraId="4820E824"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50765D3D" w14:textId="724ABB12" w:rsidR="00F56AD3" w:rsidRDefault="00F56AD3" w:rsidP="002A3A20">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59</w:t>
            </w:r>
          </w:p>
        </w:tc>
      </w:tr>
      <w:tr w:rsidR="002A3A20" w:rsidRPr="004F6CEC" w14:paraId="20BC7CEA" w14:textId="77777777"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051BC02D" w14:textId="77777777" w:rsidR="002A3A20" w:rsidRDefault="002A3A20" w:rsidP="002A3A20">
            <w:pPr>
              <w:rPr>
                <w:rFonts w:cstheme="minorHAnsi"/>
              </w:rPr>
            </w:pPr>
          </w:p>
          <w:p w14:paraId="11B11960" w14:textId="279D68DC" w:rsidR="002A3A20" w:rsidRPr="002A3A20" w:rsidRDefault="00F56AD3" w:rsidP="002A3A20">
            <w:pPr>
              <w:rPr>
                <w:rFonts w:cstheme="minorHAnsi"/>
                <w:caps w:val="0"/>
              </w:rPr>
            </w:pPr>
            <w:r>
              <w:rPr>
                <w:rFonts w:cstheme="minorHAnsi"/>
                <w:caps w:val="0"/>
              </w:rPr>
              <w:t>DEMOSDEV</w:t>
            </w:r>
          </w:p>
        </w:tc>
        <w:tc>
          <w:tcPr>
            <w:tcW w:w="5487" w:type="dxa"/>
            <w:gridSpan w:val="2"/>
          </w:tcPr>
          <w:p w14:paraId="778F8542" w14:textId="77777777" w:rsidR="002A3A20"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5227285A" w14:textId="0F5334A8" w:rsidR="00F56AD3" w:rsidRPr="004F6CEC"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r w:rsidRPr="00F56AD3">
              <w:rPr>
                <w:rFonts w:cstheme="minorHAnsi"/>
              </w:rPr>
              <w:t>Demonstrations per year, percentage deviation from trend</w:t>
            </w:r>
          </w:p>
        </w:tc>
        <w:tc>
          <w:tcPr>
            <w:tcW w:w="888" w:type="dxa"/>
            <w:gridSpan w:val="2"/>
          </w:tcPr>
          <w:p w14:paraId="330A5C14" w14:textId="77777777" w:rsidR="002A3A20"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4343F28A" w14:textId="7F23B120" w:rsidR="00F56AD3"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159</w:t>
            </w:r>
          </w:p>
        </w:tc>
      </w:tr>
      <w:tr w:rsidR="002A3A20" w:rsidRPr="004F6CEC" w14:paraId="36AFA419" w14:textId="77777777" w:rsidTr="00F56AD3">
        <w:trPr>
          <w:trHeight w:val="848"/>
        </w:trPr>
        <w:tc>
          <w:tcPr>
            <w:cnfStyle w:val="001000000000" w:firstRow="0" w:lastRow="0" w:firstColumn="1" w:lastColumn="0" w:oddVBand="0" w:evenVBand="0" w:oddHBand="0" w:evenHBand="0" w:firstRowFirstColumn="0" w:firstRowLastColumn="0" w:lastRowFirstColumn="0" w:lastRowLastColumn="0"/>
            <w:tcW w:w="1967" w:type="dxa"/>
          </w:tcPr>
          <w:p w14:paraId="2C3FCD09" w14:textId="77777777" w:rsidR="002A3A20" w:rsidRDefault="002A3A20" w:rsidP="002A3A20">
            <w:pPr>
              <w:rPr>
                <w:rFonts w:cstheme="minorHAnsi"/>
              </w:rPr>
            </w:pPr>
          </w:p>
          <w:p w14:paraId="64884394" w14:textId="0C0ACF1C" w:rsidR="00F56AD3" w:rsidRPr="00F56AD3" w:rsidRDefault="00F56AD3" w:rsidP="002A3A20">
            <w:pPr>
              <w:rPr>
                <w:rFonts w:cstheme="minorHAnsi"/>
                <w:caps w:val="0"/>
              </w:rPr>
            </w:pPr>
            <w:r>
              <w:rPr>
                <w:rFonts w:cstheme="minorHAnsi"/>
                <w:caps w:val="0"/>
              </w:rPr>
              <w:t>RIOTSDEV</w:t>
            </w:r>
          </w:p>
        </w:tc>
        <w:tc>
          <w:tcPr>
            <w:tcW w:w="5487" w:type="dxa"/>
            <w:gridSpan w:val="2"/>
          </w:tcPr>
          <w:p w14:paraId="7FEEDFC7"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5A957010" w14:textId="5801A02C" w:rsidR="00F56AD3" w:rsidRPr="004F6CEC" w:rsidRDefault="00F56AD3" w:rsidP="002A3A20">
            <w:pPr>
              <w:cnfStyle w:val="000000000000" w:firstRow="0" w:lastRow="0" w:firstColumn="0" w:lastColumn="0" w:oddVBand="0" w:evenVBand="0" w:oddHBand="0" w:evenHBand="0" w:firstRowFirstColumn="0" w:firstRowLastColumn="0" w:lastRowFirstColumn="0" w:lastRowLastColumn="0"/>
              <w:rPr>
                <w:rFonts w:cstheme="minorHAnsi"/>
              </w:rPr>
            </w:pPr>
            <w:r w:rsidRPr="00F56AD3">
              <w:rPr>
                <w:rFonts w:cstheme="minorHAnsi"/>
              </w:rPr>
              <w:t>Violent riots per year, percentage deviation from trend</w:t>
            </w:r>
          </w:p>
        </w:tc>
        <w:tc>
          <w:tcPr>
            <w:tcW w:w="888" w:type="dxa"/>
            <w:gridSpan w:val="2"/>
          </w:tcPr>
          <w:p w14:paraId="4DE60C74"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31F8F3D9" w14:textId="05B17670" w:rsidR="00F56AD3" w:rsidRDefault="00F56AD3" w:rsidP="002A3A20">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159</w:t>
            </w:r>
          </w:p>
        </w:tc>
      </w:tr>
      <w:tr w:rsidR="00F56AD3" w:rsidRPr="004F6CEC" w14:paraId="2B2E0EC2" w14:textId="77777777"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0B5C34CB" w14:textId="77777777" w:rsidR="00F56AD3" w:rsidRDefault="00F56AD3" w:rsidP="002A3A20">
            <w:pPr>
              <w:rPr>
                <w:rFonts w:cstheme="minorHAnsi"/>
                <w:b w:val="0"/>
                <w:bCs w:val="0"/>
                <w:caps w:val="0"/>
              </w:rPr>
            </w:pPr>
          </w:p>
          <w:p w14:paraId="0A91F49E" w14:textId="54846532" w:rsidR="00F56AD3" w:rsidRPr="00F56AD3" w:rsidRDefault="00F56AD3" w:rsidP="002A3A20">
            <w:pPr>
              <w:rPr>
                <w:rFonts w:cstheme="minorHAnsi"/>
              </w:rPr>
            </w:pPr>
            <w:r>
              <w:rPr>
                <w:rFonts w:cstheme="minorHAnsi"/>
              </w:rPr>
              <w:t>sTRIKESDEV</w:t>
            </w:r>
          </w:p>
        </w:tc>
        <w:tc>
          <w:tcPr>
            <w:tcW w:w="5487" w:type="dxa"/>
            <w:gridSpan w:val="2"/>
          </w:tcPr>
          <w:p w14:paraId="7384BF60" w14:textId="77777777" w:rsidR="00F56AD3"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1C61F72A" w14:textId="7FE2D7A4" w:rsidR="00F56AD3" w:rsidRPr="004F6CEC"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r w:rsidRPr="00F56AD3">
              <w:rPr>
                <w:rFonts w:cstheme="minorHAnsi"/>
              </w:rPr>
              <w:t>General strikes per year, percentage deviation from trend</w:t>
            </w:r>
          </w:p>
        </w:tc>
        <w:tc>
          <w:tcPr>
            <w:tcW w:w="888" w:type="dxa"/>
            <w:gridSpan w:val="2"/>
          </w:tcPr>
          <w:p w14:paraId="5B3D5396" w14:textId="77777777" w:rsidR="00F56AD3"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7553CEB6" w14:textId="0B35DD42" w:rsidR="00F56AD3"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159</w:t>
            </w:r>
          </w:p>
        </w:tc>
      </w:tr>
      <w:tr w:rsidR="00F56AD3" w:rsidRPr="004F6CEC" w14:paraId="7BA5C6C1" w14:textId="77777777" w:rsidTr="00F56AD3">
        <w:trPr>
          <w:trHeight w:val="848"/>
        </w:trPr>
        <w:tc>
          <w:tcPr>
            <w:cnfStyle w:val="001000000000" w:firstRow="0" w:lastRow="0" w:firstColumn="1" w:lastColumn="0" w:oddVBand="0" w:evenVBand="0" w:oddHBand="0" w:evenHBand="0" w:firstRowFirstColumn="0" w:firstRowLastColumn="0" w:lastRowFirstColumn="0" w:lastRowLastColumn="0"/>
            <w:tcW w:w="1967" w:type="dxa"/>
          </w:tcPr>
          <w:p w14:paraId="637035A8" w14:textId="77777777" w:rsidR="00F56AD3" w:rsidRDefault="00F56AD3" w:rsidP="002A3A20">
            <w:pPr>
              <w:rPr>
                <w:rFonts w:cstheme="minorHAnsi"/>
              </w:rPr>
            </w:pPr>
          </w:p>
          <w:p w14:paraId="63EBD23E" w14:textId="42582DF8" w:rsidR="00F56AD3" w:rsidRPr="00F56AD3" w:rsidRDefault="00F56AD3" w:rsidP="002A3A20">
            <w:pPr>
              <w:rPr>
                <w:rFonts w:cstheme="minorHAnsi"/>
                <w:caps w:val="0"/>
              </w:rPr>
            </w:pPr>
            <w:r>
              <w:rPr>
                <w:rFonts w:cstheme="minorHAnsi"/>
                <w:caps w:val="0"/>
              </w:rPr>
              <w:t>RGDP</w:t>
            </w:r>
          </w:p>
        </w:tc>
        <w:tc>
          <w:tcPr>
            <w:tcW w:w="5487" w:type="dxa"/>
            <w:gridSpan w:val="2"/>
          </w:tcPr>
          <w:p w14:paraId="5250F64A" w14:textId="77777777" w:rsidR="00F56AD3" w:rsidRDefault="00F56AD3"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68ED76AD" w14:textId="5786F3EB" w:rsidR="00F56AD3" w:rsidRPr="004F6CEC" w:rsidRDefault="00F56AD3" w:rsidP="002A3A20">
            <w:pPr>
              <w:cnfStyle w:val="000000000000" w:firstRow="0" w:lastRow="0" w:firstColumn="0" w:lastColumn="0" w:oddVBand="0" w:evenVBand="0" w:oddHBand="0" w:evenHBand="0" w:firstRowFirstColumn="0" w:firstRowLastColumn="0" w:lastRowFirstColumn="0" w:lastRowLastColumn="0"/>
              <w:rPr>
                <w:rFonts w:cstheme="minorHAnsi"/>
              </w:rPr>
            </w:pPr>
            <w:r w:rsidRPr="00F56AD3">
              <w:rPr>
                <w:rFonts w:cstheme="minorHAnsi"/>
              </w:rPr>
              <w:t>Real GDP per capita</w:t>
            </w:r>
          </w:p>
        </w:tc>
        <w:tc>
          <w:tcPr>
            <w:tcW w:w="888" w:type="dxa"/>
            <w:gridSpan w:val="2"/>
          </w:tcPr>
          <w:p w14:paraId="43A3379F" w14:textId="77777777" w:rsidR="00F56AD3" w:rsidRDefault="00F56AD3"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78EEC919" w14:textId="0B2551F9" w:rsidR="00F56AD3" w:rsidRDefault="00961586" w:rsidP="002A3A20">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3</w:t>
            </w:r>
          </w:p>
        </w:tc>
      </w:tr>
      <w:tr w:rsidR="00F56AD3" w:rsidRPr="004F6CEC" w14:paraId="43AF2A5F" w14:textId="77777777"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50AB81DC" w14:textId="77777777" w:rsidR="00F56AD3" w:rsidRDefault="00F56AD3" w:rsidP="002A3A20">
            <w:pPr>
              <w:rPr>
                <w:rFonts w:cstheme="minorHAnsi"/>
                <w:caps w:val="0"/>
              </w:rPr>
            </w:pPr>
          </w:p>
          <w:p w14:paraId="5EEB1878" w14:textId="713C79ED" w:rsidR="00F56AD3" w:rsidRPr="00F56AD3" w:rsidRDefault="00F56AD3" w:rsidP="002A3A20">
            <w:pPr>
              <w:rPr>
                <w:rFonts w:cstheme="minorHAnsi"/>
              </w:rPr>
            </w:pPr>
            <w:r>
              <w:rPr>
                <w:rFonts w:cstheme="minorHAnsi"/>
              </w:rPr>
              <w:t>GDPPEAK</w:t>
            </w:r>
          </w:p>
        </w:tc>
        <w:tc>
          <w:tcPr>
            <w:tcW w:w="5487" w:type="dxa"/>
            <w:gridSpan w:val="2"/>
          </w:tcPr>
          <w:p w14:paraId="294FF173" w14:textId="77777777" w:rsidR="00F56AD3"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7C169F1D" w14:textId="6EB82312" w:rsidR="00F56AD3" w:rsidRPr="004F6CEC"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r w:rsidRPr="00F56AD3">
              <w:rPr>
                <w:rFonts w:cstheme="minorHAnsi"/>
              </w:rPr>
              <w:t>“1” if real GDP per capita peak in this year</w:t>
            </w:r>
          </w:p>
        </w:tc>
        <w:tc>
          <w:tcPr>
            <w:tcW w:w="888" w:type="dxa"/>
            <w:gridSpan w:val="2"/>
          </w:tcPr>
          <w:p w14:paraId="27CCF122" w14:textId="77777777" w:rsidR="00F56AD3"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0AE30E7B" w14:textId="7C4B6350" w:rsidR="00961586" w:rsidRDefault="00961586" w:rsidP="002A3A20">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w:t>
            </w:r>
          </w:p>
        </w:tc>
      </w:tr>
      <w:tr w:rsidR="00F56AD3" w:rsidRPr="004F6CEC" w14:paraId="67E2BF77" w14:textId="06B63F6D" w:rsidTr="00F56AD3">
        <w:trPr>
          <w:trHeight w:val="848"/>
        </w:trPr>
        <w:tc>
          <w:tcPr>
            <w:cnfStyle w:val="001000000000" w:firstRow="0" w:lastRow="0" w:firstColumn="1" w:lastColumn="0" w:oddVBand="0" w:evenVBand="0" w:oddHBand="0" w:evenHBand="0" w:firstRowFirstColumn="0" w:firstRowLastColumn="0" w:lastRowFirstColumn="0" w:lastRowLastColumn="0"/>
            <w:tcW w:w="1967" w:type="dxa"/>
          </w:tcPr>
          <w:p w14:paraId="60B520F0" w14:textId="77777777" w:rsidR="002A3A20" w:rsidRPr="004F6CEC" w:rsidRDefault="002A3A20" w:rsidP="002A3A20">
            <w:pPr>
              <w:rPr>
                <w:rFonts w:cstheme="minorHAnsi"/>
                <w:b w:val="0"/>
                <w:bCs w:val="0"/>
                <w:caps w:val="0"/>
              </w:rPr>
            </w:pPr>
          </w:p>
          <w:p w14:paraId="1FBD7F57" w14:textId="77777777" w:rsidR="002A3A20" w:rsidRPr="004F6CEC" w:rsidRDefault="002A3A20" w:rsidP="002A3A20">
            <w:pPr>
              <w:rPr>
                <w:rFonts w:cstheme="minorHAnsi"/>
                <w:b w:val="0"/>
                <w:bCs w:val="0"/>
                <w:caps w:val="0"/>
              </w:rPr>
            </w:pPr>
            <w:r w:rsidRPr="004F6CEC">
              <w:rPr>
                <w:rFonts w:cstheme="minorHAnsi"/>
                <w:lang w:val="en-GB"/>
              </w:rPr>
              <w:t>crisisJST</w:t>
            </w:r>
          </w:p>
        </w:tc>
        <w:tc>
          <w:tcPr>
            <w:tcW w:w="5487" w:type="dxa"/>
            <w:gridSpan w:val="2"/>
          </w:tcPr>
          <w:p w14:paraId="43CAF283" w14:textId="77777777"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5BC6777C" w14:textId="77777777"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r w:rsidRPr="004F6CEC">
              <w:rPr>
                <w:rFonts w:cstheme="minorHAnsi"/>
                <w:lang w:val="en-GB"/>
              </w:rPr>
              <w:t>“1” if systemic financial crisis in this year</w:t>
            </w:r>
          </w:p>
        </w:tc>
        <w:tc>
          <w:tcPr>
            <w:tcW w:w="888" w:type="dxa"/>
            <w:gridSpan w:val="2"/>
          </w:tcPr>
          <w:p w14:paraId="05696EA7"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18ABF3F2" w14:textId="38C6C1D4"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w:t>
            </w:r>
          </w:p>
        </w:tc>
      </w:tr>
      <w:tr w:rsidR="00F56AD3" w:rsidRPr="004F6CEC" w14:paraId="0F05E14D" w14:textId="17BA38FF"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00D815E5" w14:textId="77777777" w:rsidR="002A3A20" w:rsidRPr="004F6CEC" w:rsidRDefault="002A3A20" w:rsidP="002A3A20">
            <w:pPr>
              <w:rPr>
                <w:rFonts w:cstheme="minorHAnsi"/>
                <w:b w:val="0"/>
                <w:bCs w:val="0"/>
                <w:caps w:val="0"/>
              </w:rPr>
            </w:pPr>
          </w:p>
          <w:p w14:paraId="7CCCA79D" w14:textId="77777777" w:rsidR="002A3A20" w:rsidRPr="004F6CEC" w:rsidRDefault="002A3A20" w:rsidP="002A3A20">
            <w:pPr>
              <w:rPr>
                <w:rFonts w:cstheme="minorHAnsi"/>
                <w:b w:val="0"/>
                <w:bCs w:val="0"/>
                <w:caps w:val="0"/>
              </w:rPr>
            </w:pPr>
            <w:r w:rsidRPr="004F6CEC">
              <w:rPr>
                <w:rFonts w:cstheme="minorHAnsi"/>
                <w:lang w:val="en-GB"/>
              </w:rPr>
              <w:t>pk_fin</w:t>
            </w:r>
          </w:p>
        </w:tc>
        <w:tc>
          <w:tcPr>
            <w:tcW w:w="5487" w:type="dxa"/>
            <w:gridSpan w:val="2"/>
          </w:tcPr>
          <w:p w14:paraId="52471F6E" w14:textId="77777777"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0D8DABD6" w14:textId="77777777"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sidRPr="004F6CEC">
              <w:rPr>
                <w:rFonts w:cstheme="minorHAnsi"/>
                <w:lang w:val="en-GB"/>
              </w:rPr>
              <w:t>“1” if financial recession starts in this year</w:t>
            </w:r>
          </w:p>
        </w:tc>
        <w:tc>
          <w:tcPr>
            <w:tcW w:w="888" w:type="dxa"/>
            <w:gridSpan w:val="2"/>
          </w:tcPr>
          <w:p w14:paraId="691DD74D" w14:textId="77777777" w:rsidR="002A3A20"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5E295D4F" w14:textId="38D981BC"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w:t>
            </w:r>
          </w:p>
        </w:tc>
      </w:tr>
      <w:tr w:rsidR="00F56AD3" w:rsidRPr="004F6CEC" w14:paraId="4471FF6E" w14:textId="73ED9542" w:rsidTr="00F56AD3">
        <w:trPr>
          <w:trHeight w:val="848"/>
        </w:trPr>
        <w:tc>
          <w:tcPr>
            <w:cnfStyle w:val="001000000000" w:firstRow="0" w:lastRow="0" w:firstColumn="1" w:lastColumn="0" w:oddVBand="0" w:evenVBand="0" w:oddHBand="0" w:evenHBand="0" w:firstRowFirstColumn="0" w:firstRowLastColumn="0" w:lastRowFirstColumn="0" w:lastRowLastColumn="0"/>
            <w:tcW w:w="1967" w:type="dxa"/>
          </w:tcPr>
          <w:p w14:paraId="6FA0EF0F" w14:textId="77777777" w:rsidR="002A3A20" w:rsidRPr="004F6CEC" w:rsidRDefault="002A3A20" w:rsidP="002A3A20">
            <w:pPr>
              <w:rPr>
                <w:rFonts w:cstheme="minorHAnsi"/>
                <w:b w:val="0"/>
                <w:bCs w:val="0"/>
                <w:caps w:val="0"/>
              </w:rPr>
            </w:pPr>
          </w:p>
          <w:p w14:paraId="0BFFF31C" w14:textId="77777777" w:rsidR="002A3A20" w:rsidRPr="004F6CEC" w:rsidRDefault="002A3A20" w:rsidP="002A3A20">
            <w:pPr>
              <w:rPr>
                <w:rFonts w:cstheme="minorHAnsi"/>
                <w:b w:val="0"/>
                <w:bCs w:val="0"/>
                <w:caps w:val="0"/>
              </w:rPr>
            </w:pPr>
            <w:r w:rsidRPr="004F6CEC">
              <w:rPr>
                <w:rFonts w:cstheme="minorHAnsi"/>
                <w:lang w:val="en-GB"/>
              </w:rPr>
              <w:t>pk_norm</w:t>
            </w:r>
          </w:p>
        </w:tc>
        <w:tc>
          <w:tcPr>
            <w:tcW w:w="5487" w:type="dxa"/>
            <w:gridSpan w:val="2"/>
          </w:tcPr>
          <w:p w14:paraId="751E38EF" w14:textId="77777777"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237B18C5" w14:textId="77777777"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r w:rsidRPr="004F6CEC">
              <w:rPr>
                <w:rFonts w:cstheme="minorHAnsi"/>
                <w:lang w:val="en-GB"/>
              </w:rPr>
              <w:t>“1” if non-financial recession starts in this year</w:t>
            </w:r>
          </w:p>
        </w:tc>
        <w:tc>
          <w:tcPr>
            <w:tcW w:w="888" w:type="dxa"/>
            <w:gridSpan w:val="2"/>
          </w:tcPr>
          <w:p w14:paraId="0522CFED"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7C8404F3" w14:textId="238F6D93"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0</w:t>
            </w:r>
          </w:p>
        </w:tc>
      </w:tr>
      <w:tr w:rsidR="00F56AD3" w:rsidRPr="004F6CEC" w14:paraId="55085E39" w14:textId="6FBEE7C5"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6460EBD6" w14:textId="77777777" w:rsidR="002A3A20" w:rsidRPr="004F6CEC" w:rsidRDefault="002A3A20" w:rsidP="002A3A20">
            <w:pPr>
              <w:rPr>
                <w:rFonts w:cstheme="minorHAnsi"/>
                <w:b w:val="0"/>
                <w:bCs w:val="0"/>
                <w:caps w:val="0"/>
              </w:rPr>
            </w:pPr>
          </w:p>
          <w:p w14:paraId="75445884" w14:textId="77777777" w:rsidR="002A3A20" w:rsidRPr="004F6CEC" w:rsidRDefault="002A3A20" w:rsidP="002A3A20">
            <w:pPr>
              <w:rPr>
                <w:rFonts w:cstheme="minorHAnsi"/>
                <w:b w:val="0"/>
                <w:bCs w:val="0"/>
                <w:caps w:val="0"/>
              </w:rPr>
            </w:pPr>
            <w:r w:rsidRPr="004F6CEC">
              <w:rPr>
                <w:rFonts w:cstheme="minorHAnsi"/>
                <w:lang w:val="en-GB"/>
              </w:rPr>
              <w:t>pk_dis</w:t>
            </w:r>
          </w:p>
        </w:tc>
        <w:tc>
          <w:tcPr>
            <w:tcW w:w="5487" w:type="dxa"/>
            <w:gridSpan w:val="2"/>
          </w:tcPr>
          <w:p w14:paraId="5A04AFBF" w14:textId="77777777"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00D70C88" w14:textId="77777777"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sidRPr="004F6CEC">
              <w:rPr>
                <w:rFonts w:cstheme="minorHAnsi"/>
                <w:lang w:val="en-GB"/>
              </w:rPr>
              <w:t>“1” if non-financial macroeconomic disaster starts in this year</w:t>
            </w:r>
          </w:p>
        </w:tc>
        <w:tc>
          <w:tcPr>
            <w:tcW w:w="888" w:type="dxa"/>
            <w:gridSpan w:val="2"/>
          </w:tcPr>
          <w:p w14:paraId="40CB4CEB" w14:textId="77777777" w:rsidR="002A3A20"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09CE5666" w14:textId="5252B095"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w:t>
            </w:r>
          </w:p>
        </w:tc>
      </w:tr>
      <w:tr w:rsidR="00F56AD3" w:rsidRPr="004F6CEC" w14:paraId="71D3498C" w14:textId="4BD534D6" w:rsidTr="00F56AD3">
        <w:trPr>
          <w:trHeight w:val="848"/>
        </w:trPr>
        <w:tc>
          <w:tcPr>
            <w:cnfStyle w:val="001000000000" w:firstRow="0" w:lastRow="0" w:firstColumn="1" w:lastColumn="0" w:oddVBand="0" w:evenVBand="0" w:oddHBand="0" w:evenHBand="0" w:firstRowFirstColumn="0" w:firstRowLastColumn="0" w:lastRowFirstColumn="0" w:lastRowLastColumn="0"/>
            <w:tcW w:w="1967" w:type="dxa"/>
          </w:tcPr>
          <w:p w14:paraId="0093F997" w14:textId="77777777" w:rsidR="002A3A20" w:rsidRDefault="002A3A20" w:rsidP="002A3A20">
            <w:pPr>
              <w:rPr>
                <w:rFonts w:cstheme="minorHAnsi"/>
              </w:rPr>
            </w:pPr>
          </w:p>
          <w:p w14:paraId="34ED1502" w14:textId="10E5D4A1" w:rsidR="00F56AD3" w:rsidRPr="00F56AD3" w:rsidRDefault="00F56AD3" w:rsidP="002A3A20">
            <w:pPr>
              <w:rPr>
                <w:rFonts w:cstheme="minorHAnsi"/>
                <w:caps w:val="0"/>
              </w:rPr>
            </w:pPr>
            <w:r>
              <w:rPr>
                <w:rFonts w:cstheme="minorHAnsi"/>
                <w:caps w:val="0"/>
              </w:rPr>
              <w:t>CPI</w:t>
            </w:r>
          </w:p>
        </w:tc>
        <w:tc>
          <w:tcPr>
            <w:tcW w:w="5487" w:type="dxa"/>
            <w:gridSpan w:val="2"/>
          </w:tcPr>
          <w:p w14:paraId="2E18C243"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24873399" w14:textId="2F4F4097" w:rsidR="00F56AD3" w:rsidRPr="004F6CEC" w:rsidRDefault="00F56AD3" w:rsidP="002A3A20">
            <w:pPr>
              <w:cnfStyle w:val="000000000000" w:firstRow="0" w:lastRow="0" w:firstColumn="0" w:lastColumn="0" w:oddVBand="0" w:evenVBand="0" w:oddHBand="0" w:evenHBand="0" w:firstRowFirstColumn="0" w:firstRowLastColumn="0" w:lastRowFirstColumn="0" w:lastRowLastColumn="0"/>
              <w:rPr>
                <w:rFonts w:cstheme="minorHAnsi"/>
              </w:rPr>
            </w:pPr>
            <w:r w:rsidRPr="00F56AD3">
              <w:rPr>
                <w:rFonts w:cstheme="minorHAnsi"/>
              </w:rPr>
              <w:t>C</w:t>
            </w:r>
            <w:r>
              <w:rPr>
                <w:rFonts w:cstheme="minorHAnsi"/>
              </w:rPr>
              <w:t xml:space="preserve">onsumer </w:t>
            </w:r>
            <w:r w:rsidRPr="00F56AD3">
              <w:rPr>
                <w:rFonts w:cstheme="minorHAnsi"/>
              </w:rPr>
              <w:t>P</w:t>
            </w:r>
            <w:r>
              <w:rPr>
                <w:rFonts w:cstheme="minorHAnsi"/>
              </w:rPr>
              <w:t xml:space="preserve">rice </w:t>
            </w:r>
            <w:r w:rsidRPr="00F56AD3">
              <w:rPr>
                <w:rFonts w:cstheme="minorHAnsi"/>
              </w:rPr>
              <w:t>I</w:t>
            </w:r>
            <w:r>
              <w:rPr>
                <w:rFonts w:cstheme="minorHAnsi"/>
              </w:rPr>
              <w:t>ndex (</w:t>
            </w:r>
            <w:r w:rsidRPr="00F56AD3">
              <w:rPr>
                <w:rFonts w:cstheme="minorHAnsi"/>
              </w:rPr>
              <w:t>inflation rate</w:t>
            </w:r>
            <w:r>
              <w:rPr>
                <w:rFonts w:cstheme="minorHAnsi"/>
              </w:rPr>
              <w:t>)</w:t>
            </w:r>
          </w:p>
        </w:tc>
        <w:tc>
          <w:tcPr>
            <w:tcW w:w="888" w:type="dxa"/>
            <w:gridSpan w:val="2"/>
          </w:tcPr>
          <w:p w14:paraId="463FB82B"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4D58CEE8" w14:textId="053C8279" w:rsidR="00961586" w:rsidRPr="004F6CEC" w:rsidRDefault="00961586" w:rsidP="002A3A20">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07</w:t>
            </w:r>
          </w:p>
        </w:tc>
      </w:tr>
      <w:tr w:rsidR="00F56AD3" w:rsidRPr="004F6CEC" w14:paraId="5EEA9476" w14:textId="77777777" w:rsidTr="00F56AD3">
        <w:trPr>
          <w:cnfStyle w:val="000000100000" w:firstRow="0" w:lastRow="0" w:firstColumn="0" w:lastColumn="0" w:oddVBand="0" w:evenVBand="0" w:oddHBand="1" w:evenHBand="0" w:firstRowFirstColumn="0" w:firstRowLastColumn="0" w:lastRowFirstColumn="0" w:lastRowLastColumn="0"/>
          <w:trHeight w:val="848"/>
        </w:trPr>
        <w:tc>
          <w:tcPr>
            <w:cnfStyle w:val="001000000000" w:firstRow="0" w:lastRow="0" w:firstColumn="1" w:lastColumn="0" w:oddVBand="0" w:evenVBand="0" w:oddHBand="0" w:evenHBand="0" w:firstRowFirstColumn="0" w:firstRowLastColumn="0" w:lastRowFirstColumn="0" w:lastRowLastColumn="0"/>
            <w:tcW w:w="1967" w:type="dxa"/>
          </w:tcPr>
          <w:p w14:paraId="22FD9E18" w14:textId="77777777" w:rsidR="00F56AD3" w:rsidRDefault="00F56AD3" w:rsidP="002A3A20">
            <w:pPr>
              <w:rPr>
                <w:rFonts w:cstheme="minorHAnsi"/>
                <w:b w:val="0"/>
                <w:bCs w:val="0"/>
                <w:caps w:val="0"/>
              </w:rPr>
            </w:pPr>
          </w:p>
          <w:p w14:paraId="1CD7C21E" w14:textId="740BD90F" w:rsidR="00F56AD3" w:rsidRPr="00F56AD3" w:rsidRDefault="00F56AD3" w:rsidP="002A3A20">
            <w:pPr>
              <w:rPr>
                <w:rFonts w:cstheme="minorHAnsi"/>
              </w:rPr>
            </w:pPr>
            <w:r>
              <w:rPr>
                <w:rFonts w:cstheme="minorHAnsi"/>
              </w:rPr>
              <w:t>govcris</w:t>
            </w:r>
          </w:p>
        </w:tc>
        <w:tc>
          <w:tcPr>
            <w:tcW w:w="5487" w:type="dxa"/>
            <w:gridSpan w:val="2"/>
          </w:tcPr>
          <w:p w14:paraId="77C0DF44" w14:textId="77777777" w:rsidR="00F56AD3"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1C3EC388" w14:textId="79F56170" w:rsidR="00F56AD3" w:rsidRPr="004F6CEC"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r w:rsidRPr="00F56AD3">
              <w:rPr>
                <w:rFonts w:cstheme="minorHAnsi"/>
              </w:rPr>
              <w:t>Number of major government crises per year</w:t>
            </w:r>
          </w:p>
        </w:tc>
        <w:tc>
          <w:tcPr>
            <w:tcW w:w="888" w:type="dxa"/>
            <w:gridSpan w:val="2"/>
          </w:tcPr>
          <w:p w14:paraId="4E87D136" w14:textId="77777777" w:rsidR="00F56AD3" w:rsidRDefault="00F56AD3"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2EDFE896" w14:textId="405D6D6F" w:rsidR="00961586" w:rsidRPr="004F6CEC" w:rsidRDefault="00961586" w:rsidP="002A3A20">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173</w:t>
            </w:r>
          </w:p>
        </w:tc>
      </w:tr>
      <w:tr w:rsidR="00F56AD3" w:rsidRPr="004F6CEC" w14:paraId="04F3D45C" w14:textId="3135DFB0" w:rsidTr="00F56AD3">
        <w:trPr>
          <w:gridAfter w:val="1"/>
          <w:wAfter w:w="13" w:type="dxa"/>
          <w:trHeight w:val="848"/>
        </w:trPr>
        <w:tc>
          <w:tcPr>
            <w:cnfStyle w:val="001000000000" w:firstRow="0" w:lastRow="0" w:firstColumn="1" w:lastColumn="0" w:oddVBand="0" w:evenVBand="0" w:oddHBand="0" w:evenHBand="0" w:firstRowFirstColumn="0" w:firstRowLastColumn="0" w:lastRowFirstColumn="0" w:lastRowLastColumn="0"/>
            <w:tcW w:w="1967" w:type="dxa"/>
          </w:tcPr>
          <w:p w14:paraId="0DA589AA" w14:textId="77777777" w:rsidR="002A3A20" w:rsidRPr="004F6CEC" w:rsidRDefault="002A3A20" w:rsidP="002A3A20">
            <w:pPr>
              <w:rPr>
                <w:rFonts w:cstheme="minorHAnsi"/>
                <w:b w:val="0"/>
                <w:bCs w:val="0"/>
                <w:caps w:val="0"/>
              </w:rPr>
            </w:pPr>
          </w:p>
          <w:p w14:paraId="229EF742" w14:textId="77777777" w:rsidR="002A3A20" w:rsidRPr="004F6CEC" w:rsidRDefault="002A3A20" w:rsidP="002A3A20">
            <w:pPr>
              <w:rPr>
                <w:rFonts w:cstheme="minorHAnsi"/>
                <w:b w:val="0"/>
                <w:bCs w:val="0"/>
                <w:caps w:val="0"/>
              </w:rPr>
            </w:pPr>
            <w:r w:rsidRPr="004F6CEC">
              <w:rPr>
                <w:rFonts w:cstheme="minorHAnsi"/>
                <w:lang w:val="en-GB"/>
              </w:rPr>
              <w:t>vetopl</w:t>
            </w:r>
          </w:p>
        </w:tc>
        <w:tc>
          <w:tcPr>
            <w:tcW w:w="5474" w:type="dxa"/>
          </w:tcPr>
          <w:p w14:paraId="478050CE" w14:textId="77777777"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20A8C0A9" w14:textId="77777777"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r w:rsidRPr="004F6CEC">
              <w:rPr>
                <w:rFonts w:cstheme="minorHAnsi"/>
                <w:lang w:val="en-GB"/>
              </w:rPr>
              <w:t>Veto player index</w:t>
            </w:r>
          </w:p>
        </w:tc>
        <w:tc>
          <w:tcPr>
            <w:tcW w:w="888" w:type="dxa"/>
            <w:gridSpan w:val="2"/>
          </w:tcPr>
          <w:p w14:paraId="5AB30EEB"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7AD32805" w14:textId="5363A473"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954</w:t>
            </w:r>
          </w:p>
        </w:tc>
      </w:tr>
      <w:tr w:rsidR="00F56AD3" w:rsidRPr="004F6CEC" w14:paraId="2B8FE09D" w14:textId="11B333CB" w:rsidTr="00F56AD3">
        <w:trPr>
          <w:gridAfter w:val="1"/>
          <w:cnfStyle w:val="000000100000" w:firstRow="0" w:lastRow="0" w:firstColumn="0" w:lastColumn="0" w:oddVBand="0" w:evenVBand="0" w:oddHBand="1" w:evenHBand="0" w:firstRowFirstColumn="0" w:firstRowLastColumn="0" w:lastRowFirstColumn="0" w:lastRowLastColumn="0"/>
          <w:wAfter w:w="13" w:type="dxa"/>
          <w:trHeight w:val="848"/>
        </w:trPr>
        <w:tc>
          <w:tcPr>
            <w:cnfStyle w:val="001000000000" w:firstRow="0" w:lastRow="0" w:firstColumn="1" w:lastColumn="0" w:oddVBand="0" w:evenVBand="0" w:oddHBand="0" w:evenHBand="0" w:firstRowFirstColumn="0" w:firstRowLastColumn="0" w:lastRowFirstColumn="0" w:lastRowLastColumn="0"/>
            <w:tcW w:w="1967" w:type="dxa"/>
          </w:tcPr>
          <w:p w14:paraId="19269368" w14:textId="77777777" w:rsidR="002A3A20" w:rsidRPr="004F6CEC" w:rsidRDefault="002A3A20" w:rsidP="002A3A20">
            <w:pPr>
              <w:rPr>
                <w:rFonts w:cstheme="minorHAnsi"/>
                <w:b w:val="0"/>
                <w:bCs w:val="0"/>
                <w:caps w:val="0"/>
              </w:rPr>
            </w:pPr>
          </w:p>
          <w:p w14:paraId="77F1C948" w14:textId="77777777" w:rsidR="002A3A20" w:rsidRPr="004F6CEC" w:rsidRDefault="002A3A20" w:rsidP="002A3A20">
            <w:pPr>
              <w:rPr>
                <w:rFonts w:cstheme="minorHAnsi"/>
                <w:b w:val="0"/>
                <w:bCs w:val="0"/>
                <w:caps w:val="0"/>
              </w:rPr>
            </w:pPr>
            <w:r w:rsidRPr="004F6CEC">
              <w:rPr>
                <w:rFonts w:cstheme="minorHAnsi"/>
                <w:lang w:val="en-GB"/>
              </w:rPr>
              <w:t>dict</w:t>
            </w:r>
          </w:p>
        </w:tc>
        <w:tc>
          <w:tcPr>
            <w:tcW w:w="5474" w:type="dxa"/>
          </w:tcPr>
          <w:p w14:paraId="11C3BA75" w14:textId="77777777"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1CD4D22E" w14:textId="77777777"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sidRPr="004F6CEC">
              <w:rPr>
                <w:rFonts w:cstheme="minorHAnsi"/>
                <w:lang w:val="en-GB"/>
              </w:rPr>
              <w:t>“1” if dictatorship in this year</w:t>
            </w:r>
          </w:p>
        </w:tc>
        <w:tc>
          <w:tcPr>
            <w:tcW w:w="888" w:type="dxa"/>
            <w:gridSpan w:val="2"/>
          </w:tcPr>
          <w:p w14:paraId="51324790" w14:textId="77777777" w:rsidR="002A3A20"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22D69C7C" w14:textId="10F034E2"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0</w:t>
            </w:r>
          </w:p>
        </w:tc>
      </w:tr>
      <w:tr w:rsidR="00F56AD3" w:rsidRPr="004F6CEC" w14:paraId="57E81E68" w14:textId="1E3DFB32" w:rsidTr="00F56AD3">
        <w:trPr>
          <w:gridAfter w:val="1"/>
          <w:wAfter w:w="13" w:type="dxa"/>
          <w:trHeight w:val="848"/>
        </w:trPr>
        <w:tc>
          <w:tcPr>
            <w:cnfStyle w:val="001000000000" w:firstRow="0" w:lastRow="0" w:firstColumn="1" w:lastColumn="0" w:oddVBand="0" w:evenVBand="0" w:oddHBand="0" w:evenHBand="0" w:firstRowFirstColumn="0" w:firstRowLastColumn="0" w:lastRowFirstColumn="0" w:lastRowLastColumn="0"/>
            <w:tcW w:w="1967" w:type="dxa"/>
          </w:tcPr>
          <w:p w14:paraId="49A8BFD3" w14:textId="77777777" w:rsidR="002A3A20" w:rsidRPr="004F6CEC" w:rsidRDefault="002A3A20" w:rsidP="002A3A20">
            <w:pPr>
              <w:rPr>
                <w:rFonts w:cstheme="minorHAnsi"/>
                <w:b w:val="0"/>
                <w:bCs w:val="0"/>
                <w:caps w:val="0"/>
              </w:rPr>
            </w:pPr>
          </w:p>
          <w:p w14:paraId="69D3E4DB" w14:textId="77777777" w:rsidR="002A3A20" w:rsidRPr="004F6CEC" w:rsidRDefault="002A3A20" w:rsidP="002A3A20">
            <w:pPr>
              <w:rPr>
                <w:rFonts w:cstheme="minorHAnsi"/>
                <w:b w:val="0"/>
                <w:bCs w:val="0"/>
                <w:caps w:val="0"/>
              </w:rPr>
            </w:pPr>
            <w:r w:rsidRPr="004F6CEC">
              <w:rPr>
                <w:rFonts w:cstheme="minorHAnsi"/>
                <w:lang w:val="en-GB"/>
              </w:rPr>
              <w:t>election</w:t>
            </w:r>
          </w:p>
        </w:tc>
        <w:tc>
          <w:tcPr>
            <w:tcW w:w="5474" w:type="dxa"/>
          </w:tcPr>
          <w:p w14:paraId="00FF9249" w14:textId="77777777"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679B9D22" w14:textId="77777777"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r w:rsidRPr="004F6CEC">
              <w:rPr>
                <w:rFonts w:cstheme="minorHAnsi"/>
                <w:lang w:val="en-GB"/>
              </w:rPr>
              <w:t>“1” if election in this year</w:t>
            </w:r>
          </w:p>
        </w:tc>
        <w:tc>
          <w:tcPr>
            <w:tcW w:w="888" w:type="dxa"/>
            <w:gridSpan w:val="2"/>
          </w:tcPr>
          <w:p w14:paraId="560EA3BA" w14:textId="77777777" w:rsidR="002A3A20"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p>
          <w:p w14:paraId="4ADA5ED7" w14:textId="16769C72" w:rsidR="002A3A20" w:rsidRPr="004F6CEC" w:rsidRDefault="002A3A20" w:rsidP="002A3A20">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48</w:t>
            </w:r>
          </w:p>
        </w:tc>
      </w:tr>
      <w:tr w:rsidR="00F56AD3" w:rsidRPr="004F6CEC" w14:paraId="29C7EAB9" w14:textId="3675485B" w:rsidTr="00F56AD3">
        <w:trPr>
          <w:gridAfter w:val="1"/>
          <w:cnfStyle w:val="000000100000" w:firstRow="0" w:lastRow="0" w:firstColumn="0" w:lastColumn="0" w:oddVBand="0" w:evenVBand="0" w:oddHBand="1" w:evenHBand="0" w:firstRowFirstColumn="0" w:firstRowLastColumn="0" w:lastRowFirstColumn="0" w:lastRowLastColumn="0"/>
          <w:wAfter w:w="13" w:type="dxa"/>
          <w:trHeight w:val="848"/>
        </w:trPr>
        <w:tc>
          <w:tcPr>
            <w:cnfStyle w:val="001000000000" w:firstRow="0" w:lastRow="0" w:firstColumn="1" w:lastColumn="0" w:oddVBand="0" w:evenVBand="0" w:oddHBand="0" w:evenHBand="0" w:firstRowFirstColumn="0" w:firstRowLastColumn="0" w:lastRowFirstColumn="0" w:lastRowLastColumn="0"/>
            <w:tcW w:w="1967" w:type="dxa"/>
          </w:tcPr>
          <w:p w14:paraId="7EE36726" w14:textId="77777777" w:rsidR="002A3A20" w:rsidRPr="004F6CEC" w:rsidRDefault="002A3A20" w:rsidP="002A3A20">
            <w:pPr>
              <w:rPr>
                <w:rFonts w:cstheme="minorHAnsi"/>
                <w:b w:val="0"/>
                <w:bCs w:val="0"/>
                <w:caps w:val="0"/>
              </w:rPr>
            </w:pPr>
          </w:p>
          <w:p w14:paraId="74F9282B" w14:textId="77777777" w:rsidR="002A3A20" w:rsidRPr="004F6CEC" w:rsidRDefault="002A3A20" w:rsidP="002A3A20">
            <w:pPr>
              <w:rPr>
                <w:rFonts w:cstheme="minorHAnsi"/>
                <w:b w:val="0"/>
                <w:bCs w:val="0"/>
                <w:caps w:val="0"/>
              </w:rPr>
            </w:pPr>
            <w:r w:rsidRPr="004F6CEC">
              <w:rPr>
                <w:rFonts w:cstheme="minorHAnsi"/>
                <w:lang w:val="en-GB"/>
              </w:rPr>
              <w:t>election_year</w:t>
            </w:r>
          </w:p>
        </w:tc>
        <w:tc>
          <w:tcPr>
            <w:tcW w:w="5474" w:type="dxa"/>
          </w:tcPr>
          <w:p w14:paraId="1586F422" w14:textId="77777777"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75506F3A" w14:textId="77777777"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sidRPr="004F6CEC">
              <w:rPr>
                <w:rFonts w:cstheme="minorHAnsi"/>
                <w:lang w:val="en-GB"/>
              </w:rPr>
              <w:t>Year of most recent election</w:t>
            </w:r>
          </w:p>
        </w:tc>
        <w:tc>
          <w:tcPr>
            <w:tcW w:w="888" w:type="dxa"/>
            <w:gridSpan w:val="2"/>
          </w:tcPr>
          <w:p w14:paraId="7B4A7CFD" w14:textId="77777777" w:rsidR="002A3A20"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p>
          <w:p w14:paraId="4C659443" w14:textId="5FAAFDAD" w:rsidR="002A3A20" w:rsidRPr="004F6CEC" w:rsidRDefault="002A3A20" w:rsidP="002A3A20">
            <w:pPr>
              <w:cnfStyle w:val="000000100000" w:firstRow="0" w:lastRow="0" w:firstColumn="0" w:lastColumn="0" w:oddVBand="0" w:evenVBand="0" w:oddHBand="1" w:evenHBand="0" w:firstRowFirstColumn="0" w:firstRowLastColumn="0" w:lastRowFirstColumn="0" w:lastRowLastColumn="0"/>
              <w:rPr>
                <w:rFonts w:cstheme="minorHAnsi"/>
              </w:rPr>
            </w:pPr>
            <w:r>
              <w:rPr>
                <w:rFonts w:cstheme="minorHAnsi"/>
              </w:rPr>
              <w:t>148</w:t>
            </w:r>
          </w:p>
        </w:tc>
      </w:tr>
      <w:tr w:rsidR="00F56AD3" w:rsidRPr="004F6CEC" w14:paraId="176E62D5" w14:textId="77777777" w:rsidTr="00F56AD3">
        <w:trPr>
          <w:gridAfter w:val="1"/>
          <w:wAfter w:w="13" w:type="dxa"/>
          <w:trHeight w:val="848"/>
        </w:trPr>
        <w:tc>
          <w:tcPr>
            <w:cnfStyle w:val="001000000000" w:firstRow="0" w:lastRow="0" w:firstColumn="1" w:lastColumn="0" w:oddVBand="0" w:evenVBand="0" w:oddHBand="0" w:evenHBand="0" w:firstRowFirstColumn="0" w:firstRowLastColumn="0" w:lastRowFirstColumn="0" w:lastRowLastColumn="0"/>
            <w:tcW w:w="1967" w:type="dxa"/>
          </w:tcPr>
          <w:p w14:paraId="7BD217A6" w14:textId="77777777" w:rsidR="00F56AD3" w:rsidRPr="004F6CEC" w:rsidRDefault="00F56AD3" w:rsidP="00F56AD3">
            <w:pPr>
              <w:rPr>
                <w:rFonts w:cstheme="minorHAnsi"/>
                <w:b w:val="0"/>
                <w:bCs w:val="0"/>
                <w:caps w:val="0"/>
              </w:rPr>
            </w:pPr>
          </w:p>
          <w:p w14:paraId="098AE5C5" w14:textId="45E23F1B" w:rsidR="00F56AD3" w:rsidRPr="004F6CEC" w:rsidRDefault="00F56AD3" w:rsidP="00F56AD3">
            <w:pPr>
              <w:rPr>
                <w:rFonts w:cstheme="minorHAnsi"/>
                <w:b w:val="0"/>
                <w:bCs w:val="0"/>
                <w:caps w:val="0"/>
              </w:rPr>
            </w:pPr>
            <w:r w:rsidRPr="004F6CEC">
              <w:rPr>
                <w:rFonts w:cstheme="minorHAnsi"/>
                <w:lang w:val="en-GB"/>
              </w:rPr>
              <w:t>turnover</w:t>
            </w:r>
          </w:p>
        </w:tc>
        <w:tc>
          <w:tcPr>
            <w:tcW w:w="5474" w:type="dxa"/>
          </w:tcPr>
          <w:p w14:paraId="139BB5C5" w14:textId="77777777" w:rsidR="00F56AD3" w:rsidRPr="004F6CEC" w:rsidRDefault="00F56AD3" w:rsidP="00F56AD3">
            <w:pPr>
              <w:cnfStyle w:val="000000000000" w:firstRow="0" w:lastRow="0" w:firstColumn="0" w:lastColumn="0" w:oddVBand="0" w:evenVBand="0" w:oddHBand="0" w:evenHBand="0" w:firstRowFirstColumn="0" w:firstRowLastColumn="0" w:lastRowFirstColumn="0" w:lastRowLastColumn="0"/>
              <w:rPr>
                <w:rFonts w:cstheme="minorHAnsi"/>
              </w:rPr>
            </w:pPr>
          </w:p>
          <w:p w14:paraId="309D7788" w14:textId="5798FA91" w:rsidR="00F56AD3" w:rsidRPr="004F6CEC" w:rsidRDefault="00F56AD3" w:rsidP="00F56AD3">
            <w:pPr>
              <w:cnfStyle w:val="000000000000" w:firstRow="0" w:lastRow="0" w:firstColumn="0" w:lastColumn="0" w:oddVBand="0" w:evenVBand="0" w:oddHBand="0" w:evenHBand="0" w:firstRowFirstColumn="0" w:firstRowLastColumn="0" w:lastRowFirstColumn="0" w:lastRowLastColumn="0"/>
              <w:rPr>
                <w:rFonts w:cstheme="minorHAnsi"/>
              </w:rPr>
            </w:pPr>
            <w:r w:rsidRPr="004F6CEC">
              <w:rPr>
                <w:rFonts w:cstheme="minorHAnsi"/>
                <w:lang w:val="en-GB"/>
              </w:rPr>
              <w:t>“1” if change in the effective executive in this year</w:t>
            </w:r>
          </w:p>
        </w:tc>
        <w:tc>
          <w:tcPr>
            <w:tcW w:w="888" w:type="dxa"/>
            <w:gridSpan w:val="2"/>
          </w:tcPr>
          <w:p w14:paraId="22D168C4" w14:textId="77777777" w:rsidR="00F56AD3" w:rsidRDefault="00F56AD3" w:rsidP="00F56AD3">
            <w:pPr>
              <w:cnfStyle w:val="000000000000" w:firstRow="0" w:lastRow="0" w:firstColumn="0" w:lastColumn="0" w:oddVBand="0" w:evenVBand="0" w:oddHBand="0" w:evenHBand="0" w:firstRowFirstColumn="0" w:firstRowLastColumn="0" w:lastRowFirstColumn="0" w:lastRowLastColumn="0"/>
              <w:rPr>
                <w:rFonts w:cstheme="minorHAnsi"/>
              </w:rPr>
            </w:pPr>
          </w:p>
          <w:p w14:paraId="23FF6264" w14:textId="56ACE3BE" w:rsidR="00F56AD3" w:rsidRDefault="00F56AD3" w:rsidP="00F56AD3">
            <w:pPr>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28</w:t>
            </w:r>
          </w:p>
        </w:tc>
      </w:tr>
    </w:tbl>
    <w:p w14:paraId="46CA3D1B" w14:textId="3EF9C082" w:rsidR="002A3A20" w:rsidRPr="007E34E7" w:rsidRDefault="002A3A20" w:rsidP="002A3A20"/>
    <w:p w14:paraId="61FA2AE3" w14:textId="08A7C753" w:rsidR="007E34E7" w:rsidRDefault="007E34E7" w:rsidP="000D50A8">
      <w:pPr>
        <w:pStyle w:val="Heading1"/>
      </w:pPr>
      <w:bookmarkStart w:id="10" w:name="_Toc16452971"/>
      <w:r>
        <w:t>Data Preprocessing</w:t>
      </w:r>
      <w:bookmarkEnd w:id="10"/>
    </w:p>
    <w:p w14:paraId="34D1923C" w14:textId="55651C86" w:rsidR="00EF6F18" w:rsidRPr="00EF6F18" w:rsidRDefault="00EF6F18" w:rsidP="00EF6F18">
      <w:pPr>
        <w:pStyle w:val="Heading2"/>
      </w:pPr>
      <w:bookmarkStart w:id="11" w:name="_Toc16452972"/>
      <w:r>
        <w:t>Feature Scaling:</w:t>
      </w:r>
      <w:bookmarkEnd w:id="11"/>
    </w:p>
    <w:p w14:paraId="4BD7B40F" w14:textId="61B1AB4A" w:rsidR="00CF00A6" w:rsidRDefault="00EF6F18" w:rsidP="00CF00A6">
      <w:r w:rsidRPr="000D50A8">
        <w:rPr>
          <w:lang w:val="en-US"/>
        </w:rPr>
        <w:t xml:space="preserve">In some problems we need to scale the data to make it more useful and to reduce the anomalies where they are not needed. Like for dimensionality reduction scaling of the data is a necessity. </w:t>
      </w:r>
      <w:r w:rsidRPr="00EF6F18">
        <w:t>For scaling we are using Standard Scaling.</w:t>
      </w:r>
    </w:p>
    <w:p w14:paraId="78051EB2" w14:textId="2A04E5D7" w:rsidR="00EF6F18" w:rsidRDefault="00EF6F18" w:rsidP="00EF6F18">
      <w:pPr>
        <w:pStyle w:val="Heading2"/>
      </w:pPr>
      <w:bookmarkStart w:id="12" w:name="_Toc16452973"/>
      <w:r>
        <w:t>Data Cleaning:</w:t>
      </w:r>
      <w:bookmarkEnd w:id="12"/>
    </w:p>
    <w:p w14:paraId="4F80E48E" w14:textId="5F5686CC" w:rsidR="00EF6F18" w:rsidRPr="000D50A8" w:rsidRDefault="00EF6F18" w:rsidP="00EF6F18">
      <w:pPr>
        <w:rPr>
          <w:lang w:val="en-US"/>
        </w:rPr>
      </w:pPr>
      <w:r w:rsidRPr="000D50A8">
        <w:rPr>
          <w:lang w:val="en-US"/>
        </w:rPr>
        <w:t>Data cleaning is one of the major parts of the machine learning, as with unsuitable and missing values and string values we cannot apply any models on the data. For that we need to convert these values into numerical values. In our dataset all the values are already numerical or binary but where we are using some external data set, we converted continuous values into binary values using if conditions.</w:t>
      </w:r>
    </w:p>
    <w:p w14:paraId="157E3945" w14:textId="0EDA219C" w:rsidR="00EF6F18" w:rsidRDefault="00EF6F18" w:rsidP="00EF6F18">
      <w:pPr>
        <w:pStyle w:val="Heading3"/>
      </w:pPr>
      <w:bookmarkStart w:id="13" w:name="_Toc16452974"/>
      <w:r>
        <w:t>Missing Values (imputation)</w:t>
      </w:r>
      <w:bookmarkEnd w:id="13"/>
    </w:p>
    <w:p w14:paraId="1EC00F91" w14:textId="13EA87DE" w:rsidR="00EF6F18" w:rsidRPr="000D50A8" w:rsidRDefault="00EF6F18" w:rsidP="00EF6F18">
      <w:pPr>
        <w:rPr>
          <w:lang w:val="en-US"/>
        </w:rPr>
      </w:pPr>
      <w:r w:rsidRPr="000D50A8">
        <w:rPr>
          <w:lang w:val="en-US"/>
        </w:rPr>
        <w:t>In our data set we handled the missing values according to the target value. If its continuous than we used mean or Interpolation and where problem statement works on classification, we used median and mode.</w:t>
      </w:r>
    </w:p>
    <w:p w14:paraId="276B0E71" w14:textId="25EC5DE3" w:rsidR="00EF6F18" w:rsidRDefault="00EF6F18" w:rsidP="00EF6F18">
      <w:pPr>
        <w:pStyle w:val="Heading4"/>
      </w:pPr>
      <w:r>
        <w:t>Mean</w:t>
      </w:r>
    </w:p>
    <w:p w14:paraId="77DA84D5" w14:textId="47768440" w:rsidR="00EF6F18" w:rsidRPr="000D50A8" w:rsidRDefault="00EF6F18" w:rsidP="00EF6F18">
      <w:pPr>
        <w:rPr>
          <w:lang w:val="en-US"/>
        </w:rPr>
      </w:pPr>
      <w:r w:rsidRPr="000D50A8">
        <w:rPr>
          <w:lang w:val="en-US"/>
        </w:rPr>
        <w:t>This function takes the average value of all the available values in that column and fill all the missing values with that average value.</w:t>
      </w:r>
    </w:p>
    <w:p w14:paraId="28BC70EE" w14:textId="62C34B24" w:rsidR="00EF6F18" w:rsidRDefault="00EF6F18" w:rsidP="00EF6F18">
      <w:pPr>
        <w:pStyle w:val="Heading4"/>
      </w:pPr>
      <w:r>
        <w:t>Median</w:t>
      </w:r>
    </w:p>
    <w:p w14:paraId="792693F1" w14:textId="5C7618E6" w:rsidR="00EF6F18" w:rsidRPr="000D50A8" w:rsidRDefault="00EF6F18" w:rsidP="00EF6F18">
      <w:pPr>
        <w:rPr>
          <w:lang w:val="en-US"/>
        </w:rPr>
      </w:pPr>
      <w:r w:rsidRPr="000D50A8">
        <w:rPr>
          <w:lang w:val="en-US"/>
        </w:rPr>
        <w:t>This function arranges all the values in ascending order than take the middle value of that column and fill all the missing values with that number.</w:t>
      </w:r>
    </w:p>
    <w:p w14:paraId="39A6147C" w14:textId="7DD3EF74" w:rsidR="00EF6F18" w:rsidRDefault="00EF6F18" w:rsidP="00EF6F18">
      <w:pPr>
        <w:pStyle w:val="Heading4"/>
      </w:pPr>
      <w:r>
        <w:t>Mode</w:t>
      </w:r>
    </w:p>
    <w:p w14:paraId="46963D6F" w14:textId="555D2FDB" w:rsidR="00EF6F18" w:rsidRPr="000D50A8" w:rsidRDefault="00EF6F18" w:rsidP="00EF6F18">
      <w:pPr>
        <w:rPr>
          <w:lang w:val="en-US"/>
        </w:rPr>
      </w:pPr>
      <w:r w:rsidRPr="000D50A8">
        <w:rPr>
          <w:lang w:val="en-US"/>
        </w:rPr>
        <w:lastRenderedPageBreak/>
        <w:t>This function takes the more often repeated value in that column and fill all the missing values with that number.</w:t>
      </w:r>
    </w:p>
    <w:p w14:paraId="5C35BF05" w14:textId="26A70D12" w:rsidR="00EF6F18" w:rsidRDefault="00EF6F18" w:rsidP="00EF6F18">
      <w:pPr>
        <w:pStyle w:val="Heading4"/>
      </w:pPr>
      <w:r>
        <w:t>Interpolation</w:t>
      </w:r>
    </w:p>
    <w:p w14:paraId="71AD387D" w14:textId="1AC3C600" w:rsidR="00EF6F18" w:rsidRPr="000D50A8" w:rsidRDefault="00EF6F18" w:rsidP="00EF6F18">
      <w:pPr>
        <w:rPr>
          <w:lang w:val="en-US"/>
        </w:rPr>
      </w:pPr>
      <w:r w:rsidRPr="000D50A8">
        <w:rPr>
          <w:lang w:val="en-US"/>
        </w:rPr>
        <w:t>This function finds the estimated values between the two available points.</w:t>
      </w:r>
    </w:p>
    <w:p w14:paraId="3DAE911C" w14:textId="4B229DC4" w:rsidR="007E34E7" w:rsidRDefault="007E34E7" w:rsidP="000D50A8">
      <w:pPr>
        <w:pStyle w:val="Heading1"/>
      </w:pPr>
      <w:bookmarkStart w:id="14" w:name="_Toc16452975"/>
      <w:r>
        <w:t>Machine Learning Algorithms</w:t>
      </w:r>
      <w:bookmarkEnd w:id="14"/>
    </w:p>
    <w:p w14:paraId="71B36E14" w14:textId="1BB7F0BC" w:rsidR="00CF00A6" w:rsidRPr="000D50A8" w:rsidRDefault="00CF00A6" w:rsidP="00CF00A6">
      <w:pPr>
        <w:rPr>
          <w:lang w:val="en-US"/>
        </w:rPr>
      </w:pPr>
      <w:r w:rsidRPr="000D50A8">
        <w:rPr>
          <w:lang w:val="en-US"/>
        </w:rPr>
        <w:t>There are different classes for Machine learning algorithms like Classification, Regression, Dimensionality Reduction and Clustering. In our scope of problems only classification, regression and dimensionality reduction techniques are used.</w:t>
      </w:r>
    </w:p>
    <w:p w14:paraId="7A9B1324" w14:textId="1B639AAF" w:rsidR="00CF00A6" w:rsidRDefault="00CF00A6" w:rsidP="00CF00A6">
      <w:pPr>
        <w:pStyle w:val="Heading2"/>
      </w:pPr>
      <w:bookmarkStart w:id="15" w:name="_Toc16452976"/>
      <w:r>
        <w:t>Regression:</w:t>
      </w:r>
      <w:bookmarkEnd w:id="15"/>
    </w:p>
    <w:p w14:paraId="7EB9765F" w14:textId="391C86B8" w:rsidR="00CF00A6" w:rsidRDefault="00CF00A6" w:rsidP="00CF00A6">
      <w:r w:rsidRPr="000D50A8">
        <w:rPr>
          <w:lang w:val="en-US"/>
        </w:rPr>
        <w:t xml:space="preserve">Regression algorithms are used to find the relationship between dependent variables and independent variable. It is used for Prediction and Forecasting of dependent variable. </w:t>
      </w:r>
      <w:r w:rsidRPr="00CF00A6">
        <w:t>It deals with the continuous type of dependent values</w:t>
      </w:r>
    </w:p>
    <w:p w14:paraId="16690BC6" w14:textId="1810BFC3" w:rsidR="00CF00A6" w:rsidRDefault="00CF00A6" w:rsidP="00CF00A6">
      <w:pPr>
        <w:pStyle w:val="Heading3"/>
      </w:pPr>
      <w:bookmarkStart w:id="16" w:name="_Toc16452977"/>
      <w:r>
        <w:t>Linear Regression</w:t>
      </w:r>
      <w:bookmarkEnd w:id="16"/>
    </w:p>
    <w:p w14:paraId="3709113F" w14:textId="77777777" w:rsidR="00CF00A6" w:rsidRPr="000D50A8" w:rsidRDefault="00CF00A6" w:rsidP="00CF00A6">
      <w:pPr>
        <w:rPr>
          <w:lang w:val="en-US"/>
        </w:rPr>
      </w:pPr>
      <w:r w:rsidRPr="000D50A8">
        <w:rPr>
          <w:lang w:val="en-US"/>
        </w:rPr>
        <w:t>It is a supervised Machine Learning model. This model is used to predict the continuous dependent variable using the independent variable’s (x). X variables and y predictors should have a linear relationship. It is a regression algorithm.</w:t>
      </w:r>
    </w:p>
    <w:p w14:paraId="150A0195" w14:textId="213BBEF8" w:rsidR="00CF00A6" w:rsidRPr="000D50A8" w:rsidRDefault="00CF00A6" w:rsidP="00CF00A6">
      <w:pPr>
        <w:rPr>
          <w:lang w:val="en-US"/>
        </w:rPr>
      </w:pPr>
      <w:r w:rsidRPr="000D50A8">
        <w:rPr>
          <w:lang w:val="en-US"/>
        </w:rPr>
        <w:t>Y=</w:t>
      </w:r>
      <w:proofErr w:type="spellStart"/>
      <w:r w:rsidRPr="000D50A8">
        <w:rPr>
          <w:lang w:val="en-US"/>
        </w:rPr>
        <w:t>mx+c</w:t>
      </w:r>
      <w:proofErr w:type="spellEnd"/>
      <w:r w:rsidRPr="000D50A8">
        <w:rPr>
          <w:lang w:val="en-US"/>
        </w:rPr>
        <w:t>. With x as independent variable, y as dependent variable, c as y-intercept and m as slope of the line.</w:t>
      </w:r>
    </w:p>
    <w:p w14:paraId="0C19E7B2" w14:textId="7DCB00C9" w:rsidR="00CF00A6" w:rsidRDefault="00CF00A6" w:rsidP="00CF00A6">
      <w:pPr>
        <w:pStyle w:val="Heading3"/>
      </w:pPr>
      <w:bookmarkStart w:id="17" w:name="_Toc16452978"/>
      <w:r>
        <w:t>Ridge Regression</w:t>
      </w:r>
      <w:bookmarkEnd w:id="17"/>
    </w:p>
    <w:p w14:paraId="7937A172" w14:textId="4E3BEF94" w:rsidR="00CF00A6" w:rsidRPr="000D50A8" w:rsidRDefault="00CF00A6" w:rsidP="00CF00A6">
      <w:pPr>
        <w:rPr>
          <w:lang w:val="en-US"/>
        </w:rPr>
      </w:pPr>
      <w:r w:rsidRPr="000D50A8">
        <w:rPr>
          <w:lang w:val="en-US"/>
        </w:rPr>
        <w:t>It is regression model like Linear Regression with x as independent continuous variable and y as dependent. This model is used to reduce the effect of overfitting by modifying the slope of the line. (y=</w:t>
      </w:r>
      <w:proofErr w:type="spellStart"/>
      <w:r w:rsidRPr="000D50A8">
        <w:rPr>
          <w:lang w:val="en-US"/>
        </w:rPr>
        <w:t>mx+c</w:t>
      </w:r>
      <w:proofErr w:type="spellEnd"/>
      <w:r w:rsidRPr="000D50A8">
        <w:rPr>
          <w:lang w:val="en-US"/>
        </w:rPr>
        <w:t>). This model multiply (lambda) with the slope m of the line to keep it fitted to the data.</w:t>
      </w:r>
    </w:p>
    <w:p w14:paraId="6C62D761" w14:textId="0E3C687A" w:rsidR="00CF00A6" w:rsidRDefault="00CF00A6" w:rsidP="00CF00A6">
      <w:pPr>
        <w:pStyle w:val="Heading3"/>
      </w:pPr>
      <w:bookmarkStart w:id="18" w:name="_Toc16452979"/>
      <w:r>
        <w:t>Lasso Regression</w:t>
      </w:r>
      <w:bookmarkEnd w:id="18"/>
    </w:p>
    <w:p w14:paraId="4F1B9907" w14:textId="7EF9C3AA" w:rsidR="00CF00A6" w:rsidRPr="000D50A8" w:rsidRDefault="00CF00A6" w:rsidP="00CF00A6">
      <w:pPr>
        <w:rPr>
          <w:lang w:val="en-US"/>
        </w:rPr>
      </w:pPr>
      <w:r w:rsidRPr="000D50A8">
        <w:rPr>
          <w:lang w:val="en-US"/>
        </w:rPr>
        <w:t>It is regression model used for supervised learning. It works like linear and ridge regression with continuous variables. This model works better if some independent variables are not related to the y variable. As it multiply (lambda) with the slope of the line to reduce overfitting and take the absolute value for the x variable and eliminate the unrelated features. That is why it is also used as the feature selection model.</w:t>
      </w:r>
    </w:p>
    <w:p w14:paraId="4ED43B88" w14:textId="6C0BB44C" w:rsidR="00CF00A6" w:rsidRDefault="00CF00A6" w:rsidP="00CF00A6">
      <w:pPr>
        <w:pStyle w:val="Heading3"/>
      </w:pPr>
      <w:bookmarkStart w:id="19" w:name="_Toc16452980"/>
      <w:r>
        <w:lastRenderedPageBreak/>
        <w:t>Support Vector Machine (Regressor)</w:t>
      </w:r>
      <w:bookmarkEnd w:id="19"/>
    </w:p>
    <w:p w14:paraId="04ECC75C" w14:textId="44C4BA2C" w:rsidR="00CF00A6" w:rsidRPr="000D50A8" w:rsidRDefault="00362D78" w:rsidP="00CF00A6">
      <w:pPr>
        <w:rPr>
          <w:lang w:val="en-US"/>
        </w:rPr>
      </w:pPr>
      <w:r w:rsidRPr="000D50A8">
        <w:rPr>
          <w:lang w:val="en-US"/>
        </w:rPr>
        <w:t xml:space="preserve">Support vector regression follows the same procedure as SVM use in classification. For continuous values this model set a limit (epsilon). This model </w:t>
      </w:r>
      <w:proofErr w:type="gramStart"/>
      <w:r w:rsidRPr="000D50A8">
        <w:rPr>
          <w:lang w:val="en-US"/>
        </w:rPr>
        <w:t>solve</w:t>
      </w:r>
      <w:proofErr w:type="gramEnd"/>
      <w:r w:rsidRPr="000D50A8">
        <w:rPr>
          <w:lang w:val="en-US"/>
        </w:rPr>
        <w:t xml:space="preserve"> regression problem as optimization problem by making a hyperplane on epsilon values with best continued value function.</w:t>
      </w:r>
    </w:p>
    <w:p w14:paraId="0A7F17E8" w14:textId="0E240C4A" w:rsidR="00CF00A6" w:rsidRDefault="00CF00A6" w:rsidP="00CF00A6">
      <w:pPr>
        <w:pStyle w:val="Heading3"/>
      </w:pPr>
      <w:bookmarkStart w:id="20" w:name="_Toc16452981"/>
      <w:r>
        <w:t>Guassian Naive Bayes</w:t>
      </w:r>
      <w:bookmarkEnd w:id="20"/>
    </w:p>
    <w:p w14:paraId="30A00305" w14:textId="2A7B2120" w:rsidR="005B1E7C" w:rsidRPr="000D50A8" w:rsidRDefault="005B1E7C" w:rsidP="005B1E7C">
      <w:pPr>
        <w:rPr>
          <w:lang w:val="en-US"/>
        </w:rPr>
      </w:pPr>
      <w:r w:rsidRPr="000D50A8">
        <w:rPr>
          <w:lang w:val="en-US"/>
        </w:rPr>
        <w:t xml:space="preserve">A Naive Bayes algorithm (NB) is a probabilistic machine learning model. As by its name, NB algorithm works on Naïve approach that the presence of one </w:t>
      </w:r>
      <w:proofErr w:type="gramStart"/>
      <w:r w:rsidRPr="000D50A8">
        <w:rPr>
          <w:lang w:val="en-US"/>
        </w:rPr>
        <w:t>particular feature</w:t>
      </w:r>
      <w:proofErr w:type="gramEnd"/>
      <w:r w:rsidRPr="000D50A8">
        <w:rPr>
          <w:lang w:val="en-US"/>
        </w:rPr>
        <w:t xml:space="preserve"> does not affect the other. It works on Bayes theorem of probability to predict the class of unknown data sets. Naive Bayes model is easy to build and particularly useful for very large data sets</w:t>
      </w:r>
    </w:p>
    <w:p w14:paraId="5E865151" w14:textId="05A09948" w:rsidR="005B1E7C" w:rsidRDefault="005B1E7C" w:rsidP="005B1E7C">
      <w:r>
        <w:rPr>
          <w:noProof/>
        </w:rPr>
        <w:drawing>
          <wp:inline distT="0" distB="0" distL="0" distR="0" wp14:anchorId="3F5DAF26" wp14:editId="081521DF">
            <wp:extent cx="1600200" cy="342900"/>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600200" cy="342900"/>
                    </a:xfrm>
                    <a:prstGeom prst="rect">
                      <a:avLst/>
                    </a:prstGeom>
                    <a:noFill/>
                    <a:ln>
                      <a:noFill/>
                    </a:ln>
                  </pic:spPr>
                </pic:pic>
              </a:graphicData>
            </a:graphic>
          </wp:inline>
        </w:drawing>
      </w:r>
    </w:p>
    <w:p w14:paraId="20B88D9A" w14:textId="45EF6DF3" w:rsidR="005B1E7C" w:rsidRPr="000D50A8" w:rsidRDefault="005B1E7C" w:rsidP="005B1E7C">
      <w:pPr>
        <w:pStyle w:val="ListParagraph"/>
        <w:numPr>
          <w:ilvl w:val="0"/>
          <w:numId w:val="4"/>
        </w:numPr>
        <w:rPr>
          <w:lang w:val="en-US"/>
        </w:rPr>
      </w:pPr>
      <w:r w:rsidRPr="000D50A8">
        <w:rPr>
          <w:lang w:val="en-US"/>
        </w:rPr>
        <w:t>P(A|B) is the posterior probability of class (A, target) given predictor (B, attributes).</w:t>
      </w:r>
    </w:p>
    <w:p w14:paraId="631D177F" w14:textId="6C22337C" w:rsidR="005B1E7C" w:rsidRPr="000D50A8" w:rsidRDefault="005B1E7C" w:rsidP="005B1E7C">
      <w:pPr>
        <w:pStyle w:val="ListParagraph"/>
        <w:numPr>
          <w:ilvl w:val="0"/>
          <w:numId w:val="4"/>
        </w:numPr>
        <w:rPr>
          <w:lang w:val="en-US"/>
        </w:rPr>
      </w:pPr>
      <w:r w:rsidRPr="000D50A8">
        <w:rPr>
          <w:lang w:val="en-US"/>
        </w:rPr>
        <w:t>P(A) is the prior probability of class.</w:t>
      </w:r>
    </w:p>
    <w:p w14:paraId="6E1B5912" w14:textId="602DAD64" w:rsidR="005B1E7C" w:rsidRPr="000D50A8" w:rsidRDefault="005B1E7C" w:rsidP="005B1E7C">
      <w:pPr>
        <w:pStyle w:val="ListParagraph"/>
        <w:numPr>
          <w:ilvl w:val="0"/>
          <w:numId w:val="4"/>
        </w:numPr>
        <w:rPr>
          <w:lang w:val="en-US"/>
        </w:rPr>
      </w:pPr>
      <w:r w:rsidRPr="000D50A8">
        <w:rPr>
          <w:lang w:val="en-US"/>
        </w:rPr>
        <w:t>P(B|A) is the possibility which is the probability of predictor given class.</w:t>
      </w:r>
    </w:p>
    <w:p w14:paraId="7F2B9794" w14:textId="7D4BA68B" w:rsidR="005B1E7C" w:rsidRPr="000D50A8" w:rsidRDefault="005B1E7C" w:rsidP="005B1E7C">
      <w:pPr>
        <w:pStyle w:val="ListParagraph"/>
        <w:numPr>
          <w:ilvl w:val="0"/>
          <w:numId w:val="4"/>
        </w:numPr>
        <w:rPr>
          <w:lang w:val="en-US"/>
        </w:rPr>
      </w:pPr>
      <w:r w:rsidRPr="000D50A8">
        <w:rPr>
          <w:lang w:val="en-US"/>
        </w:rPr>
        <w:t>P(A) is the preliminary probability of predictor.</w:t>
      </w:r>
    </w:p>
    <w:p w14:paraId="5A41161C" w14:textId="50076D7B" w:rsidR="005B1E7C" w:rsidRDefault="005B1E7C" w:rsidP="005B1E7C">
      <w:r w:rsidRPr="000D50A8">
        <w:rPr>
          <w:lang w:val="en-US"/>
        </w:rPr>
        <w:t xml:space="preserve">we find the probability of occurrence of A, </w:t>
      </w:r>
      <w:proofErr w:type="gramStart"/>
      <w:r w:rsidRPr="000D50A8">
        <w:rPr>
          <w:lang w:val="en-US"/>
        </w:rPr>
        <w:t>provided that</w:t>
      </w:r>
      <w:proofErr w:type="gramEnd"/>
      <w:r w:rsidRPr="000D50A8">
        <w:rPr>
          <w:lang w:val="en-US"/>
        </w:rPr>
        <w:t xml:space="preserve"> B has occurred. </w:t>
      </w:r>
      <w:r w:rsidRPr="005B1E7C">
        <w:t>B is the feature and A is the hypothesis</w:t>
      </w:r>
      <w:r>
        <w:t>.</w:t>
      </w:r>
    </w:p>
    <w:p w14:paraId="384A7E63" w14:textId="5C3D1EB2" w:rsidR="00CF00A6" w:rsidRDefault="00CF00A6" w:rsidP="00CF00A6">
      <w:pPr>
        <w:pStyle w:val="Heading3"/>
      </w:pPr>
      <w:bookmarkStart w:id="21" w:name="_Toc16452982"/>
      <w:r>
        <w:t>Decision Tree Regressor</w:t>
      </w:r>
      <w:bookmarkEnd w:id="21"/>
    </w:p>
    <w:p w14:paraId="7804499F" w14:textId="4FC0FFD7" w:rsidR="00CF00A6" w:rsidRPr="000D50A8" w:rsidRDefault="00CF00A6" w:rsidP="00CF00A6">
      <w:pPr>
        <w:rPr>
          <w:lang w:val="en-US"/>
        </w:rPr>
      </w:pPr>
      <w:r w:rsidRPr="000D50A8">
        <w:rPr>
          <w:lang w:val="en-US"/>
        </w:rPr>
        <w:t>Decision tree builds regression model in a form of tree structure that help to breakdown a dataset into smaller and smaller subset and an associated decision tree is incrementally developed. In the end giving a tree with decision nodes and leaf nodes. The target Variable can take the continuous values typically real numbers as it defines ranges to separate the branches of the tree.</w:t>
      </w:r>
    </w:p>
    <w:p w14:paraId="3A23C282" w14:textId="7D9F9C7F" w:rsidR="00CF00A6" w:rsidRDefault="00CF00A6" w:rsidP="00CF00A6">
      <w:pPr>
        <w:pStyle w:val="Heading3"/>
      </w:pPr>
      <w:bookmarkStart w:id="22" w:name="_Toc16452983"/>
      <w:r>
        <w:t>Random Forest Regressor</w:t>
      </w:r>
      <w:bookmarkEnd w:id="22"/>
    </w:p>
    <w:p w14:paraId="1EAFED91" w14:textId="7AE1D64E" w:rsidR="00CF00A6" w:rsidRPr="000D50A8" w:rsidRDefault="00CF00A6" w:rsidP="00CF00A6">
      <w:pPr>
        <w:rPr>
          <w:lang w:val="en-US"/>
        </w:rPr>
      </w:pPr>
      <w:r w:rsidRPr="000D50A8">
        <w:rPr>
          <w:lang w:val="en-US"/>
        </w:rPr>
        <w:t>As the name says this model is a collection of trees. Each tree works as a decision tree and gives a result and all the results given by these committee of trees are evaluated and result with the highest weight is selected. Random forest regressor deals with the continuous features as it defines some limits to differentiate the value between branches of tree.</w:t>
      </w:r>
    </w:p>
    <w:p w14:paraId="44E75F8D" w14:textId="79BEEFC9" w:rsidR="00CF00A6" w:rsidRDefault="00CF00A6" w:rsidP="00CF00A6">
      <w:pPr>
        <w:pStyle w:val="Heading3"/>
      </w:pPr>
      <w:bookmarkStart w:id="23" w:name="_Toc16452984"/>
      <w:r>
        <w:t>K-Nearest Neighbor Regressor</w:t>
      </w:r>
      <w:bookmarkEnd w:id="23"/>
    </w:p>
    <w:p w14:paraId="57F8AE55" w14:textId="7C62E45B" w:rsidR="00EC4AD8" w:rsidRPr="000D50A8" w:rsidRDefault="005B6BB9" w:rsidP="00CF00A6">
      <w:pPr>
        <w:rPr>
          <w:lang w:val="en-US"/>
        </w:rPr>
      </w:pPr>
      <w:r w:rsidRPr="000D50A8">
        <w:rPr>
          <w:lang w:val="en-US"/>
        </w:rPr>
        <w:t>K-nearest neighbors computes the Euclidean Distance to find similarity and average to predict an unseen value.</w:t>
      </w:r>
      <w:r w:rsidR="00EC4AD8" w:rsidRPr="000D50A8">
        <w:rPr>
          <w:lang w:val="en-US"/>
        </w:rPr>
        <w:t xml:space="preserve"> the output value is the average of the values of k nearest neighbors.</w:t>
      </w:r>
      <w:r w:rsidR="00EC4AD8" w:rsidRPr="000D50A8">
        <w:rPr>
          <w:lang w:val="en-US"/>
        </w:rPr>
        <w:br/>
        <w:t xml:space="preserve">for example if k=3, then output value will be the average of that 3 neighbor’s value. </w:t>
      </w:r>
    </w:p>
    <w:p w14:paraId="3F058206" w14:textId="35FD551A" w:rsidR="00CF00A6" w:rsidRDefault="00CF00A6" w:rsidP="00CF00A6">
      <w:pPr>
        <w:pStyle w:val="Heading3"/>
      </w:pPr>
      <w:bookmarkStart w:id="24" w:name="_Toc16452985"/>
      <w:r>
        <w:t>Neural Network Regressor</w:t>
      </w:r>
      <w:bookmarkEnd w:id="24"/>
    </w:p>
    <w:p w14:paraId="44249D11" w14:textId="68E5AA7E" w:rsidR="00CF00A6" w:rsidRPr="000D50A8" w:rsidRDefault="00CF00A6" w:rsidP="00CF00A6">
      <w:pPr>
        <w:rPr>
          <w:lang w:val="en-US"/>
        </w:rPr>
      </w:pPr>
      <w:r w:rsidRPr="000D50A8">
        <w:rPr>
          <w:lang w:val="en-US"/>
        </w:rPr>
        <w:t>Neural Networks models are designed inspired by human brain. With nodes as neurons and they are connected using edges. These edges will be given weights as it proceeds to learn. It has different layers of nodes. It also runs a backpropagation algorithm to check its answers and learn from it and then again weight the edges accordingly. Neural network Regressor deals with the continuous features and target values.</w:t>
      </w:r>
    </w:p>
    <w:p w14:paraId="4DCA9EE1" w14:textId="63DFD0C4" w:rsidR="00CF00A6" w:rsidRDefault="00CF00A6" w:rsidP="00CF00A6">
      <w:pPr>
        <w:pStyle w:val="Heading2"/>
      </w:pPr>
      <w:bookmarkStart w:id="25" w:name="_Toc16452986"/>
      <w:r>
        <w:lastRenderedPageBreak/>
        <w:t>Classification:</w:t>
      </w:r>
      <w:bookmarkEnd w:id="25"/>
    </w:p>
    <w:p w14:paraId="578A10AF" w14:textId="3A0A3C74" w:rsidR="00CF00A6" w:rsidRDefault="00CF00A6" w:rsidP="00CF00A6">
      <w:r w:rsidRPr="000D50A8">
        <w:rPr>
          <w:lang w:val="en-US"/>
        </w:rPr>
        <w:t xml:space="preserve">Classification is a task used for Descriptive and Predictive Models. These algorithms classify data into different categories. A target value that is a discrete data set is evaluated using the known features (x values). </w:t>
      </w:r>
      <w:r w:rsidRPr="00CF00A6">
        <w:t>It deals with the categorical type of dependent values</w:t>
      </w:r>
    </w:p>
    <w:p w14:paraId="35BDF613" w14:textId="2B98AB03" w:rsidR="00CF00A6" w:rsidRDefault="00CF00A6" w:rsidP="00CF00A6">
      <w:pPr>
        <w:pStyle w:val="Heading3"/>
      </w:pPr>
      <w:bookmarkStart w:id="26" w:name="_Toc16452987"/>
      <w:r>
        <w:t>Logistic Regression</w:t>
      </w:r>
      <w:bookmarkEnd w:id="26"/>
    </w:p>
    <w:p w14:paraId="43E8D427" w14:textId="3253CB08" w:rsidR="002D3BF3" w:rsidRPr="002D3BF3" w:rsidRDefault="002D3BF3" w:rsidP="002D3BF3">
      <w:r w:rsidRPr="000D50A8">
        <w:rPr>
          <w:lang w:val="en-US"/>
        </w:rPr>
        <w:t xml:space="preserve">It is a classification model used in binary classification. As this model divide the feature values into two classes. This model sets a threshold if a value is smaller than that threshold it classifies it as class one and if value is greater than classify it as class two. </w:t>
      </w:r>
      <w:r w:rsidRPr="002D3BF3">
        <w:t>It is used in supervised learning</w:t>
      </w:r>
    </w:p>
    <w:p w14:paraId="7DD20798" w14:textId="05A23D72" w:rsidR="00CF00A6" w:rsidRDefault="00CF00A6" w:rsidP="00CF00A6">
      <w:pPr>
        <w:pStyle w:val="Heading3"/>
      </w:pPr>
      <w:bookmarkStart w:id="27" w:name="_Toc16452988"/>
      <w:r>
        <w:t>Support Vector Machine (Classifier)</w:t>
      </w:r>
      <w:bookmarkEnd w:id="27"/>
    </w:p>
    <w:p w14:paraId="19A6208C" w14:textId="6B4DE172" w:rsidR="002D3BF3" w:rsidRPr="000D50A8" w:rsidRDefault="002D3BF3" w:rsidP="002D3BF3">
      <w:pPr>
        <w:rPr>
          <w:lang w:val="en-US"/>
        </w:rPr>
      </w:pPr>
      <w:r w:rsidRPr="000D50A8">
        <w:rPr>
          <w:lang w:val="en-US"/>
        </w:rPr>
        <w:t xml:space="preserve">This is supervised learning-based classification model. This model defines a hyperplane between the different classes to categorize them. This model not only use a line as a hyperplane but also a circular plane if features are mingled in each other. This model finds the best dimension where it is easier to </w:t>
      </w:r>
      <w:proofErr w:type="spellStart"/>
      <w:r w:rsidRPr="000D50A8">
        <w:rPr>
          <w:lang w:val="en-US"/>
        </w:rPr>
        <w:t>categorise</w:t>
      </w:r>
      <w:proofErr w:type="spellEnd"/>
      <w:r w:rsidRPr="000D50A8">
        <w:rPr>
          <w:lang w:val="en-US"/>
        </w:rPr>
        <w:t xml:space="preserve"> the features into different classes and make the best fit hyperplane between these classes for forecasting of new values.</w:t>
      </w:r>
    </w:p>
    <w:p w14:paraId="04C29DC6" w14:textId="35C699EC" w:rsidR="002D3BF3" w:rsidRDefault="00CF00A6" w:rsidP="002D3BF3">
      <w:pPr>
        <w:pStyle w:val="Heading3"/>
      </w:pPr>
      <w:bookmarkStart w:id="28" w:name="_Toc16452989"/>
      <w:r>
        <w:t>Guassian Naive Bayes</w:t>
      </w:r>
      <w:bookmarkEnd w:id="28"/>
    </w:p>
    <w:p w14:paraId="5B964401" w14:textId="6099EDE6" w:rsidR="005B1E7C" w:rsidRPr="000D50A8" w:rsidRDefault="005B1E7C" w:rsidP="005B1E7C">
      <w:pPr>
        <w:rPr>
          <w:lang w:val="en-US"/>
        </w:rPr>
      </w:pPr>
      <w:r w:rsidRPr="000D50A8">
        <w:rPr>
          <w:lang w:val="en-US"/>
        </w:rPr>
        <w:t>It works similar as for regression problem, Naive Bayes model is easy to build and particularly useful for very large data sets. Along with the simplicity, Naive Bayes is known to outperform even highly complex classification methods.</w:t>
      </w:r>
    </w:p>
    <w:p w14:paraId="07CD1D0D" w14:textId="67589743" w:rsidR="00CF00A6" w:rsidRDefault="00CF00A6" w:rsidP="00CF00A6">
      <w:pPr>
        <w:pStyle w:val="Heading3"/>
      </w:pPr>
      <w:bookmarkStart w:id="29" w:name="_Toc16452990"/>
      <w:r>
        <w:t>Decision Tree Classifier</w:t>
      </w:r>
      <w:bookmarkEnd w:id="29"/>
    </w:p>
    <w:p w14:paraId="709D7849" w14:textId="69170887" w:rsidR="002D3BF3" w:rsidRPr="000D50A8" w:rsidRDefault="002D3BF3" w:rsidP="002D3BF3">
      <w:pPr>
        <w:rPr>
          <w:lang w:val="en-US"/>
        </w:rPr>
      </w:pPr>
      <w:r w:rsidRPr="000D50A8">
        <w:rPr>
          <w:lang w:val="en-US"/>
        </w:rPr>
        <w:t>Decision tree algorithms works on the supervised learning. It can be used to solve the classification problem in which the data is split continuously according to certain parameter, it is also consists of Edges/Branch. The outcome is a variable like “fit” or “unfit” so the decisions variable can be Categorical or discrete</w:t>
      </w:r>
    </w:p>
    <w:p w14:paraId="4DCA45D6" w14:textId="40A814EB" w:rsidR="00CF00A6" w:rsidRDefault="002D3BF3" w:rsidP="00CF00A6">
      <w:pPr>
        <w:pStyle w:val="Heading3"/>
      </w:pPr>
      <w:bookmarkStart w:id="30" w:name="_Toc16452991"/>
      <w:r>
        <w:t>Random Forest Classifier</w:t>
      </w:r>
      <w:bookmarkEnd w:id="30"/>
    </w:p>
    <w:p w14:paraId="4675C106" w14:textId="133DA706" w:rsidR="002D3BF3" w:rsidRPr="002D3BF3" w:rsidRDefault="002D3BF3" w:rsidP="002D3BF3">
      <w:r w:rsidRPr="000D50A8">
        <w:rPr>
          <w:lang w:val="en-US"/>
        </w:rPr>
        <w:t xml:space="preserve">As the name says this model is a collection of trees. Each tree works as a decision tree and gives a class as an output and all the outputs given by these committee of trees are evaluated and output with the highest weight is selected. Then the class given by most of the trees is considered as result. This evaluation by different trees reduce the mistakes made by trees individually. </w:t>
      </w:r>
      <w:r w:rsidRPr="002D3BF3">
        <w:t>It is supervised learning-based model.</w:t>
      </w:r>
    </w:p>
    <w:p w14:paraId="0A3724DF" w14:textId="03115CF5" w:rsidR="00CF00A6" w:rsidRDefault="002D3BF3" w:rsidP="00CF00A6">
      <w:pPr>
        <w:pStyle w:val="Heading3"/>
      </w:pPr>
      <w:bookmarkStart w:id="31" w:name="_Toc16452992"/>
      <w:r>
        <w:t>K-Nearest Neighbor (Classifier)</w:t>
      </w:r>
      <w:bookmarkEnd w:id="31"/>
    </w:p>
    <w:p w14:paraId="54F46098" w14:textId="21484B02" w:rsidR="00EC4AD8" w:rsidRPr="000D50A8" w:rsidRDefault="005B6BB9" w:rsidP="002D3BF3">
      <w:pPr>
        <w:rPr>
          <w:lang w:val="en-US"/>
        </w:rPr>
      </w:pPr>
      <w:r w:rsidRPr="000D50A8">
        <w:rPr>
          <w:lang w:val="en-US"/>
        </w:rPr>
        <w:t>K Nearest Neighbor (KNN) is a very simple, easy to understand</w:t>
      </w:r>
      <w:r w:rsidR="00EC4AD8" w:rsidRPr="000D50A8">
        <w:rPr>
          <w:lang w:val="en-US"/>
        </w:rPr>
        <w:t xml:space="preserve"> model. An object is classified by a plurality vote of its neighbors, with the object being assigned to the class most common among its k nearest neighbors.</w:t>
      </w:r>
      <w:r w:rsidR="00EC4AD8" w:rsidRPr="000D50A8">
        <w:rPr>
          <w:lang w:val="en-US"/>
        </w:rPr>
        <w:br/>
        <w:t>for example if k = 1, then the object is simply assigned to the class of that single nearest neighbor.</w:t>
      </w:r>
    </w:p>
    <w:p w14:paraId="766B79A7" w14:textId="2B6C9E5E" w:rsidR="002D3BF3" w:rsidRDefault="002D3BF3" w:rsidP="002D3BF3">
      <w:pPr>
        <w:pStyle w:val="Heading3"/>
      </w:pPr>
      <w:bookmarkStart w:id="32" w:name="_Toc16452993"/>
      <w:r>
        <w:t>Neural Network Classifier</w:t>
      </w:r>
      <w:bookmarkEnd w:id="32"/>
    </w:p>
    <w:p w14:paraId="395BEB3F" w14:textId="10EAF177" w:rsidR="002D3BF3" w:rsidRPr="000D50A8" w:rsidRDefault="002D3BF3" w:rsidP="002D3BF3">
      <w:pPr>
        <w:rPr>
          <w:lang w:val="en-US"/>
        </w:rPr>
      </w:pPr>
      <w:r w:rsidRPr="000D50A8">
        <w:rPr>
          <w:lang w:val="en-US"/>
        </w:rPr>
        <w:lastRenderedPageBreak/>
        <w:t>Neural Networks models are designed inspired by human brain. With nodes as neurons and they are connected using edges. These edges will be given weights as it proceeds to learn. It has different layers of nodes. It also runs a backpropagation algorithm to check its answers and learn from it and then again weight the edges accordingly. Neural Network classifier is designed to deal with categorical and binary features.</w:t>
      </w:r>
    </w:p>
    <w:p w14:paraId="203E2777" w14:textId="69D07D5B" w:rsidR="002D3BF3" w:rsidRDefault="002D3BF3" w:rsidP="002D3BF3">
      <w:pPr>
        <w:pStyle w:val="Heading2"/>
      </w:pPr>
      <w:bookmarkStart w:id="33" w:name="_Toc16452994"/>
      <w:r>
        <w:t>Dimensionality Reduction:</w:t>
      </w:r>
      <w:bookmarkEnd w:id="33"/>
    </w:p>
    <w:p w14:paraId="3DC9CC32" w14:textId="466007C2" w:rsidR="002D3BF3" w:rsidRPr="000D50A8" w:rsidRDefault="002D3BF3" w:rsidP="002D3BF3">
      <w:pPr>
        <w:rPr>
          <w:lang w:val="en-US"/>
        </w:rPr>
      </w:pPr>
      <w:r w:rsidRPr="000D50A8">
        <w:rPr>
          <w:lang w:val="en-US"/>
        </w:rPr>
        <w:t>Dimensionality reduction models are used to reduce the number of features and extract the more related ones. It is also used for visualization of results when it is more than 3 dimensional</w:t>
      </w:r>
    </w:p>
    <w:p w14:paraId="6D166B06" w14:textId="50978551" w:rsidR="002D3BF3" w:rsidRDefault="002D3BF3" w:rsidP="002D3BF3">
      <w:pPr>
        <w:pStyle w:val="Heading3"/>
      </w:pPr>
      <w:bookmarkStart w:id="34" w:name="_Toc16452995"/>
      <w:r>
        <w:t>Principle Component Analysis</w:t>
      </w:r>
      <w:bookmarkEnd w:id="34"/>
    </w:p>
    <w:p w14:paraId="602DB303" w14:textId="5F85EBE2" w:rsidR="002D3BF3" w:rsidRPr="002D3BF3" w:rsidRDefault="002D3BF3" w:rsidP="002D3BF3">
      <w:r w:rsidRPr="000D50A8">
        <w:rPr>
          <w:lang w:val="en-US"/>
        </w:rPr>
        <w:t xml:space="preserve">This method is used to reduce the dimensions of data to make it simpler to interpret, keeping the information it has. It uses orthogonal transformation to reduce the data features and combine the most correlated features to make a new feature. </w:t>
      </w:r>
      <w:r w:rsidRPr="002D3BF3">
        <w:t>These new features are known as principle components.</w:t>
      </w:r>
    </w:p>
    <w:p w14:paraId="7FD7B8DF" w14:textId="28D911EF" w:rsidR="007E34E7" w:rsidRDefault="007E34E7" w:rsidP="007E34E7">
      <w:pPr>
        <w:pStyle w:val="Heading1"/>
      </w:pPr>
      <w:bookmarkStart w:id="35" w:name="_Toc16452996"/>
      <w:r>
        <w:t>Feature Selection</w:t>
      </w:r>
      <w:bookmarkEnd w:id="35"/>
    </w:p>
    <w:p w14:paraId="51B0B6B2" w14:textId="462F914B" w:rsidR="00256782" w:rsidRDefault="00256782" w:rsidP="00256782">
      <w:pPr>
        <w:pStyle w:val="Heading2"/>
      </w:pPr>
      <w:bookmarkStart w:id="36" w:name="_Toc16452997"/>
      <w:r>
        <w:t>Overview of Feature Selection</w:t>
      </w:r>
      <w:bookmarkEnd w:id="36"/>
    </w:p>
    <w:p w14:paraId="4973896C" w14:textId="59F57708" w:rsidR="00256782" w:rsidRPr="000D50A8" w:rsidRDefault="00256782" w:rsidP="00256782">
      <w:pPr>
        <w:rPr>
          <w:lang w:val="en-US"/>
        </w:rPr>
      </w:pPr>
      <w:r w:rsidRPr="000D50A8">
        <w:rPr>
          <w:lang w:val="en-US"/>
        </w:rPr>
        <w:t>Feature Selection is the process to select those features for a model that better represent a problem. Feature selection is used to reduce the number of explanatory features that describe a response feature. The main reasons why feature selection is used are as follows:</w:t>
      </w:r>
    </w:p>
    <w:p w14:paraId="38E46019" w14:textId="5B5D1B3C" w:rsidR="00256782" w:rsidRPr="000D50A8" w:rsidRDefault="00256782" w:rsidP="00182691">
      <w:pPr>
        <w:pStyle w:val="ListParagraph"/>
        <w:numPr>
          <w:ilvl w:val="0"/>
          <w:numId w:val="2"/>
        </w:numPr>
        <w:rPr>
          <w:lang w:val="en-US"/>
        </w:rPr>
      </w:pPr>
      <w:r w:rsidRPr="000D50A8">
        <w:rPr>
          <w:lang w:val="en-US"/>
        </w:rPr>
        <w:t>Make the model easier to explicate, removing features that are unneeded and do not add any knowledge to the data.</w:t>
      </w:r>
    </w:p>
    <w:p w14:paraId="31FCC6A0" w14:textId="6ACAB679" w:rsidR="00256782" w:rsidRPr="000D50A8" w:rsidRDefault="00256782" w:rsidP="00182691">
      <w:pPr>
        <w:pStyle w:val="NoSpacing"/>
        <w:numPr>
          <w:ilvl w:val="0"/>
          <w:numId w:val="2"/>
        </w:numPr>
        <w:rPr>
          <w:lang w:val="en-US"/>
        </w:rPr>
      </w:pPr>
      <w:r w:rsidRPr="000D50A8">
        <w:rPr>
          <w:lang w:val="en-US"/>
        </w:rPr>
        <w:t>Reduce the complexity of the problem and enable models to work faster</w:t>
      </w:r>
    </w:p>
    <w:p w14:paraId="3E5E5827" w14:textId="5E1A45BC" w:rsidR="00256782" w:rsidRDefault="00256782" w:rsidP="00182691">
      <w:pPr>
        <w:pStyle w:val="NoSpacing"/>
        <w:numPr>
          <w:ilvl w:val="0"/>
          <w:numId w:val="2"/>
        </w:numPr>
      </w:pPr>
      <w:r>
        <w:t>R</w:t>
      </w:r>
      <w:r w:rsidRPr="00B5721D">
        <w:t>educe overfitting.</w:t>
      </w:r>
    </w:p>
    <w:p w14:paraId="30F21A95" w14:textId="5D6EF0BB" w:rsidR="00256782" w:rsidRDefault="006C37C1" w:rsidP="006C37C1">
      <w:pPr>
        <w:pStyle w:val="Heading2"/>
      </w:pPr>
      <w:bookmarkStart w:id="37" w:name="_Toc16452998"/>
      <w:r w:rsidRPr="006C37C1">
        <w:t>Feature Selection Methods</w:t>
      </w:r>
      <w:bookmarkEnd w:id="37"/>
    </w:p>
    <w:p w14:paraId="05556D9D" w14:textId="77777777" w:rsidR="006C37C1" w:rsidRPr="000D50A8" w:rsidRDefault="006C37C1" w:rsidP="006C37C1">
      <w:pPr>
        <w:rPr>
          <w:lang w:val="en-US"/>
        </w:rPr>
      </w:pPr>
      <w:r w:rsidRPr="000D50A8">
        <w:rPr>
          <w:lang w:val="en-US"/>
        </w:rPr>
        <w:t xml:space="preserve">In literature, there are several types of methods for feature selection (Filter, Wrapper and Embedded Methods). </w:t>
      </w:r>
    </w:p>
    <w:p w14:paraId="72016A66" w14:textId="3710BEB5" w:rsidR="006C37C1" w:rsidRPr="000D50A8" w:rsidRDefault="006C37C1" w:rsidP="006C37C1">
      <w:pPr>
        <w:rPr>
          <w:lang w:val="en-US"/>
        </w:rPr>
      </w:pPr>
      <w:r w:rsidRPr="000D50A8">
        <w:rPr>
          <w:lang w:val="en-US"/>
        </w:rPr>
        <w:lastRenderedPageBreak/>
        <w:t xml:space="preserve">Filter Methods select the features by ranking them on how useful they are for the model, to compute the usefulness score, different statistical test and correlation results are </w:t>
      </w:r>
      <w:proofErr w:type="gramStart"/>
      <w:r w:rsidRPr="000D50A8">
        <w:rPr>
          <w:lang w:val="en-US"/>
        </w:rPr>
        <w:t>taken into account</w:t>
      </w:r>
      <w:proofErr w:type="gramEnd"/>
      <w:r w:rsidRPr="000D50A8">
        <w:rPr>
          <w:lang w:val="en-US"/>
        </w:rPr>
        <w:t xml:space="preserve"> (e.g. Chi-square, ANOVA, Pearson’s correlation).</w:t>
      </w:r>
    </w:p>
    <w:p w14:paraId="1870F721" w14:textId="5B30CD47" w:rsidR="006C37C1" w:rsidRDefault="006C37C1" w:rsidP="006C37C1">
      <w:pPr>
        <w:jc w:val="center"/>
      </w:pPr>
      <w:r>
        <w:rPr>
          <w:noProof/>
        </w:rPr>
        <w:drawing>
          <wp:inline distT="0" distB="0" distL="0" distR="0" wp14:anchorId="6AD5D48B" wp14:editId="2847CCC9">
            <wp:extent cx="2857500" cy="2819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7500" cy="281940"/>
                    </a:xfrm>
                    <a:prstGeom prst="rect">
                      <a:avLst/>
                    </a:prstGeom>
                    <a:noFill/>
                    <a:ln>
                      <a:noFill/>
                    </a:ln>
                  </pic:spPr>
                </pic:pic>
              </a:graphicData>
            </a:graphic>
          </wp:inline>
        </w:drawing>
      </w:r>
    </w:p>
    <w:p w14:paraId="7A3FFCEC" w14:textId="365FFF0B" w:rsidR="006C37C1" w:rsidRPr="000D50A8" w:rsidRDefault="006C37C1" w:rsidP="006C37C1">
      <w:pPr>
        <w:rPr>
          <w:lang w:val="en-US"/>
        </w:rPr>
      </w:pPr>
      <w:r w:rsidRPr="000D50A8">
        <w:rPr>
          <w:lang w:val="en-US"/>
        </w:rPr>
        <w:t>Wrapper Methods generate different subsets of features, each subset is then used to train the learning algorithm and build a model. The best feature subset is determined by testing the model. To determine the feature subsets, different techniques are used (e.g. Forward feature selection, Backward feature elimination, Recursive feature elimination).</w:t>
      </w:r>
    </w:p>
    <w:p w14:paraId="1BC8228A" w14:textId="338A2E66" w:rsidR="006C37C1" w:rsidRDefault="006C37C1" w:rsidP="006C37C1">
      <w:pPr>
        <w:jc w:val="center"/>
      </w:pPr>
      <w:r>
        <w:rPr>
          <w:noProof/>
        </w:rPr>
        <w:drawing>
          <wp:inline distT="0" distB="0" distL="0" distR="0" wp14:anchorId="5A403D55" wp14:editId="6D7DD8F7">
            <wp:extent cx="2857500" cy="800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7500" cy="800100"/>
                    </a:xfrm>
                    <a:prstGeom prst="rect">
                      <a:avLst/>
                    </a:prstGeom>
                    <a:noFill/>
                    <a:ln>
                      <a:noFill/>
                    </a:ln>
                  </pic:spPr>
                </pic:pic>
              </a:graphicData>
            </a:graphic>
          </wp:inline>
        </w:drawing>
      </w:r>
    </w:p>
    <w:p w14:paraId="5722C94F" w14:textId="02EB615C" w:rsidR="006C37C1" w:rsidRPr="000D50A8" w:rsidRDefault="006C37C1" w:rsidP="006C37C1">
      <w:pPr>
        <w:rPr>
          <w:lang w:val="en-US"/>
        </w:rPr>
      </w:pPr>
      <w:r w:rsidRPr="000D50A8">
        <w:rPr>
          <w:lang w:val="en-US"/>
        </w:rPr>
        <w:t>Embedded Methods (EM) are a combination between the filter and Wrapper methods, EM learn which features contribute best to the performance of the algorithm while the model is being created and determine the best feature. Regularization methods (e.g. L1 LASSO regularization) are used in which additional constraints are introduced into predictive algorithm (such as a regression algorithm) optimization that bias the model toward lower complexity (fewer coefficients).</w:t>
      </w:r>
    </w:p>
    <w:p w14:paraId="1B02ACF0" w14:textId="287C7B45" w:rsidR="006C37C1" w:rsidRDefault="006C37C1" w:rsidP="006C37C1">
      <w:pPr>
        <w:jc w:val="center"/>
      </w:pPr>
      <w:r>
        <w:rPr>
          <w:noProof/>
        </w:rPr>
        <w:drawing>
          <wp:inline distT="0" distB="0" distL="0" distR="0" wp14:anchorId="393BD861" wp14:editId="47E8D24F">
            <wp:extent cx="2857500" cy="8458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7500" cy="845820"/>
                    </a:xfrm>
                    <a:prstGeom prst="rect">
                      <a:avLst/>
                    </a:prstGeom>
                    <a:noFill/>
                    <a:ln>
                      <a:noFill/>
                    </a:ln>
                  </pic:spPr>
                </pic:pic>
              </a:graphicData>
            </a:graphic>
          </wp:inline>
        </w:drawing>
      </w:r>
    </w:p>
    <w:p w14:paraId="4A91C7DA" w14:textId="53F24846" w:rsidR="006C37C1" w:rsidRDefault="006C37C1" w:rsidP="006C37C1">
      <w:pPr>
        <w:pStyle w:val="Heading2"/>
      </w:pPr>
      <w:bookmarkStart w:id="38" w:name="_Toc16452999"/>
      <w:r w:rsidRPr="006C37C1">
        <w:t>Feature Selection Techniques Used</w:t>
      </w:r>
      <w:bookmarkEnd w:id="38"/>
    </w:p>
    <w:p w14:paraId="5ECDDB55" w14:textId="319DDE58" w:rsidR="006C37C1" w:rsidRDefault="006C37C1" w:rsidP="006C37C1">
      <w:pPr>
        <w:pStyle w:val="Heading3"/>
      </w:pPr>
      <w:bookmarkStart w:id="39" w:name="_Toc16453000"/>
      <w:r w:rsidRPr="006C37C1">
        <w:t>Sequential Forward Selection</w:t>
      </w:r>
      <w:bookmarkEnd w:id="39"/>
    </w:p>
    <w:p w14:paraId="4693EBB2" w14:textId="49A11830" w:rsidR="006C37C1" w:rsidRPr="000D50A8" w:rsidRDefault="006C37C1" w:rsidP="006C37C1">
      <w:pPr>
        <w:rPr>
          <w:lang w:val="en-US"/>
        </w:rPr>
      </w:pPr>
      <w:r w:rsidRPr="000D50A8">
        <w:rPr>
          <w:lang w:val="en-US"/>
        </w:rPr>
        <w:t>SFS is an iterative method which start by having no features. It adds the features on each iteration that maximizes the performance of our model in accordance with the dependent variable. SFS performs best when the optimal subset is not huge.</w:t>
      </w:r>
    </w:p>
    <w:p w14:paraId="5BA226F4" w14:textId="07C0DE9C" w:rsidR="006C37C1" w:rsidRDefault="006C37C1" w:rsidP="006C37C1">
      <w:pPr>
        <w:pStyle w:val="Heading3"/>
      </w:pPr>
      <w:bookmarkStart w:id="40" w:name="_Toc16453001"/>
      <w:r w:rsidRPr="006C37C1">
        <w:t>Recursive Feature Elimination</w:t>
      </w:r>
      <w:bookmarkEnd w:id="40"/>
    </w:p>
    <w:p w14:paraId="7E0ECF69" w14:textId="7D0B4C44" w:rsidR="006C37C1" w:rsidRPr="000D50A8" w:rsidRDefault="006C37C1" w:rsidP="006C37C1">
      <w:pPr>
        <w:rPr>
          <w:lang w:val="en-US"/>
        </w:rPr>
      </w:pPr>
      <w:r w:rsidRPr="000D50A8">
        <w:rPr>
          <w:lang w:val="en-US"/>
        </w:rPr>
        <w:t>RFE gives the solution by developing the subsequent models with features until all the features are explored. It works by recursively removing attributes and building a model on those attributes that remain. It uses the accuracy of model to identify which features (and combination of features) most contribute in predicting the target feature.</w:t>
      </w:r>
    </w:p>
    <w:p w14:paraId="6FD5DF4A" w14:textId="0CCF54DA" w:rsidR="006C37C1" w:rsidRDefault="006C37C1" w:rsidP="000D50A8">
      <w:pPr>
        <w:pStyle w:val="Heading3"/>
      </w:pPr>
      <w:bookmarkStart w:id="41" w:name="_Toc16453002"/>
      <w:r w:rsidRPr="006C37C1">
        <w:t>Correlation Method</w:t>
      </w:r>
      <w:bookmarkEnd w:id="41"/>
    </w:p>
    <w:p w14:paraId="5A711708" w14:textId="417C8056" w:rsidR="006C37C1" w:rsidRPr="000D50A8" w:rsidRDefault="006C37C1" w:rsidP="006C37C1">
      <w:pPr>
        <w:rPr>
          <w:lang w:val="en-US"/>
        </w:rPr>
      </w:pPr>
      <w:r w:rsidRPr="000D50A8">
        <w:rPr>
          <w:lang w:val="en-US"/>
        </w:rPr>
        <w:t xml:space="preserve">Correlation explains how the features are in relation (Positive or negative). Positive Correlation explains the increase in one value of the feature increases the value of dependent </w:t>
      </w:r>
      <w:r w:rsidRPr="000D50A8">
        <w:rPr>
          <w:lang w:val="en-US"/>
        </w:rPr>
        <w:lastRenderedPageBreak/>
        <w:t>feature. Negative Correlation explains increase in one value feature decreases the value of dependent variable.</w:t>
      </w:r>
    </w:p>
    <w:p w14:paraId="3BEDED3F" w14:textId="348526FD" w:rsidR="006C37C1" w:rsidRDefault="006C37C1" w:rsidP="006C37C1">
      <w:pPr>
        <w:pStyle w:val="Heading3"/>
      </w:pPr>
      <w:bookmarkStart w:id="42" w:name="_Toc16453003"/>
      <w:r w:rsidRPr="006C37C1">
        <w:t>LASSO Feature Selection</w:t>
      </w:r>
      <w:bookmarkEnd w:id="42"/>
    </w:p>
    <w:p w14:paraId="3B5E30CA" w14:textId="4D1C8459" w:rsidR="006C37C1" w:rsidRPr="000D50A8" w:rsidRDefault="006C37C1" w:rsidP="006C37C1">
      <w:pPr>
        <w:rPr>
          <w:lang w:val="en-US"/>
        </w:rPr>
      </w:pPr>
      <w:r w:rsidRPr="000D50A8">
        <w:rPr>
          <w:lang w:val="en-US"/>
        </w:rPr>
        <w:t xml:space="preserve">Lasso Feature Selection is one of the simple </w:t>
      </w:r>
      <w:proofErr w:type="gramStart"/>
      <w:r w:rsidRPr="000D50A8">
        <w:rPr>
          <w:lang w:val="en-US"/>
        </w:rPr>
        <w:t>approach</w:t>
      </w:r>
      <w:proofErr w:type="gramEnd"/>
      <w:r w:rsidRPr="000D50A8">
        <w:rPr>
          <w:lang w:val="en-US"/>
        </w:rPr>
        <w:t xml:space="preserve"> to reduce model complexity and prevent over-fitting which may result regression. By Cross validation. It selects the penalty factor that ensures the model will generalize well for future data samples</w:t>
      </w:r>
    </w:p>
    <w:p w14:paraId="00D175C2" w14:textId="370D0EEE" w:rsidR="006C37C1" w:rsidRDefault="006C37C1" w:rsidP="006C37C1">
      <w:pPr>
        <w:pStyle w:val="Heading3"/>
      </w:pPr>
      <w:bookmarkStart w:id="43" w:name="_Toc16453004"/>
      <w:r w:rsidRPr="006C37C1">
        <w:t>Feature Importance</w:t>
      </w:r>
      <w:bookmarkEnd w:id="43"/>
    </w:p>
    <w:p w14:paraId="3D002289" w14:textId="3CEDF7FD" w:rsidR="007E34E7" w:rsidRPr="000D50A8" w:rsidRDefault="006C37C1" w:rsidP="007E34E7">
      <w:pPr>
        <w:rPr>
          <w:lang w:val="en-US"/>
        </w:rPr>
      </w:pPr>
      <w:proofErr w:type="spellStart"/>
      <w:r w:rsidRPr="000D50A8">
        <w:rPr>
          <w:lang w:val="en-US"/>
        </w:rPr>
        <w:t>Sklearn</w:t>
      </w:r>
      <w:proofErr w:type="spellEnd"/>
      <w:r w:rsidRPr="000D50A8">
        <w:rPr>
          <w:lang w:val="en-US"/>
        </w:rPr>
        <w:t xml:space="preserve"> </w:t>
      </w:r>
      <w:proofErr w:type="spellStart"/>
      <w:r w:rsidRPr="000D50A8">
        <w:rPr>
          <w:lang w:val="en-US"/>
        </w:rPr>
        <w:t>ensembes</w:t>
      </w:r>
      <w:proofErr w:type="spellEnd"/>
      <w:r w:rsidRPr="000D50A8">
        <w:rPr>
          <w:lang w:val="en-US"/>
        </w:rPr>
        <w:t xml:space="preserve"> come with Tree based Classifiers (e.g. Random Forest or Extra Trees) with an inbuilt class of Feature importance that computes the relative importance of each attribute. Importance values are used to inform a feature selection process.</w:t>
      </w:r>
    </w:p>
    <w:p w14:paraId="3D56F870" w14:textId="7447B835" w:rsidR="002A3A20" w:rsidRDefault="007E34E7" w:rsidP="002A3A20">
      <w:pPr>
        <w:pStyle w:val="Heading1"/>
      </w:pPr>
      <w:bookmarkStart w:id="44" w:name="_Toc16453005"/>
      <w:r>
        <w:t>Data Splitting</w:t>
      </w:r>
      <w:bookmarkEnd w:id="44"/>
    </w:p>
    <w:p w14:paraId="43062876" w14:textId="406DD443" w:rsidR="006C37C1" w:rsidRPr="000D50A8" w:rsidRDefault="006C37C1" w:rsidP="006C37C1">
      <w:pPr>
        <w:rPr>
          <w:lang w:val="en-US"/>
        </w:rPr>
      </w:pPr>
      <w:r w:rsidRPr="000D50A8">
        <w:rPr>
          <w:lang w:val="en-US"/>
        </w:rPr>
        <w:t>To train different algorithms on the dataset, data is split into training and testing set. We are using ‘</w:t>
      </w:r>
      <w:proofErr w:type="spellStart"/>
      <w:r w:rsidRPr="000D50A8">
        <w:rPr>
          <w:lang w:val="en-US"/>
        </w:rPr>
        <w:t>train_test_split</w:t>
      </w:r>
      <w:proofErr w:type="spellEnd"/>
      <w:r w:rsidRPr="000D50A8">
        <w:rPr>
          <w:lang w:val="en-US"/>
        </w:rPr>
        <w:t xml:space="preserve">’ function of library </w:t>
      </w:r>
      <w:proofErr w:type="spellStart"/>
      <w:r w:rsidRPr="000D50A8">
        <w:rPr>
          <w:lang w:val="en-US"/>
        </w:rPr>
        <w:t>Sklearn</w:t>
      </w:r>
      <w:proofErr w:type="spellEnd"/>
      <w:r w:rsidRPr="000D50A8">
        <w:rPr>
          <w:lang w:val="en-US"/>
        </w:rPr>
        <w:t>. Its split arrays or matrices into random train and test subsets. we are splitting our dataset into 30% of testing set and 70% of training set and using ‘random state’ parameter as ‘42’ which depend order of splitting of our data. Training set is used to train our model and testing set is used to test our trained model</w:t>
      </w:r>
    </w:p>
    <w:p w14:paraId="5074EBDA" w14:textId="320D0D81" w:rsidR="006C37C1" w:rsidRDefault="006C37C1" w:rsidP="006C37C1">
      <w:pPr>
        <w:pStyle w:val="Heading1"/>
      </w:pPr>
      <w:bookmarkStart w:id="45" w:name="_Toc16453006"/>
      <w:r>
        <w:t>Validation Techniques</w:t>
      </w:r>
      <w:bookmarkEnd w:id="45"/>
    </w:p>
    <w:p w14:paraId="427155FC" w14:textId="70A6057C" w:rsidR="006C37C1" w:rsidRPr="000D50A8" w:rsidRDefault="006C37C1" w:rsidP="006C37C1">
      <w:pPr>
        <w:rPr>
          <w:lang w:val="en-US"/>
        </w:rPr>
      </w:pPr>
      <w:r w:rsidRPr="000D50A8">
        <w:rPr>
          <w:lang w:val="en-US"/>
        </w:rPr>
        <w:t xml:space="preserve">It is used to validate our model and to reduce over fitting from our model. There </w:t>
      </w:r>
      <w:proofErr w:type="gramStart"/>
      <w:r w:rsidRPr="000D50A8">
        <w:rPr>
          <w:lang w:val="en-US"/>
        </w:rPr>
        <w:t>are</w:t>
      </w:r>
      <w:proofErr w:type="gramEnd"/>
      <w:r w:rsidRPr="000D50A8">
        <w:rPr>
          <w:lang w:val="en-US"/>
        </w:rPr>
        <w:t xml:space="preserve"> some type of validation which we have used in our experiments.</w:t>
      </w:r>
    </w:p>
    <w:p w14:paraId="2C2D4DC0" w14:textId="6FAADED5" w:rsidR="006C37C1" w:rsidRDefault="006C37C1" w:rsidP="006C37C1">
      <w:pPr>
        <w:pStyle w:val="Heading2"/>
      </w:pPr>
      <w:bookmarkStart w:id="46" w:name="_Toc16453007"/>
      <w:r>
        <w:t>K-Folds</w:t>
      </w:r>
      <w:bookmarkEnd w:id="46"/>
    </w:p>
    <w:p w14:paraId="410B8B43" w14:textId="6C2F5C84" w:rsidR="006C37C1" w:rsidRPr="000D50A8" w:rsidRDefault="006C37C1" w:rsidP="006C37C1">
      <w:pPr>
        <w:rPr>
          <w:lang w:val="en-US"/>
        </w:rPr>
      </w:pPr>
      <w:r w:rsidRPr="000D50A8">
        <w:rPr>
          <w:lang w:val="en-US"/>
        </w:rPr>
        <w:lastRenderedPageBreak/>
        <w:t xml:space="preserve">We use k-folds cross validation to reduce the overfitting, cross-validation is a resampling procedure used to evaluate machine learning models on a limited data sample. it will split original data set into k subsets and uses one of the </w:t>
      </w:r>
      <w:proofErr w:type="gramStart"/>
      <w:r w:rsidRPr="000D50A8">
        <w:rPr>
          <w:lang w:val="en-US"/>
        </w:rPr>
        <w:t>subset</w:t>
      </w:r>
      <w:proofErr w:type="gramEnd"/>
      <w:r w:rsidRPr="000D50A8">
        <w:rPr>
          <w:lang w:val="en-US"/>
        </w:rPr>
        <w:t xml:space="preserve"> as testing set and other remaining as training set. This process end’s when every subset is used as testing set.</w:t>
      </w:r>
    </w:p>
    <w:p w14:paraId="6FFD1EA6" w14:textId="1BC99C72" w:rsidR="006C37C1" w:rsidRDefault="006C37C1" w:rsidP="006C37C1">
      <w:pPr>
        <w:pStyle w:val="Heading2"/>
      </w:pPr>
      <w:bookmarkStart w:id="47" w:name="_Toc16453008"/>
      <w:r w:rsidRPr="006C37C1">
        <w:t>Stratified K-folds</w:t>
      </w:r>
      <w:bookmarkEnd w:id="47"/>
    </w:p>
    <w:p w14:paraId="7D5EEB69" w14:textId="77777777" w:rsidR="006C37C1" w:rsidRPr="000D50A8" w:rsidRDefault="006C37C1" w:rsidP="006C37C1">
      <w:pPr>
        <w:rPr>
          <w:lang w:val="en-US"/>
        </w:rPr>
      </w:pPr>
      <w:r w:rsidRPr="000D50A8">
        <w:rPr>
          <w:lang w:val="en-US"/>
        </w:rPr>
        <w:t>Stratification is the process of rearranging data, it ensures that each fold is good representation of data, generally a better approach when dealing with bias and variance.</w:t>
      </w:r>
    </w:p>
    <w:p w14:paraId="13A90A1F" w14:textId="77777777" w:rsidR="006C37C1" w:rsidRPr="000D50A8" w:rsidRDefault="006C37C1" w:rsidP="006C37C1">
      <w:pPr>
        <w:rPr>
          <w:lang w:val="en-US"/>
        </w:rPr>
      </w:pPr>
      <w:r w:rsidRPr="000D50A8">
        <w:rPr>
          <w:lang w:val="en-US"/>
        </w:rPr>
        <w:t>In stratified k-fold cross-validation, the folds are selected so that the mean response value is approximately equal in all the folds. In the case of binary classification, this means that each fold contains roughly the same proportions of the two types of class labels</w:t>
      </w:r>
    </w:p>
    <w:p w14:paraId="1293BF0D" w14:textId="6D4E6750" w:rsidR="007E34E7" w:rsidRDefault="007E34E7" w:rsidP="006C37C1">
      <w:pPr>
        <w:pStyle w:val="Heading2"/>
      </w:pPr>
      <w:bookmarkStart w:id="48" w:name="_Toc16453009"/>
      <w:r>
        <w:t>Tuning HyperParameters</w:t>
      </w:r>
      <w:bookmarkEnd w:id="48"/>
    </w:p>
    <w:p w14:paraId="7DDC7D29" w14:textId="6D11E440" w:rsidR="006C37C1" w:rsidRPr="000D50A8" w:rsidRDefault="006C37C1" w:rsidP="006C37C1">
      <w:pPr>
        <w:rPr>
          <w:lang w:val="en-US"/>
        </w:rPr>
      </w:pPr>
      <w:r w:rsidRPr="000D50A8">
        <w:rPr>
          <w:lang w:val="en-US"/>
        </w:rPr>
        <w:t>Parameter can be tuned to optimize the model which is done by parameter tuning methods.</w:t>
      </w:r>
    </w:p>
    <w:p w14:paraId="626E6F6C" w14:textId="3CFADED6" w:rsidR="006C37C1" w:rsidRDefault="006C37C1" w:rsidP="006C37C1">
      <w:pPr>
        <w:pStyle w:val="Heading3"/>
      </w:pPr>
      <w:bookmarkStart w:id="49" w:name="_Toc16453010"/>
      <w:r w:rsidRPr="006C37C1">
        <w:t>Grid Search CV</w:t>
      </w:r>
      <w:bookmarkEnd w:id="49"/>
    </w:p>
    <w:p w14:paraId="1C5CF7E6" w14:textId="77777777" w:rsidR="006C37C1" w:rsidRPr="000D50A8" w:rsidRDefault="006C37C1" w:rsidP="006C37C1">
      <w:pPr>
        <w:rPr>
          <w:lang w:val="en-US"/>
        </w:rPr>
      </w:pPr>
      <w:r w:rsidRPr="000D50A8">
        <w:rPr>
          <w:lang w:val="en-US"/>
        </w:rPr>
        <w:t>This technique is used to tune the parameters of models so that they will perform better on dataset. It explores the range of parameters and find the best combination for a given model, for examples; parameters which can be tuned in support vector machine are solver, kernel and gamma values.</w:t>
      </w:r>
    </w:p>
    <w:p w14:paraId="737E91BD" w14:textId="359EE80E" w:rsidR="006C37C1" w:rsidRPr="000D50A8" w:rsidRDefault="006C37C1" w:rsidP="006C37C1">
      <w:pPr>
        <w:rPr>
          <w:lang w:val="en-US"/>
        </w:rPr>
      </w:pPr>
      <w:r w:rsidRPr="000D50A8">
        <w:rPr>
          <w:lang w:val="en-US"/>
        </w:rPr>
        <w:t>The goal is then to train each of these models and evaluate them e.g. using cross-validation and select the best performed model.</w:t>
      </w:r>
    </w:p>
    <w:p w14:paraId="0E9C47DC" w14:textId="247C2C24" w:rsidR="007E34E7" w:rsidRDefault="007E34E7" w:rsidP="007A416E">
      <w:pPr>
        <w:pStyle w:val="Heading1"/>
      </w:pPr>
      <w:bookmarkStart w:id="50" w:name="_Toc16453011"/>
      <w:r>
        <w:t>Evaluation Metrics</w:t>
      </w:r>
      <w:bookmarkEnd w:id="50"/>
    </w:p>
    <w:p w14:paraId="3B792762" w14:textId="62592010" w:rsidR="007A416E" w:rsidRPr="000D50A8" w:rsidRDefault="007A416E" w:rsidP="007A416E">
      <w:pPr>
        <w:rPr>
          <w:lang w:val="en-US"/>
        </w:rPr>
      </w:pPr>
      <w:r w:rsidRPr="000D50A8">
        <w:rPr>
          <w:lang w:val="en-US"/>
        </w:rPr>
        <w:t>Evaluating a machine learning algorithm is an important part of any project. Your Model then can give you satisfying results when its evaluated, following are the Evaluation Techniques that we use in our project</w:t>
      </w:r>
    </w:p>
    <w:p w14:paraId="063CBEBD" w14:textId="5D861DBA" w:rsidR="007E34E7" w:rsidRDefault="007E34E7" w:rsidP="007A416E">
      <w:pPr>
        <w:pStyle w:val="Heading2"/>
      </w:pPr>
      <w:bookmarkStart w:id="51" w:name="_Toc16453012"/>
      <w:r>
        <w:t>Clasiification Metrics</w:t>
      </w:r>
      <w:bookmarkEnd w:id="51"/>
    </w:p>
    <w:p w14:paraId="1F0C194B" w14:textId="70B70BF1" w:rsidR="007A416E" w:rsidRPr="000D50A8" w:rsidRDefault="007A416E" w:rsidP="007A416E">
      <w:pPr>
        <w:rPr>
          <w:lang w:val="en-US"/>
        </w:rPr>
      </w:pPr>
      <w:r w:rsidRPr="000D50A8">
        <w:rPr>
          <w:lang w:val="en-US"/>
        </w:rPr>
        <w:t xml:space="preserve">Following are the classification metrics in </w:t>
      </w:r>
      <w:proofErr w:type="spellStart"/>
      <w:r w:rsidRPr="000D50A8">
        <w:rPr>
          <w:lang w:val="en-US"/>
        </w:rPr>
        <w:t>Scikit</w:t>
      </w:r>
      <w:proofErr w:type="spellEnd"/>
      <w:r w:rsidRPr="000D50A8">
        <w:rPr>
          <w:lang w:val="en-US"/>
        </w:rPr>
        <w:t>-Learn in Python</w:t>
      </w:r>
    </w:p>
    <w:p w14:paraId="63756265" w14:textId="1BAB427E" w:rsidR="007A416E" w:rsidRDefault="007A416E" w:rsidP="007A416E">
      <w:pPr>
        <w:pStyle w:val="Heading3"/>
      </w:pPr>
      <w:bookmarkStart w:id="52" w:name="_Toc16453013"/>
      <w:r w:rsidRPr="007A416E">
        <w:t>Confusion M</w:t>
      </w:r>
      <w:r>
        <w:t>a</w:t>
      </w:r>
      <w:r w:rsidRPr="007A416E">
        <w:t>tr</w:t>
      </w:r>
      <w:r>
        <w:t>ix</w:t>
      </w:r>
      <w:bookmarkEnd w:id="52"/>
    </w:p>
    <w:p w14:paraId="1A872FF7" w14:textId="492939BE" w:rsidR="007A416E" w:rsidRPr="007A416E" w:rsidRDefault="007A416E" w:rsidP="007A416E">
      <w:r w:rsidRPr="000D50A8">
        <w:rPr>
          <w:lang w:val="en-US"/>
        </w:rPr>
        <w:lastRenderedPageBreak/>
        <w:t xml:space="preserve">The table of confusion matrix is often used for explaining the performance of a classification model or for classifier on the set of test data for which the true values are to be known. </w:t>
      </w:r>
      <w:r w:rsidRPr="007A416E">
        <w:t>It also helps to visualize the performance of an algorithm</w:t>
      </w:r>
    </w:p>
    <w:p w14:paraId="3951FFFB" w14:textId="2E09C575" w:rsidR="007A416E" w:rsidRDefault="007A416E" w:rsidP="007A416E">
      <w:pPr>
        <w:pStyle w:val="Heading3"/>
      </w:pPr>
      <w:bookmarkStart w:id="53" w:name="_Toc16453014"/>
      <w:r w:rsidRPr="007A416E">
        <w:t>Accuracy Score</w:t>
      </w:r>
      <w:bookmarkEnd w:id="53"/>
    </w:p>
    <w:p w14:paraId="77850E72" w14:textId="40BE7977" w:rsidR="007A416E" w:rsidRPr="000D50A8" w:rsidRDefault="007A416E" w:rsidP="007A416E">
      <w:pPr>
        <w:rPr>
          <w:lang w:val="en-US"/>
        </w:rPr>
      </w:pPr>
      <w:r w:rsidRPr="000D50A8">
        <w:rPr>
          <w:lang w:val="en-US"/>
        </w:rPr>
        <w:t>The accuracy classification score is a multilabel classification in which the functions computes the subset of the accuracy. The set of labels that are predicted for a sample must exactly match the corresponding sets of labels in y-true</w:t>
      </w:r>
    </w:p>
    <w:p w14:paraId="02CB3FC2" w14:textId="77777777" w:rsidR="007A416E" w:rsidRDefault="007A416E" w:rsidP="007A416E">
      <w:r>
        <w:t>(TruePostive + TrueNegative)/</w:t>
      </w:r>
    </w:p>
    <w:p w14:paraId="66469E5F" w14:textId="4A599BD7" w:rsidR="007A416E" w:rsidRPr="007A416E" w:rsidRDefault="007A416E" w:rsidP="007A416E">
      <w:r>
        <w:t>(TruePostive + TrueNegative+FalsePostive+FalseNegative)</w:t>
      </w:r>
    </w:p>
    <w:p w14:paraId="78AF6936" w14:textId="59EB4C6D" w:rsidR="007A416E" w:rsidRDefault="007A416E" w:rsidP="007A416E">
      <w:pPr>
        <w:pStyle w:val="Heading3"/>
      </w:pPr>
      <w:bookmarkStart w:id="54" w:name="_Toc16453015"/>
      <w:r w:rsidRPr="007A416E">
        <w:t>Precision Score</w:t>
      </w:r>
      <w:bookmarkEnd w:id="54"/>
    </w:p>
    <w:p w14:paraId="2D5B0F3B" w14:textId="67EDC59C" w:rsidR="007A416E" w:rsidRPr="000D50A8" w:rsidRDefault="007A416E" w:rsidP="007A416E">
      <w:pPr>
        <w:rPr>
          <w:lang w:val="en-US"/>
        </w:rPr>
      </w:pPr>
      <w:r w:rsidRPr="000D50A8">
        <w:rPr>
          <w:lang w:val="en-US"/>
        </w:rPr>
        <w:t>Precision refers to the percentage of your result that are relevant, it’s the ratio of correctly predicted positive observation to the total predicted positive observation.</w:t>
      </w:r>
    </w:p>
    <w:p w14:paraId="714CDD0D" w14:textId="610427EC" w:rsidR="007A416E" w:rsidRDefault="007A416E" w:rsidP="007A416E">
      <w:pPr>
        <w:pStyle w:val="Heading3"/>
      </w:pPr>
      <w:bookmarkStart w:id="55" w:name="_Toc16453016"/>
      <w:r w:rsidRPr="007A416E">
        <w:t>Recall Score</w:t>
      </w:r>
      <w:bookmarkEnd w:id="55"/>
    </w:p>
    <w:p w14:paraId="0F003F83" w14:textId="77777777" w:rsidR="007A416E" w:rsidRPr="000D50A8" w:rsidRDefault="007A416E" w:rsidP="007A416E">
      <w:pPr>
        <w:rPr>
          <w:lang w:val="en-US"/>
        </w:rPr>
      </w:pPr>
      <w:r w:rsidRPr="000D50A8">
        <w:rPr>
          <w:lang w:val="en-US"/>
        </w:rPr>
        <w:t xml:space="preserve">Recall refers to the percentage of total relevant result correctly classified by our algorithms, </w:t>
      </w:r>
    </w:p>
    <w:p w14:paraId="77A4A54F" w14:textId="17913047" w:rsidR="007A416E" w:rsidRPr="007A416E" w:rsidRDefault="007A416E" w:rsidP="007A416E">
      <w:r>
        <w:t>TruePostive/ (TruePostive+ FalseNegative)</w:t>
      </w:r>
    </w:p>
    <w:p w14:paraId="10FE9B12" w14:textId="752E6023" w:rsidR="007A416E" w:rsidRDefault="007A416E" w:rsidP="007A416E">
      <w:pPr>
        <w:pStyle w:val="Heading3"/>
      </w:pPr>
      <w:bookmarkStart w:id="56" w:name="_Toc16453017"/>
      <w:r w:rsidRPr="007A416E">
        <w:t>F1_Score</w:t>
      </w:r>
      <w:bookmarkEnd w:id="56"/>
    </w:p>
    <w:p w14:paraId="043B0CFA" w14:textId="62B63640" w:rsidR="007A416E" w:rsidRPr="007A416E" w:rsidRDefault="007A416E" w:rsidP="007A416E">
      <w:r w:rsidRPr="000D50A8">
        <w:rPr>
          <w:lang w:val="en-US"/>
        </w:rPr>
        <w:t xml:space="preserve">Using of F1_score given advantage that it incorporates both precision and recall into a single metric, with a high F1_score means that it’s a sign pf well-performing model even you might have imbalanced data. </w:t>
      </w:r>
      <w:r w:rsidRPr="007A416E">
        <w:t>It is a Harmonic mean of precision and recall</w:t>
      </w:r>
    </w:p>
    <w:p w14:paraId="61BFAEB0" w14:textId="2B1DF1C5" w:rsidR="007A416E" w:rsidRDefault="002357E6" w:rsidP="007A416E">
      <w:pPr>
        <w:pStyle w:val="Heading3"/>
      </w:pPr>
      <w:bookmarkStart w:id="57" w:name="_Toc16453018"/>
      <w:r w:rsidRPr="002357E6">
        <w:t>Roc_auc Curve</w:t>
      </w:r>
      <w:bookmarkEnd w:id="57"/>
    </w:p>
    <w:p w14:paraId="6DD0721F" w14:textId="19E73EA4" w:rsidR="007A416E" w:rsidRPr="000D50A8" w:rsidRDefault="002357E6" w:rsidP="007A416E">
      <w:pPr>
        <w:rPr>
          <w:lang w:val="en-US"/>
        </w:rPr>
      </w:pPr>
      <w:r w:rsidRPr="000D50A8">
        <w:rPr>
          <w:lang w:val="en-US"/>
        </w:rPr>
        <w:t>The Receiver Operating Characteristic Curve defines the plot of the true positive versus the false positive rate of the prediction of a model for the multiple thresholds between 0.0 and 1.0</w:t>
      </w:r>
    </w:p>
    <w:p w14:paraId="7C9A2151" w14:textId="2A9E0F12" w:rsidR="007E34E7" w:rsidRDefault="007E34E7" w:rsidP="007A416E">
      <w:pPr>
        <w:pStyle w:val="Heading2"/>
      </w:pPr>
      <w:bookmarkStart w:id="58" w:name="_Toc16453019"/>
      <w:r>
        <w:t>Regression Metrics</w:t>
      </w:r>
      <w:bookmarkEnd w:id="58"/>
    </w:p>
    <w:p w14:paraId="5398AB50" w14:textId="749FC089" w:rsidR="002357E6" w:rsidRPr="000D50A8" w:rsidRDefault="002357E6" w:rsidP="002357E6">
      <w:pPr>
        <w:rPr>
          <w:lang w:val="en-US"/>
        </w:rPr>
      </w:pPr>
      <w:r w:rsidRPr="000D50A8">
        <w:rPr>
          <w:lang w:val="en-US"/>
        </w:rPr>
        <w:t xml:space="preserve">In a regression task the model learns to predict numeric scores e.g. predicting the price of stock on future days by the given </w:t>
      </w:r>
      <w:proofErr w:type="gramStart"/>
      <w:r w:rsidRPr="000D50A8">
        <w:rPr>
          <w:lang w:val="en-US"/>
        </w:rPr>
        <w:t>past history</w:t>
      </w:r>
      <w:proofErr w:type="gramEnd"/>
      <w:r w:rsidRPr="000D50A8">
        <w:rPr>
          <w:lang w:val="en-US"/>
        </w:rPr>
        <w:t xml:space="preserve"> or the information about the previous price of stock and the market prices.</w:t>
      </w:r>
    </w:p>
    <w:p w14:paraId="58E92A07" w14:textId="45022D03" w:rsidR="002357E6" w:rsidRPr="000D50A8" w:rsidRDefault="002357E6" w:rsidP="002357E6">
      <w:pPr>
        <w:pStyle w:val="Heading3"/>
        <w:rPr>
          <w:lang w:val="en-US"/>
        </w:rPr>
      </w:pPr>
      <w:bookmarkStart w:id="59" w:name="_Toc16453020"/>
      <w:r w:rsidRPr="000D50A8">
        <w:rPr>
          <w:lang w:val="en-US"/>
        </w:rPr>
        <w:t>Root Mean Square Error (RMSE)</w:t>
      </w:r>
      <w:bookmarkEnd w:id="59"/>
    </w:p>
    <w:p w14:paraId="48C23AD4" w14:textId="429A01D9" w:rsidR="002357E6" w:rsidRPr="000D50A8" w:rsidRDefault="002357E6" w:rsidP="002357E6">
      <w:pPr>
        <w:rPr>
          <w:lang w:val="en-US"/>
        </w:rPr>
      </w:pPr>
      <w:r w:rsidRPr="000D50A8">
        <w:rPr>
          <w:lang w:val="en-US"/>
        </w:rPr>
        <w:t>The most frequently used metric for regression tasks is RMSE, it’s defined as the square root of the average squared distance between the predicted score and the actual score</w:t>
      </w:r>
    </w:p>
    <w:p w14:paraId="3DA31F69" w14:textId="2CAD2A06" w:rsidR="002357E6" w:rsidRDefault="002357E6" w:rsidP="002357E6">
      <w:pPr>
        <w:pStyle w:val="Heading3"/>
      </w:pPr>
      <w:bookmarkStart w:id="60" w:name="_Toc16453021"/>
      <w:r w:rsidRPr="002357E6">
        <w:t>Mean Squared Error</w:t>
      </w:r>
      <w:bookmarkEnd w:id="60"/>
    </w:p>
    <w:p w14:paraId="320B33DA" w14:textId="41D5C408" w:rsidR="002357E6" w:rsidRPr="000D50A8" w:rsidRDefault="002357E6" w:rsidP="002357E6">
      <w:pPr>
        <w:rPr>
          <w:lang w:val="en-US"/>
        </w:rPr>
      </w:pPr>
      <w:r w:rsidRPr="000D50A8">
        <w:rPr>
          <w:lang w:val="en-US"/>
        </w:rPr>
        <w:t xml:space="preserve">It tells us how close a regression is to a set of points. It works by taking the distance from the point to the regression line (distance </w:t>
      </w:r>
      <w:proofErr w:type="gramStart"/>
      <w:r w:rsidRPr="000D50A8">
        <w:rPr>
          <w:lang w:val="en-US"/>
        </w:rPr>
        <w:t>are</w:t>
      </w:r>
      <w:proofErr w:type="gramEnd"/>
      <w:r w:rsidRPr="000D50A8">
        <w:rPr>
          <w:lang w:val="en-US"/>
        </w:rPr>
        <w:t xml:space="preserve"> the errors) and squaring them.</w:t>
      </w:r>
    </w:p>
    <w:p w14:paraId="1B612DB7" w14:textId="7BAD35C5" w:rsidR="002357E6" w:rsidRDefault="002357E6" w:rsidP="002357E6">
      <w:pPr>
        <w:pStyle w:val="Heading3"/>
      </w:pPr>
      <w:bookmarkStart w:id="61" w:name="_Toc16453022"/>
      <w:r w:rsidRPr="002357E6">
        <w:t>Mean Absolute Error</w:t>
      </w:r>
      <w:bookmarkEnd w:id="61"/>
    </w:p>
    <w:p w14:paraId="20DEBF6A" w14:textId="768DEC36" w:rsidR="002357E6" w:rsidRPr="000D50A8" w:rsidRDefault="002357E6" w:rsidP="002357E6">
      <w:pPr>
        <w:rPr>
          <w:lang w:val="en-US"/>
        </w:rPr>
      </w:pPr>
      <w:r w:rsidRPr="000D50A8">
        <w:rPr>
          <w:lang w:val="en-US"/>
        </w:rPr>
        <w:lastRenderedPageBreak/>
        <w:t>In statistics MAE defines the measure of difference between the two continuous variables, as the name defines the mean absolute error is an average of the absolute errors.</w:t>
      </w:r>
    </w:p>
    <w:p w14:paraId="6EEFCA3E" w14:textId="433697C8" w:rsidR="002357E6" w:rsidRDefault="002357E6" w:rsidP="002357E6">
      <w:pPr>
        <w:pStyle w:val="Heading3"/>
      </w:pPr>
      <w:bookmarkStart w:id="62" w:name="_Toc16453023"/>
      <w:r w:rsidRPr="002357E6">
        <w:t>R2_Score</w:t>
      </w:r>
      <w:bookmarkEnd w:id="62"/>
    </w:p>
    <w:p w14:paraId="14FDD324" w14:textId="764693C7" w:rsidR="002357E6" w:rsidRPr="000D50A8" w:rsidRDefault="002357E6" w:rsidP="002357E6">
      <w:pPr>
        <w:rPr>
          <w:lang w:val="en-US"/>
        </w:rPr>
      </w:pPr>
      <w:r w:rsidRPr="000D50A8">
        <w:rPr>
          <w:lang w:val="en-US"/>
        </w:rPr>
        <w:t>It’s a statistical measure of how close the data is fitted to the regression line also called as the coefficient of determination. It’s the percentage of the response variable variation that is explained by the linear model.</w:t>
      </w:r>
    </w:p>
    <w:p w14:paraId="63BF9FAA" w14:textId="6DCA7B7F" w:rsidR="007E34E7" w:rsidRPr="000D50A8" w:rsidRDefault="002357E6" w:rsidP="007E34E7">
      <w:pPr>
        <w:rPr>
          <w:lang w:val="en-US"/>
        </w:rPr>
      </w:pPr>
      <w:r w:rsidRPr="000D50A8">
        <w:rPr>
          <w:lang w:val="en-US"/>
        </w:rPr>
        <w:t>R-squared = explained variation / Total Variation.</w:t>
      </w:r>
    </w:p>
    <w:p w14:paraId="0A0A1C53" w14:textId="37EB6399" w:rsidR="00241E5A" w:rsidRPr="009A2F30" w:rsidRDefault="007E34E7" w:rsidP="00241E5A">
      <w:pPr>
        <w:pStyle w:val="Heading1"/>
      </w:pPr>
      <w:bookmarkStart w:id="63" w:name="_Toc16453024"/>
      <w:bookmarkStart w:id="64" w:name="_Hlk16360000"/>
      <w:r w:rsidRPr="009A2F30">
        <w:t>Problems</w:t>
      </w:r>
      <w:bookmarkEnd w:id="63"/>
    </w:p>
    <w:p w14:paraId="2BE28A14" w14:textId="3CC41F24" w:rsidR="00241E5A" w:rsidRPr="009A2F30" w:rsidRDefault="00241E5A" w:rsidP="00FC78B2">
      <w:pPr>
        <w:pStyle w:val="Heading2"/>
        <w:rPr>
          <w:lang w:val="en-GB"/>
        </w:rPr>
      </w:pPr>
      <w:bookmarkStart w:id="65" w:name="_Toc16453025"/>
      <w:r w:rsidRPr="009A2F30">
        <w:t>Problem</w:t>
      </w:r>
      <w:r w:rsidRPr="009A2F30">
        <w:rPr>
          <w:lang w:val="en-GB"/>
        </w:rPr>
        <w:t xml:space="preserve"> 1</w:t>
      </w:r>
      <w:bookmarkEnd w:id="65"/>
      <w:r w:rsidR="002465AC">
        <w:rPr>
          <w:lang w:val="en-GB"/>
        </w:rPr>
        <w:t xml:space="preserve"> (AK)</w:t>
      </w:r>
    </w:p>
    <w:p w14:paraId="12021803" w14:textId="57690884" w:rsidR="00241E5A" w:rsidRPr="009A50DD" w:rsidRDefault="00241E5A" w:rsidP="00FC78B2">
      <w:pPr>
        <w:pStyle w:val="Randbeschriftung"/>
        <w:rPr>
          <w:lang w:val="en-US"/>
        </w:rPr>
      </w:pPr>
      <w:bookmarkStart w:id="66" w:name="_Hlk16443935"/>
      <w:r w:rsidRPr="009A50DD">
        <w:rPr>
          <w:lang w:val="en-US"/>
        </w:rPr>
        <w:t>Can we predict financial recession in the region of Europe before hand?</w:t>
      </w:r>
    </w:p>
    <w:p w14:paraId="5D51250A" w14:textId="54555417" w:rsidR="009A50DD" w:rsidRDefault="00241E5A" w:rsidP="009A50DD">
      <w:pPr>
        <w:pStyle w:val="Heading3"/>
        <w:rPr>
          <w:rFonts w:eastAsia="Times New Roman"/>
          <w:lang w:val="en-GB" w:eastAsia="en-DE"/>
        </w:rPr>
      </w:pPr>
      <w:bookmarkStart w:id="67" w:name="_Toc16453026"/>
      <w:r w:rsidRPr="009A2F30">
        <w:rPr>
          <w:rFonts w:eastAsia="Times New Roman"/>
          <w:lang w:val="en-GB" w:eastAsia="en-DE"/>
        </w:rPr>
        <w:t>Explanation:</w:t>
      </w:r>
      <w:bookmarkEnd w:id="67"/>
    </w:p>
    <w:p w14:paraId="596B8146" w14:textId="77777777" w:rsidR="009A50DD" w:rsidRPr="009A50DD" w:rsidRDefault="009A50DD" w:rsidP="009A50DD">
      <w:pPr>
        <w:rPr>
          <w:lang w:val="en-GB" w:eastAsia="en-DE"/>
        </w:rPr>
      </w:pPr>
      <w:r w:rsidRPr="009A50DD">
        <w:rPr>
          <w:lang w:val="en-GB" w:eastAsia="en-DE"/>
        </w:rPr>
        <w:t>I deduced a data frame with 17 European countries:</w:t>
      </w:r>
    </w:p>
    <w:p w14:paraId="0C4B462E" w14:textId="77777777" w:rsidR="009A50DD" w:rsidRPr="009A50DD" w:rsidRDefault="009A50DD" w:rsidP="009A50DD">
      <w:pPr>
        <w:rPr>
          <w:lang w:val="en-GB" w:eastAsia="en-DE"/>
        </w:rPr>
      </w:pPr>
      <w:r w:rsidRPr="009A50DD">
        <w:rPr>
          <w:lang w:val="en-GB" w:eastAsia="en-DE"/>
        </w:rPr>
        <w:t>Italy, France, Germany, Belgium, Switzerland, Belgium, Denmark, Netherlands, Britain, Sweden, Norway, Finland, Spain, Ireland, Greece, Portugal and Spain.</w:t>
      </w:r>
    </w:p>
    <w:p w14:paraId="6887EBFE" w14:textId="3ED00DD4" w:rsidR="009A50DD" w:rsidRPr="009A50DD" w:rsidRDefault="009A50DD" w:rsidP="009A50DD">
      <w:pPr>
        <w:rPr>
          <w:lang w:val="en-GB" w:eastAsia="en-DE"/>
        </w:rPr>
      </w:pPr>
      <w:r w:rsidRPr="009A50DD">
        <w:rPr>
          <w:lang w:val="en-GB" w:eastAsia="en-DE"/>
        </w:rPr>
        <w:t>I handled the missing values using median function which fills all the not available values with the median value of that specific column. I use median because target value is discrete with 0 and 1 values so it will fill values with float.</w:t>
      </w:r>
    </w:p>
    <w:p w14:paraId="4B7149EF" w14:textId="05DB97E7" w:rsidR="00241E5A" w:rsidRDefault="00241E5A" w:rsidP="00FC78B2">
      <w:pPr>
        <w:pStyle w:val="Heading3"/>
        <w:rPr>
          <w:rFonts w:eastAsia="Times New Roman"/>
          <w:lang w:val="en-US" w:eastAsia="en-DE"/>
        </w:rPr>
      </w:pPr>
      <w:bookmarkStart w:id="68" w:name="_Toc16453027"/>
      <w:r w:rsidRPr="009A2F30">
        <w:rPr>
          <w:rFonts w:eastAsia="Times New Roman"/>
          <w:lang w:val="en-US" w:eastAsia="en-DE"/>
        </w:rPr>
        <w:t>Target Feature:</w:t>
      </w:r>
      <w:bookmarkEnd w:id="68"/>
    </w:p>
    <w:p w14:paraId="545F32B0" w14:textId="3DEDE40E" w:rsidR="009A50DD" w:rsidRPr="009A50DD" w:rsidRDefault="009A50DD" w:rsidP="009A50DD">
      <w:pPr>
        <w:rPr>
          <w:lang w:val="en-US" w:eastAsia="en-DE"/>
        </w:rPr>
      </w:pPr>
      <w:r w:rsidRPr="009A50DD">
        <w:rPr>
          <w:lang w:val="en-US" w:eastAsia="en-DE"/>
        </w:rPr>
        <w:t>Financial Recession (</w:t>
      </w:r>
      <w:proofErr w:type="spellStart"/>
      <w:r w:rsidRPr="009A50DD">
        <w:rPr>
          <w:lang w:val="en-US" w:eastAsia="en-DE"/>
        </w:rPr>
        <w:t>pk_fin</w:t>
      </w:r>
      <w:proofErr w:type="spellEnd"/>
      <w:r w:rsidRPr="009A50DD">
        <w:rPr>
          <w:lang w:val="en-US" w:eastAsia="en-DE"/>
        </w:rPr>
        <w:t>). We will be applying Classification Models as our target is binary value.</w:t>
      </w:r>
    </w:p>
    <w:p w14:paraId="342FF33D" w14:textId="066F4F36" w:rsidR="00241E5A" w:rsidRDefault="00241E5A" w:rsidP="00FC78B2">
      <w:pPr>
        <w:pStyle w:val="Heading3"/>
        <w:rPr>
          <w:rFonts w:eastAsia="Times New Roman"/>
          <w:lang w:val="en-GB" w:eastAsia="en-DE"/>
        </w:rPr>
      </w:pPr>
      <w:bookmarkStart w:id="69" w:name="_Toc16453028"/>
      <w:r w:rsidRPr="009A2F30">
        <w:rPr>
          <w:rFonts w:eastAsia="Times New Roman"/>
          <w:lang w:val="en-GB" w:eastAsia="en-DE"/>
        </w:rPr>
        <w:t>Train Test Split:</w:t>
      </w:r>
      <w:bookmarkEnd w:id="69"/>
    </w:p>
    <w:p w14:paraId="773E7A91" w14:textId="4B8B9C18" w:rsidR="009A50DD" w:rsidRPr="009A50DD" w:rsidRDefault="009A50DD" w:rsidP="009A50DD">
      <w:pPr>
        <w:rPr>
          <w:lang w:val="en-GB" w:eastAsia="en-DE"/>
        </w:rPr>
      </w:pPr>
      <w:r w:rsidRPr="009A50DD">
        <w:rPr>
          <w:lang w:val="en-GB" w:eastAsia="en-DE"/>
        </w:rPr>
        <w:t>I use Train Test Split method to divide the data into training and testing parts with Training set 75% and Testing set 25%.</w:t>
      </w:r>
    </w:p>
    <w:p w14:paraId="5BEFBC45" w14:textId="2D74B571" w:rsidR="00241E5A" w:rsidRDefault="00241E5A" w:rsidP="00FC78B2">
      <w:pPr>
        <w:pStyle w:val="Heading3"/>
        <w:rPr>
          <w:rFonts w:eastAsia="Times New Roman"/>
          <w:lang w:val="en-US" w:eastAsia="en-DE"/>
        </w:rPr>
      </w:pPr>
      <w:bookmarkStart w:id="70" w:name="_Toc16453029"/>
      <w:r w:rsidRPr="009A2F30">
        <w:rPr>
          <w:rFonts w:eastAsia="Times New Roman"/>
          <w:lang w:val="en-US" w:eastAsia="en-DE"/>
        </w:rPr>
        <w:t>Feature Selection:</w:t>
      </w:r>
      <w:bookmarkEnd w:id="70"/>
    </w:p>
    <w:p w14:paraId="59492B07" w14:textId="77777777" w:rsidR="009A50DD" w:rsidRPr="009A50DD" w:rsidRDefault="009A50DD" w:rsidP="009A50DD">
      <w:pPr>
        <w:rPr>
          <w:lang w:val="en-US" w:eastAsia="en-DE"/>
        </w:rPr>
      </w:pPr>
      <w:r w:rsidRPr="009A50DD">
        <w:rPr>
          <w:lang w:val="en-US" w:eastAsia="en-DE"/>
        </w:rPr>
        <w:t>As my question is about financial recession prediction in Europe, so I use the best features selected by Sequential Forward Selection</w:t>
      </w:r>
    </w:p>
    <w:p w14:paraId="2A185239" w14:textId="74E54F70" w:rsidR="008355FC" w:rsidRPr="0085510D" w:rsidRDefault="009A50DD" w:rsidP="0085510D">
      <w:pPr>
        <w:rPr>
          <w:lang w:val="en-US" w:eastAsia="en-DE"/>
        </w:rPr>
      </w:pPr>
      <w:r w:rsidRPr="009A50DD">
        <w:rPr>
          <w:lang w:val="en-US" w:eastAsia="en-DE"/>
        </w:rPr>
        <w:lastRenderedPageBreak/>
        <w:t>In the start I gave Sequential Feature Selection Algorithm 12 features to check and select the best ones</w:t>
      </w:r>
      <w:r w:rsidR="00241E5A" w:rsidRPr="009A2F30">
        <w:rPr>
          <w:noProof/>
          <w:lang w:val="en-US" w:eastAsia="en-DE"/>
        </w:rPr>
        <w:drawing>
          <wp:inline distT="0" distB="0" distL="0" distR="0" wp14:anchorId="3623E35A" wp14:editId="19D5C1C6">
            <wp:extent cx="5015334" cy="32194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6726" cy="3233182"/>
                    </a:xfrm>
                    <a:prstGeom prst="rect">
                      <a:avLst/>
                    </a:prstGeom>
                    <a:noFill/>
                    <a:ln>
                      <a:noFill/>
                    </a:ln>
                  </pic:spPr>
                </pic:pic>
              </a:graphicData>
            </a:graphic>
          </wp:inline>
        </w:drawing>
      </w:r>
      <w:r w:rsidR="00241E5A" w:rsidRPr="009A2F30">
        <w:rPr>
          <w:rFonts w:eastAsia="Times New Roman" w:cstheme="minorHAnsi"/>
          <w:bCs/>
          <w:color w:val="000000"/>
          <w:kern w:val="36"/>
          <w:lang w:val="en-US" w:eastAsia="en-DE"/>
        </w:rPr>
        <w:t xml:space="preserve"> </w:t>
      </w:r>
    </w:p>
    <w:p w14:paraId="15F71528" w14:textId="4A78834B" w:rsidR="00241E5A" w:rsidRPr="009A2F30" w:rsidRDefault="009A50DD" w:rsidP="008355FC">
      <w:pPr>
        <w:shd w:val="clear" w:color="auto" w:fill="FFFFFF"/>
        <w:spacing w:before="129" w:after="0" w:line="240" w:lineRule="auto"/>
        <w:outlineLvl w:val="0"/>
        <w:rPr>
          <w:rFonts w:eastAsia="Times New Roman" w:cstheme="minorHAnsi"/>
          <w:bCs/>
          <w:color w:val="000000"/>
          <w:kern w:val="36"/>
          <w:lang w:val="en-US" w:eastAsia="en-DE"/>
        </w:rPr>
      </w:pPr>
      <w:bookmarkStart w:id="71" w:name="_Toc16453030"/>
      <w:r w:rsidRPr="009A50DD">
        <w:rPr>
          <w:rFonts w:eastAsia="Times New Roman" w:cstheme="minorHAnsi"/>
          <w:bCs/>
          <w:color w:val="000000"/>
          <w:kern w:val="36"/>
          <w:lang w:val="en-US" w:eastAsia="en-DE"/>
        </w:rPr>
        <w:t>This feature selection technique is forward selection. It adds and check features one by one in a list and gives accuracy score at each step to give you elaborated idea of feature selection there is a table step wise calculation.</w:t>
      </w:r>
      <w:bookmarkEnd w:id="71"/>
    </w:p>
    <w:tbl>
      <w:tblPr>
        <w:tblStyle w:val="PlainTable1"/>
        <w:tblW w:w="0" w:type="auto"/>
        <w:tblLook w:val="04A0" w:firstRow="1" w:lastRow="0" w:firstColumn="1" w:lastColumn="0" w:noHBand="0" w:noVBand="1"/>
      </w:tblPr>
      <w:tblGrid>
        <w:gridCol w:w="1305"/>
        <w:gridCol w:w="2322"/>
        <w:gridCol w:w="2881"/>
        <w:gridCol w:w="1815"/>
      </w:tblGrid>
      <w:tr w:rsidR="00241E5A" w:rsidRPr="009A2F30" w14:paraId="290F1EA6" w14:textId="77777777" w:rsidTr="000037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42F359FA" w14:textId="77777777" w:rsidR="00241E5A" w:rsidRPr="009A2F30" w:rsidRDefault="00241E5A" w:rsidP="000037B2">
            <w:pPr>
              <w:ind w:left="360"/>
              <w:rPr>
                <w:rFonts w:cstheme="minorHAnsi"/>
                <w:b w:val="0"/>
                <w:lang w:val="en-GB"/>
              </w:rPr>
            </w:pPr>
          </w:p>
        </w:tc>
        <w:tc>
          <w:tcPr>
            <w:tcW w:w="2520" w:type="dxa"/>
          </w:tcPr>
          <w:p w14:paraId="0CCF9960" w14:textId="77777777" w:rsidR="00241E5A" w:rsidRPr="009A2F30" w:rsidRDefault="00241E5A" w:rsidP="000037B2">
            <w:pPr>
              <w:ind w:left="360"/>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Index</w:t>
            </w:r>
          </w:p>
        </w:tc>
        <w:tc>
          <w:tcPr>
            <w:tcW w:w="3150" w:type="dxa"/>
          </w:tcPr>
          <w:p w14:paraId="133BAB47" w14:textId="77777777" w:rsidR="00241E5A" w:rsidRPr="009A2F30" w:rsidRDefault="00241E5A" w:rsidP="000037B2">
            <w:pPr>
              <w:ind w:left="360"/>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Names</w:t>
            </w:r>
          </w:p>
        </w:tc>
        <w:tc>
          <w:tcPr>
            <w:tcW w:w="1911" w:type="dxa"/>
          </w:tcPr>
          <w:p w14:paraId="73268D7E" w14:textId="77777777" w:rsidR="00241E5A" w:rsidRPr="009A2F30" w:rsidRDefault="00241E5A" w:rsidP="000037B2">
            <w:pPr>
              <w:ind w:left="360"/>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Average Score</w:t>
            </w:r>
          </w:p>
        </w:tc>
      </w:tr>
      <w:tr w:rsidR="00241E5A" w:rsidRPr="009A2F30" w14:paraId="23A654DE" w14:textId="77777777" w:rsidTr="000037B2">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435" w:type="dxa"/>
          </w:tcPr>
          <w:p w14:paraId="44179428" w14:textId="77777777" w:rsidR="00241E5A" w:rsidRPr="009A2F30" w:rsidRDefault="00241E5A" w:rsidP="008355FC">
            <w:pPr>
              <w:rPr>
                <w:rFonts w:cstheme="minorHAnsi"/>
                <w:b w:val="0"/>
                <w:lang w:val="en-GB"/>
              </w:rPr>
            </w:pPr>
            <w:r w:rsidRPr="009A2F30">
              <w:rPr>
                <w:rFonts w:cstheme="minorHAnsi"/>
                <w:b w:val="0"/>
                <w:lang w:val="en-GB"/>
              </w:rPr>
              <w:t>Step 1</w:t>
            </w:r>
          </w:p>
        </w:tc>
        <w:tc>
          <w:tcPr>
            <w:tcW w:w="2520" w:type="dxa"/>
          </w:tcPr>
          <w:p w14:paraId="579B91CE"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0</w:t>
            </w:r>
          </w:p>
        </w:tc>
        <w:tc>
          <w:tcPr>
            <w:tcW w:w="3150" w:type="dxa"/>
          </w:tcPr>
          <w:p w14:paraId="06356C6C"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eastAsia="Times New Roman" w:cstheme="minorHAnsi"/>
                <w:color w:val="000000"/>
                <w:lang w:val="en-GB" w:eastAsia="en-DE"/>
              </w:rPr>
              <w:t>G</w:t>
            </w:r>
            <w:proofErr w:type="spellStart"/>
            <w:r w:rsidRPr="009A2F30">
              <w:rPr>
                <w:rFonts w:eastAsia="Times New Roman" w:cstheme="minorHAnsi"/>
                <w:color w:val="000000"/>
                <w:lang w:eastAsia="en-DE"/>
              </w:rPr>
              <w:t>ovcris</w:t>
            </w:r>
            <w:proofErr w:type="spellEnd"/>
          </w:p>
        </w:tc>
        <w:tc>
          <w:tcPr>
            <w:tcW w:w="1911" w:type="dxa"/>
          </w:tcPr>
          <w:p w14:paraId="4A8D23E1"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96.6%</w:t>
            </w:r>
          </w:p>
        </w:tc>
      </w:tr>
      <w:tr w:rsidR="00241E5A" w:rsidRPr="009A2F30" w14:paraId="40377808" w14:textId="77777777" w:rsidTr="000037B2">
        <w:tc>
          <w:tcPr>
            <w:cnfStyle w:val="001000000000" w:firstRow="0" w:lastRow="0" w:firstColumn="1" w:lastColumn="0" w:oddVBand="0" w:evenVBand="0" w:oddHBand="0" w:evenHBand="0" w:firstRowFirstColumn="0" w:firstRowLastColumn="0" w:lastRowFirstColumn="0" w:lastRowLastColumn="0"/>
            <w:tcW w:w="1435" w:type="dxa"/>
          </w:tcPr>
          <w:p w14:paraId="3F12923A" w14:textId="77777777" w:rsidR="00241E5A" w:rsidRPr="009A2F30" w:rsidRDefault="00241E5A" w:rsidP="008355FC">
            <w:pPr>
              <w:rPr>
                <w:rFonts w:cstheme="minorHAnsi"/>
                <w:b w:val="0"/>
                <w:lang w:val="en-GB"/>
              </w:rPr>
            </w:pPr>
            <w:r w:rsidRPr="009A2F30">
              <w:rPr>
                <w:rFonts w:cstheme="minorHAnsi"/>
                <w:b w:val="0"/>
                <w:lang w:val="en-GB"/>
              </w:rPr>
              <w:t>Step 2</w:t>
            </w:r>
          </w:p>
        </w:tc>
        <w:tc>
          <w:tcPr>
            <w:tcW w:w="2520" w:type="dxa"/>
          </w:tcPr>
          <w:p w14:paraId="4680A325"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9</w:t>
            </w:r>
          </w:p>
        </w:tc>
        <w:tc>
          <w:tcPr>
            <w:tcW w:w="3150" w:type="dxa"/>
          </w:tcPr>
          <w:p w14:paraId="4FFFA7BE"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r w:rsidRPr="009A2F30">
              <w:rPr>
                <w:rFonts w:eastAsia="Times New Roman" w:cstheme="minorHAnsi"/>
                <w:color w:val="000000"/>
                <w:lang w:val="en-GB" w:eastAsia="en-DE"/>
              </w:rPr>
              <w:t>G</w:t>
            </w:r>
            <w:proofErr w:type="spellStart"/>
            <w:r w:rsidRPr="009A2F30">
              <w:rPr>
                <w:rFonts w:eastAsia="Times New Roman" w:cstheme="minorHAnsi"/>
                <w:color w:val="000000"/>
                <w:lang w:eastAsia="en-DE"/>
              </w:rPr>
              <w:t>ovcris</w:t>
            </w:r>
            <w:proofErr w:type="spellEnd"/>
            <w:r w:rsidRPr="009A2F30">
              <w:rPr>
                <w:rFonts w:eastAsia="Times New Roman" w:cstheme="minorHAnsi"/>
                <w:color w:val="000000"/>
                <w:lang w:eastAsia="en-DE"/>
              </w:rPr>
              <w:t>,</w:t>
            </w:r>
            <w:r w:rsidRPr="009A2F30">
              <w:rPr>
                <w:rFonts w:eastAsia="Times New Roman" w:cstheme="minorHAnsi"/>
                <w:color w:val="000000"/>
                <w:lang w:val="en-GB" w:eastAsia="en-DE"/>
              </w:rPr>
              <w:t xml:space="preserve"> T</w:t>
            </w:r>
            <w:proofErr w:type="spellStart"/>
            <w:r w:rsidRPr="009A2F30">
              <w:rPr>
                <w:rFonts w:eastAsia="Times New Roman" w:cstheme="minorHAnsi"/>
                <w:color w:val="000000"/>
                <w:lang w:eastAsia="en-DE"/>
              </w:rPr>
              <w:t>urnover</w:t>
            </w:r>
            <w:proofErr w:type="spellEnd"/>
          </w:p>
          <w:p w14:paraId="1DD3140B" w14:textId="77777777" w:rsidR="00241E5A" w:rsidRPr="009A2F30" w:rsidRDefault="00241E5A"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1911" w:type="dxa"/>
          </w:tcPr>
          <w:p w14:paraId="45B4B2AD"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96.4%</w:t>
            </w:r>
          </w:p>
        </w:tc>
      </w:tr>
      <w:tr w:rsidR="00241E5A" w:rsidRPr="009A2F30" w14:paraId="662D9891" w14:textId="77777777" w:rsidTr="0000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2B0494F0" w14:textId="77777777" w:rsidR="00241E5A" w:rsidRPr="009A2F30" w:rsidRDefault="00241E5A" w:rsidP="008355FC">
            <w:pPr>
              <w:rPr>
                <w:rFonts w:cstheme="minorHAnsi"/>
                <w:b w:val="0"/>
                <w:lang w:val="en-GB"/>
              </w:rPr>
            </w:pPr>
            <w:r w:rsidRPr="009A2F30">
              <w:rPr>
                <w:rFonts w:cstheme="minorHAnsi"/>
                <w:b w:val="0"/>
                <w:lang w:val="en-GB"/>
              </w:rPr>
              <w:t>Step 3</w:t>
            </w:r>
          </w:p>
        </w:tc>
        <w:tc>
          <w:tcPr>
            <w:tcW w:w="2520" w:type="dxa"/>
          </w:tcPr>
          <w:p w14:paraId="69D28058"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9</w:t>
            </w:r>
          </w:p>
        </w:tc>
        <w:tc>
          <w:tcPr>
            <w:tcW w:w="3150" w:type="dxa"/>
          </w:tcPr>
          <w:p w14:paraId="4B92A2E9"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eastAsia="Times New Roman" w:cstheme="minorHAnsi"/>
                <w:color w:val="000000"/>
                <w:lang w:val="en-GB" w:eastAsia="en-DE"/>
              </w:rPr>
              <w:t>G</w:t>
            </w:r>
            <w:proofErr w:type="spellStart"/>
            <w:r w:rsidRPr="009A2F30">
              <w:rPr>
                <w:rFonts w:eastAsia="Times New Roman" w:cstheme="minorHAnsi"/>
                <w:color w:val="000000"/>
                <w:lang w:eastAsia="en-DE"/>
              </w:rPr>
              <w:t>ovcris</w:t>
            </w:r>
            <w:proofErr w:type="spellEnd"/>
            <w:r w:rsidRPr="009A2F30">
              <w:rPr>
                <w:rFonts w:eastAsia="Times New Roman" w:cstheme="minorHAnsi"/>
                <w:color w:val="000000"/>
                <w:lang w:eastAsia="en-DE"/>
              </w:rPr>
              <w:t xml:space="preserve">, </w:t>
            </w:r>
            <w:r w:rsidRPr="009A2F30">
              <w:rPr>
                <w:rFonts w:eastAsia="Times New Roman" w:cstheme="minorHAnsi"/>
                <w:color w:val="000000"/>
                <w:lang w:val="en-GB" w:eastAsia="en-DE"/>
              </w:rPr>
              <w:t>C</w:t>
            </w:r>
            <w:proofErr w:type="spellStart"/>
            <w:r w:rsidRPr="009A2F30">
              <w:rPr>
                <w:rFonts w:eastAsia="Times New Roman" w:cstheme="minorHAnsi"/>
                <w:color w:val="000000"/>
                <w:lang w:eastAsia="en-DE"/>
              </w:rPr>
              <w:t>risisJST</w:t>
            </w:r>
            <w:proofErr w:type="spellEnd"/>
            <w:r w:rsidRPr="009A2F30">
              <w:rPr>
                <w:rFonts w:eastAsia="Times New Roman" w:cstheme="minorHAnsi"/>
                <w:color w:val="000000"/>
                <w:lang w:eastAsia="en-DE"/>
              </w:rPr>
              <w:t xml:space="preserve">, </w:t>
            </w:r>
            <w:r w:rsidRPr="009A2F30">
              <w:rPr>
                <w:rFonts w:eastAsia="Times New Roman" w:cstheme="minorHAnsi"/>
                <w:color w:val="000000"/>
                <w:lang w:val="en-GB" w:eastAsia="en-DE"/>
              </w:rPr>
              <w:t>T</w:t>
            </w:r>
            <w:proofErr w:type="spellStart"/>
            <w:r w:rsidRPr="009A2F30">
              <w:rPr>
                <w:rFonts w:eastAsia="Times New Roman" w:cstheme="minorHAnsi"/>
                <w:color w:val="000000"/>
                <w:lang w:eastAsia="en-DE"/>
              </w:rPr>
              <w:t>urnover</w:t>
            </w:r>
            <w:proofErr w:type="spellEnd"/>
          </w:p>
          <w:p w14:paraId="5380908C" w14:textId="77777777" w:rsidR="00241E5A" w:rsidRPr="009A2F30" w:rsidRDefault="00241E5A"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
        </w:tc>
        <w:tc>
          <w:tcPr>
            <w:tcW w:w="1911" w:type="dxa"/>
          </w:tcPr>
          <w:p w14:paraId="063624C7"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96.1%</w:t>
            </w:r>
          </w:p>
        </w:tc>
      </w:tr>
      <w:tr w:rsidR="00241E5A" w:rsidRPr="009A2F30" w14:paraId="64906A37" w14:textId="77777777" w:rsidTr="000037B2">
        <w:tc>
          <w:tcPr>
            <w:cnfStyle w:val="001000000000" w:firstRow="0" w:lastRow="0" w:firstColumn="1" w:lastColumn="0" w:oddVBand="0" w:evenVBand="0" w:oddHBand="0" w:evenHBand="0" w:firstRowFirstColumn="0" w:firstRowLastColumn="0" w:lastRowFirstColumn="0" w:lastRowLastColumn="0"/>
            <w:tcW w:w="1435" w:type="dxa"/>
          </w:tcPr>
          <w:p w14:paraId="7E42EE4E" w14:textId="77777777" w:rsidR="00241E5A" w:rsidRPr="009A2F30" w:rsidRDefault="00241E5A" w:rsidP="008355FC">
            <w:pPr>
              <w:rPr>
                <w:rFonts w:cstheme="minorHAnsi"/>
                <w:b w:val="0"/>
                <w:lang w:val="en-GB"/>
              </w:rPr>
            </w:pPr>
            <w:r w:rsidRPr="009A2F30">
              <w:rPr>
                <w:rFonts w:cstheme="minorHAnsi"/>
                <w:b w:val="0"/>
                <w:lang w:val="en-GB"/>
              </w:rPr>
              <w:t>Step 4</w:t>
            </w:r>
          </w:p>
        </w:tc>
        <w:tc>
          <w:tcPr>
            <w:tcW w:w="2520" w:type="dxa"/>
          </w:tcPr>
          <w:p w14:paraId="68BD1B4C"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6 , 9</w:t>
            </w:r>
          </w:p>
        </w:tc>
        <w:tc>
          <w:tcPr>
            <w:tcW w:w="3150" w:type="dxa"/>
          </w:tcPr>
          <w:p w14:paraId="39CD2147"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eastAsia="Times New Roman" w:cstheme="minorHAnsi"/>
                <w:color w:val="000000"/>
                <w:lang w:val="en-GB" w:eastAsia="en-DE"/>
              </w:rPr>
              <w:t>G</w:t>
            </w:r>
            <w:proofErr w:type="spellStart"/>
            <w:r w:rsidRPr="009A2F30">
              <w:rPr>
                <w:rFonts w:eastAsia="Times New Roman" w:cstheme="minorHAnsi"/>
                <w:color w:val="000000"/>
                <w:lang w:eastAsia="en-DE"/>
              </w:rPr>
              <w:t>ovcris</w:t>
            </w:r>
            <w:proofErr w:type="spellEnd"/>
            <w:r w:rsidRPr="009A2F30">
              <w:rPr>
                <w:rFonts w:eastAsia="Times New Roman" w:cstheme="minorHAnsi"/>
                <w:color w:val="000000"/>
                <w:lang w:eastAsia="en-DE"/>
              </w:rPr>
              <w:t xml:space="preserve">, </w:t>
            </w:r>
            <w:r w:rsidRPr="009A2F30">
              <w:rPr>
                <w:rFonts w:eastAsia="Times New Roman" w:cstheme="minorHAnsi"/>
                <w:color w:val="000000"/>
                <w:lang w:val="en-GB" w:eastAsia="en-DE"/>
              </w:rPr>
              <w:t>C</w:t>
            </w:r>
            <w:proofErr w:type="spellStart"/>
            <w:r w:rsidRPr="009A2F30">
              <w:rPr>
                <w:rFonts w:eastAsia="Times New Roman" w:cstheme="minorHAnsi"/>
                <w:color w:val="000000"/>
                <w:lang w:eastAsia="en-DE"/>
              </w:rPr>
              <w:t>risisJST</w:t>
            </w:r>
            <w:proofErr w:type="spellEnd"/>
            <w:r w:rsidRPr="009A2F30">
              <w:rPr>
                <w:rFonts w:eastAsia="Times New Roman" w:cstheme="minorHAnsi"/>
                <w:color w:val="000000"/>
                <w:lang w:eastAsia="en-DE"/>
              </w:rPr>
              <w:t xml:space="preserve">, </w:t>
            </w:r>
            <w:r w:rsidRPr="009A2F30">
              <w:rPr>
                <w:rFonts w:eastAsia="Times New Roman" w:cstheme="minorHAnsi"/>
                <w:color w:val="000000"/>
                <w:lang w:val="en-GB" w:eastAsia="en-DE"/>
              </w:rPr>
              <w:t>GDP</w:t>
            </w:r>
            <w:r w:rsidRPr="009A2F30">
              <w:rPr>
                <w:rFonts w:eastAsia="Times New Roman" w:cstheme="minorHAnsi"/>
                <w:color w:val="000000"/>
                <w:lang w:eastAsia="en-DE"/>
              </w:rPr>
              <w:t xml:space="preserve">peak, </w:t>
            </w:r>
            <w:r w:rsidRPr="009A2F30">
              <w:rPr>
                <w:rFonts w:eastAsia="Times New Roman" w:cstheme="minorHAnsi"/>
                <w:color w:val="000000"/>
                <w:lang w:val="en-GB" w:eastAsia="en-DE"/>
              </w:rPr>
              <w:t>T</w:t>
            </w:r>
            <w:proofErr w:type="spellStart"/>
            <w:r w:rsidRPr="009A2F30">
              <w:rPr>
                <w:rFonts w:eastAsia="Times New Roman" w:cstheme="minorHAnsi"/>
                <w:color w:val="000000"/>
                <w:lang w:eastAsia="en-DE"/>
              </w:rPr>
              <w:t>urnover</w:t>
            </w:r>
            <w:proofErr w:type="spellEnd"/>
          </w:p>
          <w:p w14:paraId="0D828580" w14:textId="77777777" w:rsidR="00241E5A" w:rsidRPr="009A2F30" w:rsidRDefault="00241E5A"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1911" w:type="dxa"/>
          </w:tcPr>
          <w:p w14:paraId="634837C5"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96.7%</w:t>
            </w:r>
          </w:p>
        </w:tc>
      </w:tr>
      <w:tr w:rsidR="00241E5A" w:rsidRPr="009A2F30" w14:paraId="1182BCFF" w14:textId="77777777" w:rsidTr="0000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13479E2B" w14:textId="77777777" w:rsidR="00241E5A" w:rsidRPr="009A2F30" w:rsidRDefault="00241E5A" w:rsidP="008355FC">
            <w:pPr>
              <w:rPr>
                <w:rFonts w:cstheme="minorHAnsi"/>
                <w:b w:val="0"/>
                <w:lang w:val="en-GB"/>
              </w:rPr>
            </w:pPr>
            <w:r w:rsidRPr="009A2F30">
              <w:rPr>
                <w:rFonts w:cstheme="minorHAnsi"/>
                <w:b w:val="0"/>
                <w:lang w:val="en-GB"/>
              </w:rPr>
              <w:t>Step 5</w:t>
            </w:r>
          </w:p>
        </w:tc>
        <w:tc>
          <w:tcPr>
            <w:tcW w:w="2520" w:type="dxa"/>
          </w:tcPr>
          <w:p w14:paraId="3D8B9776"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3 , 6 , 9</w:t>
            </w:r>
          </w:p>
        </w:tc>
        <w:tc>
          <w:tcPr>
            <w:tcW w:w="3150" w:type="dxa"/>
          </w:tcPr>
          <w:p w14:paraId="2F3E5A6B"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eastAsia="Times New Roman" w:cstheme="minorHAnsi"/>
                <w:color w:val="000000"/>
                <w:lang w:val="en-GB" w:eastAsia="en-DE"/>
              </w:rPr>
              <w:t>G</w:t>
            </w:r>
            <w:proofErr w:type="spellStart"/>
            <w:r w:rsidRPr="009A2F30">
              <w:rPr>
                <w:rFonts w:eastAsia="Times New Roman" w:cstheme="minorHAnsi"/>
                <w:color w:val="000000"/>
                <w:lang w:eastAsia="en-DE"/>
              </w:rPr>
              <w:t>ovcris</w:t>
            </w:r>
            <w:proofErr w:type="spellEnd"/>
            <w:r w:rsidRPr="009A2F30">
              <w:rPr>
                <w:rFonts w:eastAsia="Times New Roman" w:cstheme="minorHAnsi"/>
                <w:color w:val="000000"/>
                <w:lang w:eastAsia="en-DE"/>
              </w:rPr>
              <w:t xml:space="preserve">, </w:t>
            </w:r>
            <w:r w:rsidRPr="009A2F30">
              <w:rPr>
                <w:rFonts w:eastAsia="Times New Roman" w:cstheme="minorHAnsi"/>
                <w:color w:val="000000"/>
                <w:lang w:val="en-GB" w:eastAsia="en-DE"/>
              </w:rPr>
              <w:t>Cr</w:t>
            </w:r>
            <w:proofErr w:type="spellStart"/>
            <w:r w:rsidRPr="009A2F30">
              <w:rPr>
                <w:rFonts w:eastAsia="Times New Roman" w:cstheme="minorHAnsi"/>
                <w:color w:val="000000"/>
                <w:lang w:eastAsia="en-DE"/>
              </w:rPr>
              <w:t>isisJST</w:t>
            </w:r>
            <w:proofErr w:type="spellEnd"/>
            <w:r w:rsidRPr="009A2F30">
              <w:rPr>
                <w:rFonts w:eastAsia="Times New Roman" w:cstheme="minorHAnsi"/>
                <w:color w:val="000000"/>
                <w:lang w:eastAsia="en-DE"/>
              </w:rPr>
              <w:t xml:space="preserve">, </w:t>
            </w:r>
            <w:r w:rsidRPr="009A2F30">
              <w:rPr>
                <w:rFonts w:eastAsia="Times New Roman" w:cstheme="minorHAnsi"/>
                <w:color w:val="000000"/>
                <w:lang w:val="en-GB" w:eastAsia="en-DE"/>
              </w:rPr>
              <w:t>R</w:t>
            </w:r>
            <w:proofErr w:type="spellStart"/>
            <w:r w:rsidRPr="009A2F30">
              <w:rPr>
                <w:rFonts w:eastAsia="Times New Roman" w:cstheme="minorHAnsi"/>
                <w:color w:val="000000"/>
                <w:lang w:eastAsia="en-DE"/>
              </w:rPr>
              <w:t>ight</w:t>
            </w:r>
            <w:proofErr w:type="spellEnd"/>
            <w:r w:rsidRPr="009A2F30">
              <w:rPr>
                <w:rFonts w:eastAsia="Times New Roman" w:cstheme="minorHAnsi"/>
                <w:color w:val="000000"/>
                <w:lang w:eastAsia="en-DE"/>
              </w:rPr>
              <w:t xml:space="preserve">, </w:t>
            </w:r>
            <w:r w:rsidRPr="009A2F30">
              <w:rPr>
                <w:rFonts w:eastAsia="Times New Roman" w:cstheme="minorHAnsi"/>
                <w:color w:val="000000"/>
                <w:lang w:val="en-GB" w:eastAsia="en-DE"/>
              </w:rPr>
              <w:t>GDP</w:t>
            </w:r>
            <w:r w:rsidRPr="009A2F30">
              <w:rPr>
                <w:rFonts w:eastAsia="Times New Roman" w:cstheme="minorHAnsi"/>
                <w:color w:val="000000"/>
                <w:lang w:eastAsia="en-DE"/>
              </w:rPr>
              <w:t xml:space="preserve">peak, </w:t>
            </w:r>
            <w:r w:rsidRPr="009A2F30">
              <w:rPr>
                <w:rFonts w:eastAsia="Times New Roman" w:cstheme="minorHAnsi"/>
                <w:color w:val="000000"/>
                <w:lang w:val="en-GB" w:eastAsia="en-DE"/>
              </w:rPr>
              <w:t>T</w:t>
            </w:r>
            <w:proofErr w:type="spellStart"/>
            <w:r w:rsidRPr="009A2F30">
              <w:rPr>
                <w:rFonts w:eastAsia="Times New Roman" w:cstheme="minorHAnsi"/>
                <w:color w:val="000000"/>
                <w:lang w:eastAsia="en-DE"/>
              </w:rPr>
              <w:t>urnover</w:t>
            </w:r>
            <w:proofErr w:type="spellEnd"/>
          </w:p>
          <w:p w14:paraId="061F7877" w14:textId="77777777" w:rsidR="00241E5A" w:rsidRPr="009A2F30" w:rsidRDefault="00241E5A"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
        </w:tc>
        <w:tc>
          <w:tcPr>
            <w:tcW w:w="1911" w:type="dxa"/>
          </w:tcPr>
          <w:p w14:paraId="005D2C8D"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97%</w:t>
            </w:r>
          </w:p>
        </w:tc>
      </w:tr>
      <w:tr w:rsidR="00241E5A" w:rsidRPr="009A2F30" w14:paraId="21A4D629" w14:textId="77777777" w:rsidTr="000037B2">
        <w:tc>
          <w:tcPr>
            <w:cnfStyle w:val="001000000000" w:firstRow="0" w:lastRow="0" w:firstColumn="1" w:lastColumn="0" w:oddVBand="0" w:evenVBand="0" w:oddHBand="0" w:evenHBand="0" w:firstRowFirstColumn="0" w:firstRowLastColumn="0" w:lastRowFirstColumn="0" w:lastRowLastColumn="0"/>
            <w:tcW w:w="1435" w:type="dxa"/>
          </w:tcPr>
          <w:p w14:paraId="5F9936B6" w14:textId="77777777" w:rsidR="00241E5A" w:rsidRPr="009A2F30" w:rsidRDefault="00241E5A" w:rsidP="008355FC">
            <w:pPr>
              <w:rPr>
                <w:rFonts w:cstheme="minorHAnsi"/>
                <w:b w:val="0"/>
                <w:lang w:val="en-GB"/>
              </w:rPr>
            </w:pPr>
            <w:r w:rsidRPr="009A2F30">
              <w:rPr>
                <w:rFonts w:cstheme="minorHAnsi"/>
                <w:b w:val="0"/>
                <w:lang w:val="en-GB"/>
              </w:rPr>
              <w:t>Step 6</w:t>
            </w:r>
          </w:p>
        </w:tc>
        <w:tc>
          <w:tcPr>
            <w:tcW w:w="2520" w:type="dxa"/>
          </w:tcPr>
          <w:p w14:paraId="13D4D58B" w14:textId="77777777" w:rsidR="00241E5A" w:rsidRPr="009A2F30" w:rsidRDefault="00241E5A" w:rsidP="000037B2">
            <w:pPr>
              <w:pStyle w:val="HTMLPreformatted"/>
              <w:shd w:val="clear" w:color="auto" w:fill="FFFFFF"/>
              <w:wordWrap w:val="0"/>
              <w:ind w:left="36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9A2F30">
              <w:rPr>
                <w:rFonts w:asciiTheme="minorHAnsi" w:hAnsiTheme="minorHAnsi" w:cstheme="minorHAnsi"/>
                <w:color w:val="000000"/>
                <w:sz w:val="22"/>
                <w:szCs w:val="22"/>
              </w:rPr>
              <w:t>0, 1, 2, 3, 6, 9</w:t>
            </w:r>
          </w:p>
        </w:tc>
        <w:tc>
          <w:tcPr>
            <w:tcW w:w="3150" w:type="dxa"/>
          </w:tcPr>
          <w:p w14:paraId="6710F0FD" w14:textId="77777777" w:rsidR="00241E5A" w:rsidRPr="009A2F30" w:rsidRDefault="00241E5A" w:rsidP="000037B2">
            <w:pPr>
              <w:pStyle w:val="HTMLPreformatted"/>
              <w:shd w:val="clear" w:color="auto" w:fill="FFFFFF"/>
              <w:wordWrap w:val="0"/>
              <w:ind w:left="36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9A2F30">
              <w:rPr>
                <w:rFonts w:asciiTheme="minorHAnsi" w:hAnsiTheme="minorHAnsi" w:cstheme="minorHAnsi"/>
                <w:color w:val="000000"/>
                <w:sz w:val="22"/>
                <w:szCs w:val="22"/>
                <w:lang w:val="en-GB"/>
              </w:rPr>
              <w:t>G</w:t>
            </w:r>
            <w:proofErr w:type="spellStart"/>
            <w:r w:rsidRPr="009A2F30">
              <w:rPr>
                <w:rFonts w:asciiTheme="minorHAnsi" w:hAnsiTheme="minorHAnsi" w:cstheme="minorHAnsi"/>
                <w:color w:val="000000"/>
                <w:sz w:val="22"/>
                <w:szCs w:val="22"/>
              </w:rPr>
              <w:t>ovcris</w:t>
            </w:r>
            <w:proofErr w:type="spellEnd"/>
            <w:r w:rsidRPr="009A2F30">
              <w:rPr>
                <w:rFonts w:asciiTheme="minorHAnsi" w:hAnsiTheme="minorHAnsi" w:cstheme="minorHAnsi"/>
                <w:color w:val="000000"/>
                <w:sz w:val="22"/>
                <w:szCs w:val="22"/>
              </w:rPr>
              <w:t>,</w:t>
            </w:r>
            <w:r w:rsidRPr="009A2F30">
              <w:rPr>
                <w:rFonts w:asciiTheme="minorHAnsi" w:hAnsiTheme="minorHAnsi" w:cstheme="minorHAnsi"/>
                <w:color w:val="000000"/>
                <w:sz w:val="22"/>
                <w:szCs w:val="22"/>
                <w:lang w:val="en-GB"/>
              </w:rPr>
              <w:t xml:space="preserve"> C</w:t>
            </w:r>
            <w:proofErr w:type="spellStart"/>
            <w:r w:rsidRPr="009A2F30">
              <w:rPr>
                <w:rFonts w:asciiTheme="minorHAnsi" w:hAnsiTheme="minorHAnsi" w:cstheme="minorHAnsi"/>
                <w:color w:val="000000"/>
                <w:sz w:val="22"/>
                <w:szCs w:val="22"/>
              </w:rPr>
              <w:t>risisJST</w:t>
            </w:r>
            <w:proofErr w:type="spellEnd"/>
            <w:r w:rsidRPr="009A2F30">
              <w:rPr>
                <w:rFonts w:asciiTheme="minorHAnsi" w:hAnsiTheme="minorHAnsi" w:cstheme="minorHAnsi"/>
                <w:color w:val="000000"/>
                <w:sz w:val="22"/>
                <w:szCs w:val="22"/>
              </w:rPr>
              <w:t>,</w:t>
            </w:r>
          </w:p>
          <w:p w14:paraId="0FF9FC4B" w14:textId="77777777" w:rsidR="00241E5A" w:rsidRPr="009A2F30" w:rsidRDefault="00241E5A" w:rsidP="000037B2">
            <w:pPr>
              <w:pStyle w:val="HTMLPreformatted"/>
              <w:shd w:val="clear" w:color="auto" w:fill="FFFFFF"/>
              <w:wordWrap w:val="0"/>
              <w:ind w:left="36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9A2F30">
              <w:rPr>
                <w:rFonts w:asciiTheme="minorHAnsi" w:hAnsiTheme="minorHAnsi" w:cstheme="minorHAnsi"/>
                <w:color w:val="000000"/>
                <w:sz w:val="22"/>
                <w:szCs w:val="22"/>
                <w:lang w:val="en-GB"/>
              </w:rPr>
              <w:t>P</w:t>
            </w:r>
            <w:proofErr w:type="spellStart"/>
            <w:r w:rsidRPr="009A2F30">
              <w:rPr>
                <w:rFonts w:asciiTheme="minorHAnsi" w:hAnsiTheme="minorHAnsi" w:cstheme="minorHAnsi"/>
                <w:color w:val="000000"/>
                <w:sz w:val="22"/>
                <w:szCs w:val="22"/>
              </w:rPr>
              <w:t>artycount</w:t>
            </w:r>
            <w:proofErr w:type="spellEnd"/>
            <w:r w:rsidRPr="009A2F30">
              <w:rPr>
                <w:rFonts w:asciiTheme="minorHAnsi" w:hAnsiTheme="minorHAnsi" w:cstheme="minorHAnsi"/>
                <w:color w:val="000000"/>
                <w:sz w:val="22"/>
                <w:szCs w:val="22"/>
              </w:rPr>
              <w:t>,</w:t>
            </w:r>
            <w:r w:rsidRPr="009A2F30">
              <w:rPr>
                <w:rFonts w:asciiTheme="minorHAnsi" w:hAnsiTheme="minorHAnsi" w:cstheme="minorHAnsi"/>
                <w:color w:val="000000"/>
                <w:sz w:val="22"/>
                <w:szCs w:val="22"/>
                <w:lang w:val="en-GB"/>
              </w:rPr>
              <w:t xml:space="preserve"> R</w:t>
            </w:r>
            <w:proofErr w:type="spellStart"/>
            <w:r w:rsidRPr="009A2F30">
              <w:rPr>
                <w:rFonts w:asciiTheme="minorHAnsi" w:hAnsiTheme="minorHAnsi" w:cstheme="minorHAnsi"/>
                <w:color w:val="000000"/>
                <w:sz w:val="22"/>
                <w:szCs w:val="22"/>
              </w:rPr>
              <w:t>ight</w:t>
            </w:r>
            <w:proofErr w:type="spellEnd"/>
            <w:r w:rsidRPr="009A2F30">
              <w:rPr>
                <w:rFonts w:asciiTheme="minorHAnsi" w:hAnsiTheme="minorHAnsi" w:cstheme="minorHAnsi"/>
                <w:color w:val="000000"/>
                <w:sz w:val="22"/>
                <w:szCs w:val="22"/>
              </w:rPr>
              <w:t>,</w:t>
            </w:r>
            <w:r w:rsidRPr="009A2F30">
              <w:rPr>
                <w:rFonts w:asciiTheme="minorHAnsi" w:hAnsiTheme="minorHAnsi" w:cstheme="minorHAnsi"/>
                <w:color w:val="000000"/>
                <w:sz w:val="22"/>
                <w:szCs w:val="22"/>
                <w:lang w:val="en-GB"/>
              </w:rPr>
              <w:t xml:space="preserve"> GDP</w:t>
            </w:r>
            <w:r w:rsidRPr="009A2F30">
              <w:rPr>
                <w:rFonts w:asciiTheme="minorHAnsi" w:hAnsiTheme="minorHAnsi" w:cstheme="minorHAnsi"/>
                <w:color w:val="000000"/>
                <w:sz w:val="22"/>
                <w:szCs w:val="22"/>
              </w:rPr>
              <w:t>peak,</w:t>
            </w:r>
            <w:r w:rsidRPr="009A2F30">
              <w:rPr>
                <w:rFonts w:asciiTheme="minorHAnsi" w:hAnsiTheme="minorHAnsi" w:cstheme="minorHAnsi"/>
                <w:color w:val="000000"/>
                <w:sz w:val="22"/>
                <w:szCs w:val="22"/>
                <w:lang w:val="en-GB"/>
              </w:rPr>
              <w:t xml:space="preserve"> T</w:t>
            </w:r>
            <w:proofErr w:type="spellStart"/>
            <w:r w:rsidRPr="009A2F30">
              <w:rPr>
                <w:rFonts w:asciiTheme="minorHAnsi" w:hAnsiTheme="minorHAnsi" w:cstheme="minorHAnsi"/>
                <w:color w:val="000000"/>
                <w:sz w:val="22"/>
                <w:szCs w:val="22"/>
              </w:rPr>
              <w:t>urnover</w:t>
            </w:r>
            <w:proofErr w:type="spellEnd"/>
          </w:p>
        </w:tc>
        <w:tc>
          <w:tcPr>
            <w:tcW w:w="1911" w:type="dxa"/>
          </w:tcPr>
          <w:p w14:paraId="04508FAF"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96.9%</w:t>
            </w:r>
          </w:p>
        </w:tc>
      </w:tr>
      <w:tr w:rsidR="00241E5A" w:rsidRPr="009A2F30" w14:paraId="37056521" w14:textId="77777777" w:rsidTr="0000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14:paraId="4BB8B577" w14:textId="77777777" w:rsidR="00241E5A" w:rsidRPr="009A2F30" w:rsidRDefault="00241E5A" w:rsidP="008355FC">
            <w:pPr>
              <w:rPr>
                <w:rFonts w:cstheme="minorHAnsi"/>
                <w:b w:val="0"/>
                <w:lang w:val="en-GB"/>
              </w:rPr>
            </w:pPr>
            <w:r w:rsidRPr="009A2F30">
              <w:rPr>
                <w:rFonts w:cstheme="minorHAnsi"/>
                <w:b w:val="0"/>
                <w:lang w:val="en-GB"/>
              </w:rPr>
              <w:t>Step 7</w:t>
            </w:r>
          </w:p>
        </w:tc>
        <w:tc>
          <w:tcPr>
            <w:tcW w:w="2520" w:type="dxa"/>
          </w:tcPr>
          <w:p w14:paraId="08167684"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color w:val="000000"/>
              </w:rPr>
              <w:t>0, 1, 2, 3, 4, 6, 9</w:t>
            </w:r>
          </w:p>
        </w:tc>
        <w:tc>
          <w:tcPr>
            <w:tcW w:w="3150" w:type="dxa"/>
          </w:tcPr>
          <w:p w14:paraId="4345679B" w14:textId="40D933EF" w:rsidR="00241E5A" w:rsidRPr="009A2F30" w:rsidRDefault="00241E5A" w:rsidP="00BF6756">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lang w:val="en-GB"/>
              </w:rPr>
            </w:pPr>
            <w:proofErr w:type="spellStart"/>
            <w:r w:rsidRPr="009A2F30">
              <w:rPr>
                <w:rFonts w:asciiTheme="minorHAnsi" w:hAnsiTheme="minorHAnsi" w:cstheme="minorHAnsi"/>
                <w:color w:val="000000"/>
                <w:sz w:val="22"/>
                <w:szCs w:val="22"/>
              </w:rPr>
              <w:t>Govcris</w:t>
            </w:r>
            <w:proofErr w:type="spellEnd"/>
            <w:r w:rsidRPr="009A2F30">
              <w:rPr>
                <w:rFonts w:asciiTheme="minorHAnsi" w:hAnsiTheme="minorHAnsi" w:cstheme="minorHAnsi"/>
                <w:color w:val="000000"/>
                <w:sz w:val="22"/>
                <w:szCs w:val="22"/>
                <w:lang w:val="en-GB"/>
              </w:rPr>
              <w:t xml:space="preserve">, </w:t>
            </w:r>
            <w:proofErr w:type="gramStart"/>
            <w:r w:rsidRPr="009A2F30">
              <w:rPr>
                <w:rFonts w:asciiTheme="minorHAnsi" w:hAnsiTheme="minorHAnsi" w:cstheme="minorHAnsi"/>
                <w:color w:val="000000"/>
                <w:sz w:val="22"/>
                <w:szCs w:val="22"/>
                <w:lang w:val="en-GB"/>
              </w:rPr>
              <w:t>C</w:t>
            </w:r>
            <w:proofErr w:type="spellStart"/>
            <w:r w:rsidRPr="009A2F30">
              <w:rPr>
                <w:rFonts w:asciiTheme="minorHAnsi" w:hAnsiTheme="minorHAnsi" w:cstheme="minorHAnsi"/>
                <w:color w:val="000000"/>
                <w:sz w:val="22"/>
                <w:szCs w:val="22"/>
              </w:rPr>
              <w:t>risisJST</w:t>
            </w:r>
            <w:proofErr w:type="spellEnd"/>
            <w:r w:rsidRPr="009A2F30">
              <w:rPr>
                <w:rFonts w:asciiTheme="minorHAnsi" w:hAnsiTheme="minorHAnsi" w:cstheme="minorHAnsi"/>
                <w:color w:val="000000"/>
                <w:sz w:val="22"/>
                <w:szCs w:val="22"/>
              </w:rPr>
              <w:t>,</w:t>
            </w:r>
            <w:r w:rsidRPr="009A2F30">
              <w:rPr>
                <w:rFonts w:asciiTheme="minorHAnsi" w:hAnsiTheme="minorHAnsi" w:cstheme="minorHAnsi"/>
                <w:color w:val="000000"/>
                <w:sz w:val="22"/>
                <w:szCs w:val="22"/>
                <w:lang w:val="en-GB"/>
              </w:rPr>
              <w:t xml:space="preserve">  P</w:t>
            </w:r>
            <w:proofErr w:type="spellStart"/>
            <w:r w:rsidRPr="009A2F30">
              <w:rPr>
                <w:rFonts w:asciiTheme="minorHAnsi" w:hAnsiTheme="minorHAnsi" w:cstheme="minorHAnsi"/>
                <w:color w:val="000000"/>
                <w:sz w:val="22"/>
                <w:szCs w:val="22"/>
              </w:rPr>
              <w:t>artycount</w:t>
            </w:r>
            <w:proofErr w:type="spellEnd"/>
            <w:proofErr w:type="gramEnd"/>
            <w:r w:rsidRPr="009A2F30">
              <w:rPr>
                <w:rFonts w:asciiTheme="minorHAnsi" w:hAnsiTheme="minorHAnsi" w:cstheme="minorHAnsi"/>
                <w:color w:val="000000"/>
                <w:sz w:val="22"/>
                <w:szCs w:val="22"/>
                <w:lang w:val="en-GB"/>
              </w:rPr>
              <w:t>, R</w:t>
            </w:r>
            <w:proofErr w:type="spellStart"/>
            <w:r w:rsidRPr="009A2F30">
              <w:rPr>
                <w:rFonts w:asciiTheme="minorHAnsi" w:hAnsiTheme="minorHAnsi" w:cstheme="minorHAnsi"/>
                <w:color w:val="000000"/>
                <w:sz w:val="22"/>
                <w:szCs w:val="22"/>
              </w:rPr>
              <w:t>ight</w:t>
            </w:r>
            <w:proofErr w:type="spellEnd"/>
            <w:r w:rsidRPr="009A2F30">
              <w:rPr>
                <w:rFonts w:asciiTheme="minorHAnsi" w:hAnsiTheme="minorHAnsi" w:cstheme="minorHAnsi"/>
                <w:color w:val="000000"/>
                <w:sz w:val="22"/>
                <w:szCs w:val="22"/>
              </w:rPr>
              <w:t>,</w:t>
            </w:r>
            <w:r w:rsidRPr="009A2F30">
              <w:rPr>
                <w:rFonts w:asciiTheme="minorHAnsi" w:hAnsiTheme="minorHAnsi" w:cstheme="minorHAnsi"/>
                <w:color w:val="000000"/>
                <w:sz w:val="22"/>
                <w:szCs w:val="22"/>
                <w:lang w:val="en-GB"/>
              </w:rPr>
              <w:t xml:space="preserve"> L</w:t>
            </w:r>
            <w:r w:rsidRPr="009A2F30">
              <w:rPr>
                <w:rFonts w:asciiTheme="minorHAnsi" w:hAnsiTheme="minorHAnsi" w:cstheme="minorHAnsi"/>
                <w:color w:val="000000"/>
                <w:sz w:val="22"/>
                <w:szCs w:val="22"/>
              </w:rPr>
              <w:t>eft,</w:t>
            </w:r>
            <w:r w:rsidRPr="009A2F30">
              <w:rPr>
                <w:rFonts w:asciiTheme="minorHAnsi" w:hAnsiTheme="minorHAnsi" w:cstheme="minorHAnsi"/>
                <w:color w:val="000000"/>
                <w:sz w:val="22"/>
                <w:szCs w:val="22"/>
                <w:lang w:val="en-GB"/>
              </w:rPr>
              <w:t xml:space="preserve"> GDP</w:t>
            </w:r>
            <w:r w:rsidRPr="009A2F30">
              <w:rPr>
                <w:rFonts w:asciiTheme="minorHAnsi" w:hAnsiTheme="minorHAnsi" w:cstheme="minorHAnsi"/>
                <w:color w:val="000000"/>
                <w:sz w:val="22"/>
                <w:szCs w:val="22"/>
              </w:rPr>
              <w:t>peak,</w:t>
            </w:r>
            <w:r w:rsidRPr="009A2F30">
              <w:rPr>
                <w:rFonts w:asciiTheme="minorHAnsi" w:hAnsiTheme="minorHAnsi" w:cstheme="minorHAnsi"/>
                <w:color w:val="000000"/>
                <w:sz w:val="22"/>
                <w:szCs w:val="22"/>
                <w:lang w:val="en-GB"/>
              </w:rPr>
              <w:t xml:space="preserve"> T</w:t>
            </w:r>
            <w:proofErr w:type="spellStart"/>
            <w:r w:rsidRPr="009A2F30">
              <w:rPr>
                <w:rFonts w:asciiTheme="minorHAnsi" w:hAnsiTheme="minorHAnsi" w:cstheme="minorHAnsi"/>
                <w:color w:val="000000"/>
                <w:sz w:val="22"/>
                <w:szCs w:val="22"/>
              </w:rPr>
              <w:t>urnover</w:t>
            </w:r>
            <w:proofErr w:type="spellEnd"/>
          </w:p>
        </w:tc>
        <w:tc>
          <w:tcPr>
            <w:tcW w:w="1911" w:type="dxa"/>
          </w:tcPr>
          <w:p w14:paraId="58A46D63"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97.5%</w:t>
            </w:r>
          </w:p>
        </w:tc>
      </w:tr>
    </w:tbl>
    <w:p w14:paraId="12A10446" w14:textId="500A4F62" w:rsidR="00241E5A" w:rsidRPr="009A2F30" w:rsidRDefault="00241E5A" w:rsidP="00FC78B2">
      <w:pPr>
        <w:shd w:val="clear" w:color="auto" w:fill="FFFFFF"/>
        <w:spacing w:before="129" w:after="0" w:line="240" w:lineRule="auto"/>
        <w:outlineLvl w:val="0"/>
        <w:rPr>
          <w:rFonts w:eastAsia="Times New Roman" w:cstheme="minorHAnsi"/>
          <w:bCs/>
          <w:color w:val="000000"/>
          <w:kern w:val="36"/>
          <w:lang w:val="en-GB" w:eastAsia="en-DE"/>
        </w:rPr>
      </w:pPr>
      <w:bookmarkStart w:id="72" w:name="_Toc16453031"/>
      <w:r w:rsidRPr="009A2F30">
        <w:rPr>
          <w:rFonts w:eastAsia="Times New Roman" w:cstheme="minorHAnsi"/>
          <w:bCs/>
          <w:color w:val="000000"/>
          <w:kern w:val="36"/>
          <w:lang w:val="en-GB" w:eastAsia="en-DE"/>
        </w:rPr>
        <w:t>At step 7 it gives the best features with maximum average score, so the sequence of feature I used in algorithms are 7.</w:t>
      </w:r>
      <w:bookmarkEnd w:id="72"/>
    </w:p>
    <w:p w14:paraId="462DA25C" w14:textId="109EE45A" w:rsidR="00241E5A" w:rsidRDefault="00241E5A" w:rsidP="00FC78B2">
      <w:pPr>
        <w:pStyle w:val="Heading3"/>
        <w:rPr>
          <w:rFonts w:eastAsia="Times New Roman"/>
          <w:lang w:val="en-GB" w:eastAsia="en-DE"/>
        </w:rPr>
      </w:pPr>
      <w:bookmarkStart w:id="73" w:name="_Toc16453032"/>
      <w:r w:rsidRPr="009A2F30">
        <w:rPr>
          <w:rFonts w:eastAsia="Times New Roman"/>
          <w:lang w:val="en-GB" w:eastAsia="en-DE"/>
        </w:rPr>
        <w:lastRenderedPageBreak/>
        <w:t>Predictors:</w:t>
      </w:r>
      <w:bookmarkEnd w:id="73"/>
    </w:p>
    <w:p w14:paraId="3AAB042C" w14:textId="339E28EC" w:rsidR="009A50DD" w:rsidRPr="009A50DD" w:rsidRDefault="009A50DD" w:rsidP="009A50DD">
      <w:pPr>
        <w:rPr>
          <w:lang w:val="en-GB" w:eastAsia="en-DE"/>
        </w:rPr>
      </w:pPr>
      <w:r w:rsidRPr="009A50DD">
        <w:rPr>
          <w:lang w:val="en-GB" w:eastAsia="en-DE"/>
        </w:rPr>
        <w:t xml:space="preserve">Government crisis, Crisis JST, </w:t>
      </w:r>
      <w:proofErr w:type="spellStart"/>
      <w:r w:rsidRPr="009A50DD">
        <w:rPr>
          <w:lang w:val="en-GB" w:eastAsia="en-DE"/>
        </w:rPr>
        <w:t>Partycount</w:t>
      </w:r>
      <w:proofErr w:type="spellEnd"/>
      <w:r w:rsidRPr="009A50DD">
        <w:rPr>
          <w:lang w:val="en-GB" w:eastAsia="en-DE"/>
        </w:rPr>
        <w:t>, Right, Left, GDP peak, Turnover</w:t>
      </w:r>
    </w:p>
    <w:p w14:paraId="3AD31CF8" w14:textId="6115D34F" w:rsidR="00241E5A" w:rsidRDefault="00241E5A" w:rsidP="009A50DD">
      <w:pPr>
        <w:pStyle w:val="Heading3"/>
        <w:rPr>
          <w:rFonts w:eastAsia="Times New Roman"/>
          <w:lang w:val="en-GB" w:eastAsia="en-DE"/>
        </w:rPr>
      </w:pPr>
      <w:bookmarkStart w:id="74" w:name="_Toc16453033"/>
      <w:r w:rsidRPr="009A2F30">
        <w:rPr>
          <w:rFonts w:eastAsia="Times New Roman"/>
          <w:lang w:val="en-GB" w:eastAsia="en-DE"/>
        </w:rPr>
        <w:t>Model Evaluation:</w:t>
      </w:r>
      <w:bookmarkEnd w:id="74"/>
    </w:p>
    <w:p w14:paraId="1D58681A" w14:textId="07D50A3A" w:rsidR="009A50DD" w:rsidRPr="009A50DD" w:rsidRDefault="009A50DD" w:rsidP="009A50DD">
      <w:pPr>
        <w:rPr>
          <w:lang w:val="en-GB" w:eastAsia="en-DE"/>
        </w:rPr>
      </w:pPr>
      <w:r w:rsidRPr="009A50DD">
        <w:rPr>
          <w:lang w:val="en-GB" w:eastAsia="en-DE"/>
        </w:rPr>
        <w:t xml:space="preserve">Algorithms I used </w:t>
      </w:r>
      <w:proofErr w:type="gramStart"/>
      <w:r w:rsidRPr="009A50DD">
        <w:rPr>
          <w:lang w:val="en-GB" w:eastAsia="en-DE"/>
        </w:rPr>
        <w:t>are</w:t>
      </w:r>
      <w:proofErr w:type="gramEnd"/>
      <w:r w:rsidRPr="009A50DD">
        <w:rPr>
          <w:lang w:val="en-GB" w:eastAsia="en-DE"/>
        </w:rPr>
        <w:t xml:space="preserve"> for classification because my Target values is discrete value, Financial recession has the value 0 (there was no recession) and 1 (there was a recession)</w:t>
      </w:r>
      <w:r w:rsidR="00A71356">
        <w:rPr>
          <w:lang w:val="en-GB" w:eastAsia="en-DE"/>
        </w:rPr>
        <w:t>.</w:t>
      </w:r>
    </w:p>
    <w:p w14:paraId="23536030" w14:textId="19FD2F78" w:rsidR="008355FC" w:rsidRDefault="00241E5A" w:rsidP="002765DD">
      <w:pPr>
        <w:shd w:val="clear" w:color="auto" w:fill="FFFFFF"/>
        <w:spacing w:before="129" w:after="0" w:line="240" w:lineRule="auto"/>
        <w:outlineLvl w:val="0"/>
        <w:rPr>
          <w:rFonts w:eastAsia="Times New Roman" w:cstheme="minorHAnsi"/>
          <w:bCs/>
          <w:color w:val="000000"/>
          <w:kern w:val="36"/>
          <w:lang w:val="en-GB" w:eastAsia="en-DE"/>
        </w:rPr>
      </w:pPr>
      <w:bookmarkStart w:id="75" w:name="_Toc16453034"/>
      <w:r w:rsidRPr="009A2F30">
        <w:rPr>
          <w:noProof/>
        </w:rPr>
        <w:drawing>
          <wp:inline distT="0" distB="0" distL="0" distR="0" wp14:anchorId="387786BF" wp14:editId="5C79219B">
            <wp:extent cx="5231069" cy="216217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35311" cy="2163929"/>
                    </a:xfrm>
                    <a:prstGeom prst="rect">
                      <a:avLst/>
                    </a:prstGeom>
                    <a:noFill/>
                    <a:ln>
                      <a:noFill/>
                    </a:ln>
                  </pic:spPr>
                </pic:pic>
              </a:graphicData>
            </a:graphic>
          </wp:inline>
        </w:drawing>
      </w:r>
      <w:bookmarkEnd w:id="75"/>
    </w:p>
    <w:p w14:paraId="50E6C74A" w14:textId="08B859A2" w:rsidR="009A50DD" w:rsidRPr="009A2F30" w:rsidRDefault="00A32056" w:rsidP="002765DD">
      <w:pPr>
        <w:shd w:val="clear" w:color="auto" w:fill="FFFFFF"/>
        <w:spacing w:before="129" w:after="0" w:line="240" w:lineRule="auto"/>
        <w:outlineLvl w:val="0"/>
        <w:rPr>
          <w:rFonts w:eastAsia="Times New Roman" w:cstheme="minorHAnsi"/>
          <w:bCs/>
          <w:color w:val="000000"/>
          <w:kern w:val="36"/>
          <w:lang w:val="en-GB" w:eastAsia="en-DE"/>
        </w:rPr>
      </w:pPr>
      <w:bookmarkStart w:id="76" w:name="_Toc16453035"/>
      <w:r w:rsidRPr="00A32056">
        <w:rPr>
          <w:rFonts w:eastAsia="Times New Roman" w:cstheme="minorHAnsi"/>
          <w:bCs/>
          <w:color w:val="000000"/>
          <w:kern w:val="36"/>
          <w:lang w:val="en-GB" w:eastAsia="en-DE"/>
        </w:rPr>
        <w:t>This table is arranged according to best Test Accuracy values because good Test accuracies gives the best prediction of the answers.</w:t>
      </w:r>
      <w:bookmarkEnd w:id="76"/>
    </w:p>
    <w:p w14:paraId="1145FC40" w14:textId="0B4DBB5A" w:rsidR="00A32056" w:rsidRPr="0085510D" w:rsidRDefault="00241E5A" w:rsidP="0085510D">
      <w:pPr>
        <w:pStyle w:val="Heading4"/>
      </w:pPr>
      <w:r w:rsidRPr="009A2F30">
        <w:t>Roc</w:t>
      </w:r>
      <w:r w:rsidRPr="009A2F30">
        <w:rPr>
          <w:lang w:val="en-GB"/>
        </w:rPr>
        <w:t xml:space="preserve"> </w:t>
      </w:r>
      <w:r w:rsidRPr="009A2F30">
        <w:t>Auc curv</w:t>
      </w:r>
      <w:bookmarkEnd w:id="66"/>
      <w:r w:rsidR="0085510D">
        <w:t>e</w:t>
      </w:r>
      <w:r w:rsidRPr="009A2F30">
        <w:rPr>
          <w:noProof/>
        </w:rPr>
        <w:drawing>
          <wp:inline distT="0" distB="0" distL="0" distR="0" wp14:anchorId="2E0B1771" wp14:editId="02DA74A8">
            <wp:extent cx="5114925" cy="4032551"/>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30199" cy="4044593"/>
                    </a:xfrm>
                    <a:prstGeom prst="rect">
                      <a:avLst/>
                    </a:prstGeom>
                    <a:noFill/>
                    <a:ln>
                      <a:noFill/>
                    </a:ln>
                  </pic:spPr>
                </pic:pic>
              </a:graphicData>
            </a:graphic>
          </wp:inline>
        </w:drawing>
      </w:r>
    </w:p>
    <w:p w14:paraId="51C8906B" w14:textId="44EADDEB" w:rsidR="00A32056" w:rsidRPr="009A2F30" w:rsidRDefault="00A32056" w:rsidP="002765DD">
      <w:pPr>
        <w:shd w:val="clear" w:color="auto" w:fill="FFFFFF"/>
        <w:spacing w:before="129" w:after="0" w:line="240" w:lineRule="auto"/>
        <w:outlineLvl w:val="0"/>
        <w:rPr>
          <w:rFonts w:eastAsia="Times New Roman" w:cstheme="minorHAnsi"/>
          <w:bCs/>
          <w:color w:val="000000"/>
          <w:kern w:val="36"/>
          <w:lang w:val="en-GB" w:eastAsia="en-DE"/>
        </w:rPr>
      </w:pPr>
      <w:bookmarkStart w:id="77" w:name="_Toc16453036"/>
      <w:proofErr w:type="spellStart"/>
      <w:r w:rsidRPr="00A32056">
        <w:rPr>
          <w:rFonts w:eastAsia="Times New Roman" w:cstheme="minorHAnsi"/>
          <w:bCs/>
          <w:color w:val="000000"/>
          <w:kern w:val="36"/>
          <w:lang w:val="en-GB" w:eastAsia="en-DE"/>
        </w:rPr>
        <w:lastRenderedPageBreak/>
        <w:t>Roc_Auc</w:t>
      </w:r>
      <w:proofErr w:type="spellEnd"/>
      <w:r w:rsidRPr="00A32056">
        <w:rPr>
          <w:rFonts w:eastAsia="Times New Roman" w:cstheme="minorHAnsi"/>
          <w:bCs/>
          <w:color w:val="000000"/>
          <w:kern w:val="36"/>
          <w:lang w:val="en-GB" w:eastAsia="en-DE"/>
        </w:rPr>
        <w:t xml:space="preserve"> curve is the graphical representation of confusion matrix with False Positive Rate at x-axis and True Positive Rate at y-axis and from (0,0) to (1,1). AUC stands for area under the curve which show how well this algorithm distinguish between target values there is any financial recession or not. As area under the curve is greater it shows that algorithm works better as is can give more accurate results.</w:t>
      </w:r>
      <w:bookmarkEnd w:id="77"/>
    </w:p>
    <w:p w14:paraId="798EC96F" w14:textId="77777777" w:rsidR="002765DD" w:rsidRDefault="00B66DD2" w:rsidP="0085510D">
      <w:pPr>
        <w:shd w:val="clear" w:color="auto" w:fill="FFFFFF"/>
        <w:spacing w:before="129" w:after="0" w:line="240" w:lineRule="auto"/>
        <w:outlineLvl w:val="0"/>
        <w:rPr>
          <w:rFonts w:eastAsia="Times New Roman" w:cstheme="minorHAnsi"/>
          <w:bCs/>
          <w:color w:val="000000"/>
          <w:kern w:val="36"/>
          <w:lang w:val="en-GB" w:eastAsia="en-DE"/>
        </w:rPr>
      </w:pPr>
      <w:bookmarkStart w:id="78" w:name="_Toc16453037"/>
      <w:r w:rsidRPr="009A2F30">
        <w:rPr>
          <w:noProof/>
        </w:rPr>
        <w:drawing>
          <wp:inline distT="0" distB="0" distL="0" distR="0" wp14:anchorId="0A4484D8" wp14:editId="0380355A">
            <wp:extent cx="4605677" cy="3629025"/>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24808" cy="3644099"/>
                    </a:xfrm>
                    <a:prstGeom prst="rect">
                      <a:avLst/>
                    </a:prstGeom>
                    <a:noFill/>
                    <a:ln>
                      <a:noFill/>
                    </a:ln>
                  </pic:spPr>
                </pic:pic>
              </a:graphicData>
            </a:graphic>
          </wp:inline>
        </w:drawing>
      </w:r>
      <w:bookmarkEnd w:id="78"/>
    </w:p>
    <w:p w14:paraId="44FD4B91" w14:textId="12198EFA" w:rsidR="00241E5A" w:rsidRPr="009A2F30" w:rsidRDefault="00A32056" w:rsidP="002765DD">
      <w:pPr>
        <w:shd w:val="clear" w:color="auto" w:fill="FFFFFF"/>
        <w:spacing w:before="129" w:after="0" w:line="240" w:lineRule="auto"/>
        <w:outlineLvl w:val="0"/>
        <w:rPr>
          <w:rFonts w:eastAsia="Times New Roman" w:cstheme="minorHAnsi"/>
          <w:bCs/>
          <w:color w:val="000000"/>
          <w:kern w:val="36"/>
          <w:lang w:val="en-GB" w:eastAsia="en-DE"/>
        </w:rPr>
      </w:pPr>
      <w:bookmarkStart w:id="79" w:name="_Toc16453038"/>
      <w:r w:rsidRPr="00A32056">
        <w:rPr>
          <w:rFonts w:eastAsia="Times New Roman" w:cstheme="minorHAnsi"/>
          <w:bCs/>
          <w:color w:val="000000"/>
          <w:kern w:val="36"/>
          <w:lang w:val="en-GB" w:eastAsia="en-DE"/>
        </w:rPr>
        <w:t>Figure 1.4</w:t>
      </w:r>
      <w:bookmarkEnd w:id="79"/>
    </w:p>
    <w:p w14:paraId="3B59E46F" w14:textId="7A7F5DAE" w:rsidR="00241E5A" w:rsidRDefault="00241E5A" w:rsidP="00FC78B2">
      <w:pPr>
        <w:pStyle w:val="Heading3"/>
        <w:rPr>
          <w:rFonts w:eastAsia="Times New Roman"/>
          <w:lang w:val="en-GB" w:eastAsia="en-DE"/>
        </w:rPr>
      </w:pPr>
      <w:bookmarkStart w:id="80" w:name="_Toc16453039"/>
      <w:r w:rsidRPr="009A2F30">
        <w:rPr>
          <w:rFonts w:eastAsia="Times New Roman"/>
          <w:lang w:val="en-GB" w:eastAsia="en-DE"/>
        </w:rPr>
        <w:t>Parameter Tuning:</w:t>
      </w:r>
      <w:bookmarkEnd w:id="80"/>
    </w:p>
    <w:p w14:paraId="0339D2AD" w14:textId="0F0698C3" w:rsidR="00A32056" w:rsidRPr="00A32056" w:rsidRDefault="00A32056" w:rsidP="00A32056">
      <w:pPr>
        <w:rPr>
          <w:lang w:val="en-GB" w:eastAsia="en-DE"/>
        </w:rPr>
      </w:pPr>
      <w:r w:rsidRPr="00A32056">
        <w:rPr>
          <w:lang w:val="en-GB" w:eastAsia="en-DE"/>
        </w:rPr>
        <w:t xml:space="preserve">In Parameter tuning I used Scoring type as roc </w:t>
      </w:r>
      <w:proofErr w:type="spellStart"/>
      <w:r w:rsidRPr="00A32056">
        <w:rPr>
          <w:lang w:val="en-GB" w:eastAsia="en-DE"/>
        </w:rPr>
        <w:t>auc</w:t>
      </w:r>
      <w:proofErr w:type="spellEnd"/>
      <w:r w:rsidRPr="00A32056">
        <w:rPr>
          <w:lang w:val="en-GB" w:eastAsia="en-DE"/>
        </w:rPr>
        <w:t xml:space="preserve"> score and Cross validation value of 12.</w:t>
      </w:r>
    </w:p>
    <w:p w14:paraId="4C421253" w14:textId="6732DB5A" w:rsidR="00241E5A" w:rsidRDefault="00241E5A" w:rsidP="00A32056">
      <w:pPr>
        <w:pStyle w:val="Heading3"/>
        <w:rPr>
          <w:rFonts w:eastAsia="Times New Roman"/>
          <w:lang w:val="en-GB" w:eastAsia="en-DE"/>
        </w:rPr>
      </w:pPr>
      <w:bookmarkStart w:id="81" w:name="_Toc16453040"/>
      <w:r w:rsidRPr="009A2F30">
        <w:rPr>
          <w:rFonts w:eastAsia="Times New Roman"/>
          <w:lang w:val="en-GB" w:eastAsia="en-DE"/>
        </w:rPr>
        <w:t>Model Evaluation after Tuning:</w:t>
      </w:r>
      <w:bookmarkEnd w:id="81"/>
    </w:p>
    <w:p w14:paraId="2515FF16" w14:textId="41BF1780" w:rsidR="00A32056" w:rsidRPr="00A32056" w:rsidRDefault="00A32056" w:rsidP="00A32056">
      <w:pPr>
        <w:rPr>
          <w:lang w:val="en-GB" w:eastAsia="en-DE"/>
        </w:rPr>
      </w:pPr>
      <w:r w:rsidRPr="00A32056">
        <w:rPr>
          <w:lang w:val="en-GB" w:eastAsia="en-DE"/>
        </w:rPr>
        <w:t>Table 1.2 This table shows that score for Logistic regression reduces greatly after parameter tuning. It shows that the effect of overfitting was giving the higher percentage for results, but parameter tuning decreases the effect of overfitting. While Decision tree gives 95% after parameter tuning.</w:t>
      </w:r>
    </w:p>
    <w:tbl>
      <w:tblPr>
        <w:tblStyle w:val="PlainTable1"/>
        <w:tblW w:w="7925" w:type="dxa"/>
        <w:tblLook w:val="04A0" w:firstRow="1" w:lastRow="0" w:firstColumn="1" w:lastColumn="0" w:noHBand="0" w:noVBand="1"/>
      </w:tblPr>
      <w:tblGrid>
        <w:gridCol w:w="2879"/>
        <w:gridCol w:w="3325"/>
        <w:gridCol w:w="1721"/>
      </w:tblGrid>
      <w:tr w:rsidR="00241E5A" w:rsidRPr="009A2F30" w14:paraId="25B330BE" w14:textId="77777777" w:rsidTr="002015A3">
        <w:trPr>
          <w:cnfStyle w:val="100000000000" w:firstRow="1" w:lastRow="0" w:firstColumn="0" w:lastColumn="0" w:oddVBand="0" w:evenVBand="0" w:oddHBand="0" w:evenHBand="0" w:firstRowFirstColumn="0" w:firstRowLastColumn="0" w:lastRowFirstColumn="0" w:lastRowLastColumn="0"/>
          <w:trHeight w:val="179"/>
        </w:trPr>
        <w:tc>
          <w:tcPr>
            <w:cnfStyle w:val="001000000000" w:firstRow="0" w:lastRow="0" w:firstColumn="1" w:lastColumn="0" w:oddVBand="0" w:evenVBand="0" w:oddHBand="0" w:evenHBand="0" w:firstRowFirstColumn="0" w:firstRowLastColumn="0" w:lastRowFirstColumn="0" w:lastRowLastColumn="0"/>
            <w:tcW w:w="2879" w:type="dxa"/>
          </w:tcPr>
          <w:p w14:paraId="1DC5C89B" w14:textId="77777777" w:rsidR="00241E5A" w:rsidRPr="009A2F30" w:rsidRDefault="00241E5A" w:rsidP="000037B2">
            <w:pPr>
              <w:ind w:left="360"/>
              <w:rPr>
                <w:rFonts w:cstheme="minorHAnsi"/>
                <w:b w:val="0"/>
                <w:lang w:val="en-GB"/>
              </w:rPr>
            </w:pPr>
            <w:r w:rsidRPr="009A2F30">
              <w:rPr>
                <w:rFonts w:cstheme="minorHAnsi"/>
                <w:b w:val="0"/>
                <w:lang w:val="en-GB"/>
              </w:rPr>
              <w:t>Algorithm</w:t>
            </w:r>
          </w:p>
        </w:tc>
        <w:tc>
          <w:tcPr>
            <w:tcW w:w="3325" w:type="dxa"/>
          </w:tcPr>
          <w:p w14:paraId="47AD9C9A" w14:textId="77777777" w:rsidR="00241E5A" w:rsidRPr="009A2F30" w:rsidRDefault="00241E5A" w:rsidP="000037B2">
            <w:pPr>
              <w:ind w:left="360"/>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Training Score</w:t>
            </w:r>
          </w:p>
        </w:tc>
        <w:tc>
          <w:tcPr>
            <w:tcW w:w="1721" w:type="dxa"/>
          </w:tcPr>
          <w:p w14:paraId="6A5DA5EC" w14:textId="77777777" w:rsidR="00241E5A" w:rsidRPr="009A2F30" w:rsidRDefault="00241E5A" w:rsidP="000037B2">
            <w:pPr>
              <w:ind w:left="360"/>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Testing Score</w:t>
            </w:r>
          </w:p>
        </w:tc>
      </w:tr>
      <w:tr w:rsidR="00241E5A" w:rsidRPr="009A2F30" w14:paraId="1078F5E6" w14:textId="77777777" w:rsidTr="002015A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879" w:type="dxa"/>
          </w:tcPr>
          <w:p w14:paraId="6661B2FA" w14:textId="77777777" w:rsidR="00241E5A" w:rsidRPr="009A2F30" w:rsidRDefault="00241E5A" w:rsidP="002765DD">
            <w:pPr>
              <w:rPr>
                <w:rFonts w:cstheme="minorHAnsi"/>
                <w:b w:val="0"/>
                <w:lang w:val="en-GB"/>
              </w:rPr>
            </w:pPr>
          </w:p>
          <w:p w14:paraId="4D1C0560" w14:textId="77777777" w:rsidR="00241E5A" w:rsidRPr="009A2F30" w:rsidRDefault="00241E5A" w:rsidP="002765DD">
            <w:pPr>
              <w:rPr>
                <w:rFonts w:cstheme="minorHAnsi"/>
                <w:b w:val="0"/>
                <w:lang w:val="en-GB"/>
              </w:rPr>
            </w:pPr>
            <w:r w:rsidRPr="009A2F30">
              <w:rPr>
                <w:rFonts w:cstheme="minorHAnsi"/>
                <w:b w:val="0"/>
                <w:lang w:val="en-GB"/>
              </w:rPr>
              <w:t>Logistic Regression</w:t>
            </w:r>
          </w:p>
        </w:tc>
        <w:tc>
          <w:tcPr>
            <w:tcW w:w="3325" w:type="dxa"/>
          </w:tcPr>
          <w:p w14:paraId="47070493"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p>
        </w:tc>
        <w:tc>
          <w:tcPr>
            <w:tcW w:w="1721" w:type="dxa"/>
          </w:tcPr>
          <w:p w14:paraId="734746ED"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p>
        </w:tc>
      </w:tr>
      <w:tr w:rsidR="00241E5A" w:rsidRPr="009A2F30" w14:paraId="2623CC7A" w14:textId="77777777" w:rsidTr="002015A3">
        <w:trPr>
          <w:trHeight w:val="321"/>
        </w:trPr>
        <w:tc>
          <w:tcPr>
            <w:cnfStyle w:val="001000000000" w:firstRow="0" w:lastRow="0" w:firstColumn="1" w:lastColumn="0" w:oddVBand="0" w:evenVBand="0" w:oddHBand="0" w:evenHBand="0" w:firstRowFirstColumn="0" w:firstRowLastColumn="0" w:lastRowFirstColumn="0" w:lastRowLastColumn="0"/>
            <w:tcW w:w="2879" w:type="dxa"/>
          </w:tcPr>
          <w:p w14:paraId="0B7E3F84" w14:textId="77777777" w:rsidR="00241E5A" w:rsidRPr="009A2F30" w:rsidRDefault="00241E5A" w:rsidP="002765DD">
            <w:pPr>
              <w:rPr>
                <w:rFonts w:cstheme="minorHAnsi"/>
                <w:b w:val="0"/>
                <w:lang w:val="en-GB"/>
              </w:rPr>
            </w:pPr>
            <w:r w:rsidRPr="009A2F30">
              <w:rPr>
                <w:rFonts w:cstheme="minorHAnsi"/>
                <w:b w:val="0"/>
                <w:lang w:val="en-GB"/>
              </w:rPr>
              <w:t>Before Tuning</w:t>
            </w:r>
          </w:p>
        </w:tc>
        <w:tc>
          <w:tcPr>
            <w:tcW w:w="3325" w:type="dxa"/>
          </w:tcPr>
          <w:p w14:paraId="05575EF5"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96%</w:t>
            </w:r>
          </w:p>
        </w:tc>
        <w:tc>
          <w:tcPr>
            <w:tcW w:w="1721" w:type="dxa"/>
          </w:tcPr>
          <w:p w14:paraId="03E292BB"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98%</w:t>
            </w:r>
          </w:p>
        </w:tc>
      </w:tr>
      <w:tr w:rsidR="00241E5A" w:rsidRPr="002465AC" w14:paraId="41D2DEFF" w14:textId="77777777" w:rsidTr="002015A3">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2879" w:type="dxa"/>
          </w:tcPr>
          <w:p w14:paraId="4668352B" w14:textId="77777777" w:rsidR="00241E5A" w:rsidRPr="009A2F30" w:rsidRDefault="00241E5A" w:rsidP="000037B2">
            <w:pPr>
              <w:ind w:left="360"/>
              <w:rPr>
                <w:rFonts w:cstheme="minorHAnsi"/>
                <w:b w:val="0"/>
                <w:lang w:val="en-GB"/>
              </w:rPr>
            </w:pPr>
          </w:p>
          <w:p w14:paraId="26CC8C16" w14:textId="77777777" w:rsidR="00241E5A" w:rsidRPr="009A2F30" w:rsidRDefault="00241E5A" w:rsidP="002765DD">
            <w:pPr>
              <w:rPr>
                <w:rFonts w:cstheme="minorHAnsi"/>
                <w:b w:val="0"/>
                <w:lang w:val="en-GB"/>
              </w:rPr>
            </w:pPr>
            <w:r w:rsidRPr="009A2F30">
              <w:rPr>
                <w:rFonts w:cstheme="minorHAnsi"/>
                <w:b w:val="0"/>
                <w:lang w:val="en-GB"/>
              </w:rPr>
              <w:t>Best Parameters</w:t>
            </w:r>
          </w:p>
        </w:tc>
        <w:tc>
          <w:tcPr>
            <w:tcW w:w="3325" w:type="dxa"/>
          </w:tcPr>
          <w:p w14:paraId="22AC98E5" w14:textId="0E59A520" w:rsidR="00241E5A" w:rsidRPr="009A2F30" w:rsidRDefault="00241E5A" w:rsidP="00FC78B2">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proofErr w:type="gramStart"/>
            <w:r w:rsidRPr="009A2F30">
              <w:rPr>
                <w:rFonts w:asciiTheme="minorHAnsi" w:hAnsiTheme="minorHAnsi" w:cstheme="minorHAnsi"/>
                <w:color w:val="000000"/>
                <w:sz w:val="22"/>
                <w:szCs w:val="22"/>
              </w:rPr>
              <w:t>Penalty</w:t>
            </w:r>
            <w:r w:rsidRPr="009A2F30">
              <w:rPr>
                <w:rFonts w:asciiTheme="minorHAnsi" w:hAnsiTheme="minorHAnsi" w:cstheme="minorHAnsi"/>
                <w:color w:val="000000"/>
                <w:sz w:val="22"/>
                <w:szCs w:val="22"/>
                <w:lang w:val="en-GB"/>
              </w:rPr>
              <w:t xml:space="preserve"> </w:t>
            </w:r>
            <w:r w:rsidRPr="009A2F30">
              <w:rPr>
                <w:rFonts w:asciiTheme="minorHAnsi" w:hAnsiTheme="minorHAnsi" w:cstheme="minorHAnsi"/>
                <w:color w:val="000000"/>
                <w:sz w:val="22"/>
                <w:szCs w:val="22"/>
              </w:rPr>
              <w:t>:</w:t>
            </w:r>
            <w:proofErr w:type="gramEnd"/>
            <w:r w:rsidRPr="009A2F30">
              <w:rPr>
                <w:rFonts w:asciiTheme="minorHAnsi" w:hAnsiTheme="minorHAnsi" w:cstheme="minorHAnsi"/>
                <w:color w:val="000000"/>
                <w:sz w:val="22"/>
                <w:szCs w:val="22"/>
              </w:rPr>
              <w:t xml:space="preserve"> l2, </w:t>
            </w:r>
            <w:r w:rsidRPr="009A2F30">
              <w:rPr>
                <w:rFonts w:asciiTheme="minorHAnsi" w:hAnsiTheme="minorHAnsi" w:cstheme="minorHAnsi"/>
                <w:color w:val="000000"/>
                <w:sz w:val="22"/>
                <w:szCs w:val="22"/>
                <w:lang w:val="en-GB"/>
              </w:rPr>
              <w:t>R</w:t>
            </w:r>
            <w:proofErr w:type="spellStart"/>
            <w:r w:rsidRPr="009A2F30">
              <w:rPr>
                <w:rFonts w:asciiTheme="minorHAnsi" w:hAnsiTheme="minorHAnsi" w:cstheme="minorHAnsi"/>
                <w:color w:val="000000"/>
                <w:sz w:val="22"/>
                <w:szCs w:val="22"/>
              </w:rPr>
              <w:t>andom_state</w:t>
            </w:r>
            <w:proofErr w:type="spellEnd"/>
            <w:r w:rsidRPr="009A2F30">
              <w:rPr>
                <w:rFonts w:asciiTheme="minorHAnsi" w:hAnsiTheme="minorHAnsi" w:cstheme="minorHAnsi"/>
                <w:color w:val="000000"/>
                <w:sz w:val="22"/>
                <w:szCs w:val="22"/>
                <w:lang w:val="en-GB"/>
              </w:rPr>
              <w:t xml:space="preserve"> </w:t>
            </w:r>
            <w:r w:rsidRPr="009A2F30">
              <w:rPr>
                <w:rFonts w:asciiTheme="minorHAnsi" w:hAnsiTheme="minorHAnsi" w:cstheme="minorHAnsi"/>
                <w:color w:val="000000"/>
                <w:sz w:val="22"/>
                <w:szCs w:val="22"/>
              </w:rPr>
              <w:t xml:space="preserve">: 80, </w:t>
            </w:r>
            <w:r w:rsidRPr="009A2F30">
              <w:rPr>
                <w:rFonts w:asciiTheme="minorHAnsi" w:hAnsiTheme="minorHAnsi" w:cstheme="minorHAnsi"/>
                <w:color w:val="000000"/>
                <w:sz w:val="22"/>
                <w:szCs w:val="22"/>
                <w:lang w:val="en-GB"/>
              </w:rPr>
              <w:t>S</w:t>
            </w:r>
            <w:proofErr w:type="spellStart"/>
            <w:r w:rsidRPr="009A2F30">
              <w:rPr>
                <w:rFonts w:asciiTheme="minorHAnsi" w:hAnsiTheme="minorHAnsi" w:cstheme="minorHAnsi"/>
                <w:color w:val="000000"/>
                <w:sz w:val="22"/>
                <w:szCs w:val="22"/>
              </w:rPr>
              <w:t>olver</w:t>
            </w:r>
            <w:proofErr w:type="spellEnd"/>
            <w:r w:rsidRPr="009A2F30">
              <w:rPr>
                <w:rFonts w:asciiTheme="minorHAnsi" w:hAnsiTheme="minorHAnsi" w:cstheme="minorHAnsi"/>
                <w:color w:val="000000"/>
                <w:sz w:val="22"/>
                <w:szCs w:val="22"/>
                <w:lang w:val="en-GB"/>
              </w:rPr>
              <w:t xml:space="preserve"> </w:t>
            </w:r>
            <w:r w:rsidRPr="009A2F30">
              <w:rPr>
                <w:rFonts w:asciiTheme="minorHAnsi" w:hAnsiTheme="minorHAnsi" w:cstheme="minorHAnsi"/>
                <w:color w:val="000000"/>
                <w:sz w:val="22"/>
                <w:szCs w:val="22"/>
              </w:rPr>
              <w:t xml:space="preserve">: </w:t>
            </w:r>
            <w:r w:rsidRPr="009A2F30">
              <w:rPr>
                <w:rFonts w:asciiTheme="minorHAnsi" w:hAnsiTheme="minorHAnsi" w:cstheme="minorHAnsi"/>
                <w:color w:val="000000"/>
                <w:sz w:val="22"/>
                <w:szCs w:val="22"/>
                <w:lang w:val="en-GB"/>
              </w:rPr>
              <w:t xml:space="preserve"> </w:t>
            </w:r>
            <w:proofErr w:type="spellStart"/>
            <w:r w:rsidRPr="009A2F30">
              <w:rPr>
                <w:rFonts w:asciiTheme="minorHAnsi" w:hAnsiTheme="minorHAnsi" w:cstheme="minorHAnsi"/>
                <w:color w:val="000000"/>
                <w:sz w:val="22"/>
                <w:szCs w:val="22"/>
              </w:rPr>
              <w:t>lbfgs</w:t>
            </w:r>
            <w:proofErr w:type="spellEnd"/>
            <w:r w:rsidRPr="009A2F30">
              <w:rPr>
                <w:rFonts w:asciiTheme="minorHAnsi" w:hAnsiTheme="minorHAnsi" w:cstheme="minorHAnsi"/>
                <w:color w:val="000000"/>
                <w:sz w:val="22"/>
                <w:szCs w:val="22"/>
                <w:lang w:val="en-GB"/>
              </w:rPr>
              <w:t xml:space="preserve"> </w:t>
            </w:r>
          </w:p>
          <w:p w14:paraId="52724030" w14:textId="77777777" w:rsidR="00241E5A" w:rsidRPr="009A2F30" w:rsidRDefault="00241E5A" w:rsidP="000037B2">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p>
        </w:tc>
        <w:tc>
          <w:tcPr>
            <w:tcW w:w="1721" w:type="dxa"/>
          </w:tcPr>
          <w:p w14:paraId="041557B8"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p>
        </w:tc>
      </w:tr>
      <w:tr w:rsidR="00241E5A" w:rsidRPr="009A2F30" w14:paraId="6BEC2C34" w14:textId="77777777" w:rsidTr="002015A3">
        <w:trPr>
          <w:trHeight w:val="179"/>
        </w:trPr>
        <w:tc>
          <w:tcPr>
            <w:cnfStyle w:val="001000000000" w:firstRow="0" w:lastRow="0" w:firstColumn="1" w:lastColumn="0" w:oddVBand="0" w:evenVBand="0" w:oddHBand="0" w:evenHBand="0" w:firstRowFirstColumn="0" w:firstRowLastColumn="0" w:lastRowFirstColumn="0" w:lastRowLastColumn="0"/>
            <w:tcW w:w="2879" w:type="dxa"/>
          </w:tcPr>
          <w:p w14:paraId="51C1BC78" w14:textId="77777777" w:rsidR="00241E5A" w:rsidRPr="009A2F30" w:rsidRDefault="00241E5A" w:rsidP="002765DD">
            <w:pPr>
              <w:rPr>
                <w:rFonts w:cstheme="minorHAnsi"/>
                <w:b w:val="0"/>
                <w:lang w:val="en-GB"/>
              </w:rPr>
            </w:pPr>
            <w:r w:rsidRPr="009A2F30">
              <w:rPr>
                <w:rFonts w:cstheme="minorHAnsi"/>
                <w:b w:val="0"/>
                <w:lang w:val="en-GB"/>
              </w:rPr>
              <w:t>After Tuning</w:t>
            </w:r>
          </w:p>
        </w:tc>
        <w:tc>
          <w:tcPr>
            <w:tcW w:w="3325" w:type="dxa"/>
          </w:tcPr>
          <w:p w14:paraId="10682DA6"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56%</w:t>
            </w:r>
          </w:p>
        </w:tc>
        <w:tc>
          <w:tcPr>
            <w:tcW w:w="1721" w:type="dxa"/>
          </w:tcPr>
          <w:p w14:paraId="07ABFBEB"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50%</w:t>
            </w:r>
          </w:p>
        </w:tc>
      </w:tr>
      <w:tr w:rsidR="00241E5A" w:rsidRPr="009A2F30" w14:paraId="219956EC" w14:textId="77777777" w:rsidTr="002015A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2879" w:type="dxa"/>
          </w:tcPr>
          <w:p w14:paraId="5E68ABD1" w14:textId="77777777" w:rsidR="00241E5A" w:rsidRPr="009A2F30" w:rsidRDefault="00241E5A" w:rsidP="000037B2">
            <w:pPr>
              <w:ind w:left="360"/>
              <w:rPr>
                <w:rFonts w:cstheme="minorHAnsi"/>
                <w:b w:val="0"/>
                <w:lang w:val="en-GB"/>
              </w:rPr>
            </w:pPr>
          </w:p>
          <w:p w14:paraId="7094648A" w14:textId="77777777" w:rsidR="00241E5A" w:rsidRPr="009A2F30" w:rsidRDefault="00241E5A" w:rsidP="002765DD">
            <w:pPr>
              <w:rPr>
                <w:rFonts w:cstheme="minorHAnsi"/>
                <w:b w:val="0"/>
                <w:lang w:val="en-GB"/>
              </w:rPr>
            </w:pPr>
            <w:r w:rsidRPr="009A2F30">
              <w:rPr>
                <w:rFonts w:cstheme="minorHAnsi"/>
                <w:b w:val="0"/>
                <w:lang w:val="en-GB"/>
              </w:rPr>
              <w:lastRenderedPageBreak/>
              <w:t>Decision Tree</w:t>
            </w:r>
          </w:p>
        </w:tc>
        <w:tc>
          <w:tcPr>
            <w:tcW w:w="3325" w:type="dxa"/>
          </w:tcPr>
          <w:p w14:paraId="07E1E664"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p>
        </w:tc>
        <w:tc>
          <w:tcPr>
            <w:tcW w:w="1721" w:type="dxa"/>
          </w:tcPr>
          <w:p w14:paraId="00503F4F"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p>
        </w:tc>
      </w:tr>
      <w:tr w:rsidR="00241E5A" w:rsidRPr="009A2F30" w14:paraId="41D919DA" w14:textId="77777777" w:rsidTr="002015A3">
        <w:trPr>
          <w:trHeight w:val="168"/>
        </w:trPr>
        <w:tc>
          <w:tcPr>
            <w:cnfStyle w:val="001000000000" w:firstRow="0" w:lastRow="0" w:firstColumn="1" w:lastColumn="0" w:oddVBand="0" w:evenVBand="0" w:oddHBand="0" w:evenHBand="0" w:firstRowFirstColumn="0" w:firstRowLastColumn="0" w:lastRowFirstColumn="0" w:lastRowLastColumn="0"/>
            <w:tcW w:w="2879" w:type="dxa"/>
          </w:tcPr>
          <w:p w14:paraId="12A86F6F" w14:textId="77777777" w:rsidR="00241E5A" w:rsidRPr="009A2F30" w:rsidRDefault="00241E5A" w:rsidP="002765DD">
            <w:pPr>
              <w:rPr>
                <w:rFonts w:cstheme="minorHAnsi"/>
                <w:b w:val="0"/>
                <w:lang w:val="en-GB"/>
              </w:rPr>
            </w:pPr>
            <w:r w:rsidRPr="009A2F30">
              <w:rPr>
                <w:rFonts w:cstheme="minorHAnsi"/>
                <w:b w:val="0"/>
                <w:lang w:val="en-GB"/>
              </w:rPr>
              <w:t>Before Tuning</w:t>
            </w:r>
          </w:p>
        </w:tc>
        <w:tc>
          <w:tcPr>
            <w:tcW w:w="3325" w:type="dxa"/>
          </w:tcPr>
          <w:p w14:paraId="62C7B310"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100%</w:t>
            </w:r>
          </w:p>
        </w:tc>
        <w:tc>
          <w:tcPr>
            <w:tcW w:w="1721" w:type="dxa"/>
          </w:tcPr>
          <w:p w14:paraId="222D606E"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96%</w:t>
            </w:r>
          </w:p>
        </w:tc>
      </w:tr>
      <w:tr w:rsidR="00241E5A" w:rsidRPr="002465AC" w14:paraId="029499A3" w14:textId="77777777" w:rsidTr="002015A3">
        <w:trPr>
          <w:cnfStyle w:val="000000100000" w:firstRow="0" w:lastRow="0" w:firstColumn="0" w:lastColumn="0" w:oddVBand="0" w:evenVBand="0" w:oddHBand="1" w:evenHBand="0" w:firstRowFirstColumn="0" w:firstRowLastColumn="0" w:lastRowFirstColumn="0" w:lastRowLastColumn="0"/>
          <w:trHeight w:val="651"/>
        </w:trPr>
        <w:tc>
          <w:tcPr>
            <w:cnfStyle w:val="001000000000" w:firstRow="0" w:lastRow="0" w:firstColumn="1" w:lastColumn="0" w:oddVBand="0" w:evenVBand="0" w:oddHBand="0" w:evenHBand="0" w:firstRowFirstColumn="0" w:firstRowLastColumn="0" w:lastRowFirstColumn="0" w:lastRowLastColumn="0"/>
            <w:tcW w:w="2879" w:type="dxa"/>
          </w:tcPr>
          <w:p w14:paraId="5E72DA9D" w14:textId="77777777" w:rsidR="00241E5A" w:rsidRPr="009A2F30" w:rsidRDefault="00241E5A" w:rsidP="002765DD">
            <w:pPr>
              <w:rPr>
                <w:rFonts w:cstheme="minorHAnsi"/>
                <w:b w:val="0"/>
                <w:lang w:val="en-GB"/>
              </w:rPr>
            </w:pPr>
            <w:r w:rsidRPr="009A2F30">
              <w:rPr>
                <w:rFonts w:cstheme="minorHAnsi"/>
                <w:b w:val="0"/>
                <w:lang w:val="en-GB"/>
              </w:rPr>
              <w:t>Best Parameters</w:t>
            </w:r>
          </w:p>
        </w:tc>
        <w:tc>
          <w:tcPr>
            <w:tcW w:w="3325" w:type="dxa"/>
          </w:tcPr>
          <w:p w14:paraId="784BD3D6" w14:textId="109482F5" w:rsidR="00241E5A" w:rsidRPr="009A2F30" w:rsidRDefault="00241E5A" w:rsidP="002015A3">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lang w:val="en-GB"/>
              </w:rPr>
            </w:pPr>
            <w:proofErr w:type="gramStart"/>
            <w:r w:rsidRPr="009A2F30">
              <w:rPr>
                <w:rFonts w:asciiTheme="minorHAnsi" w:hAnsiTheme="minorHAnsi" w:cstheme="minorHAnsi"/>
                <w:color w:val="000000"/>
                <w:sz w:val="22"/>
                <w:szCs w:val="22"/>
                <w:lang w:val="en-GB"/>
              </w:rPr>
              <w:t>C</w:t>
            </w:r>
            <w:proofErr w:type="spellStart"/>
            <w:r w:rsidRPr="009A2F30">
              <w:rPr>
                <w:rFonts w:asciiTheme="minorHAnsi" w:hAnsiTheme="minorHAnsi" w:cstheme="minorHAnsi"/>
                <w:color w:val="000000"/>
                <w:sz w:val="22"/>
                <w:szCs w:val="22"/>
              </w:rPr>
              <w:t>riterion</w:t>
            </w:r>
            <w:proofErr w:type="spellEnd"/>
            <w:r w:rsidRPr="009A2F30">
              <w:rPr>
                <w:rFonts w:asciiTheme="minorHAnsi" w:hAnsiTheme="minorHAnsi" w:cstheme="minorHAnsi"/>
                <w:color w:val="000000"/>
                <w:sz w:val="22"/>
                <w:szCs w:val="22"/>
                <w:lang w:val="en-GB"/>
              </w:rPr>
              <w:t xml:space="preserve"> </w:t>
            </w:r>
            <w:r w:rsidRPr="009A2F30">
              <w:rPr>
                <w:rFonts w:asciiTheme="minorHAnsi" w:hAnsiTheme="minorHAnsi" w:cstheme="minorHAnsi"/>
                <w:color w:val="000000"/>
                <w:sz w:val="22"/>
                <w:szCs w:val="22"/>
              </w:rPr>
              <w:t>:</w:t>
            </w:r>
            <w:proofErr w:type="gramEnd"/>
            <w:r w:rsidRPr="009A2F30">
              <w:rPr>
                <w:rFonts w:asciiTheme="minorHAnsi" w:hAnsiTheme="minorHAnsi" w:cstheme="minorHAnsi"/>
                <w:color w:val="000000"/>
                <w:sz w:val="22"/>
                <w:szCs w:val="22"/>
              </w:rPr>
              <w:t xml:space="preserve"> </w:t>
            </w:r>
            <w:r w:rsidRPr="009A2F30">
              <w:rPr>
                <w:rFonts w:asciiTheme="minorHAnsi" w:hAnsiTheme="minorHAnsi" w:cstheme="minorHAnsi"/>
                <w:color w:val="000000"/>
                <w:sz w:val="22"/>
                <w:szCs w:val="22"/>
                <w:lang w:val="en-GB"/>
              </w:rPr>
              <w:t>G</w:t>
            </w:r>
            <w:proofErr w:type="spellStart"/>
            <w:r w:rsidRPr="009A2F30">
              <w:rPr>
                <w:rFonts w:asciiTheme="minorHAnsi" w:hAnsiTheme="minorHAnsi" w:cstheme="minorHAnsi"/>
                <w:color w:val="000000"/>
                <w:sz w:val="22"/>
                <w:szCs w:val="22"/>
              </w:rPr>
              <w:t>ini</w:t>
            </w:r>
            <w:proofErr w:type="spellEnd"/>
            <w:r w:rsidRPr="009A2F30">
              <w:rPr>
                <w:rFonts w:asciiTheme="minorHAnsi" w:hAnsiTheme="minorHAnsi" w:cstheme="minorHAnsi"/>
                <w:color w:val="000000"/>
                <w:sz w:val="22"/>
                <w:szCs w:val="22"/>
              </w:rPr>
              <w:t xml:space="preserve">, </w:t>
            </w:r>
            <w:proofErr w:type="spellStart"/>
            <w:r w:rsidRPr="009A2F30">
              <w:rPr>
                <w:rFonts w:asciiTheme="minorHAnsi" w:hAnsiTheme="minorHAnsi" w:cstheme="minorHAnsi"/>
                <w:color w:val="000000"/>
                <w:sz w:val="22"/>
                <w:szCs w:val="22"/>
              </w:rPr>
              <w:t>max_depth</w:t>
            </w:r>
            <w:proofErr w:type="spellEnd"/>
            <w:r w:rsidRPr="009A2F30">
              <w:rPr>
                <w:rFonts w:asciiTheme="minorHAnsi" w:hAnsiTheme="minorHAnsi" w:cstheme="minorHAnsi"/>
                <w:color w:val="000000"/>
                <w:sz w:val="22"/>
                <w:szCs w:val="22"/>
                <w:lang w:val="en-GB"/>
              </w:rPr>
              <w:t xml:space="preserve"> </w:t>
            </w:r>
            <w:r w:rsidRPr="009A2F30">
              <w:rPr>
                <w:rFonts w:asciiTheme="minorHAnsi" w:hAnsiTheme="minorHAnsi" w:cstheme="minorHAnsi"/>
                <w:color w:val="000000"/>
                <w:sz w:val="22"/>
                <w:szCs w:val="22"/>
              </w:rPr>
              <w:t>: 3, splitter</w:t>
            </w:r>
            <w:r w:rsidRPr="009A2F30">
              <w:rPr>
                <w:rFonts w:asciiTheme="minorHAnsi" w:hAnsiTheme="minorHAnsi" w:cstheme="minorHAnsi"/>
                <w:color w:val="000000"/>
                <w:sz w:val="22"/>
                <w:szCs w:val="22"/>
                <w:lang w:val="en-GB"/>
              </w:rPr>
              <w:t xml:space="preserve"> </w:t>
            </w:r>
            <w:r w:rsidRPr="009A2F30">
              <w:rPr>
                <w:rFonts w:asciiTheme="minorHAnsi" w:hAnsiTheme="minorHAnsi" w:cstheme="minorHAnsi"/>
                <w:color w:val="000000"/>
                <w:sz w:val="22"/>
                <w:szCs w:val="22"/>
              </w:rPr>
              <w:t>: best</w:t>
            </w:r>
          </w:p>
        </w:tc>
        <w:tc>
          <w:tcPr>
            <w:tcW w:w="1721" w:type="dxa"/>
          </w:tcPr>
          <w:p w14:paraId="100A9F79" w14:textId="77777777" w:rsidR="00241E5A" w:rsidRPr="009A2F30" w:rsidRDefault="00241E5A" w:rsidP="000037B2">
            <w:pPr>
              <w:ind w:left="360"/>
              <w:cnfStyle w:val="000000100000" w:firstRow="0" w:lastRow="0" w:firstColumn="0" w:lastColumn="0" w:oddVBand="0" w:evenVBand="0" w:oddHBand="1" w:evenHBand="0" w:firstRowFirstColumn="0" w:firstRowLastColumn="0" w:lastRowFirstColumn="0" w:lastRowLastColumn="0"/>
              <w:rPr>
                <w:rFonts w:cstheme="minorHAnsi"/>
                <w:lang w:val="en-GB"/>
              </w:rPr>
            </w:pPr>
          </w:p>
        </w:tc>
      </w:tr>
      <w:tr w:rsidR="00241E5A" w:rsidRPr="009A2F30" w14:paraId="1FD95886" w14:textId="77777777" w:rsidTr="002015A3">
        <w:trPr>
          <w:trHeight w:val="179"/>
        </w:trPr>
        <w:tc>
          <w:tcPr>
            <w:cnfStyle w:val="001000000000" w:firstRow="0" w:lastRow="0" w:firstColumn="1" w:lastColumn="0" w:oddVBand="0" w:evenVBand="0" w:oddHBand="0" w:evenHBand="0" w:firstRowFirstColumn="0" w:firstRowLastColumn="0" w:lastRowFirstColumn="0" w:lastRowLastColumn="0"/>
            <w:tcW w:w="2879" w:type="dxa"/>
          </w:tcPr>
          <w:p w14:paraId="19D6A9EE" w14:textId="77777777" w:rsidR="00241E5A" w:rsidRPr="009A2F30" w:rsidRDefault="00241E5A" w:rsidP="002765DD">
            <w:pPr>
              <w:rPr>
                <w:rFonts w:cstheme="minorHAnsi"/>
                <w:b w:val="0"/>
                <w:lang w:val="en-GB"/>
              </w:rPr>
            </w:pPr>
            <w:r w:rsidRPr="009A2F30">
              <w:rPr>
                <w:rFonts w:cstheme="minorHAnsi"/>
                <w:b w:val="0"/>
                <w:lang w:val="en-GB"/>
              </w:rPr>
              <w:t>After Tuning</w:t>
            </w:r>
          </w:p>
        </w:tc>
        <w:tc>
          <w:tcPr>
            <w:tcW w:w="3325" w:type="dxa"/>
          </w:tcPr>
          <w:p w14:paraId="5B41CD47"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95%</w:t>
            </w:r>
          </w:p>
        </w:tc>
        <w:tc>
          <w:tcPr>
            <w:tcW w:w="1721" w:type="dxa"/>
          </w:tcPr>
          <w:p w14:paraId="066D0805" w14:textId="77777777" w:rsidR="00241E5A" w:rsidRPr="009A2F30" w:rsidRDefault="00241E5A" w:rsidP="000037B2">
            <w:pPr>
              <w:ind w:left="360"/>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95%</w:t>
            </w:r>
          </w:p>
        </w:tc>
      </w:tr>
    </w:tbl>
    <w:p w14:paraId="7025C2B3" w14:textId="77777777" w:rsidR="00241E5A" w:rsidRPr="009A2F30" w:rsidRDefault="00241E5A" w:rsidP="00241E5A">
      <w:pPr>
        <w:shd w:val="clear" w:color="auto" w:fill="FFFFFF"/>
        <w:spacing w:before="129" w:after="0" w:line="240" w:lineRule="auto"/>
        <w:outlineLvl w:val="0"/>
        <w:rPr>
          <w:rFonts w:eastAsia="Times New Roman" w:cstheme="minorHAnsi"/>
          <w:bCs/>
          <w:color w:val="000000"/>
          <w:kern w:val="36"/>
          <w:lang w:val="en-GB" w:eastAsia="en-DE"/>
        </w:rPr>
      </w:pPr>
    </w:p>
    <w:p w14:paraId="4F7F944F" w14:textId="049CAD0A" w:rsidR="00241E5A" w:rsidRDefault="00241E5A" w:rsidP="00241E5A">
      <w:pPr>
        <w:pStyle w:val="Heading3"/>
        <w:rPr>
          <w:rFonts w:eastAsia="Times New Roman"/>
          <w:lang w:val="en-GB" w:eastAsia="en-DE"/>
        </w:rPr>
      </w:pPr>
      <w:bookmarkStart w:id="82" w:name="_Toc16453041"/>
      <w:r w:rsidRPr="009A2F30">
        <w:rPr>
          <w:rFonts w:eastAsia="Times New Roman"/>
          <w:lang w:val="en-GB" w:eastAsia="en-DE"/>
        </w:rPr>
        <w:t>Results:</w:t>
      </w:r>
      <w:bookmarkEnd w:id="82"/>
    </w:p>
    <w:p w14:paraId="09A7104F" w14:textId="739A0698" w:rsidR="00A32056" w:rsidRPr="00A32056" w:rsidRDefault="00A32056" w:rsidP="00A32056">
      <w:pPr>
        <w:rPr>
          <w:lang w:val="en-GB" w:eastAsia="en-DE"/>
        </w:rPr>
      </w:pPr>
      <w:r w:rsidRPr="00A32056">
        <w:rPr>
          <w:lang w:val="en-GB" w:eastAsia="en-DE"/>
        </w:rPr>
        <w:t xml:space="preserve">This shows that if we apply Decision Tree to find the answer of this question that there will be Financial Recession in this year or not than it will give the right answer 95% of the times on the given data which </w:t>
      </w:r>
      <w:proofErr w:type="gramStart"/>
      <w:r w:rsidRPr="00A32056">
        <w:rPr>
          <w:lang w:val="en-GB" w:eastAsia="en-DE"/>
        </w:rPr>
        <w:t>is a good percentage for prediction of an event</w:t>
      </w:r>
      <w:proofErr w:type="gramEnd"/>
      <w:r w:rsidRPr="00A32056">
        <w:rPr>
          <w:lang w:val="en-GB" w:eastAsia="en-DE"/>
        </w:rPr>
        <w:t xml:space="preserve"> to occur. This prediction could help different countries to avoid being in the conditions that raise Financial recession.</w:t>
      </w:r>
    </w:p>
    <w:p w14:paraId="725BB842" w14:textId="7BEE3654" w:rsidR="003A1BE1" w:rsidRPr="009A2F30" w:rsidRDefault="003A1BE1" w:rsidP="002015A3">
      <w:pPr>
        <w:pStyle w:val="Heading2"/>
        <w:rPr>
          <w:lang w:val="en-GB"/>
        </w:rPr>
      </w:pPr>
      <w:bookmarkStart w:id="83" w:name="_Toc16453042"/>
      <w:r w:rsidRPr="009A2F30">
        <w:rPr>
          <w:lang w:val="en-GB"/>
        </w:rPr>
        <w:t xml:space="preserve">Problem </w:t>
      </w:r>
      <w:proofErr w:type="gramStart"/>
      <w:r w:rsidRPr="009A2F30">
        <w:rPr>
          <w:lang w:val="en-GB"/>
        </w:rPr>
        <w:t>2.</w:t>
      </w:r>
      <w:bookmarkEnd w:id="83"/>
      <w:r w:rsidR="002465AC">
        <w:rPr>
          <w:lang w:val="en-GB"/>
        </w:rPr>
        <w:t>(</w:t>
      </w:r>
      <w:proofErr w:type="gramEnd"/>
      <w:r w:rsidR="002465AC">
        <w:rPr>
          <w:lang w:val="en-GB"/>
        </w:rPr>
        <w:t>AK)</w:t>
      </w:r>
    </w:p>
    <w:p w14:paraId="5596E5CB" w14:textId="33F184A2" w:rsidR="003A1BE1" w:rsidRPr="009A2F30" w:rsidRDefault="003A1BE1" w:rsidP="002015A3">
      <w:pPr>
        <w:pStyle w:val="NoSpacing"/>
        <w:rPr>
          <w:lang w:val="en-GB"/>
        </w:rPr>
      </w:pPr>
      <w:r w:rsidRPr="009A2F30">
        <w:rPr>
          <w:lang w:val="en-US"/>
        </w:rPr>
        <w:t>On which features performance of Government depend before WWII, after WWII and today?</w:t>
      </w:r>
      <w:r w:rsidRPr="009A2F30">
        <w:rPr>
          <w:lang w:val="en-GB"/>
        </w:rPr>
        <w:t xml:space="preserve"> s</w:t>
      </w:r>
      <w:r w:rsidRPr="009A2F30">
        <w:rPr>
          <w:lang w:val="en-US"/>
        </w:rPr>
        <w:t>o we can analyses the factors that affect Govt Performance</w:t>
      </w:r>
      <w:r w:rsidRPr="009A2F30">
        <w:rPr>
          <w:lang w:val="en-GB"/>
        </w:rPr>
        <w:t>.</w:t>
      </w:r>
    </w:p>
    <w:p w14:paraId="18FA91C9" w14:textId="462519EF" w:rsidR="003A1BE1" w:rsidRPr="009A2F30" w:rsidRDefault="003A1BE1" w:rsidP="002015A3">
      <w:pPr>
        <w:pStyle w:val="Heading3"/>
        <w:rPr>
          <w:rFonts w:eastAsia="Times New Roman"/>
          <w:lang w:val="en-GB" w:eastAsia="en-DE"/>
        </w:rPr>
      </w:pPr>
      <w:bookmarkStart w:id="84" w:name="_Toc16453043"/>
      <w:r w:rsidRPr="009A2F30">
        <w:rPr>
          <w:rFonts w:eastAsia="Times New Roman"/>
          <w:lang w:val="en-GB" w:eastAsia="en-DE"/>
        </w:rPr>
        <w:t>Explanation:</w:t>
      </w:r>
      <w:bookmarkEnd w:id="84"/>
    </w:p>
    <w:p w14:paraId="21CA8CF6" w14:textId="5379FE70"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US" w:eastAsia="en-DE"/>
        </w:rPr>
      </w:pPr>
      <w:bookmarkStart w:id="85" w:name="_Toc16453044"/>
      <w:r w:rsidRPr="009A2F30">
        <w:rPr>
          <w:rFonts w:eastAsia="Times New Roman" w:cstheme="minorHAnsi"/>
          <w:bCs/>
          <w:color w:val="000000"/>
          <w:kern w:val="36"/>
          <w:lang w:val="en-US" w:eastAsia="en-DE"/>
        </w:rPr>
        <w:t>I deduced a data frame of USA with both electoral and financial features. I handled the missing values using median because the target feature is a discrete value with 0 and 1 so if we take the mean it will give result in float that will be a problem. For this problem I split the data into 3 different eras before WW2, after WW2 and resent years. I check how different features have impact on the target features at these eras and how this information can be used in future to stabilize the recession.</w:t>
      </w:r>
      <w:bookmarkEnd w:id="85"/>
    </w:p>
    <w:p w14:paraId="728E7622" w14:textId="773F5EAB" w:rsidR="003A1BE1" w:rsidRPr="009A2F30" w:rsidRDefault="003A1BE1" w:rsidP="002015A3">
      <w:pPr>
        <w:pStyle w:val="Heading3"/>
        <w:rPr>
          <w:rFonts w:eastAsia="Times New Roman"/>
          <w:lang w:val="en-US" w:eastAsia="en-DE"/>
        </w:rPr>
      </w:pPr>
      <w:bookmarkStart w:id="86" w:name="_Toc16453045"/>
      <w:r w:rsidRPr="009A2F30">
        <w:rPr>
          <w:rFonts w:eastAsia="Times New Roman"/>
          <w:lang w:val="en-US" w:eastAsia="en-DE"/>
        </w:rPr>
        <w:t>Target Feature:</w:t>
      </w:r>
      <w:bookmarkEnd w:id="86"/>
    </w:p>
    <w:p w14:paraId="4546C50F" w14:textId="0A22E263"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US" w:eastAsia="en-DE"/>
        </w:rPr>
      </w:pPr>
      <w:bookmarkStart w:id="87" w:name="_Toc16453046"/>
      <w:r w:rsidRPr="009A2F30">
        <w:rPr>
          <w:rFonts w:eastAsia="Times New Roman" w:cstheme="minorHAnsi"/>
          <w:bCs/>
          <w:color w:val="000000"/>
          <w:kern w:val="36"/>
          <w:lang w:val="en-US" w:eastAsia="en-DE"/>
        </w:rPr>
        <w:t>Normal Recession (</w:t>
      </w:r>
      <w:proofErr w:type="spellStart"/>
      <w:r w:rsidRPr="009A2F30">
        <w:rPr>
          <w:rFonts w:eastAsia="Times New Roman" w:cstheme="minorHAnsi"/>
          <w:bCs/>
          <w:color w:val="000000"/>
          <w:kern w:val="36"/>
          <w:lang w:val="en-US" w:eastAsia="en-DE"/>
        </w:rPr>
        <w:t>pk_norm</w:t>
      </w:r>
      <w:proofErr w:type="spellEnd"/>
      <w:r w:rsidRPr="009A2F30">
        <w:rPr>
          <w:rFonts w:eastAsia="Times New Roman" w:cstheme="minorHAnsi"/>
          <w:bCs/>
          <w:color w:val="000000"/>
          <w:kern w:val="36"/>
          <w:lang w:val="en-US" w:eastAsia="en-DE"/>
        </w:rPr>
        <w:t>). It is a discrete value with 0 and 1 values so I will be using Binary Classification Models.</w:t>
      </w:r>
      <w:bookmarkEnd w:id="87"/>
    </w:p>
    <w:p w14:paraId="4702B4B4" w14:textId="767873E5" w:rsidR="003A1BE1" w:rsidRPr="009A2F30" w:rsidRDefault="003A1BE1" w:rsidP="002015A3">
      <w:pPr>
        <w:pStyle w:val="Heading3"/>
        <w:rPr>
          <w:rFonts w:eastAsia="Times New Roman"/>
          <w:lang w:val="en-GB" w:eastAsia="en-DE"/>
        </w:rPr>
      </w:pPr>
      <w:bookmarkStart w:id="88" w:name="_Toc16453047"/>
      <w:r w:rsidRPr="009A2F30">
        <w:rPr>
          <w:rFonts w:eastAsia="Times New Roman"/>
          <w:lang w:val="en-US" w:eastAsia="en-DE"/>
        </w:rPr>
        <w:t>Predictors</w:t>
      </w:r>
      <w:r w:rsidRPr="009A2F30">
        <w:rPr>
          <w:rFonts w:eastAsia="Times New Roman"/>
          <w:lang w:val="en-GB" w:eastAsia="en-DE"/>
        </w:rPr>
        <w:t>:</w:t>
      </w:r>
      <w:bookmarkEnd w:id="88"/>
    </w:p>
    <w:p w14:paraId="6E1661C6" w14:textId="225B125E"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GB" w:eastAsia="en-DE"/>
        </w:rPr>
      </w:pPr>
      <w:bookmarkStart w:id="89" w:name="_Toc16453048"/>
      <w:r w:rsidRPr="009A2F30">
        <w:rPr>
          <w:rFonts w:cstheme="minorHAnsi"/>
          <w:lang w:val="en-GB"/>
        </w:rPr>
        <w:t xml:space="preserve">Party count, Protest, </w:t>
      </w: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r w:rsidRPr="009A2F30">
        <w:rPr>
          <w:rFonts w:cstheme="minorHAnsi"/>
          <w:lang w:val="en-GB"/>
        </w:rPr>
        <w:t xml:space="preserve">, Turnover, </w:t>
      </w:r>
      <w:proofErr w:type="spellStart"/>
      <w:r w:rsidRPr="009A2F30">
        <w:rPr>
          <w:rFonts w:cstheme="minorHAnsi"/>
          <w:lang w:val="en-GB"/>
        </w:rPr>
        <w:t>realGDP</w:t>
      </w:r>
      <w:proofErr w:type="spellEnd"/>
      <w:r w:rsidRPr="009A2F30">
        <w:rPr>
          <w:rFonts w:cstheme="minorHAnsi"/>
          <w:lang w:val="en-GB"/>
        </w:rPr>
        <w:t>, Frac</w:t>
      </w:r>
      <w:bookmarkEnd w:id="89"/>
    </w:p>
    <w:p w14:paraId="6BB1EB3A" w14:textId="507ACA43" w:rsidR="003A1BE1" w:rsidRPr="009A2F30" w:rsidRDefault="003A1BE1" w:rsidP="002015A3">
      <w:pPr>
        <w:pStyle w:val="Heading3"/>
        <w:rPr>
          <w:rFonts w:eastAsia="Times New Roman"/>
          <w:lang w:val="en-GB" w:eastAsia="en-DE"/>
        </w:rPr>
      </w:pPr>
      <w:bookmarkStart w:id="90" w:name="_Toc16453049"/>
      <w:r w:rsidRPr="009A2F30">
        <w:rPr>
          <w:rFonts w:eastAsia="Times New Roman"/>
          <w:lang w:val="en-GB" w:eastAsia="en-DE"/>
        </w:rPr>
        <w:t>Train Test Split:</w:t>
      </w:r>
      <w:bookmarkEnd w:id="90"/>
    </w:p>
    <w:p w14:paraId="67B72774" w14:textId="72B7598B" w:rsidR="003A1BE1" w:rsidRPr="009A2F30" w:rsidRDefault="003A1BE1" w:rsidP="00B66DD2">
      <w:pPr>
        <w:shd w:val="clear" w:color="auto" w:fill="FFFFFF"/>
        <w:spacing w:before="129" w:after="0" w:line="240" w:lineRule="auto"/>
        <w:outlineLvl w:val="0"/>
        <w:rPr>
          <w:rFonts w:eastAsia="Times New Roman" w:cstheme="minorHAnsi"/>
          <w:bCs/>
          <w:color w:val="000000"/>
          <w:kern w:val="36"/>
          <w:lang w:val="en-GB" w:eastAsia="en-DE"/>
        </w:rPr>
      </w:pPr>
      <w:bookmarkStart w:id="91" w:name="_Toc16453050"/>
      <w:r w:rsidRPr="009A2F30">
        <w:rPr>
          <w:rFonts w:eastAsia="Times New Roman" w:cstheme="minorHAnsi"/>
          <w:bCs/>
          <w:color w:val="000000"/>
          <w:kern w:val="36"/>
          <w:lang w:val="en-GB" w:eastAsia="en-DE"/>
        </w:rPr>
        <w:t>I use Train Test Split method to divide the data into training and testing parts with Training set 70% and Testing set 30%.</w:t>
      </w:r>
      <w:bookmarkEnd w:id="91"/>
      <w:r w:rsidRPr="009A2F30">
        <w:rPr>
          <w:rFonts w:eastAsia="Times New Roman" w:cstheme="minorHAnsi"/>
          <w:bCs/>
          <w:color w:val="000000"/>
          <w:kern w:val="36"/>
          <w:lang w:val="en-GB" w:eastAsia="en-DE"/>
        </w:rPr>
        <w:t xml:space="preserve"> </w:t>
      </w:r>
    </w:p>
    <w:p w14:paraId="787168B3" w14:textId="7663C7FC" w:rsidR="003A1BE1" w:rsidRPr="009A2F30" w:rsidRDefault="003A1BE1" w:rsidP="002015A3">
      <w:pPr>
        <w:pStyle w:val="Heading3"/>
        <w:rPr>
          <w:rFonts w:eastAsia="Times New Roman"/>
          <w:lang w:val="en-US" w:eastAsia="en-DE"/>
        </w:rPr>
      </w:pPr>
      <w:bookmarkStart w:id="92" w:name="_Toc16453051"/>
      <w:r w:rsidRPr="009A2F30">
        <w:rPr>
          <w:rFonts w:eastAsia="Times New Roman"/>
          <w:lang w:val="en-US" w:eastAsia="en-DE"/>
        </w:rPr>
        <w:t>Feature Selection:</w:t>
      </w:r>
      <w:bookmarkEnd w:id="92"/>
    </w:p>
    <w:p w14:paraId="31CA99E2" w14:textId="77777777" w:rsidR="003A1BE1" w:rsidRPr="009A2F30" w:rsidRDefault="003A1BE1" w:rsidP="003A1BE1">
      <w:pPr>
        <w:rPr>
          <w:lang w:val="en-US" w:eastAsia="en-DE"/>
        </w:rPr>
      </w:pPr>
      <w:r w:rsidRPr="009A2F30">
        <w:rPr>
          <w:rFonts w:eastAsia="Times New Roman" w:cstheme="minorHAnsi"/>
          <w:bCs/>
          <w:color w:val="000000"/>
          <w:kern w:val="36"/>
          <w:lang w:val="en-GB" w:eastAsia="en-DE"/>
        </w:rPr>
        <w:t xml:space="preserve">As in this question my main task is to select the most effected features from Normal recession. So, for applying Feature Selection Decision Tree Classifier </w:t>
      </w:r>
      <w:proofErr w:type="gramStart"/>
      <w:r w:rsidRPr="009A2F30">
        <w:rPr>
          <w:rFonts w:eastAsia="Times New Roman" w:cstheme="minorHAnsi"/>
          <w:bCs/>
          <w:color w:val="000000"/>
          <w:kern w:val="36"/>
          <w:lang w:val="en-GB" w:eastAsia="en-DE"/>
        </w:rPr>
        <w:t>is considered to be</w:t>
      </w:r>
      <w:proofErr w:type="gramEnd"/>
      <w:r w:rsidRPr="009A2F30">
        <w:rPr>
          <w:rFonts w:eastAsia="Times New Roman" w:cstheme="minorHAnsi"/>
          <w:bCs/>
          <w:color w:val="000000"/>
          <w:kern w:val="36"/>
          <w:lang w:val="en-GB" w:eastAsia="en-DE"/>
        </w:rPr>
        <w:t xml:space="preserve"> the best choice</w:t>
      </w:r>
      <w:r w:rsidRPr="009A2F30">
        <w:rPr>
          <w:lang w:val="en-US" w:eastAsia="en-DE"/>
        </w:rPr>
        <w:t xml:space="preserve">. Problem </w:t>
      </w:r>
      <w:r w:rsidRPr="009A2F30">
        <w:rPr>
          <w:rFonts w:eastAsia="Times New Roman" w:cstheme="minorHAnsi"/>
          <w:bCs/>
          <w:color w:val="000000"/>
          <w:kern w:val="36"/>
          <w:lang w:val="en-US" w:eastAsia="en-DE"/>
        </w:rPr>
        <w:t>is about financial recession prediction in Europe, so I use the best features selected by Sequential Forward Selection</w:t>
      </w:r>
    </w:p>
    <w:p w14:paraId="39976B0A" w14:textId="154100B3" w:rsidR="003A1BE1" w:rsidRPr="002765DD" w:rsidRDefault="003A1BE1" w:rsidP="002765DD">
      <w:pPr>
        <w:pStyle w:val="Heading4"/>
        <w:rPr>
          <w:rFonts w:eastAsia="Times New Roman"/>
          <w:lang w:val="en-US" w:eastAsia="en-DE"/>
        </w:rPr>
      </w:pPr>
      <w:r w:rsidRPr="009A2F30">
        <w:rPr>
          <w:rFonts w:eastAsia="Times New Roman"/>
          <w:lang w:val="en-US" w:eastAsia="en-DE"/>
        </w:rPr>
        <w:t xml:space="preserve">Before World War 2 </w:t>
      </w:r>
      <w:r w:rsidRPr="009A2F30">
        <w:rPr>
          <w:rFonts w:eastAsia="Times New Roman"/>
          <w:lang w:val="en-GB" w:eastAsia="en-DE"/>
        </w:rPr>
        <w:t>(1990-1935)</w:t>
      </w:r>
    </w:p>
    <w:p w14:paraId="4695C586" w14:textId="77777777" w:rsidR="002765DD" w:rsidRDefault="003A1BE1" w:rsidP="002765DD">
      <w:pPr>
        <w:pStyle w:val="ListParagraph"/>
        <w:shd w:val="clear" w:color="auto" w:fill="FFFFFF"/>
        <w:spacing w:before="129" w:after="0" w:line="240" w:lineRule="auto"/>
        <w:outlineLvl w:val="0"/>
        <w:rPr>
          <w:rFonts w:eastAsia="Times New Roman" w:cstheme="minorHAnsi"/>
          <w:bCs/>
          <w:color w:val="000000"/>
          <w:kern w:val="36"/>
          <w:sz w:val="22"/>
          <w:lang w:val="en-US" w:eastAsia="en-DE"/>
        </w:rPr>
      </w:pPr>
      <w:bookmarkStart w:id="93" w:name="_Toc16453052"/>
      <w:r w:rsidRPr="009A2F30">
        <w:rPr>
          <w:rFonts w:cstheme="minorHAnsi"/>
          <w:noProof/>
          <w:sz w:val="22"/>
        </w:rPr>
        <w:lastRenderedPageBreak/>
        <w:drawing>
          <wp:inline distT="0" distB="0" distL="0" distR="0" wp14:anchorId="598D1530" wp14:editId="1472A5E9">
            <wp:extent cx="4171950" cy="282892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71950" cy="2828925"/>
                    </a:xfrm>
                    <a:prstGeom prst="rect">
                      <a:avLst/>
                    </a:prstGeom>
                    <a:noFill/>
                    <a:ln>
                      <a:noFill/>
                    </a:ln>
                  </pic:spPr>
                </pic:pic>
              </a:graphicData>
            </a:graphic>
          </wp:inline>
        </w:drawing>
      </w:r>
      <w:bookmarkEnd w:id="93"/>
    </w:p>
    <w:p w14:paraId="7E8D730F" w14:textId="77777777" w:rsidR="002765DD" w:rsidRDefault="003A1BE1" w:rsidP="003A1BE1">
      <w:pPr>
        <w:shd w:val="clear" w:color="auto" w:fill="FFFFFF"/>
        <w:spacing w:before="129" w:after="0" w:line="240" w:lineRule="auto"/>
        <w:outlineLvl w:val="0"/>
        <w:rPr>
          <w:rFonts w:eastAsia="Times New Roman" w:cstheme="minorHAnsi"/>
          <w:bCs/>
          <w:color w:val="000000"/>
          <w:kern w:val="36"/>
          <w:lang w:val="en-US" w:eastAsia="en-DE"/>
        </w:rPr>
      </w:pPr>
      <w:bookmarkStart w:id="94" w:name="_Toc16453053"/>
      <w:r w:rsidRPr="002765DD">
        <w:rPr>
          <w:rFonts w:eastAsia="Times New Roman" w:cstheme="minorHAnsi"/>
          <w:bCs/>
          <w:color w:val="000000"/>
          <w:kern w:val="36"/>
          <w:lang w:val="en-US" w:eastAsia="en-DE"/>
        </w:rPr>
        <w:t>Figure 2.1</w:t>
      </w:r>
      <w:bookmarkEnd w:id="94"/>
    </w:p>
    <w:p w14:paraId="2C7721AE" w14:textId="38C87DC3"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US" w:eastAsia="en-DE"/>
        </w:rPr>
      </w:pPr>
      <w:bookmarkStart w:id="95" w:name="_Toc16453054"/>
      <w:r w:rsidRPr="009A2F30">
        <w:rPr>
          <w:rFonts w:eastAsia="Times New Roman" w:cstheme="minorHAnsi"/>
          <w:bCs/>
          <w:color w:val="000000"/>
          <w:kern w:val="36"/>
          <w:lang w:val="en-US" w:eastAsia="en-DE"/>
        </w:rPr>
        <w:t>Table 2.1</w:t>
      </w:r>
      <w:bookmarkEnd w:id="95"/>
    </w:p>
    <w:tbl>
      <w:tblPr>
        <w:tblStyle w:val="PlainTable1"/>
        <w:tblW w:w="8637" w:type="dxa"/>
        <w:tblLook w:val="04A0" w:firstRow="1" w:lastRow="0" w:firstColumn="1" w:lastColumn="0" w:noHBand="0" w:noVBand="1"/>
      </w:tblPr>
      <w:tblGrid>
        <w:gridCol w:w="1633"/>
        <w:gridCol w:w="2069"/>
        <w:gridCol w:w="3795"/>
        <w:gridCol w:w="1140"/>
      </w:tblGrid>
      <w:tr w:rsidR="003A1BE1" w:rsidRPr="009A2F30" w14:paraId="4A7E38DB" w14:textId="77777777" w:rsidTr="00B66DD2">
        <w:trPr>
          <w:cnfStyle w:val="100000000000" w:firstRow="1" w:lastRow="0" w:firstColumn="0" w:lastColumn="0" w:oddVBand="0" w:evenVBand="0" w:oddHBand="0" w:evenHBand="0" w:firstRowFirstColumn="0" w:firstRowLastColumn="0" w:lastRowFirstColumn="0" w:lastRowLastColumn="0"/>
          <w:trHeight w:val="155"/>
        </w:trPr>
        <w:tc>
          <w:tcPr>
            <w:cnfStyle w:val="001000000000" w:firstRow="0" w:lastRow="0" w:firstColumn="1" w:lastColumn="0" w:oddVBand="0" w:evenVBand="0" w:oddHBand="0" w:evenHBand="0" w:firstRowFirstColumn="0" w:firstRowLastColumn="0" w:lastRowFirstColumn="0" w:lastRowLastColumn="0"/>
            <w:tcW w:w="1633" w:type="dxa"/>
          </w:tcPr>
          <w:p w14:paraId="7153EC98" w14:textId="77777777" w:rsidR="003A1BE1" w:rsidRPr="009A2F30" w:rsidRDefault="003A1BE1" w:rsidP="000037B2">
            <w:pPr>
              <w:rPr>
                <w:rFonts w:cstheme="minorHAnsi"/>
                <w:b w:val="0"/>
                <w:lang w:val="en-GB"/>
              </w:rPr>
            </w:pPr>
          </w:p>
        </w:tc>
        <w:tc>
          <w:tcPr>
            <w:tcW w:w="2069" w:type="dxa"/>
          </w:tcPr>
          <w:p w14:paraId="3BA881FF" w14:textId="77777777" w:rsidR="003A1BE1" w:rsidRPr="009A2F30" w:rsidRDefault="003A1BE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Index</w:t>
            </w:r>
          </w:p>
        </w:tc>
        <w:tc>
          <w:tcPr>
            <w:tcW w:w="3795" w:type="dxa"/>
          </w:tcPr>
          <w:p w14:paraId="4A8FFA5D" w14:textId="77777777" w:rsidR="003A1BE1" w:rsidRPr="009A2F30" w:rsidRDefault="003A1BE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Names</w:t>
            </w:r>
          </w:p>
        </w:tc>
        <w:tc>
          <w:tcPr>
            <w:tcW w:w="1140" w:type="dxa"/>
          </w:tcPr>
          <w:p w14:paraId="10849CC0" w14:textId="77777777" w:rsidR="003A1BE1" w:rsidRPr="009A2F30" w:rsidRDefault="003A1BE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Average Score</w:t>
            </w:r>
          </w:p>
        </w:tc>
      </w:tr>
      <w:tr w:rsidR="003A1BE1" w:rsidRPr="009A2F30" w14:paraId="178F7D31" w14:textId="77777777" w:rsidTr="00B66DD2">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633" w:type="dxa"/>
          </w:tcPr>
          <w:p w14:paraId="675811DB" w14:textId="77777777" w:rsidR="003A1BE1" w:rsidRPr="009A2F30" w:rsidRDefault="003A1BE1" w:rsidP="000037B2">
            <w:pPr>
              <w:rPr>
                <w:rFonts w:cstheme="minorHAnsi"/>
                <w:b w:val="0"/>
                <w:lang w:val="en-GB"/>
              </w:rPr>
            </w:pPr>
            <w:r w:rsidRPr="009A2F30">
              <w:rPr>
                <w:rFonts w:cstheme="minorHAnsi"/>
                <w:b w:val="0"/>
                <w:lang w:val="en-GB"/>
              </w:rPr>
              <w:t>Step 1</w:t>
            </w:r>
          </w:p>
        </w:tc>
        <w:tc>
          <w:tcPr>
            <w:tcW w:w="2069" w:type="dxa"/>
          </w:tcPr>
          <w:p w14:paraId="38B1F8C4"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0</w:t>
            </w:r>
          </w:p>
        </w:tc>
        <w:tc>
          <w:tcPr>
            <w:tcW w:w="3795" w:type="dxa"/>
          </w:tcPr>
          <w:p w14:paraId="1EA15ADC"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Party count</w:t>
            </w:r>
          </w:p>
        </w:tc>
        <w:tc>
          <w:tcPr>
            <w:tcW w:w="1140" w:type="dxa"/>
          </w:tcPr>
          <w:p w14:paraId="2F2773BA"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4%</w:t>
            </w:r>
          </w:p>
        </w:tc>
      </w:tr>
      <w:tr w:rsidR="003A1BE1" w:rsidRPr="009A2F30" w14:paraId="4DD53C43" w14:textId="77777777" w:rsidTr="00B66DD2">
        <w:trPr>
          <w:trHeight w:val="114"/>
        </w:trPr>
        <w:tc>
          <w:tcPr>
            <w:cnfStyle w:val="001000000000" w:firstRow="0" w:lastRow="0" w:firstColumn="1" w:lastColumn="0" w:oddVBand="0" w:evenVBand="0" w:oddHBand="0" w:evenHBand="0" w:firstRowFirstColumn="0" w:firstRowLastColumn="0" w:lastRowFirstColumn="0" w:lastRowLastColumn="0"/>
            <w:tcW w:w="1633" w:type="dxa"/>
          </w:tcPr>
          <w:p w14:paraId="76C27360" w14:textId="77777777" w:rsidR="003A1BE1" w:rsidRPr="009A2F30" w:rsidRDefault="003A1BE1" w:rsidP="000037B2">
            <w:pPr>
              <w:rPr>
                <w:rFonts w:cstheme="minorHAnsi"/>
                <w:b w:val="0"/>
                <w:lang w:val="en-GB"/>
              </w:rPr>
            </w:pPr>
            <w:r w:rsidRPr="009A2F30">
              <w:rPr>
                <w:rFonts w:cstheme="minorHAnsi"/>
                <w:b w:val="0"/>
                <w:lang w:val="en-GB"/>
              </w:rPr>
              <w:t>Step 2</w:t>
            </w:r>
          </w:p>
        </w:tc>
        <w:tc>
          <w:tcPr>
            <w:tcW w:w="2069" w:type="dxa"/>
          </w:tcPr>
          <w:p w14:paraId="1CD11B05"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w:t>
            </w:r>
          </w:p>
        </w:tc>
        <w:tc>
          <w:tcPr>
            <w:tcW w:w="3795" w:type="dxa"/>
          </w:tcPr>
          <w:p w14:paraId="1D064D16"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r w:rsidRPr="009A2F30">
              <w:rPr>
                <w:rFonts w:cstheme="minorHAnsi"/>
                <w:lang w:val="en-GB"/>
              </w:rPr>
              <w:t>Party count, Protest</w:t>
            </w:r>
          </w:p>
          <w:p w14:paraId="15C7F64C"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1140" w:type="dxa"/>
          </w:tcPr>
          <w:p w14:paraId="33408904"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4%</w:t>
            </w:r>
          </w:p>
        </w:tc>
      </w:tr>
      <w:tr w:rsidR="003A1BE1" w:rsidRPr="009A2F30" w14:paraId="4C3E007B" w14:textId="77777777" w:rsidTr="00B66DD2">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633" w:type="dxa"/>
          </w:tcPr>
          <w:p w14:paraId="0875C011" w14:textId="77777777" w:rsidR="003A1BE1" w:rsidRPr="009A2F30" w:rsidRDefault="003A1BE1" w:rsidP="000037B2">
            <w:pPr>
              <w:rPr>
                <w:rFonts w:cstheme="minorHAnsi"/>
                <w:b w:val="0"/>
                <w:lang w:val="en-GB"/>
              </w:rPr>
            </w:pPr>
            <w:r w:rsidRPr="009A2F30">
              <w:rPr>
                <w:rFonts w:cstheme="minorHAnsi"/>
                <w:b w:val="0"/>
                <w:lang w:val="en-GB"/>
              </w:rPr>
              <w:t>Step 3</w:t>
            </w:r>
          </w:p>
        </w:tc>
        <w:tc>
          <w:tcPr>
            <w:tcW w:w="2069" w:type="dxa"/>
          </w:tcPr>
          <w:p w14:paraId="28560AF8"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4</w:t>
            </w:r>
          </w:p>
        </w:tc>
        <w:tc>
          <w:tcPr>
            <w:tcW w:w="3795" w:type="dxa"/>
          </w:tcPr>
          <w:p w14:paraId="07EF87D1"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Protest, </w:t>
            </w:r>
            <w:proofErr w:type="spellStart"/>
            <w:r w:rsidRPr="009A2F30">
              <w:rPr>
                <w:rFonts w:cstheme="minorHAnsi"/>
                <w:lang w:val="en-GB"/>
              </w:rPr>
              <w:t>Govt.vote</w:t>
            </w:r>
            <w:proofErr w:type="spellEnd"/>
          </w:p>
        </w:tc>
        <w:tc>
          <w:tcPr>
            <w:tcW w:w="1140" w:type="dxa"/>
          </w:tcPr>
          <w:p w14:paraId="0B3A077D"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4%</w:t>
            </w:r>
          </w:p>
        </w:tc>
      </w:tr>
      <w:tr w:rsidR="003A1BE1" w:rsidRPr="009A2F30" w14:paraId="670F3646" w14:textId="77777777" w:rsidTr="00B66DD2">
        <w:trPr>
          <w:trHeight w:val="339"/>
        </w:trPr>
        <w:tc>
          <w:tcPr>
            <w:cnfStyle w:val="001000000000" w:firstRow="0" w:lastRow="0" w:firstColumn="1" w:lastColumn="0" w:oddVBand="0" w:evenVBand="0" w:oddHBand="0" w:evenHBand="0" w:firstRowFirstColumn="0" w:firstRowLastColumn="0" w:lastRowFirstColumn="0" w:lastRowLastColumn="0"/>
            <w:tcW w:w="1633" w:type="dxa"/>
          </w:tcPr>
          <w:p w14:paraId="01A53FC3" w14:textId="77777777" w:rsidR="003A1BE1" w:rsidRPr="009A2F30" w:rsidRDefault="003A1BE1" w:rsidP="000037B2">
            <w:pPr>
              <w:rPr>
                <w:rFonts w:cstheme="minorHAnsi"/>
                <w:b w:val="0"/>
                <w:lang w:val="en-GB"/>
              </w:rPr>
            </w:pPr>
            <w:r w:rsidRPr="009A2F30">
              <w:rPr>
                <w:rFonts w:cstheme="minorHAnsi"/>
                <w:b w:val="0"/>
                <w:lang w:val="en-GB"/>
              </w:rPr>
              <w:t>Step 4</w:t>
            </w:r>
          </w:p>
        </w:tc>
        <w:tc>
          <w:tcPr>
            <w:tcW w:w="2069" w:type="dxa"/>
          </w:tcPr>
          <w:p w14:paraId="3B8BBD7C"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4, 5</w:t>
            </w:r>
          </w:p>
        </w:tc>
        <w:tc>
          <w:tcPr>
            <w:tcW w:w="3795" w:type="dxa"/>
          </w:tcPr>
          <w:p w14:paraId="7AF106E0"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Protest, </w:t>
            </w: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p>
          <w:p w14:paraId="0BA1B9F6"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1140" w:type="dxa"/>
          </w:tcPr>
          <w:p w14:paraId="5667CC23"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4%</w:t>
            </w:r>
          </w:p>
        </w:tc>
      </w:tr>
      <w:tr w:rsidR="003A1BE1" w:rsidRPr="009A2F30" w14:paraId="38BBE777" w14:textId="77777777" w:rsidTr="00B66DD2">
        <w:trPr>
          <w:cnfStyle w:val="000000100000" w:firstRow="0" w:lastRow="0" w:firstColumn="0" w:lastColumn="0" w:oddVBand="0" w:evenVBand="0" w:oddHBand="1" w:evenHBand="0" w:firstRowFirstColumn="0" w:firstRowLastColumn="0" w:lastRowFirstColumn="0" w:lastRowLastColumn="0"/>
          <w:trHeight w:val="346"/>
        </w:trPr>
        <w:tc>
          <w:tcPr>
            <w:cnfStyle w:val="001000000000" w:firstRow="0" w:lastRow="0" w:firstColumn="1" w:lastColumn="0" w:oddVBand="0" w:evenVBand="0" w:oddHBand="0" w:evenHBand="0" w:firstRowFirstColumn="0" w:firstRowLastColumn="0" w:lastRowFirstColumn="0" w:lastRowLastColumn="0"/>
            <w:tcW w:w="1633" w:type="dxa"/>
          </w:tcPr>
          <w:p w14:paraId="4DA21A48" w14:textId="77777777" w:rsidR="003A1BE1" w:rsidRPr="009A2F30" w:rsidRDefault="003A1BE1" w:rsidP="000037B2">
            <w:pPr>
              <w:rPr>
                <w:rFonts w:cstheme="minorHAnsi"/>
                <w:b w:val="0"/>
                <w:lang w:val="en-GB"/>
              </w:rPr>
            </w:pPr>
            <w:r w:rsidRPr="009A2F30">
              <w:rPr>
                <w:rFonts w:cstheme="minorHAnsi"/>
                <w:b w:val="0"/>
                <w:lang w:val="en-GB"/>
              </w:rPr>
              <w:t>Step 5</w:t>
            </w:r>
          </w:p>
        </w:tc>
        <w:tc>
          <w:tcPr>
            <w:tcW w:w="2069" w:type="dxa"/>
          </w:tcPr>
          <w:p w14:paraId="5ED729DA"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4 , 5 , 6</w:t>
            </w:r>
          </w:p>
        </w:tc>
        <w:tc>
          <w:tcPr>
            <w:tcW w:w="3795" w:type="dxa"/>
          </w:tcPr>
          <w:p w14:paraId="7F6D6709"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Protest, </w:t>
            </w: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r w:rsidRPr="009A2F30">
              <w:rPr>
                <w:rFonts w:cstheme="minorHAnsi"/>
                <w:lang w:val="en-GB"/>
              </w:rPr>
              <w:t>, Turnover</w:t>
            </w:r>
          </w:p>
        </w:tc>
        <w:tc>
          <w:tcPr>
            <w:tcW w:w="1140" w:type="dxa"/>
          </w:tcPr>
          <w:p w14:paraId="2316B21E"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4%</w:t>
            </w:r>
          </w:p>
        </w:tc>
      </w:tr>
      <w:tr w:rsidR="003A1BE1" w:rsidRPr="009A2F30" w14:paraId="5D7C2808" w14:textId="77777777" w:rsidTr="00B66DD2">
        <w:trPr>
          <w:trHeight w:val="346"/>
        </w:trPr>
        <w:tc>
          <w:tcPr>
            <w:cnfStyle w:val="001000000000" w:firstRow="0" w:lastRow="0" w:firstColumn="1" w:lastColumn="0" w:oddVBand="0" w:evenVBand="0" w:oddHBand="0" w:evenHBand="0" w:firstRowFirstColumn="0" w:firstRowLastColumn="0" w:lastRowFirstColumn="0" w:lastRowLastColumn="0"/>
            <w:tcW w:w="1633" w:type="dxa"/>
          </w:tcPr>
          <w:p w14:paraId="1BAB8D69" w14:textId="77777777" w:rsidR="003A1BE1" w:rsidRPr="009A2F30" w:rsidRDefault="003A1BE1" w:rsidP="000037B2">
            <w:pPr>
              <w:rPr>
                <w:rFonts w:cstheme="minorHAnsi"/>
                <w:b w:val="0"/>
                <w:lang w:val="en-GB"/>
              </w:rPr>
            </w:pPr>
            <w:r w:rsidRPr="009A2F30">
              <w:rPr>
                <w:rFonts w:cstheme="minorHAnsi"/>
                <w:b w:val="0"/>
                <w:lang w:val="en-GB"/>
              </w:rPr>
              <w:t>Step 6</w:t>
            </w:r>
          </w:p>
        </w:tc>
        <w:tc>
          <w:tcPr>
            <w:tcW w:w="2069" w:type="dxa"/>
          </w:tcPr>
          <w:p w14:paraId="1F5CAC12" w14:textId="77777777" w:rsidR="003A1BE1" w:rsidRPr="009A2F30" w:rsidRDefault="003A1BE1" w:rsidP="000037B2">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rPr>
            </w:pPr>
            <w:r w:rsidRPr="009A2F30">
              <w:rPr>
                <w:rFonts w:asciiTheme="minorHAnsi" w:hAnsiTheme="minorHAnsi" w:cstheme="minorHAnsi"/>
                <w:color w:val="000000"/>
                <w:sz w:val="22"/>
                <w:szCs w:val="22"/>
              </w:rPr>
              <w:t xml:space="preserve">0, 1, </w:t>
            </w:r>
            <w:r w:rsidRPr="009A2F30">
              <w:rPr>
                <w:rFonts w:asciiTheme="minorHAnsi" w:hAnsiTheme="minorHAnsi" w:cstheme="minorHAnsi"/>
                <w:color w:val="000000"/>
                <w:sz w:val="22"/>
                <w:szCs w:val="22"/>
                <w:lang w:val="en-GB"/>
              </w:rPr>
              <w:t>4, 5, 6, 2</w:t>
            </w:r>
          </w:p>
        </w:tc>
        <w:tc>
          <w:tcPr>
            <w:tcW w:w="3795" w:type="dxa"/>
          </w:tcPr>
          <w:p w14:paraId="4141E77C"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Protest, </w:t>
            </w: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r w:rsidRPr="009A2F30">
              <w:rPr>
                <w:rFonts w:cstheme="minorHAnsi"/>
                <w:lang w:val="en-GB"/>
              </w:rPr>
              <w:t xml:space="preserve">, Turnover, </w:t>
            </w:r>
            <w:proofErr w:type="spellStart"/>
            <w:r w:rsidRPr="009A2F30">
              <w:rPr>
                <w:rFonts w:cstheme="minorHAnsi"/>
                <w:lang w:val="en-GB"/>
              </w:rPr>
              <w:t>realGDP</w:t>
            </w:r>
            <w:proofErr w:type="spellEnd"/>
          </w:p>
        </w:tc>
        <w:tc>
          <w:tcPr>
            <w:tcW w:w="1140" w:type="dxa"/>
          </w:tcPr>
          <w:p w14:paraId="185A5BB0"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4%</w:t>
            </w:r>
          </w:p>
        </w:tc>
      </w:tr>
      <w:tr w:rsidR="003A1BE1" w:rsidRPr="009A2F30" w14:paraId="16922312" w14:textId="77777777" w:rsidTr="00B66DD2">
        <w:trPr>
          <w:cnfStyle w:val="000000100000" w:firstRow="0" w:lastRow="0" w:firstColumn="0" w:lastColumn="0" w:oddVBand="0" w:evenVBand="0" w:oddHBand="1" w:evenHBand="0" w:firstRowFirstColumn="0" w:firstRowLastColumn="0" w:lastRowFirstColumn="0" w:lastRowLastColumn="0"/>
          <w:trHeight w:val="193"/>
        </w:trPr>
        <w:tc>
          <w:tcPr>
            <w:cnfStyle w:val="001000000000" w:firstRow="0" w:lastRow="0" w:firstColumn="1" w:lastColumn="0" w:oddVBand="0" w:evenVBand="0" w:oddHBand="0" w:evenHBand="0" w:firstRowFirstColumn="0" w:firstRowLastColumn="0" w:lastRowFirstColumn="0" w:lastRowLastColumn="0"/>
            <w:tcW w:w="1633" w:type="dxa"/>
          </w:tcPr>
          <w:p w14:paraId="7F18A47A" w14:textId="77777777" w:rsidR="003A1BE1" w:rsidRPr="009A2F30" w:rsidRDefault="003A1BE1" w:rsidP="000037B2">
            <w:pPr>
              <w:rPr>
                <w:rFonts w:cstheme="minorHAnsi"/>
                <w:b w:val="0"/>
                <w:lang w:val="en-GB"/>
              </w:rPr>
            </w:pPr>
            <w:r w:rsidRPr="009A2F30">
              <w:rPr>
                <w:rFonts w:cstheme="minorHAnsi"/>
                <w:b w:val="0"/>
                <w:lang w:val="en-GB"/>
              </w:rPr>
              <w:t>Step 7</w:t>
            </w:r>
          </w:p>
        </w:tc>
        <w:tc>
          <w:tcPr>
            <w:tcW w:w="2069" w:type="dxa"/>
          </w:tcPr>
          <w:p w14:paraId="6F6AD9E6"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color w:val="000000"/>
              </w:rPr>
              <w:t xml:space="preserve">0, 1, </w:t>
            </w:r>
            <w:r w:rsidRPr="009A2F30">
              <w:rPr>
                <w:rFonts w:cstheme="minorHAnsi"/>
                <w:color w:val="000000"/>
                <w:lang w:val="en-GB"/>
              </w:rPr>
              <w:t>4, 5, 6, 2, 3</w:t>
            </w:r>
          </w:p>
        </w:tc>
        <w:tc>
          <w:tcPr>
            <w:tcW w:w="3795" w:type="dxa"/>
          </w:tcPr>
          <w:p w14:paraId="713636E0"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Protest, </w:t>
            </w: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r w:rsidRPr="009A2F30">
              <w:rPr>
                <w:rFonts w:cstheme="minorHAnsi"/>
                <w:lang w:val="en-GB"/>
              </w:rPr>
              <w:t xml:space="preserve">, Turnover, </w:t>
            </w:r>
            <w:proofErr w:type="spellStart"/>
            <w:r w:rsidRPr="009A2F30">
              <w:rPr>
                <w:rFonts w:cstheme="minorHAnsi"/>
                <w:lang w:val="en-GB"/>
              </w:rPr>
              <w:t>realGDP</w:t>
            </w:r>
            <w:proofErr w:type="spellEnd"/>
            <w:r w:rsidRPr="009A2F30">
              <w:rPr>
                <w:rFonts w:cstheme="minorHAnsi"/>
                <w:lang w:val="en-GB"/>
              </w:rPr>
              <w:t>, Frac</w:t>
            </w:r>
          </w:p>
        </w:tc>
        <w:tc>
          <w:tcPr>
            <w:tcW w:w="1140" w:type="dxa"/>
          </w:tcPr>
          <w:p w14:paraId="47E425FD"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79%</w:t>
            </w:r>
          </w:p>
        </w:tc>
      </w:tr>
    </w:tbl>
    <w:p w14:paraId="7F5819F0" w14:textId="77777777"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GB" w:eastAsia="en-DE"/>
        </w:rPr>
      </w:pPr>
      <w:bookmarkStart w:id="96" w:name="_Toc16453055"/>
      <w:r w:rsidRPr="009A2F30">
        <w:rPr>
          <w:rFonts w:eastAsia="Times New Roman" w:cstheme="minorHAnsi"/>
          <w:bCs/>
          <w:color w:val="000000"/>
          <w:kern w:val="36"/>
          <w:lang w:val="en-US" w:eastAsia="en-DE"/>
        </w:rPr>
        <w:t>Before World War 2</w:t>
      </w:r>
      <w:r w:rsidRPr="009A2F30">
        <w:rPr>
          <w:rFonts w:eastAsia="Times New Roman" w:cstheme="minorHAnsi"/>
          <w:bCs/>
          <w:color w:val="000000"/>
          <w:kern w:val="36"/>
          <w:lang w:val="en-GB" w:eastAsia="en-DE"/>
        </w:rPr>
        <w:t xml:space="preserve"> the most important features that effect the normal recession to occur are Party count, Protests, Government Vote, Opposition Vote, Turnover, Real GDP</w:t>
      </w:r>
      <w:r w:rsidRPr="009A2F30">
        <w:rPr>
          <w:rFonts w:eastAsia="Times New Roman" w:cstheme="minorHAnsi"/>
          <w:bCs/>
          <w:color w:val="000000"/>
          <w:kern w:val="36"/>
          <w:lang w:val="en-US" w:eastAsia="en-DE"/>
        </w:rPr>
        <w:t xml:space="preserve"> with percentage of 84%.</w:t>
      </w:r>
      <w:bookmarkEnd w:id="96"/>
    </w:p>
    <w:p w14:paraId="71E8196D" w14:textId="77777777" w:rsidR="003A1BE1" w:rsidRPr="009A2F30" w:rsidRDefault="003A1BE1" w:rsidP="0077472A">
      <w:pPr>
        <w:pStyle w:val="Heading4"/>
        <w:rPr>
          <w:rFonts w:eastAsia="Times New Roman"/>
          <w:lang w:val="en-US" w:eastAsia="en-DE"/>
        </w:rPr>
      </w:pPr>
      <w:r w:rsidRPr="009A2F30">
        <w:rPr>
          <w:rFonts w:eastAsia="Times New Roman"/>
          <w:lang w:val="en-US" w:eastAsia="en-DE"/>
        </w:rPr>
        <w:t>After World War 2</w:t>
      </w:r>
    </w:p>
    <w:p w14:paraId="0F026C8E" w14:textId="77777777" w:rsidR="002765DD" w:rsidRDefault="003A1BE1" w:rsidP="002765DD">
      <w:pPr>
        <w:shd w:val="clear" w:color="auto" w:fill="FFFFFF"/>
        <w:spacing w:before="129" w:after="0" w:line="240" w:lineRule="auto"/>
        <w:outlineLvl w:val="0"/>
        <w:rPr>
          <w:rFonts w:eastAsia="Times New Roman" w:cstheme="minorHAnsi"/>
          <w:bCs/>
          <w:color w:val="000000"/>
          <w:kern w:val="36"/>
          <w:lang w:val="en-US" w:eastAsia="en-DE"/>
        </w:rPr>
      </w:pPr>
      <w:bookmarkStart w:id="97" w:name="_Toc16453056"/>
      <w:r w:rsidRPr="009A2F30">
        <w:rPr>
          <w:rFonts w:cstheme="minorHAnsi"/>
          <w:noProof/>
        </w:rPr>
        <w:lastRenderedPageBreak/>
        <w:drawing>
          <wp:inline distT="0" distB="0" distL="0" distR="0" wp14:anchorId="0D539C76" wp14:editId="5BA612EA">
            <wp:extent cx="4493908" cy="2809875"/>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95461" cy="2810846"/>
                    </a:xfrm>
                    <a:prstGeom prst="rect">
                      <a:avLst/>
                    </a:prstGeom>
                    <a:noFill/>
                    <a:ln>
                      <a:noFill/>
                    </a:ln>
                  </pic:spPr>
                </pic:pic>
              </a:graphicData>
            </a:graphic>
          </wp:inline>
        </w:drawing>
      </w:r>
      <w:bookmarkEnd w:id="97"/>
    </w:p>
    <w:p w14:paraId="6BF766AB" w14:textId="66380AC7" w:rsidR="003A1BE1" w:rsidRPr="002765DD" w:rsidRDefault="003A1BE1" w:rsidP="002765DD">
      <w:pPr>
        <w:shd w:val="clear" w:color="auto" w:fill="FFFFFF"/>
        <w:spacing w:before="129" w:after="0" w:line="240" w:lineRule="auto"/>
        <w:outlineLvl w:val="0"/>
        <w:rPr>
          <w:rFonts w:eastAsia="Times New Roman" w:cstheme="minorHAnsi"/>
          <w:bCs/>
          <w:color w:val="000000"/>
          <w:kern w:val="36"/>
          <w:lang w:val="en-US" w:eastAsia="en-DE"/>
        </w:rPr>
      </w:pPr>
      <w:bookmarkStart w:id="98" w:name="_Toc16453057"/>
      <w:r w:rsidRPr="002765DD">
        <w:rPr>
          <w:rFonts w:eastAsia="Times New Roman" w:cstheme="minorHAnsi"/>
          <w:bCs/>
          <w:color w:val="000000"/>
          <w:kern w:val="36"/>
          <w:lang w:val="en-US" w:eastAsia="en-DE"/>
        </w:rPr>
        <w:t>Figure 2.2</w:t>
      </w:r>
      <w:bookmarkEnd w:id="98"/>
    </w:p>
    <w:p w14:paraId="0D2AA483" w14:textId="77777777"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US" w:eastAsia="en-DE"/>
        </w:rPr>
      </w:pPr>
      <w:bookmarkStart w:id="99" w:name="_Toc16453058"/>
      <w:r w:rsidRPr="009A2F30">
        <w:rPr>
          <w:rFonts w:eastAsia="Times New Roman" w:cstheme="minorHAnsi"/>
          <w:bCs/>
          <w:color w:val="000000"/>
          <w:kern w:val="36"/>
          <w:lang w:val="en-US" w:eastAsia="en-DE"/>
        </w:rPr>
        <w:t>Table 2.2</w:t>
      </w:r>
      <w:bookmarkEnd w:id="99"/>
    </w:p>
    <w:tbl>
      <w:tblPr>
        <w:tblStyle w:val="PlainTable1"/>
        <w:tblW w:w="9133" w:type="dxa"/>
        <w:tblLook w:val="04A0" w:firstRow="1" w:lastRow="0" w:firstColumn="1" w:lastColumn="0" w:noHBand="0" w:noVBand="1"/>
      </w:tblPr>
      <w:tblGrid>
        <w:gridCol w:w="1726"/>
        <w:gridCol w:w="2188"/>
        <w:gridCol w:w="4102"/>
        <w:gridCol w:w="1117"/>
      </w:tblGrid>
      <w:tr w:rsidR="003A1BE1" w:rsidRPr="009A2F30" w14:paraId="68FCEEF8" w14:textId="77777777" w:rsidTr="00B66DD2">
        <w:trPr>
          <w:cnfStyle w:val="100000000000" w:firstRow="1" w:lastRow="0" w:firstColumn="0" w:lastColumn="0" w:oddVBand="0" w:evenVBand="0" w:oddHBand="0" w:evenHBand="0" w:firstRowFirstColumn="0" w:firstRowLastColumn="0" w:lastRowFirstColumn="0" w:lastRowLastColumn="0"/>
          <w:trHeight w:val="222"/>
        </w:trPr>
        <w:tc>
          <w:tcPr>
            <w:cnfStyle w:val="001000000000" w:firstRow="0" w:lastRow="0" w:firstColumn="1" w:lastColumn="0" w:oddVBand="0" w:evenVBand="0" w:oddHBand="0" w:evenHBand="0" w:firstRowFirstColumn="0" w:firstRowLastColumn="0" w:lastRowFirstColumn="0" w:lastRowLastColumn="0"/>
            <w:tcW w:w="1726" w:type="dxa"/>
          </w:tcPr>
          <w:p w14:paraId="37F5E8C4" w14:textId="77777777" w:rsidR="003A1BE1" w:rsidRPr="009A2F30" w:rsidRDefault="003A1BE1" w:rsidP="000037B2">
            <w:pPr>
              <w:rPr>
                <w:rFonts w:cstheme="minorHAnsi"/>
                <w:b w:val="0"/>
                <w:lang w:val="en-GB"/>
              </w:rPr>
            </w:pPr>
          </w:p>
        </w:tc>
        <w:tc>
          <w:tcPr>
            <w:tcW w:w="2188" w:type="dxa"/>
          </w:tcPr>
          <w:p w14:paraId="6FEF835D" w14:textId="77777777" w:rsidR="003A1BE1" w:rsidRPr="009A2F30" w:rsidRDefault="003A1BE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Index</w:t>
            </w:r>
          </w:p>
        </w:tc>
        <w:tc>
          <w:tcPr>
            <w:tcW w:w="4102" w:type="dxa"/>
          </w:tcPr>
          <w:p w14:paraId="528F70A8" w14:textId="77777777" w:rsidR="003A1BE1" w:rsidRPr="009A2F30" w:rsidRDefault="003A1BE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Names</w:t>
            </w:r>
          </w:p>
        </w:tc>
        <w:tc>
          <w:tcPr>
            <w:tcW w:w="1117" w:type="dxa"/>
          </w:tcPr>
          <w:p w14:paraId="63E1D032" w14:textId="77777777" w:rsidR="003A1BE1" w:rsidRPr="009A2F30" w:rsidRDefault="003A1BE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Average Score</w:t>
            </w:r>
          </w:p>
        </w:tc>
      </w:tr>
      <w:tr w:rsidR="003A1BE1" w:rsidRPr="009A2F30" w14:paraId="08B3C83C" w14:textId="77777777" w:rsidTr="00B66DD2">
        <w:trPr>
          <w:cnfStyle w:val="000000100000" w:firstRow="0" w:lastRow="0" w:firstColumn="0" w:lastColumn="0" w:oddVBand="0" w:evenVBand="0" w:oddHBand="1" w:evenHBand="0" w:firstRowFirstColumn="0" w:firstRowLastColumn="0" w:lastRowFirstColumn="0" w:lastRowLastColumn="0"/>
          <w:trHeight w:val="161"/>
        </w:trPr>
        <w:tc>
          <w:tcPr>
            <w:cnfStyle w:val="001000000000" w:firstRow="0" w:lastRow="0" w:firstColumn="1" w:lastColumn="0" w:oddVBand="0" w:evenVBand="0" w:oddHBand="0" w:evenHBand="0" w:firstRowFirstColumn="0" w:firstRowLastColumn="0" w:lastRowFirstColumn="0" w:lastRowLastColumn="0"/>
            <w:tcW w:w="1726" w:type="dxa"/>
          </w:tcPr>
          <w:p w14:paraId="4A689402" w14:textId="77777777" w:rsidR="003A1BE1" w:rsidRPr="009A2F30" w:rsidRDefault="003A1BE1" w:rsidP="000037B2">
            <w:pPr>
              <w:rPr>
                <w:rFonts w:cstheme="minorHAnsi"/>
                <w:b w:val="0"/>
                <w:lang w:val="en-GB"/>
              </w:rPr>
            </w:pPr>
            <w:r w:rsidRPr="009A2F30">
              <w:rPr>
                <w:rFonts w:cstheme="minorHAnsi"/>
                <w:b w:val="0"/>
                <w:lang w:val="en-GB"/>
              </w:rPr>
              <w:t>Step 1</w:t>
            </w:r>
          </w:p>
        </w:tc>
        <w:tc>
          <w:tcPr>
            <w:tcW w:w="2188" w:type="dxa"/>
          </w:tcPr>
          <w:p w14:paraId="2902EA7E"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0</w:t>
            </w:r>
          </w:p>
        </w:tc>
        <w:tc>
          <w:tcPr>
            <w:tcW w:w="4102" w:type="dxa"/>
          </w:tcPr>
          <w:p w14:paraId="6FEAAE79"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Party count</w:t>
            </w:r>
          </w:p>
        </w:tc>
        <w:tc>
          <w:tcPr>
            <w:tcW w:w="1117" w:type="dxa"/>
          </w:tcPr>
          <w:p w14:paraId="19345BD5"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4%</w:t>
            </w:r>
          </w:p>
        </w:tc>
      </w:tr>
      <w:tr w:rsidR="003A1BE1" w:rsidRPr="009A2F30" w14:paraId="0785C2F8" w14:textId="77777777" w:rsidTr="00B66DD2">
        <w:trPr>
          <w:trHeight w:val="222"/>
        </w:trPr>
        <w:tc>
          <w:tcPr>
            <w:cnfStyle w:val="001000000000" w:firstRow="0" w:lastRow="0" w:firstColumn="1" w:lastColumn="0" w:oddVBand="0" w:evenVBand="0" w:oddHBand="0" w:evenHBand="0" w:firstRowFirstColumn="0" w:firstRowLastColumn="0" w:lastRowFirstColumn="0" w:lastRowLastColumn="0"/>
            <w:tcW w:w="1726" w:type="dxa"/>
          </w:tcPr>
          <w:p w14:paraId="74154EB4" w14:textId="77777777" w:rsidR="003A1BE1" w:rsidRPr="009A2F30" w:rsidRDefault="003A1BE1" w:rsidP="000037B2">
            <w:pPr>
              <w:rPr>
                <w:rFonts w:cstheme="minorHAnsi"/>
                <w:b w:val="0"/>
                <w:lang w:val="en-GB"/>
              </w:rPr>
            </w:pPr>
            <w:r w:rsidRPr="009A2F30">
              <w:rPr>
                <w:rFonts w:cstheme="minorHAnsi"/>
                <w:b w:val="0"/>
                <w:lang w:val="en-GB"/>
              </w:rPr>
              <w:t>Step 2</w:t>
            </w:r>
          </w:p>
        </w:tc>
        <w:tc>
          <w:tcPr>
            <w:tcW w:w="2188" w:type="dxa"/>
          </w:tcPr>
          <w:p w14:paraId="70795655"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w:t>
            </w:r>
          </w:p>
        </w:tc>
        <w:tc>
          <w:tcPr>
            <w:tcW w:w="4102" w:type="dxa"/>
          </w:tcPr>
          <w:p w14:paraId="79F20053"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r w:rsidRPr="009A2F30">
              <w:rPr>
                <w:rFonts w:cstheme="minorHAnsi"/>
                <w:lang w:val="en-GB"/>
              </w:rPr>
              <w:t>Party count, Turnover</w:t>
            </w:r>
          </w:p>
          <w:p w14:paraId="54035D52"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1117" w:type="dxa"/>
          </w:tcPr>
          <w:p w14:paraId="202005A8"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4%</w:t>
            </w:r>
          </w:p>
        </w:tc>
      </w:tr>
      <w:tr w:rsidR="003A1BE1" w:rsidRPr="009A2F30" w14:paraId="0FEBA78F" w14:textId="77777777" w:rsidTr="00B66DD2">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726" w:type="dxa"/>
          </w:tcPr>
          <w:p w14:paraId="31955BC4" w14:textId="77777777" w:rsidR="003A1BE1" w:rsidRPr="009A2F30" w:rsidRDefault="003A1BE1" w:rsidP="000037B2">
            <w:pPr>
              <w:rPr>
                <w:rFonts w:cstheme="minorHAnsi"/>
                <w:b w:val="0"/>
                <w:lang w:val="en-GB"/>
              </w:rPr>
            </w:pPr>
            <w:r w:rsidRPr="009A2F30">
              <w:rPr>
                <w:rFonts w:cstheme="minorHAnsi"/>
                <w:b w:val="0"/>
                <w:lang w:val="en-GB"/>
              </w:rPr>
              <w:t>Step 3</w:t>
            </w:r>
          </w:p>
        </w:tc>
        <w:tc>
          <w:tcPr>
            <w:tcW w:w="2188" w:type="dxa"/>
          </w:tcPr>
          <w:p w14:paraId="49EE4678"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4</w:t>
            </w:r>
          </w:p>
        </w:tc>
        <w:tc>
          <w:tcPr>
            <w:tcW w:w="4102" w:type="dxa"/>
          </w:tcPr>
          <w:p w14:paraId="55124262"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w:t>
            </w:r>
            <w:proofErr w:type="spellStart"/>
            <w:r w:rsidRPr="009A2F30">
              <w:rPr>
                <w:rFonts w:cstheme="minorHAnsi"/>
                <w:lang w:val="en-GB"/>
              </w:rPr>
              <w:t>Opp.vote</w:t>
            </w:r>
            <w:proofErr w:type="spellEnd"/>
            <w:r w:rsidRPr="009A2F30">
              <w:rPr>
                <w:rFonts w:cstheme="minorHAnsi"/>
                <w:lang w:val="en-GB"/>
              </w:rPr>
              <w:t>, Turnover,</w:t>
            </w:r>
          </w:p>
        </w:tc>
        <w:tc>
          <w:tcPr>
            <w:tcW w:w="1117" w:type="dxa"/>
          </w:tcPr>
          <w:p w14:paraId="38898CCF"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79%</w:t>
            </w:r>
          </w:p>
        </w:tc>
      </w:tr>
      <w:tr w:rsidR="003A1BE1" w:rsidRPr="009A2F30" w14:paraId="64EF4410" w14:textId="77777777" w:rsidTr="00B66DD2">
        <w:trPr>
          <w:trHeight w:val="339"/>
        </w:trPr>
        <w:tc>
          <w:tcPr>
            <w:cnfStyle w:val="001000000000" w:firstRow="0" w:lastRow="0" w:firstColumn="1" w:lastColumn="0" w:oddVBand="0" w:evenVBand="0" w:oddHBand="0" w:evenHBand="0" w:firstRowFirstColumn="0" w:firstRowLastColumn="0" w:lastRowFirstColumn="0" w:lastRowLastColumn="0"/>
            <w:tcW w:w="1726" w:type="dxa"/>
          </w:tcPr>
          <w:p w14:paraId="5E87E1EE" w14:textId="77777777" w:rsidR="003A1BE1" w:rsidRPr="009A2F30" w:rsidRDefault="003A1BE1" w:rsidP="000037B2">
            <w:pPr>
              <w:rPr>
                <w:rFonts w:cstheme="minorHAnsi"/>
                <w:b w:val="0"/>
                <w:lang w:val="en-GB"/>
              </w:rPr>
            </w:pPr>
            <w:r w:rsidRPr="009A2F30">
              <w:rPr>
                <w:rFonts w:cstheme="minorHAnsi"/>
                <w:b w:val="0"/>
                <w:lang w:val="en-GB"/>
              </w:rPr>
              <w:t>Step 4</w:t>
            </w:r>
          </w:p>
        </w:tc>
        <w:tc>
          <w:tcPr>
            <w:tcW w:w="2188" w:type="dxa"/>
          </w:tcPr>
          <w:p w14:paraId="1DF33E28"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4, 5</w:t>
            </w:r>
          </w:p>
        </w:tc>
        <w:tc>
          <w:tcPr>
            <w:tcW w:w="4102" w:type="dxa"/>
          </w:tcPr>
          <w:p w14:paraId="17A43E14"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Protest, </w:t>
            </w: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p>
          <w:p w14:paraId="12EE4BED"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rPr>
            </w:pPr>
          </w:p>
        </w:tc>
        <w:tc>
          <w:tcPr>
            <w:tcW w:w="1117" w:type="dxa"/>
          </w:tcPr>
          <w:p w14:paraId="5AE38196"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74%</w:t>
            </w:r>
          </w:p>
        </w:tc>
      </w:tr>
      <w:tr w:rsidR="003A1BE1" w:rsidRPr="009A2F30" w14:paraId="47AA634E" w14:textId="77777777" w:rsidTr="00B66DD2">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726" w:type="dxa"/>
          </w:tcPr>
          <w:p w14:paraId="4A12FB38" w14:textId="77777777" w:rsidR="003A1BE1" w:rsidRPr="009A2F30" w:rsidRDefault="003A1BE1" w:rsidP="000037B2">
            <w:pPr>
              <w:rPr>
                <w:rFonts w:cstheme="minorHAnsi"/>
                <w:b w:val="0"/>
                <w:lang w:val="en-GB"/>
              </w:rPr>
            </w:pPr>
            <w:r w:rsidRPr="009A2F30">
              <w:rPr>
                <w:rFonts w:cstheme="minorHAnsi"/>
                <w:b w:val="0"/>
                <w:lang w:val="en-GB"/>
              </w:rPr>
              <w:t>Step 5</w:t>
            </w:r>
          </w:p>
        </w:tc>
        <w:tc>
          <w:tcPr>
            <w:tcW w:w="2188" w:type="dxa"/>
          </w:tcPr>
          <w:p w14:paraId="553C7247"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4 , 5 , 6</w:t>
            </w:r>
          </w:p>
        </w:tc>
        <w:tc>
          <w:tcPr>
            <w:tcW w:w="4102" w:type="dxa"/>
          </w:tcPr>
          <w:p w14:paraId="0AF8ECF5"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Frac, Protest, </w:t>
            </w: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r w:rsidRPr="009A2F30">
              <w:rPr>
                <w:rFonts w:cstheme="minorHAnsi"/>
                <w:lang w:val="en-GB"/>
              </w:rPr>
              <w:t>, Turnover</w:t>
            </w:r>
          </w:p>
        </w:tc>
        <w:tc>
          <w:tcPr>
            <w:tcW w:w="1117" w:type="dxa"/>
          </w:tcPr>
          <w:p w14:paraId="0AA71A58"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74%</w:t>
            </w:r>
          </w:p>
        </w:tc>
      </w:tr>
      <w:tr w:rsidR="003A1BE1" w:rsidRPr="009A2F30" w14:paraId="00BBF52C" w14:textId="77777777" w:rsidTr="00B66DD2">
        <w:trPr>
          <w:trHeight w:val="222"/>
        </w:trPr>
        <w:tc>
          <w:tcPr>
            <w:cnfStyle w:val="001000000000" w:firstRow="0" w:lastRow="0" w:firstColumn="1" w:lastColumn="0" w:oddVBand="0" w:evenVBand="0" w:oddHBand="0" w:evenHBand="0" w:firstRowFirstColumn="0" w:firstRowLastColumn="0" w:lastRowFirstColumn="0" w:lastRowLastColumn="0"/>
            <w:tcW w:w="1726" w:type="dxa"/>
          </w:tcPr>
          <w:p w14:paraId="6EB09028" w14:textId="77777777" w:rsidR="003A1BE1" w:rsidRPr="009A2F30" w:rsidRDefault="003A1BE1" w:rsidP="000037B2">
            <w:pPr>
              <w:rPr>
                <w:rFonts w:cstheme="minorHAnsi"/>
                <w:b w:val="0"/>
                <w:lang w:val="en-GB"/>
              </w:rPr>
            </w:pPr>
            <w:r w:rsidRPr="009A2F30">
              <w:rPr>
                <w:rFonts w:cstheme="minorHAnsi"/>
                <w:b w:val="0"/>
                <w:lang w:val="en-GB"/>
              </w:rPr>
              <w:t>Step 6</w:t>
            </w:r>
          </w:p>
        </w:tc>
        <w:tc>
          <w:tcPr>
            <w:tcW w:w="2188" w:type="dxa"/>
          </w:tcPr>
          <w:p w14:paraId="06975328" w14:textId="77777777" w:rsidR="003A1BE1" w:rsidRPr="009A2F30" w:rsidRDefault="003A1BE1" w:rsidP="000037B2">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rPr>
            </w:pPr>
            <w:r w:rsidRPr="009A2F30">
              <w:rPr>
                <w:rFonts w:asciiTheme="minorHAnsi" w:hAnsiTheme="minorHAnsi" w:cstheme="minorHAnsi"/>
                <w:color w:val="000000"/>
                <w:sz w:val="22"/>
                <w:szCs w:val="22"/>
              </w:rPr>
              <w:t xml:space="preserve">0, 1, </w:t>
            </w:r>
            <w:r w:rsidRPr="009A2F30">
              <w:rPr>
                <w:rFonts w:asciiTheme="minorHAnsi" w:hAnsiTheme="minorHAnsi" w:cstheme="minorHAnsi"/>
                <w:color w:val="000000"/>
                <w:sz w:val="22"/>
                <w:szCs w:val="22"/>
                <w:lang w:val="en-GB"/>
              </w:rPr>
              <w:t>4, 5, 6, 2</w:t>
            </w:r>
          </w:p>
        </w:tc>
        <w:tc>
          <w:tcPr>
            <w:tcW w:w="4102" w:type="dxa"/>
          </w:tcPr>
          <w:p w14:paraId="765DEC7C"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Frac, </w:t>
            </w:r>
            <w:proofErr w:type="spellStart"/>
            <w:r w:rsidRPr="009A2F30">
              <w:rPr>
                <w:rFonts w:cstheme="minorHAnsi"/>
                <w:lang w:val="en-GB"/>
              </w:rPr>
              <w:t>RealGDP</w:t>
            </w:r>
            <w:proofErr w:type="spellEnd"/>
            <w:r w:rsidRPr="009A2F30">
              <w:rPr>
                <w:rFonts w:cstheme="minorHAnsi"/>
                <w:lang w:val="en-GB"/>
              </w:rPr>
              <w:t xml:space="preserve">, </w:t>
            </w: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r w:rsidRPr="009A2F30">
              <w:rPr>
                <w:rFonts w:cstheme="minorHAnsi"/>
                <w:lang w:val="en-GB"/>
              </w:rPr>
              <w:t>, Turnover</w:t>
            </w:r>
          </w:p>
        </w:tc>
        <w:tc>
          <w:tcPr>
            <w:tcW w:w="1117" w:type="dxa"/>
          </w:tcPr>
          <w:p w14:paraId="0C4651C7"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63%</w:t>
            </w:r>
          </w:p>
        </w:tc>
      </w:tr>
      <w:tr w:rsidR="003A1BE1" w:rsidRPr="009A2F30" w14:paraId="0D6AE79C" w14:textId="77777777" w:rsidTr="00B66DD2">
        <w:trPr>
          <w:cnfStyle w:val="000000100000" w:firstRow="0" w:lastRow="0" w:firstColumn="0" w:lastColumn="0" w:oddVBand="0" w:evenVBand="0" w:oddHBand="1" w:evenHBand="0" w:firstRowFirstColumn="0" w:firstRowLastColumn="0" w:lastRowFirstColumn="0" w:lastRowLastColumn="0"/>
          <w:trHeight w:val="372"/>
        </w:trPr>
        <w:tc>
          <w:tcPr>
            <w:cnfStyle w:val="001000000000" w:firstRow="0" w:lastRow="0" w:firstColumn="1" w:lastColumn="0" w:oddVBand="0" w:evenVBand="0" w:oddHBand="0" w:evenHBand="0" w:firstRowFirstColumn="0" w:firstRowLastColumn="0" w:lastRowFirstColumn="0" w:lastRowLastColumn="0"/>
            <w:tcW w:w="1726" w:type="dxa"/>
          </w:tcPr>
          <w:p w14:paraId="45B93D1A" w14:textId="77777777" w:rsidR="003A1BE1" w:rsidRPr="009A2F30" w:rsidRDefault="003A1BE1" w:rsidP="000037B2">
            <w:pPr>
              <w:rPr>
                <w:rFonts w:cstheme="minorHAnsi"/>
                <w:b w:val="0"/>
                <w:lang w:val="en-GB"/>
              </w:rPr>
            </w:pPr>
            <w:r w:rsidRPr="009A2F30">
              <w:rPr>
                <w:rFonts w:cstheme="minorHAnsi"/>
                <w:b w:val="0"/>
                <w:lang w:val="en-GB"/>
              </w:rPr>
              <w:t>Step 7</w:t>
            </w:r>
          </w:p>
        </w:tc>
        <w:tc>
          <w:tcPr>
            <w:tcW w:w="2188" w:type="dxa"/>
          </w:tcPr>
          <w:p w14:paraId="6E69D70D"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color w:val="000000"/>
              </w:rPr>
              <w:t xml:space="preserve">0, 1, </w:t>
            </w:r>
            <w:r w:rsidRPr="009A2F30">
              <w:rPr>
                <w:rFonts w:cstheme="minorHAnsi"/>
                <w:color w:val="000000"/>
                <w:lang w:val="en-GB"/>
              </w:rPr>
              <w:t>4, 5, 6, 2, 3</w:t>
            </w:r>
          </w:p>
        </w:tc>
        <w:tc>
          <w:tcPr>
            <w:tcW w:w="4102" w:type="dxa"/>
          </w:tcPr>
          <w:p w14:paraId="6D6BF366"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Protest, </w:t>
            </w: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r w:rsidRPr="009A2F30">
              <w:rPr>
                <w:rFonts w:cstheme="minorHAnsi"/>
                <w:lang w:val="en-GB"/>
              </w:rPr>
              <w:t xml:space="preserve">, Turnover, </w:t>
            </w:r>
            <w:proofErr w:type="spellStart"/>
            <w:r w:rsidRPr="009A2F30">
              <w:rPr>
                <w:rFonts w:cstheme="minorHAnsi"/>
                <w:lang w:val="en-GB"/>
              </w:rPr>
              <w:t>realGDP</w:t>
            </w:r>
            <w:proofErr w:type="spellEnd"/>
            <w:r w:rsidRPr="009A2F30">
              <w:rPr>
                <w:rFonts w:cstheme="minorHAnsi"/>
                <w:lang w:val="en-GB"/>
              </w:rPr>
              <w:t>, Frac</w:t>
            </w:r>
          </w:p>
        </w:tc>
        <w:tc>
          <w:tcPr>
            <w:tcW w:w="1117" w:type="dxa"/>
          </w:tcPr>
          <w:p w14:paraId="61657CA0"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67%</w:t>
            </w:r>
          </w:p>
        </w:tc>
      </w:tr>
    </w:tbl>
    <w:p w14:paraId="59440B36" w14:textId="77777777"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US" w:eastAsia="en-DE"/>
        </w:rPr>
      </w:pPr>
      <w:bookmarkStart w:id="100" w:name="_Toc16453059"/>
      <w:r w:rsidRPr="009A2F30">
        <w:rPr>
          <w:rFonts w:eastAsia="Times New Roman" w:cstheme="minorHAnsi"/>
          <w:bCs/>
          <w:color w:val="000000"/>
          <w:kern w:val="36"/>
          <w:lang w:val="en-US" w:eastAsia="en-DE"/>
        </w:rPr>
        <w:t xml:space="preserve">After World War 2 most of the features that were having </w:t>
      </w:r>
      <w:proofErr w:type="spellStart"/>
      <w:r w:rsidRPr="009A2F30">
        <w:rPr>
          <w:rFonts w:eastAsia="Times New Roman" w:cstheme="minorHAnsi"/>
          <w:bCs/>
          <w:color w:val="000000"/>
          <w:kern w:val="36"/>
          <w:lang w:val="en-US" w:eastAsia="en-DE"/>
        </w:rPr>
        <w:t>affect</w:t>
      </w:r>
      <w:proofErr w:type="spellEnd"/>
      <w:r w:rsidRPr="009A2F30">
        <w:rPr>
          <w:rFonts w:eastAsia="Times New Roman" w:cstheme="minorHAnsi"/>
          <w:bCs/>
          <w:color w:val="000000"/>
          <w:kern w:val="36"/>
          <w:lang w:val="en-US" w:eastAsia="en-DE"/>
        </w:rPr>
        <w:t xml:space="preserve"> on normal recession before war are not affecting it any more. Features that have effect are Party count, Turnover with maximum percentage of 84%.</w:t>
      </w:r>
      <w:bookmarkEnd w:id="100"/>
    </w:p>
    <w:p w14:paraId="226EF1A8" w14:textId="77777777"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US" w:eastAsia="en-DE"/>
        </w:rPr>
      </w:pPr>
    </w:p>
    <w:p w14:paraId="1539881C" w14:textId="77777777" w:rsidR="003A1BE1" w:rsidRPr="009A2F30" w:rsidRDefault="003A1BE1" w:rsidP="0077472A">
      <w:pPr>
        <w:pStyle w:val="Heading4"/>
        <w:rPr>
          <w:rFonts w:eastAsia="Times New Roman"/>
          <w:lang w:val="en-US" w:eastAsia="en-DE"/>
        </w:rPr>
      </w:pPr>
      <w:r w:rsidRPr="009A2F30">
        <w:rPr>
          <w:rFonts w:eastAsia="Times New Roman"/>
          <w:lang w:val="en-US" w:eastAsia="en-DE"/>
        </w:rPr>
        <w:t>Now (1984-2014)</w:t>
      </w:r>
    </w:p>
    <w:p w14:paraId="5B2757FD" w14:textId="77777777" w:rsidR="003A1BE1" w:rsidRPr="009A2F30" w:rsidRDefault="003A1BE1" w:rsidP="003A1BE1">
      <w:pPr>
        <w:shd w:val="clear" w:color="auto" w:fill="FFFFFF"/>
        <w:spacing w:before="129" w:after="0" w:line="240" w:lineRule="auto"/>
        <w:ind w:left="360"/>
        <w:outlineLvl w:val="0"/>
        <w:rPr>
          <w:rFonts w:eastAsia="Times New Roman" w:cstheme="minorHAnsi"/>
          <w:bCs/>
          <w:color w:val="000000"/>
          <w:kern w:val="36"/>
          <w:lang w:val="en-US" w:eastAsia="en-DE"/>
        </w:rPr>
      </w:pPr>
      <w:bookmarkStart w:id="101" w:name="_Toc16453060"/>
      <w:r w:rsidRPr="009A2F30">
        <w:rPr>
          <w:rFonts w:cstheme="minorHAnsi"/>
          <w:noProof/>
        </w:rPr>
        <w:lastRenderedPageBreak/>
        <w:drawing>
          <wp:inline distT="0" distB="0" distL="0" distR="0" wp14:anchorId="0D306FC1" wp14:editId="163C034D">
            <wp:extent cx="4286250" cy="28289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6250" cy="2828925"/>
                    </a:xfrm>
                    <a:prstGeom prst="rect">
                      <a:avLst/>
                    </a:prstGeom>
                    <a:noFill/>
                    <a:ln>
                      <a:noFill/>
                    </a:ln>
                  </pic:spPr>
                </pic:pic>
              </a:graphicData>
            </a:graphic>
          </wp:inline>
        </w:drawing>
      </w:r>
      <w:bookmarkEnd w:id="101"/>
    </w:p>
    <w:p w14:paraId="0AD32720" w14:textId="6B0B4B84" w:rsidR="003A1BE1" w:rsidRPr="002765DD" w:rsidRDefault="003A1BE1" w:rsidP="002765DD">
      <w:pPr>
        <w:shd w:val="clear" w:color="auto" w:fill="FFFFFF"/>
        <w:spacing w:before="129" w:after="0" w:line="240" w:lineRule="auto"/>
        <w:outlineLvl w:val="0"/>
        <w:rPr>
          <w:rFonts w:eastAsia="Times New Roman" w:cstheme="minorHAnsi"/>
          <w:bCs/>
          <w:color w:val="000000"/>
          <w:kern w:val="36"/>
          <w:lang w:val="en-US" w:eastAsia="en-DE"/>
        </w:rPr>
      </w:pPr>
      <w:bookmarkStart w:id="102" w:name="_Toc16453061"/>
      <w:r w:rsidRPr="002765DD">
        <w:rPr>
          <w:rFonts w:eastAsia="Times New Roman" w:cstheme="minorHAnsi"/>
          <w:bCs/>
          <w:color w:val="000000"/>
          <w:kern w:val="36"/>
          <w:lang w:val="en-US" w:eastAsia="en-DE"/>
        </w:rPr>
        <w:t>Figure 2.3</w:t>
      </w:r>
      <w:bookmarkEnd w:id="102"/>
    </w:p>
    <w:p w14:paraId="6190ABD3" w14:textId="77777777" w:rsidR="003A1BE1" w:rsidRPr="009A2F30" w:rsidRDefault="003A1BE1" w:rsidP="002765DD">
      <w:pPr>
        <w:shd w:val="clear" w:color="auto" w:fill="FFFFFF"/>
        <w:spacing w:before="129" w:after="0" w:line="240" w:lineRule="auto"/>
        <w:outlineLvl w:val="0"/>
        <w:rPr>
          <w:rFonts w:eastAsia="Times New Roman" w:cstheme="minorHAnsi"/>
          <w:bCs/>
          <w:color w:val="000000"/>
          <w:kern w:val="36"/>
          <w:lang w:val="en-US" w:eastAsia="en-DE"/>
        </w:rPr>
      </w:pPr>
      <w:bookmarkStart w:id="103" w:name="_Toc16453062"/>
      <w:r w:rsidRPr="009A2F30">
        <w:rPr>
          <w:rFonts w:eastAsia="Times New Roman" w:cstheme="minorHAnsi"/>
          <w:bCs/>
          <w:color w:val="000000"/>
          <w:kern w:val="36"/>
          <w:lang w:val="en-US" w:eastAsia="en-DE"/>
        </w:rPr>
        <w:t>Table 2.3</w:t>
      </w:r>
      <w:bookmarkEnd w:id="103"/>
    </w:p>
    <w:tbl>
      <w:tblPr>
        <w:tblStyle w:val="PlainTable1"/>
        <w:tblW w:w="0" w:type="auto"/>
        <w:tblLook w:val="04A0" w:firstRow="1" w:lastRow="0" w:firstColumn="1" w:lastColumn="0" w:noHBand="0" w:noVBand="1"/>
      </w:tblPr>
      <w:tblGrid>
        <w:gridCol w:w="1548"/>
        <w:gridCol w:w="1977"/>
        <w:gridCol w:w="3561"/>
        <w:gridCol w:w="1146"/>
      </w:tblGrid>
      <w:tr w:rsidR="003A1BE1" w:rsidRPr="009A2F30" w14:paraId="26108A13" w14:textId="77777777" w:rsidTr="00B66DD2">
        <w:trPr>
          <w:cnfStyle w:val="100000000000" w:firstRow="1" w:lastRow="0" w:firstColumn="0" w:lastColumn="0" w:oddVBand="0" w:evenVBand="0" w:oddHBand="0"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1548" w:type="dxa"/>
          </w:tcPr>
          <w:p w14:paraId="061C9626" w14:textId="77777777" w:rsidR="003A1BE1" w:rsidRPr="009A2F30" w:rsidRDefault="003A1BE1" w:rsidP="000037B2">
            <w:pPr>
              <w:rPr>
                <w:rFonts w:cstheme="minorHAnsi"/>
                <w:b w:val="0"/>
                <w:lang w:val="en-GB"/>
              </w:rPr>
            </w:pPr>
          </w:p>
        </w:tc>
        <w:tc>
          <w:tcPr>
            <w:tcW w:w="1977" w:type="dxa"/>
          </w:tcPr>
          <w:p w14:paraId="11B8D0C7" w14:textId="77777777" w:rsidR="003A1BE1" w:rsidRPr="009A2F30" w:rsidRDefault="003A1BE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Index</w:t>
            </w:r>
          </w:p>
        </w:tc>
        <w:tc>
          <w:tcPr>
            <w:tcW w:w="3561" w:type="dxa"/>
          </w:tcPr>
          <w:p w14:paraId="7A2E12C5" w14:textId="77777777" w:rsidR="003A1BE1" w:rsidRPr="009A2F30" w:rsidRDefault="003A1BE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Names</w:t>
            </w:r>
          </w:p>
        </w:tc>
        <w:tc>
          <w:tcPr>
            <w:tcW w:w="1146" w:type="dxa"/>
          </w:tcPr>
          <w:p w14:paraId="5492FD69" w14:textId="77777777" w:rsidR="003A1BE1" w:rsidRPr="009A2F30" w:rsidRDefault="003A1BE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Average Score</w:t>
            </w:r>
          </w:p>
        </w:tc>
      </w:tr>
      <w:tr w:rsidR="003A1BE1" w:rsidRPr="009A2F30" w14:paraId="5E494274" w14:textId="77777777" w:rsidTr="00B66DD2">
        <w:trPr>
          <w:cnfStyle w:val="000000100000" w:firstRow="0" w:lastRow="0" w:firstColumn="0" w:lastColumn="0" w:oddVBand="0" w:evenVBand="0" w:oddHBand="1" w:evenHBand="0" w:firstRowFirstColumn="0" w:firstRowLastColumn="0" w:lastRowFirstColumn="0" w:lastRowLastColumn="0"/>
          <w:trHeight w:val="226"/>
        </w:trPr>
        <w:tc>
          <w:tcPr>
            <w:cnfStyle w:val="001000000000" w:firstRow="0" w:lastRow="0" w:firstColumn="1" w:lastColumn="0" w:oddVBand="0" w:evenVBand="0" w:oddHBand="0" w:evenHBand="0" w:firstRowFirstColumn="0" w:firstRowLastColumn="0" w:lastRowFirstColumn="0" w:lastRowLastColumn="0"/>
            <w:tcW w:w="1548" w:type="dxa"/>
          </w:tcPr>
          <w:p w14:paraId="638DC814" w14:textId="77777777" w:rsidR="003A1BE1" w:rsidRPr="009A2F30" w:rsidRDefault="003A1BE1" w:rsidP="000037B2">
            <w:pPr>
              <w:rPr>
                <w:rFonts w:cstheme="minorHAnsi"/>
                <w:b w:val="0"/>
                <w:lang w:val="en-GB"/>
              </w:rPr>
            </w:pPr>
            <w:r w:rsidRPr="009A2F30">
              <w:rPr>
                <w:rFonts w:cstheme="minorHAnsi"/>
                <w:b w:val="0"/>
                <w:lang w:val="en-GB"/>
              </w:rPr>
              <w:t>Step 1</w:t>
            </w:r>
          </w:p>
        </w:tc>
        <w:tc>
          <w:tcPr>
            <w:tcW w:w="1977" w:type="dxa"/>
          </w:tcPr>
          <w:p w14:paraId="5141848D"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0</w:t>
            </w:r>
          </w:p>
        </w:tc>
        <w:tc>
          <w:tcPr>
            <w:tcW w:w="3561" w:type="dxa"/>
          </w:tcPr>
          <w:p w14:paraId="5986F488"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Party count</w:t>
            </w:r>
          </w:p>
        </w:tc>
        <w:tc>
          <w:tcPr>
            <w:tcW w:w="1146" w:type="dxa"/>
          </w:tcPr>
          <w:p w14:paraId="295FE10C"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93%</w:t>
            </w:r>
          </w:p>
        </w:tc>
      </w:tr>
      <w:tr w:rsidR="003A1BE1" w:rsidRPr="009A2F30" w14:paraId="14AA24BB" w14:textId="77777777" w:rsidTr="00B66DD2">
        <w:trPr>
          <w:trHeight w:val="259"/>
        </w:trPr>
        <w:tc>
          <w:tcPr>
            <w:cnfStyle w:val="001000000000" w:firstRow="0" w:lastRow="0" w:firstColumn="1" w:lastColumn="0" w:oddVBand="0" w:evenVBand="0" w:oddHBand="0" w:evenHBand="0" w:firstRowFirstColumn="0" w:firstRowLastColumn="0" w:lastRowFirstColumn="0" w:lastRowLastColumn="0"/>
            <w:tcW w:w="1548" w:type="dxa"/>
          </w:tcPr>
          <w:p w14:paraId="3B8745B7" w14:textId="77777777" w:rsidR="003A1BE1" w:rsidRPr="009A2F30" w:rsidRDefault="003A1BE1" w:rsidP="000037B2">
            <w:pPr>
              <w:rPr>
                <w:rFonts w:cstheme="minorHAnsi"/>
                <w:b w:val="0"/>
                <w:lang w:val="en-GB"/>
              </w:rPr>
            </w:pPr>
            <w:r w:rsidRPr="009A2F30">
              <w:rPr>
                <w:rFonts w:cstheme="minorHAnsi"/>
                <w:b w:val="0"/>
                <w:lang w:val="en-GB"/>
              </w:rPr>
              <w:t>Step 2</w:t>
            </w:r>
          </w:p>
        </w:tc>
        <w:tc>
          <w:tcPr>
            <w:tcW w:w="1977" w:type="dxa"/>
          </w:tcPr>
          <w:p w14:paraId="4F8A54B2"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6</w:t>
            </w:r>
          </w:p>
        </w:tc>
        <w:tc>
          <w:tcPr>
            <w:tcW w:w="3561" w:type="dxa"/>
          </w:tcPr>
          <w:p w14:paraId="08E01AFE"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r w:rsidRPr="009A2F30">
              <w:rPr>
                <w:rFonts w:cstheme="minorHAnsi"/>
                <w:lang w:val="en-GB"/>
              </w:rPr>
              <w:t>Party count, Turnover</w:t>
            </w:r>
          </w:p>
          <w:p w14:paraId="18782C16"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1146" w:type="dxa"/>
          </w:tcPr>
          <w:p w14:paraId="5540091B"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93%</w:t>
            </w:r>
          </w:p>
        </w:tc>
      </w:tr>
      <w:tr w:rsidR="003A1BE1" w:rsidRPr="009A2F30" w14:paraId="417CB313" w14:textId="77777777" w:rsidTr="00B66DD2">
        <w:trPr>
          <w:cnfStyle w:val="000000100000" w:firstRow="0" w:lastRow="0" w:firstColumn="0" w:lastColumn="0" w:oddVBand="0" w:evenVBand="0" w:oddHBand="1"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1548" w:type="dxa"/>
          </w:tcPr>
          <w:p w14:paraId="5E4FDE31" w14:textId="77777777" w:rsidR="003A1BE1" w:rsidRPr="009A2F30" w:rsidRDefault="003A1BE1" w:rsidP="000037B2">
            <w:pPr>
              <w:rPr>
                <w:rFonts w:cstheme="minorHAnsi"/>
                <w:b w:val="0"/>
                <w:lang w:val="en-GB"/>
              </w:rPr>
            </w:pPr>
            <w:r w:rsidRPr="009A2F30">
              <w:rPr>
                <w:rFonts w:cstheme="minorHAnsi"/>
                <w:b w:val="0"/>
                <w:lang w:val="en-GB"/>
              </w:rPr>
              <w:t>Step 3</w:t>
            </w:r>
          </w:p>
        </w:tc>
        <w:tc>
          <w:tcPr>
            <w:tcW w:w="1977" w:type="dxa"/>
          </w:tcPr>
          <w:p w14:paraId="390BE9D9"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2 , 6</w:t>
            </w:r>
          </w:p>
        </w:tc>
        <w:tc>
          <w:tcPr>
            <w:tcW w:w="3561" w:type="dxa"/>
          </w:tcPr>
          <w:p w14:paraId="191700D4"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Party count, Frac, Turnover,</w:t>
            </w:r>
          </w:p>
        </w:tc>
        <w:tc>
          <w:tcPr>
            <w:tcW w:w="1146" w:type="dxa"/>
          </w:tcPr>
          <w:p w14:paraId="22877413"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8%</w:t>
            </w:r>
          </w:p>
        </w:tc>
      </w:tr>
      <w:tr w:rsidR="003A1BE1" w:rsidRPr="009A2F30" w14:paraId="1D9F1748" w14:textId="77777777" w:rsidTr="00B66DD2">
        <w:trPr>
          <w:trHeight w:val="350"/>
        </w:trPr>
        <w:tc>
          <w:tcPr>
            <w:cnfStyle w:val="001000000000" w:firstRow="0" w:lastRow="0" w:firstColumn="1" w:lastColumn="0" w:oddVBand="0" w:evenVBand="0" w:oddHBand="0" w:evenHBand="0" w:firstRowFirstColumn="0" w:firstRowLastColumn="0" w:lastRowFirstColumn="0" w:lastRowLastColumn="0"/>
            <w:tcW w:w="1548" w:type="dxa"/>
          </w:tcPr>
          <w:p w14:paraId="67EEC641" w14:textId="77777777" w:rsidR="003A1BE1" w:rsidRPr="009A2F30" w:rsidRDefault="003A1BE1" w:rsidP="000037B2">
            <w:pPr>
              <w:rPr>
                <w:rFonts w:cstheme="minorHAnsi"/>
                <w:b w:val="0"/>
                <w:lang w:val="en-GB"/>
              </w:rPr>
            </w:pPr>
            <w:r w:rsidRPr="009A2F30">
              <w:rPr>
                <w:rFonts w:cstheme="minorHAnsi"/>
                <w:b w:val="0"/>
                <w:lang w:val="en-GB"/>
              </w:rPr>
              <w:t>Step 4</w:t>
            </w:r>
          </w:p>
        </w:tc>
        <w:tc>
          <w:tcPr>
            <w:tcW w:w="1977" w:type="dxa"/>
          </w:tcPr>
          <w:p w14:paraId="4E388A19"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2, 6</w:t>
            </w:r>
          </w:p>
        </w:tc>
        <w:tc>
          <w:tcPr>
            <w:tcW w:w="3561" w:type="dxa"/>
          </w:tcPr>
          <w:p w14:paraId="6A16BCCB"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Party count, Frac, Turnover,</w:t>
            </w:r>
          </w:p>
          <w:p w14:paraId="05559E2D"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Protest</w:t>
            </w:r>
          </w:p>
        </w:tc>
        <w:tc>
          <w:tcPr>
            <w:tcW w:w="1146" w:type="dxa"/>
          </w:tcPr>
          <w:p w14:paraId="40A1E370"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5%</w:t>
            </w:r>
          </w:p>
        </w:tc>
      </w:tr>
      <w:tr w:rsidR="003A1BE1" w:rsidRPr="009A2F30" w14:paraId="431B0200" w14:textId="77777777" w:rsidTr="00B66DD2">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548" w:type="dxa"/>
          </w:tcPr>
          <w:p w14:paraId="7B4CE597" w14:textId="77777777" w:rsidR="003A1BE1" w:rsidRPr="009A2F30" w:rsidRDefault="003A1BE1" w:rsidP="000037B2">
            <w:pPr>
              <w:rPr>
                <w:rFonts w:cstheme="minorHAnsi"/>
                <w:b w:val="0"/>
                <w:lang w:val="en-GB"/>
              </w:rPr>
            </w:pPr>
            <w:r w:rsidRPr="009A2F30">
              <w:rPr>
                <w:rFonts w:cstheme="minorHAnsi"/>
                <w:b w:val="0"/>
                <w:lang w:val="en-GB"/>
              </w:rPr>
              <w:t>Step 5</w:t>
            </w:r>
          </w:p>
        </w:tc>
        <w:tc>
          <w:tcPr>
            <w:tcW w:w="1977" w:type="dxa"/>
          </w:tcPr>
          <w:p w14:paraId="5010DA26"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2 , 3 , 6</w:t>
            </w:r>
          </w:p>
        </w:tc>
        <w:tc>
          <w:tcPr>
            <w:tcW w:w="3561" w:type="dxa"/>
          </w:tcPr>
          <w:p w14:paraId="318DCD3B"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Party count, Frac, Protest,</w:t>
            </w:r>
          </w:p>
          <w:p w14:paraId="280719B7"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spellStart"/>
            <w:r w:rsidRPr="009A2F30">
              <w:rPr>
                <w:rFonts w:cstheme="minorHAnsi"/>
                <w:lang w:val="en-GB"/>
              </w:rPr>
              <w:t>realGDP</w:t>
            </w:r>
            <w:proofErr w:type="spellEnd"/>
            <w:r w:rsidRPr="009A2F30">
              <w:rPr>
                <w:rFonts w:cstheme="minorHAnsi"/>
                <w:lang w:val="en-GB"/>
              </w:rPr>
              <w:t>, Turnover</w:t>
            </w:r>
          </w:p>
        </w:tc>
        <w:tc>
          <w:tcPr>
            <w:tcW w:w="1146" w:type="dxa"/>
          </w:tcPr>
          <w:p w14:paraId="33724DAF"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75%</w:t>
            </w:r>
          </w:p>
        </w:tc>
      </w:tr>
      <w:tr w:rsidR="003A1BE1" w:rsidRPr="009A2F30" w14:paraId="3F3A136D" w14:textId="77777777" w:rsidTr="00B66DD2">
        <w:trPr>
          <w:trHeight w:val="395"/>
        </w:trPr>
        <w:tc>
          <w:tcPr>
            <w:cnfStyle w:val="001000000000" w:firstRow="0" w:lastRow="0" w:firstColumn="1" w:lastColumn="0" w:oddVBand="0" w:evenVBand="0" w:oddHBand="0" w:evenHBand="0" w:firstRowFirstColumn="0" w:firstRowLastColumn="0" w:lastRowFirstColumn="0" w:lastRowLastColumn="0"/>
            <w:tcW w:w="1548" w:type="dxa"/>
          </w:tcPr>
          <w:p w14:paraId="7E288227" w14:textId="77777777" w:rsidR="003A1BE1" w:rsidRPr="009A2F30" w:rsidRDefault="003A1BE1" w:rsidP="000037B2">
            <w:pPr>
              <w:rPr>
                <w:rFonts w:cstheme="minorHAnsi"/>
                <w:b w:val="0"/>
                <w:lang w:val="en-GB"/>
              </w:rPr>
            </w:pPr>
            <w:r w:rsidRPr="009A2F30">
              <w:rPr>
                <w:rFonts w:cstheme="minorHAnsi"/>
                <w:b w:val="0"/>
                <w:lang w:val="en-GB"/>
              </w:rPr>
              <w:t>Step 6</w:t>
            </w:r>
          </w:p>
        </w:tc>
        <w:tc>
          <w:tcPr>
            <w:tcW w:w="1977" w:type="dxa"/>
          </w:tcPr>
          <w:p w14:paraId="73160F4C" w14:textId="77777777" w:rsidR="003A1BE1" w:rsidRPr="009A2F30" w:rsidRDefault="003A1BE1" w:rsidP="000037B2">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rPr>
            </w:pPr>
            <w:r w:rsidRPr="009A2F30">
              <w:rPr>
                <w:rFonts w:asciiTheme="minorHAnsi" w:hAnsiTheme="minorHAnsi" w:cstheme="minorHAnsi"/>
                <w:color w:val="000000"/>
                <w:sz w:val="22"/>
                <w:szCs w:val="22"/>
              </w:rPr>
              <w:t>0, 1, 2,</w:t>
            </w:r>
            <w:r w:rsidRPr="009A2F30">
              <w:rPr>
                <w:rFonts w:asciiTheme="minorHAnsi" w:hAnsiTheme="minorHAnsi" w:cstheme="minorHAnsi"/>
                <w:color w:val="000000"/>
                <w:sz w:val="22"/>
                <w:szCs w:val="22"/>
                <w:lang w:val="en-GB"/>
              </w:rPr>
              <w:t xml:space="preserve"> 3, 4, 6</w:t>
            </w:r>
          </w:p>
        </w:tc>
        <w:tc>
          <w:tcPr>
            <w:tcW w:w="3561" w:type="dxa"/>
          </w:tcPr>
          <w:p w14:paraId="3055BDA3"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Party count, Frac, </w:t>
            </w:r>
            <w:proofErr w:type="spellStart"/>
            <w:r w:rsidRPr="009A2F30">
              <w:rPr>
                <w:rFonts w:cstheme="minorHAnsi"/>
                <w:lang w:val="en-GB"/>
              </w:rPr>
              <w:t>RealGDP</w:t>
            </w:r>
            <w:proofErr w:type="spellEnd"/>
            <w:r w:rsidRPr="009A2F30">
              <w:rPr>
                <w:rFonts w:cstheme="minorHAnsi"/>
                <w:lang w:val="en-GB"/>
              </w:rPr>
              <w:t xml:space="preserve">, </w:t>
            </w:r>
          </w:p>
          <w:p w14:paraId="6458E6C3"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spellStart"/>
            <w:r w:rsidRPr="009A2F30">
              <w:rPr>
                <w:rFonts w:cstheme="minorHAnsi"/>
                <w:lang w:val="en-GB"/>
              </w:rPr>
              <w:t>Govt.vote</w:t>
            </w:r>
            <w:proofErr w:type="spellEnd"/>
            <w:r w:rsidRPr="009A2F30">
              <w:rPr>
                <w:rFonts w:cstheme="minorHAnsi"/>
                <w:lang w:val="en-GB"/>
              </w:rPr>
              <w:t>, Turnover</w:t>
            </w:r>
          </w:p>
        </w:tc>
        <w:tc>
          <w:tcPr>
            <w:tcW w:w="1146" w:type="dxa"/>
          </w:tcPr>
          <w:p w14:paraId="4199AACB" w14:textId="77777777" w:rsidR="003A1BE1" w:rsidRPr="009A2F30" w:rsidRDefault="003A1BE1"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3%</w:t>
            </w:r>
          </w:p>
        </w:tc>
      </w:tr>
      <w:tr w:rsidR="003A1BE1" w:rsidRPr="009A2F30" w14:paraId="4AF1123B" w14:textId="77777777" w:rsidTr="00B66DD2">
        <w:trPr>
          <w:cnfStyle w:val="000000100000" w:firstRow="0" w:lastRow="0" w:firstColumn="0" w:lastColumn="0" w:oddVBand="0" w:evenVBand="0" w:oddHBand="1" w:evenHBand="0" w:firstRowFirstColumn="0" w:firstRowLastColumn="0" w:lastRowFirstColumn="0" w:lastRowLastColumn="0"/>
          <w:trHeight w:val="393"/>
        </w:trPr>
        <w:tc>
          <w:tcPr>
            <w:cnfStyle w:val="001000000000" w:firstRow="0" w:lastRow="0" w:firstColumn="1" w:lastColumn="0" w:oddVBand="0" w:evenVBand="0" w:oddHBand="0" w:evenHBand="0" w:firstRowFirstColumn="0" w:firstRowLastColumn="0" w:lastRowFirstColumn="0" w:lastRowLastColumn="0"/>
            <w:tcW w:w="1548" w:type="dxa"/>
          </w:tcPr>
          <w:p w14:paraId="320802BB" w14:textId="77777777" w:rsidR="003A1BE1" w:rsidRPr="009A2F30" w:rsidRDefault="003A1BE1" w:rsidP="000037B2">
            <w:pPr>
              <w:rPr>
                <w:rFonts w:cstheme="minorHAnsi"/>
                <w:b w:val="0"/>
                <w:lang w:val="en-GB"/>
              </w:rPr>
            </w:pPr>
            <w:r w:rsidRPr="009A2F30">
              <w:rPr>
                <w:rFonts w:cstheme="minorHAnsi"/>
                <w:b w:val="0"/>
                <w:lang w:val="en-GB"/>
              </w:rPr>
              <w:t>Step 7</w:t>
            </w:r>
          </w:p>
        </w:tc>
        <w:tc>
          <w:tcPr>
            <w:tcW w:w="1977" w:type="dxa"/>
          </w:tcPr>
          <w:p w14:paraId="785D9A5E"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color w:val="000000"/>
              </w:rPr>
              <w:t>0, 1, 2</w:t>
            </w:r>
            <w:r w:rsidRPr="009A2F30">
              <w:rPr>
                <w:rFonts w:cstheme="minorHAnsi"/>
                <w:color w:val="000000"/>
                <w:lang w:val="en-GB"/>
              </w:rPr>
              <w:t>, 3, 4, 5, 6</w:t>
            </w:r>
          </w:p>
        </w:tc>
        <w:tc>
          <w:tcPr>
            <w:tcW w:w="3561" w:type="dxa"/>
          </w:tcPr>
          <w:p w14:paraId="39F81191"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Party count, Protest,</w:t>
            </w:r>
          </w:p>
          <w:p w14:paraId="7CC6C69B"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spellStart"/>
            <w:r w:rsidRPr="009A2F30">
              <w:rPr>
                <w:rFonts w:cstheme="minorHAnsi"/>
                <w:lang w:val="en-GB"/>
              </w:rPr>
              <w:t>Govt.vote</w:t>
            </w:r>
            <w:proofErr w:type="spellEnd"/>
            <w:r w:rsidRPr="009A2F30">
              <w:rPr>
                <w:rFonts w:cstheme="minorHAnsi"/>
                <w:lang w:val="en-GB"/>
              </w:rPr>
              <w:t xml:space="preserve">, </w:t>
            </w:r>
            <w:proofErr w:type="spellStart"/>
            <w:r w:rsidRPr="009A2F30">
              <w:rPr>
                <w:rFonts w:cstheme="minorHAnsi"/>
                <w:lang w:val="en-GB"/>
              </w:rPr>
              <w:t>Opp.vote</w:t>
            </w:r>
            <w:proofErr w:type="spellEnd"/>
            <w:r w:rsidRPr="009A2F30">
              <w:rPr>
                <w:rFonts w:cstheme="minorHAnsi"/>
                <w:lang w:val="en-GB"/>
              </w:rPr>
              <w:t xml:space="preserve">, Turnover, </w:t>
            </w:r>
            <w:proofErr w:type="spellStart"/>
            <w:r w:rsidRPr="009A2F30">
              <w:rPr>
                <w:rFonts w:cstheme="minorHAnsi"/>
                <w:lang w:val="en-GB"/>
              </w:rPr>
              <w:t>realGDP</w:t>
            </w:r>
            <w:proofErr w:type="spellEnd"/>
            <w:r w:rsidRPr="009A2F30">
              <w:rPr>
                <w:rFonts w:cstheme="minorHAnsi"/>
                <w:lang w:val="en-GB"/>
              </w:rPr>
              <w:t>, Frac</w:t>
            </w:r>
          </w:p>
        </w:tc>
        <w:tc>
          <w:tcPr>
            <w:tcW w:w="1146" w:type="dxa"/>
          </w:tcPr>
          <w:p w14:paraId="70BE2DD4" w14:textId="77777777" w:rsidR="003A1BE1" w:rsidRPr="009A2F30" w:rsidRDefault="003A1BE1"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78%</w:t>
            </w:r>
          </w:p>
        </w:tc>
      </w:tr>
    </w:tbl>
    <w:p w14:paraId="683D5034" w14:textId="3303907A"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GB" w:eastAsia="en-DE"/>
        </w:rPr>
      </w:pPr>
      <w:bookmarkStart w:id="104" w:name="_Toc16453063"/>
      <w:r w:rsidRPr="009A2F30">
        <w:rPr>
          <w:rFonts w:eastAsia="Times New Roman" w:cstheme="minorHAnsi"/>
          <w:bCs/>
          <w:color w:val="000000"/>
          <w:kern w:val="36"/>
          <w:lang w:val="en-US" w:eastAsia="en-DE"/>
        </w:rPr>
        <w:t xml:space="preserve">From </w:t>
      </w:r>
      <w:r w:rsidRPr="009A2F30">
        <w:rPr>
          <w:rFonts w:eastAsia="Times New Roman" w:cstheme="minorHAnsi"/>
          <w:bCs/>
          <w:color w:val="000000"/>
          <w:kern w:val="36"/>
          <w:lang w:val="en-GB" w:eastAsia="en-DE"/>
        </w:rPr>
        <w:t>year 1980-2014 dependency of features like Party count, Fractionalization, Turnover, Protests are affecting the occurrence of normal recession.</w:t>
      </w:r>
      <w:bookmarkEnd w:id="104"/>
    </w:p>
    <w:p w14:paraId="133ADC25" w14:textId="3BE879F1" w:rsidR="003A1BE1" w:rsidRPr="009A2F30" w:rsidRDefault="003A1BE1" w:rsidP="002015A3">
      <w:pPr>
        <w:pStyle w:val="Heading3"/>
        <w:rPr>
          <w:rFonts w:eastAsia="Times New Roman"/>
          <w:lang w:val="en-GB" w:eastAsia="en-DE"/>
        </w:rPr>
      </w:pPr>
      <w:bookmarkStart w:id="105" w:name="_Toc16453064"/>
      <w:r w:rsidRPr="009A2F30">
        <w:rPr>
          <w:rFonts w:eastAsia="Times New Roman"/>
          <w:lang w:val="en-GB" w:eastAsia="en-DE"/>
        </w:rPr>
        <w:t>Results:</w:t>
      </w:r>
      <w:bookmarkEnd w:id="105"/>
    </w:p>
    <w:p w14:paraId="541C3794" w14:textId="77777777" w:rsidR="003A1BE1" w:rsidRPr="009A2F30" w:rsidRDefault="003A1BE1" w:rsidP="003A1BE1">
      <w:pPr>
        <w:shd w:val="clear" w:color="auto" w:fill="FFFFFF"/>
        <w:spacing w:before="129" w:after="0" w:line="240" w:lineRule="auto"/>
        <w:outlineLvl w:val="0"/>
        <w:rPr>
          <w:rFonts w:eastAsia="Times New Roman" w:cstheme="minorHAnsi"/>
          <w:bCs/>
          <w:color w:val="000000"/>
          <w:kern w:val="36"/>
          <w:lang w:val="en-GB" w:eastAsia="en-DE"/>
        </w:rPr>
      </w:pPr>
      <w:bookmarkStart w:id="106" w:name="_Toc16453065"/>
      <w:r w:rsidRPr="009A2F30">
        <w:rPr>
          <w:rFonts w:eastAsia="Times New Roman" w:cstheme="minorHAnsi"/>
          <w:bCs/>
          <w:color w:val="000000"/>
          <w:kern w:val="36"/>
          <w:lang w:val="en-GB" w:eastAsia="en-DE"/>
        </w:rPr>
        <w:t>In first 35 years there was more possibility to predict the occurrence of event like recession using the given features but after World War 2 there was chaos and it was not possible to predict using these features and adding there features to predict the result is decreasing the accuracy of result. In last 35 years of data it is more dependent on these features and results are more predictable. So, using these results we can select best features for an event to occur and prevent future recessions by keeping the situation more in control.</w:t>
      </w:r>
      <w:bookmarkEnd w:id="106"/>
    </w:p>
    <w:p w14:paraId="10FA0DAB" w14:textId="6DF30146" w:rsidR="003A1BE1" w:rsidRPr="009A2F30" w:rsidRDefault="003A1BE1" w:rsidP="00241E5A">
      <w:pPr>
        <w:rPr>
          <w:lang w:val="en-GB"/>
        </w:rPr>
      </w:pPr>
    </w:p>
    <w:p w14:paraId="469FC04C" w14:textId="200ACA3E" w:rsidR="007E3A7D" w:rsidRPr="009A2F30" w:rsidRDefault="007E3A7D" w:rsidP="002015A3">
      <w:pPr>
        <w:pStyle w:val="Heading2"/>
        <w:rPr>
          <w:sz w:val="22"/>
          <w:szCs w:val="22"/>
          <w:lang w:val="en-GB"/>
        </w:rPr>
      </w:pPr>
      <w:bookmarkStart w:id="107" w:name="_Toc16453066"/>
      <w:r w:rsidRPr="009A2F30">
        <w:rPr>
          <w:lang w:val="en-GB"/>
        </w:rPr>
        <w:t>Problem 3</w:t>
      </w:r>
      <w:bookmarkEnd w:id="107"/>
      <w:r w:rsidR="002465AC">
        <w:rPr>
          <w:lang w:val="en-GB"/>
        </w:rPr>
        <w:t xml:space="preserve"> (AK)</w:t>
      </w:r>
    </w:p>
    <w:p w14:paraId="2DB83284" w14:textId="41A97295" w:rsidR="007E3A7D" w:rsidRPr="009A50DD" w:rsidRDefault="007E3A7D" w:rsidP="002015A3">
      <w:pPr>
        <w:pStyle w:val="Randbeschriftung"/>
        <w:rPr>
          <w:lang w:val="en-US"/>
        </w:rPr>
      </w:pPr>
      <w:bookmarkStart w:id="108" w:name="_Hlk15648205"/>
      <w:r w:rsidRPr="009A50DD">
        <w:rPr>
          <w:lang w:val="en-US"/>
        </w:rPr>
        <w:lastRenderedPageBreak/>
        <w:t>Is it possible to predict opposition vote by applying machine learning prediction algorithms?</w:t>
      </w:r>
      <w:bookmarkEnd w:id="108"/>
    </w:p>
    <w:p w14:paraId="0E76B0F9" w14:textId="62A0DD30" w:rsidR="007E3A7D" w:rsidRPr="009A2F30" w:rsidRDefault="007E3A7D" w:rsidP="002015A3">
      <w:pPr>
        <w:pStyle w:val="Heading3"/>
        <w:rPr>
          <w:rFonts w:eastAsia="Times New Roman"/>
          <w:lang w:val="en-GB" w:eastAsia="en-DE"/>
        </w:rPr>
      </w:pPr>
      <w:bookmarkStart w:id="109" w:name="_Toc16453067"/>
      <w:r w:rsidRPr="009A2F30">
        <w:rPr>
          <w:rFonts w:eastAsia="Times New Roman"/>
          <w:lang w:val="en-GB" w:eastAsia="en-DE"/>
        </w:rPr>
        <w:t>Explanation:</w:t>
      </w:r>
      <w:bookmarkEnd w:id="109"/>
    </w:p>
    <w:p w14:paraId="328C5967" w14:textId="2ACA5C82"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10" w:name="_Toc16453068"/>
      <w:r w:rsidRPr="009A2F30">
        <w:rPr>
          <w:rFonts w:eastAsia="Times New Roman" w:cs="Calibri Light"/>
          <w:bCs/>
          <w:color w:val="000000"/>
          <w:kern w:val="36"/>
          <w:lang w:val="en-US" w:eastAsia="en-DE"/>
        </w:rPr>
        <w:t>I deduced a data frame of 6 different countries with both electoral and financial features. Those countries are Germany, Great Britain, Austria, Belgium, Italy and Sweden. Fill the missing values using mean function, as my target feature is a continuous value.</w:t>
      </w:r>
      <w:bookmarkEnd w:id="110"/>
    </w:p>
    <w:p w14:paraId="4D4EA60D" w14:textId="18D5E85C" w:rsidR="007E3A7D" w:rsidRPr="009A2F30" w:rsidRDefault="007E3A7D" w:rsidP="002015A3">
      <w:pPr>
        <w:pStyle w:val="Heading3"/>
        <w:rPr>
          <w:rFonts w:eastAsia="Times New Roman"/>
          <w:lang w:val="en-US" w:eastAsia="en-DE"/>
        </w:rPr>
      </w:pPr>
      <w:bookmarkStart w:id="111" w:name="_Toc16453069"/>
      <w:r w:rsidRPr="009A2F30">
        <w:rPr>
          <w:rFonts w:eastAsia="Times New Roman"/>
          <w:lang w:val="en-US" w:eastAsia="en-DE"/>
        </w:rPr>
        <w:t>Target Feature:</w:t>
      </w:r>
      <w:bookmarkEnd w:id="111"/>
    </w:p>
    <w:p w14:paraId="3D3E8D53" w14:textId="65F8A8B1"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12" w:name="_Toc16453070"/>
      <w:r w:rsidRPr="009A2F30">
        <w:rPr>
          <w:rFonts w:eastAsia="Times New Roman" w:cs="Calibri Light"/>
          <w:bCs/>
          <w:color w:val="000000"/>
          <w:kern w:val="36"/>
          <w:lang w:val="en-US" w:eastAsia="en-DE"/>
        </w:rPr>
        <w:t>Number of opposition vote (</w:t>
      </w:r>
      <w:proofErr w:type="spellStart"/>
      <w:r w:rsidRPr="009A2F30">
        <w:rPr>
          <w:rFonts w:eastAsia="Times New Roman" w:cs="Calibri Light"/>
          <w:bCs/>
          <w:color w:val="000000"/>
          <w:kern w:val="36"/>
          <w:lang w:val="en-US" w:eastAsia="en-DE"/>
        </w:rPr>
        <w:t>oppvote</w:t>
      </w:r>
      <w:proofErr w:type="spellEnd"/>
      <w:r w:rsidRPr="009A2F30">
        <w:rPr>
          <w:rFonts w:eastAsia="Times New Roman" w:cs="Calibri Light"/>
          <w:bCs/>
          <w:color w:val="000000"/>
          <w:kern w:val="36"/>
          <w:lang w:val="en-US" w:eastAsia="en-DE"/>
        </w:rPr>
        <w:t>). It is a continuous value so I will be using Regression Models.</w:t>
      </w:r>
      <w:bookmarkEnd w:id="112"/>
    </w:p>
    <w:p w14:paraId="23C077FB" w14:textId="1B54901B" w:rsidR="007E3A7D" w:rsidRPr="009A2F30" w:rsidRDefault="007E3A7D" w:rsidP="002015A3">
      <w:pPr>
        <w:pStyle w:val="Heading3"/>
        <w:rPr>
          <w:rFonts w:eastAsia="Times New Roman"/>
          <w:lang w:val="en-US" w:eastAsia="en-DE"/>
        </w:rPr>
      </w:pPr>
      <w:bookmarkStart w:id="113" w:name="_Toc16453071"/>
      <w:r w:rsidRPr="009A2F30">
        <w:rPr>
          <w:rFonts w:eastAsia="Times New Roman"/>
          <w:lang w:val="en-US" w:eastAsia="en-DE"/>
        </w:rPr>
        <w:t>Predictors:</w:t>
      </w:r>
      <w:bookmarkEnd w:id="113"/>
    </w:p>
    <w:p w14:paraId="67C41E60" w14:textId="72AFCC9B" w:rsidR="007E3A7D" w:rsidRPr="009A50DD" w:rsidRDefault="007E3A7D" w:rsidP="002015A3">
      <w:pPr>
        <w:pStyle w:val="NoSpacing"/>
        <w:rPr>
          <w:lang w:val="en-US"/>
        </w:rPr>
      </w:pPr>
      <w:r w:rsidRPr="009A50DD">
        <w:rPr>
          <w:lang w:val="en-US"/>
        </w:rPr>
        <w:t xml:space="preserve">Party count, Right wing, Left Wing, Extremists, Protests, </w:t>
      </w:r>
      <w:proofErr w:type="spellStart"/>
      <w:r w:rsidRPr="009A50DD">
        <w:rPr>
          <w:lang w:val="en-US"/>
        </w:rPr>
        <w:t>Riotsdev</w:t>
      </w:r>
      <w:proofErr w:type="spellEnd"/>
      <w:r w:rsidRPr="009A50DD">
        <w:rPr>
          <w:lang w:val="en-US"/>
        </w:rPr>
        <w:t xml:space="preserve">, Dictatorship, Turnover, </w:t>
      </w:r>
      <w:proofErr w:type="spellStart"/>
      <w:r w:rsidRPr="009A50DD">
        <w:rPr>
          <w:lang w:val="en-US"/>
        </w:rPr>
        <w:t>CrisisJST</w:t>
      </w:r>
      <w:proofErr w:type="spellEnd"/>
      <w:r w:rsidRPr="009A50DD">
        <w:rPr>
          <w:lang w:val="en-US"/>
        </w:rPr>
        <w:t xml:space="preserve">. </w:t>
      </w:r>
    </w:p>
    <w:p w14:paraId="69CE2CC1" w14:textId="43857361" w:rsidR="007E3A7D" w:rsidRPr="009A2F30" w:rsidRDefault="007E3A7D" w:rsidP="002015A3">
      <w:pPr>
        <w:pStyle w:val="Heading3"/>
        <w:rPr>
          <w:rFonts w:eastAsia="Times New Roman"/>
          <w:lang w:val="en-GB" w:eastAsia="en-DE"/>
        </w:rPr>
      </w:pPr>
      <w:bookmarkStart w:id="114" w:name="_Toc16453072"/>
      <w:r w:rsidRPr="009A2F30">
        <w:rPr>
          <w:rFonts w:eastAsia="Times New Roman"/>
          <w:lang w:val="en-GB" w:eastAsia="en-DE"/>
        </w:rPr>
        <w:t>Train Test Split:</w:t>
      </w:r>
      <w:bookmarkEnd w:id="114"/>
    </w:p>
    <w:p w14:paraId="4AB356E8" w14:textId="304BA5F1"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GB" w:eastAsia="en-DE"/>
        </w:rPr>
      </w:pPr>
      <w:bookmarkStart w:id="115" w:name="_Toc16453073"/>
      <w:r w:rsidRPr="009A2F30">
        <w:rPr>
          <w:rFonts w:eastAsia="Times New Roman" w:cs="Calibri Light"/>
          <w:bCs/>
          <w:color w:val="000000"/>
          <w:kern w:val="36"/>
          <w:lang w:val="en-GB" w:eastAsia="en-DE"/>
        </w:rPr>
        <w:t>I use Train Test Split method to divide the data into training and testing parts with Training set 70% and Testing set 30%.</w:t>
      </w:r>
      <w:bookmarkEnd w:id="115"/>
    </w:p>
    <w:p w14:paraId="5D19DC58" w14:textId="54D28405" w:rsidR="007E3A7D" w:rsidRPr="009A2F30" w:rsidRDefault="007E3A7D" w:rsidP="002015A3">
      <w:pPr>
        <w:pStyle w:val="Heading3"/>
        <w:rPr>
          <w:rFonts w:eastAsia="Times New Roman"/>
          <w:lang w:val="en-US" w:eastAsia="en-DE"/>
        </w:rPr>
      </w:pPr>
      <w:bookmarkStart w:id="116" w:name="_Toc16453074"/>
      <w:r w:rsidRPr="009A2F30">
        <w:rPr>
          <w:rFonts w:eastAsia="Times New Roman"/>
          <w:lang w:val="en-US" w:eastAsia="en-DE"/>
        </w:rPr>
        <w:t>Model Evaluation:</w:t>
      </w:r>
      <w:bookmarkEnd w:id="116"/>
    </w:p>
    <w:p w14:paraId="279981E3" w14:textId="6129E9A9"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17" w:name="_Toc16453075"/>
      <w:r w:rsidRPr="009A2F30">
        <w:rPr>
          <w:rFonts w:eastAsia="Times New Roman" w:cs="Calibri Light"/>
          <w:bCs/>
          <w:color w:val="000000"/>
          <w:kern w:val="36"/>
          <w:lang w:val="en-US" w:eastAsia="en-DE"/>
        </w:rPr>
        <w:t>Table 3.1 Mean absolute error values of respective algorithms are:</w:t>
      </w:r>
      <w:bookmarkEnd w:id="117"/>
    </w:p>
    <w:tbl>
      <w:tblPr>
        <w:tblStyle w:val="PlainTable1"/>
        <w:tblW w:w="0" w:type="auto"/>
        <w:tblLook w:val="04A0" w:firstRow="1" w:lastRow="0" w:firstColumn="1" w:lastColumn="0" w:noHBand="0" w:noVBand="1"/>
      </w:tblPr>
      <w:tblGrid>
        <w:gridCol w:w="4172"/>
        <w:gridCol w:w="4151"/>
      </w:tblGrid>
      <w:tr w:rsidR="007E3A7D" w:rsidRPr="009A2F30" w14:paraId="61384A6C" w14:textId="77777777" w:rsidTr="000037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18B0D0"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18" w:name="_Toc16453076"/>
            <w:r w:rsidRPr="009A2F30">
              <w:rPr>
                <w:rFonts w:eastAsia="Times New Roman" w:cs="Calibri Light"/>
                <w:b w:val="0"/>
                <w:bCs w:val="0"/>
                <w:color w:val="000000"/>
                <w:kern w:val="36"/>
                <w:lang w:val="en-US" w:eastAsia="en-DE"/>
              </w:rPr>
              <w:t>Algorithm</w:t>
            </w:r>
            <w:bookmarkEnd w:id="118"/>
          </w:p>
        </w:tc>
        <w:tc>
          <w:tcPr>
            <w:tcW w:w="4508" w:type="dxa"/>
          </w:tcPr>
          <w:p w14:paraId="1944031E" w14:textId="77777777" w:rsidR="007E3A7D" w:rsidRPr="009A2F30" w:rsidRDefault="007E3A7D" w:rsidP="000037B2">
            <w:pPr>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Calibri Light"/>
                <w:b w:val="0"/>
                <w:bCs w:val="0"/>
                <w:color w:val="000000"/>
                <w:kern w:val="36"/>
                <w:lang w:val="en-US" w:eastAsia="en-DE"/>
              </w:rPr>
            </w:pPr>
            <w:bookmarkStart w:id="119" w:name="_Toc16453077"/>
            <w:r w:rsidRPr="009A2F30">
              <w:rPr>
                <w:rFonts w:eastAsia="Times New Roman" w:cs="Calibri Light"/>
                <w:b w:val="0"/>
                <w:bCs w:val="0"/>
                <w:color w:val="000000"/>
                <w:kern w:val="36"/>
                <w:lang w:val="en-US" w:eastAsia="en-DE"/>
              </w:rPr>
              <w:t>Mean absolute error</w:t>
            </w:r>
            <w:bookmarkEnd w:id="119"/>
          </w:p>
        </w:tc>
      </w:tr>
      <w:tr w:rsidR="007E3A7D" w:rsidRPr="009A2F30" w14:paraId="5DE60D50" w14:textId="77777777" w:rsidTr="0000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8BF7BC"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20" w:name="_Toc16453078"/>
            <w:r w:rsidRPr="009A2F30">
              <w:rPr>
                <w:rFonts w:eastAsia="Times New Roman" w:cs="Calibri Light"/>
                <w:b w:val="0"/>
                <w:bCs w:val="0"/>
                <w:color w:val="000000"/>
                <w:kern w:val="36"/>
                <w:lang w:val="en-GB" w:eastAsia="en-DE"/>
              </w:rPr>
              <w:t>Linear Regression</w:t>
            </w:r>
            <w:bookmarkEnd w:id="120"/>
          </w:p>
        </w:tc>
        <w:tc>
          <w:tcPr>
            <w:tcW w:w="4508" w:type="dxa"/>
          </w:tcPr>
          <w:p w14:paraId="5FABD3B7"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21" w:name="_Toc16453079"/>
            <w:r w:rsidRPr="009A2F30">
              <w:rPr>
                <w:rFonts w:eastAsia="Times New Roman" w:cs="Calibri Light"/>
                <w:bCs/>
                <w:color w:val="000000"/>
                <w:kern w:val="36"/>
                <w:lang w:val="en-US" w:eastAsia="en-DE"/>
              </w:rPr>
              <w:t>8.20</w:t>
            </w:r>
            <w:bookmarkEnd w:id="121"/>
          </w:p>
        </w:tc>
      </w:tr>
      <w:tr w:rsidR="007E3A7D" w:rsidRPr="009A2F30" w14:paraId="3FF2B4C9" w14:textId="77777777" w:rsidTr="000037B2">
        <w:tc>
          <w:tcPr>
            <w:cnfStyle w:val="001000000000" w:firstRow="0" w:lastRow="0" w:firstColumn="1" w:lastColumn="0" w:oddVBand="0" w:evenVBand="0" w:oddHBand="0" w:evenHBand="0" w:firstRowFirstColumn="0" w:firstRowLastColumn="0" w:lastRowFirstColumn="0" w:lastRowLastColumn="0"/>
            <w:tcW w:w="4508" w:type="dxa"/>
          </w:tcPr>
          <w:p w14:paraId="5D999D3D"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22" w:name="_Toc16453080"/>
            <w:r w:rsidRPr="009A2F30">
              <w:rPr>
                <w:rFonts w:eastAsia="Times New Roman" w:cs="Calibri Light"/>
                <w:b w:val="0"/>
                <w:bCs w:val="0"/>
                <w:color w:val="000000"/>
                <w:kern w:val="36"/>
                <w:lang w:val="en-GB" w:eastAsia="en-DE"/>
              </w:rPr>
              <w:t>Decision Tree Regressor</w:t>
            </w:r>
            <w:bookmarkEnd w:id="122"/>
            <w:r w:rsidRPr="009A2F30">
              <w:rPr>
                <w:rFonts w:eastAsia="Times New Roman" w:cs="Calibri Light"/>
                <w:b w:val="0"/>
                <w:bCs w:val="0"/>
                <w:color w:val="000000"/>
                <w:kern w:val="36"/>
                <w:lang w:val="en-GB" w:eastAsia="en-DE"/>
              </w:rPr>
              <w:tab/>
            </w:r>
          </w:p>
        </w:tc>
        <w:tc>
          <w:tcPr>
            <w:tcW w:w="4508" w:type="dxa"/>
          </w:tcPr>
          <w:p w14:paraId="69320B91"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23" w:name="_Toc16453081"/>
            <w:r w:rsidRPr="009A2F30">
              <w:rPr>
                <w:rFonts w:eastAsia="Times New Roman" w:cs="Calibri Light"/>
                <w:bCs/>
                <w:color w:val="000000"/>
                <w:kern w:val="36"/>
                <w:lang w:val="en-US" w:eastAsia="en-DE"/>
              </w:rPr>
              <w:t>4.68</w:t>
            </w:r>
            <w:bookmarkEnd w:id="123"/>
          </w:p>
        </w:tc>
      </w:tr>
      <w:tr w:rsidR="007E3A7D" w:rsidRPr="009A2F30" w14:paraId="17505736" w14:textId="77777777" w:rsidTr="0000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D0E4734"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24" w:name="_Toc16453082"/>
            <w:r w:rsidRPr="009A2F30">
              <w:rPr>
                <w:rFonts w:eastAsia="Times New Roman" w:cs="Calibri Light"/>
                <w:b w:val="0"/>
                <w:bCs w:val="0"/>
                <w:color w:val="000000"/>
                <w:kern w:val="36"/>
                <w:lang w:val="en-GB" w:eastAsia="en-DE"/>
              </w:rPr>
              <w:t>Gaussian Process Regressor</w:t>
            </w:r>
            <w:bookmarkEnd w:id="124"/>
          </w:p>
        </w:tc>
        <w:tc>
          <w:tcPr>
            <w:tcW w:w="4508" w:type="dxa"/>
          </w:tcPr>
          <w:p w14:paraId="07CE7AF9"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25" w:name="_Toc16453083"/>
            <w:r w:rsidRPr="009A2F30">
              <w:rPr>
                <w:rFonts w:eastAsia="Times New Roman" w:cs="Calibri Light"/>
                <w:bCs/>
                <w:color w:val="000000"/>
                <w:kern w:val="36"/>
                <w:lang w:val="en-US" w:eastAsia="en-DE"/>
              </w:rPr>
              <w:t>44.11</w:t>
            </w:r>
            <w:bookmarkEnd w:id="125"/>
          </w:p>
        </w:tc>
      </w:tr>
      <w:tr w:rsidR="007E3A7D" w:rsidRPr="009A2F30" w14:paraId="4DEFF4B7" w14:textId="77777777" w:rsidTr="000037B2">
        <w:tc>
          <w:tcPr>
            <w:cnfStyle w:val="001000000000" w:firstRow="0" w:lastRow="0" w:firstColumn="1" w:lastColumn="0" w:oddVBand="0" w:evenVBand="0" w:oddHBand="0" w:evenHBand="0" w:firstRowFirstColumn="0" w:firstRowLastColumn="0" w:lastRowFirstColumn="0" w:lastRowLastColumn="0"/>
            <w:tcW w:w="4508" w:type="dxa"/>
          </w:tcPr>
          <w:p w14:paraId="002E614D"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26" w:name="_Toc16453084"/>
            <w:r w:rsidRPr="009A2F30">
              <w:rPr>
                <w:rFonts w:eastAsia="Times New Roman" w:cs="Calibri Light"/>
                <w:b w:val="0"/>
                <w:bCs w:val="0"/>
                <w:color w:val="000000"/>
                <w:kern w:val="36"/>
                <w:lang w:val="en-GB" w:eastAsia="en-DE"/>
              </w:rPr>
              <w:t>Random Forest Regressor</w:t>
            </w:r>
            <w:bookmarkEnd w:id="126"/>
          </w:p>
        </w:tc>
        <w:tc>
          <w:tcPr>
            <w:tcW w:w="4508" w:type="dxa"/>
          </w:tcPr>
          <w:p w14:paraId="0E5780AC"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27" w:name="_Toc16453085"/>
            <w:r w:rsidRPr="009A2F30">
              <w:rPr>
                <w:rFonts w:eastAsia="Times New Roman" w:cs="Calibri Light"/>
                <w:bCs/>
                <w:color w:val="000000"/>
                <w:kern w:val="36"/>
                <w:lang w:val="en-US" w:eastAsia="en-DE"/>
              </w:rPr>
              <w:t>4.74</w:t>
            </w:r>
            <w:bookmarkEnd w:id="127"/>
          </w:p>
        </w:tc>
      </w:tr>
    </w:tbl>
    <w:p w14:paraId="098BFB77" w14:textId="7777777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p>
    <w:p w14:paraId="5A3AA7E5" w14:textId="7777777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p>
    <w:p w14:paraId="1747E7B7" w14:textId="7777777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28" w:name="_Toc16453086"/>
      <w:r w:rsidRPr="009A2F30">
        <w:rPr>
          <w:rFonts w:cs="Calibri Light"/>
          <w:noProof/>
        </w:rPr>
        <w:lastRenderedPageBreak/>
        <w:drawing>
          <wp:inline distT="0" distB="0" distL="0" distR="0" wp14:anchorId="55756264" wp14:editId="1BD35561">
            <wp:extent cx="4457700" cy="318514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74458" cy="3197121"/>
                    </a:xfrm>
                    <a:prstGeom prst="rect">
                      <a:avLst/>
                    </a:prstGeom>
                    <a:noFill/>
                    <a:ln>
                      <a:noFill/>
                    </a:ln>
                  </pic:spPr>
                </pic:pic>
              </a:graphicData>
            </a:graphic>
          </wp:inline>
        </w:drawing>
      </w:r>
      <w:bookmarkEnd w:id="128"/>
    </w:p>
    <w:p w14:paraId="571007C3" w14:textId="77777777" w:rsidR="002765DD" w:rsidRDefault="007E3A7D" w:rsidP="002765DD">
      <w:pPr>
        <w:shd w:val="clear" w:color="auto" w:fill="FFFFFF"/>
        <w:spacing w:before="129" w:after="0" w:line="240" w:lineRule="auto"/>
        <w:outlineLvl w:val="0"/>
        <w:rPr>
          <w:rFonts w:eastAsia="Times New Roman" w:cs="Calibri Light"/>
          <w:bCs/>
          <w:color w:val="000000"/>
          <w:kern w:val="36"/>
          <w:lang w:val="en-US" w:eastAsia="en-DE"/>
        </w:rPr>
      </w:pPr>
      <w:bookmarkStart w:id="129" w:name="_Toc16453087"/>
      <w:r w:rsidRPr="009A2F30">
        <w:rPr>
          <w:rFonts w:eastAsia="Times New Roman" w:cs="Calibri Light"/>
          <w:bCs/>
          <w:color w:val="000000"/>
          <w:kern w:val="36"/>
          <w:lang w:val="en-US" w:eastAsia="en-DE"/>
        </w:rPr>
        <w:t>Figure 3.1</w:t>
      </w:r>
      <w:bookmarkEnd w:id="129"/>
    </w:p>
    <w:p w14:paraId="3CBC999C" w14:textId="6F02BCC0" w:rsidR="007E3A7D" w:rsidRPr="009A2F30" w:rsidRDefault="007E3A7D" w:rsidP="002765DD">
      <w:pPr>
        <w:shd w:val="clear" w:color="auto" w:fill="FFFFFF"/>
        <w:spacing w:before="129" w:after="0" w:line="240" w:lineRule="auto"/>
        <w:outlineLvl w:val="0"/>
        <w:rPr>
          <w:rFonts w:eastAsia="Times New Roman" w:cs="Calibri Light"/>
          <w:bCs/>
          <w:color w:val="000000"/>
          <w:kern w:val="36"/>
          <w:lang w:val="en-US" w:eastAsia="en-DE"/>
        </w:rPr>
      </w:pPr>
      <w:bookmarkStart w:id="130" w:name="_Toc16453088"/>
      <w:r w:rsidRPr="009A2F30">
        <w:rPr>
          <w:rFonts w:eastAsia="Times New Roman" w:cs="Calibri Light"/>
          <w:bCs/>
          <w:color w:val="000000"/>
          <w:kern w:val="36"/>
          <w:lang w:val="en-US" w:eastAsia="en-DE"/>
        </w:rPr>
        <w:t>This table is a bar plot of Mean absolute error of 4 different regressor algorithms to show th</w:t>
      </w:r>
      <w:r w:rsidR="002765DD">
        <w:rPr>
          <w:rFonts w:eastAsia="Times New Roman" w:cs="Calibri Light"/>
          <w:bCs/>
          <w:color w:val="000000"/>
          <w:kern w:val="36"/>
          <w:lang w:val="en-US" w:eastAsia="en-DE"/>
        </w:rPr>
        <w:t xml:space="preserve">e </w:t>
      </w:r>
      <w:r w:rsidRPr="009A2F30">
        <w:rPr>
          <w:rFonts w:eastAsia="Times New Roman" w:cs="Calibri Light"/>
          <w:bCs/>
          <w:color w:val="000000"/>
          <w:kern w:val="36"/>
          <w:lang w:val="en-US" w:eastAsia="en-DE"/>
        </w:rPr>
        <w:t>difference in their performance to predict the real value.</w:t>
      </w:r>
      <w:bookmarkEnd w:id="130"/>
    </w:p>
    <w:p w14:paraId="2A5DCE50" w14:textId="4F32E71C" w:rsidR="007E3A7D" w:rsidRPr="009A2F30" w:rsidRDefault="007E3A7D" w:rsidP="002015A3">
      <w:pPr>
        <w:pStyle w:val="Heading3"/>
        <w:rPr>
          <w:rFonts w:eastAsia="Times New Roman"/>
          <w:lang w:val="en-US" w:eastAsia="en-DE"/>
        </w:rPr>
      </w:pPr>
      <w:bookmarkStart w:id="131" w:name="_Toc16453089"/>
      <w:r w:rsidRPr="009A2F30">
        <w:rPr>
          <w:rFonts w:eastAsia="Times New Roman"/>
          <w:lang w:val="en-US" w:eastAsia="en-DE"/>
        </w:rPr>
        <w:t>Feature Selection:</w:t>
      </w:r>
      <w:bookmarkEnd w:id="131"/>
    </w:p>
    <w:p w14:paraId="6BC0A854" w14:textId="7777777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32" w:name="_Toc16453090"/>
      <w:r w:rsidRPr="009A2F30">
        <w:rPr>
          <w:rFonts w:eastAsia="Times New Roman" w:cs="Calibri Light"/>
          <w:bCs/>
          <w:color w:val="000000"/>
          <w:kern w:val="36"/>
          <w:lang w:val="en-US" w:eastAsia="en-DE"/>
        </w:rPr>
        <w:t>For feature Selection I used Mutual Information Regression and F-Test Regression values to see the relation of features with the target value.</w:t>
      </w:r>
      <w:bookmarkEnd w:id="132"/>
    </w:p>
    <w:p w14:paraId="5906937A" w14:textId="77777777" w:rsidR="007E3A7D" w:rsidRPr="009A2F30" w:rsidRDefault="007E3A7D" w:rsidP="002015A3">
      <w:pPr>
        <w:pStyle w:val="Heading4"/>
        <w:rPr>
          <w:rFonts w:eastAsia="Times New Roman"/>
          <w:lang w:val="en-US" w:eastAsia="en-DE"/>
        </w:rPr>
      </w:pPr>
      <w:r w:rsidRPr="009A2F30">
        <w:rPr>
          <w:rFonts w:eastAsia="Times New Roman"/>
          <w:lang w:val="en-US" w:eastAsia="en-DE"/>
        </w:rPr>
        <w:t>F-Test Regression:</w:t>
      </w:r>
    </w:p>
    <w:p w14:paraId="053DD79E" w14:textId="4A6CD29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33" w:name="_Toc16453091"/>
      <w:r w:rsidRPr="009A2F30">
        <w:rPr>
          <w:rFonts w:eastAsia="Times New Roman" w:cs="Calibri Light"/>
          <w:bCs/>
          <w:color w:val="000000"/>
          <w:kern w:val="36"/>
          <w:lang w:val="en-US" w:eastAsia="en-DE"/>
        </w:rPr>
        <w:t>This value gives only linear dependency of the feature with the target value. 1 as maximum and 0 as minimum dependency.</w:t>
      </w:r>
      <w:bookmarkEnd w:id="133"/>
    </w:p>
    <w:p w14:paraId="308580AC" w14:textId="77777777" w:rsidR="007E3A7D" w:rsidRPr="009A2F30" w:rsidRDefault="007E3A7D" w:rsidP="002015A3">
      <w:pPr>
        <w:pStyle w:val="Heading4"/>
        <w:rPr>
          <w:rFonts w:eastAsia="Times New Roman"/>
          <w:lang w:val="en-US" w:eastAsia="en-DE"/>
        </w:rPr>
      </w:pPr>
      <w:r w:rsidRPr="009A2F30">
        <w:rPr>
          <w:rFonts w:eastAsia="Times New Roman"/>
          <w:lang w:val="en-US" w:eastAsia="en-DE"/>
        </w:rPr>
        <w:t xml:space="preserve">Mutual Information Regression: </w:t>
      </w:r>
    </w:p>
    <w:p w14:paraId="58D1A8C0" w14:textId="4BD7C12C"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34" w:name="_Toc16453092"/>
      <w:r w:rsidRPr="009A2F30">
        <w:rPr>
          <w:rFonts w:eastAsia="Times New Roman" w:cs="Calibri Light"/>
          <w:bCs/>
          <w:color w:val="000000"/>
          <w:kern w:val="36"/>
          <w:lang w:val="en-US" w:eastAsia="en-DE"/>
        </w:rPr>
        <w:t>This value gives any kind of regression dependency between feature and target values. 1 as maximum and 0 as minimum dependency</w:t>
      </w:r>
      <w:bookmarkEnd w:id="134"/>
    </w:p>
    <w:p w14:paraId="7E43B3F3" w14:textId="7777777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35" w:name="_Toc16453093"/>
      <w:r w:rsidRPr="009A2F30">
        <w:rPr>
          <w:rFonts w:cs="Calibri Light"/>
          <w:noProof/>
        </w:rPr>
        <w:lastRenderedPageBreak/>
        <w:drawing>
          <wp:inline distT="0" distB="0" distL="0" distR="0" wp14:anchorId="7AB68268" wp14:editId="54A1F87C">
            <wp:extent cx="5400675" cy="3941906"/>
            <wp:effectExtent l="0" t="0" r="0" b="190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17348" cy="3954075"/>
                    </a:xfrm>
                    <a:prstGeom prst="rect">
                      <a:avLst/>
                    </a:prstGeom>
                    <a:noFill/>
                    <a:ln>
                      <a:noFill/>
                    </a:ln>
                  </pic:spPr>
                </pic:pic>
              </a:graphicData>
            </a:graphic>
          </wp:inline>
        </w:drawing>
      </w:r>
      <w:bookmarkEnd w:id="135"/>
    </w:p>
    <w:p w14:paraId="065B6831" w14:textId="7777777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36" w:name="_Toc16453094"/>
      <w:r w:rsidRPr="009A2F30">
        <w:rPr>
          <w:rFonts w:cs="Calibri Light"/>
          <w:noProof/>
        </w:rPr>
        <w:drawing>
          <wp:inline distT="0" distB="0" distL="0" distR="0" wp14:anchorId="446C7129" wp14:editId="4D1FB671">
            <wp:extent cx="5619750" cy="37934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33434" cy="3802727"/>
                    </a:xfrm>
                    <a:prstGeom prst="rect">
                      <a:avLst/>
                    </a:prstGeom>
                    <a:noFill/>
                    <a:ln>
                      <a:noFill/>
                    </a:ln>
                  </pic:spPr>
                </pic:pic>
              </a:graphicData>
            </a:graphic>
          </wp:inline>
        </w:drawing>
      </w:r>
      <w:bookmarkEnd w:id="136"/>
    </w:p>
    <w:p w14:paraId="7BB8DD77" w14:textId="7777777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p>
    <w:p w14:paraId="084F1BE7" w14:textId="1D06A0FA" w:rsidR="007E3A7D" w:rsidRPr="009A2F30" w:rsidRDefault="007E3A7D" w:rsidP="002765DD">
      <w:pPr>
        <w:shd w:val="clear" w:color="auto" w:fill="FFFFFF"/>
        <w:spacing w:before="129" w:after="0" w:line="240" w:lineRule="auto"/>
        <w:outlineLvl w:val="0"/>
        <w:rPr>
          <w:rFonts w:eastAsia="Times New Roman" w:cs="Calibri Light"/>
          <w:bCs/>
          <w:color w:val="000000"/>
          <w:kern w:val="36"/>
          <w:lang w:val="en-US" w:eastAsia="en-DE"/>
        </w:rPr>
      </w:pPr>
      <w:bookmarkStart w:id="137" w:name="_Toc16453095"/>
      <w:r w:rsidRPr="009A2F30">
        <w:rPr>
          <w:rFonts w:cs="Calibri Light"/>
          <w:noProof/>
        </w:rPr>
        <w:lastRenderedPageBreak/>
        <w:drawing>
          <wp:inline distT="0" distB="0" distL="0" distR="0" wp14:anchorId="5AFE9556" wp14:editId="73B3F708">
            <wp:extent cx="5162550" cy="22669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62550" cy="2266950"/>
                    </a:xfrm>
                    <a:prstGeom prst="rect">
                      <a:avLst/>
                    </a:prstGeom>
                    <a:noFill/>
                    <a:ln>
                      <a:noFill/>
                    </a:ln>
                  </pic:spPr>
                </pic:pic>
              </a:graphicData>
            </a:graphic>
          </wp:inline>
        </w:drawing>
      </w:r>
      <w:r w:rsidRPr="009A2F30">
        <w:rPr>
          <w:rFonts w:eastAsia="Times New Roman" w:cs="Calibri Light"/>
          <w:bCs/>
          <w:color w:val="000000"/>
          <w:kern w:val="36"/>
          <w:lang w:val="en-US" w:eastAsia="en-DE"/>
        </w:rPr>
        <w:t>Figure 3.2</w:t>
      </w:r>
      <w:bookmarkEnd w:id="137"/>
    </w:p>
    <w:p w14:paraId="5DEE2F61" w14:textId="77777777" w:rsidR="007E3A7D" w:rsidRPr="009A2F30" w:rsidRDefault="007E3A7D" w:rsidP="002765DD">
      <w:pPr>
        <w:shd w:val="clear" w:color="auto" w:fill="FFFFFF"/>
        <w:spacing w:before="129" w:after="0" w:line="240" w:lineRule="auto"/>
        <w:outlineLvl w:val="0"/>
        <w:rPr>
          <w:rFonts w:eastAsia="Times New Roman" w:cs="Calibri Light"/>
          <w:bCs/>
          <w:color w:val="000000"/>
          <w:kern w:val="36"/>
          <w:lang w:val="en-US" w:eastAsia="en-DE"/>
        </w:rPr>
      </w:pPr>
      <w:bookmarkStart w:id="138" w:name="_Toc16453096"/>
      <w:r w:rsidRPr="009A2F30">
        <w:rPr>
          <w:rFonts w:eastAsia="Times New Roman" w:cs="Calibri Light"/>
          <w:bCs/>
          <w:color w:val="000000"/>
          <w:kern w:val="36"/>
          <w:lang w:val="en-US" w:eastAsia="en-DE"/>
        </w:rPr>
        <w:t>These figures show the scatter plot of every feature we have selected on x axis and target value on y-axis to check its correlation with the target value. X1(</w:t>
      </w:r>
      <w:proofErr w:type="spellStart"/>
      <w:r w:rsidRPr="009A2F30">
        <w:rPr>
          <w:rFonts w:eastAsia="Times New Roman" w:cs="Calibri Light"/>
          <w:bCs/>
          <w:color w:val="000000"/>
          <w:kern w:val="36"/>
          <w:lang w:val="en-US" w:eastAsia="en-DE"/>
        </w:rPr>
        <w:t>partycount</w:t>
      </w:r>
      <w:proofErr w:type="spellEnd"/>
      <w:r w:rsidRPr="009A2F30">
        <w:rPr>
          <w:rFonts w:eastAsia="Times New Roman" w:cs="Calibri Light"/>
          <w:bCs/>
          <w:color w:val="000000"/>
          <w:kern w:val="36"/>
          <w:lang w:val="en-US" w:eastAsia="en-DE"/>
        </w:rPr>
        <w:t>) X2(right) X3(left) X4(extremist) X5(protests) X6(</w:t>
      </w:r>
      <w:proofErr w:type="spellStart"/>
      <w:r w:rsidRPr="009A2F30">
        <w:rPr>
          <w:rFonts w:eastAsia="Times New Roman" w:cs="Calibri Light"/>
          <w:bCs/>
          <w:color w:val="000000"/>
          <w:kern w:val="36"/>
          <w:lang w:val="en-US" w:eastAsia="en-DE"/>
        </w:rPr>
        <w:t>crisisJST</w:t>
      </w:r>
      <w:proofErr w:type="spellEnd"/>
      <w:r w:rsidRPr="009A2F30">
        <w:rPr>
          <w:rFonts w:eastAsia="Times New Roman" w:cs="Calibri Light"/>
          <w:bCs/>
          <w:color w:val="000000"/>
          <w:kern w:val="36"/>
          <w:lang w:val="en-US" w:eastAsia="en-DE"/>
        </w:rPr>
        <w:t>) X7(turnover) X8(</w:t>
      </w:r>
      <w:proofErr w:type="spellStart"/>
      <w:r w:rsidRPr="009A2F30">
        <w:rPr>
          <w:rFonts w:eastAsia="Times New Roman" w:cs="Calibri Light"/>
          <w:bCs/>
          <w:color w:val="000000"/>
          <w:kern w:val="36"/>
          <w:lang w:val="en-US" w:eastAsia="en-DE"/>
        </w:rPr>
        <w:t>dict</w:t>
      </w:r>
      <w:proofErr w:type="spellEnd"/>
      <w:r w:rsidRPr="009A2F30">
        <w:rPr>
          <w:rFonts w:eastAsia="Times New Roman" w:cs="Calibri Light"/>
          <w:bCs/>
          <w:color w:val="000000"/>
          <w:kern w:val="36"/>
          <w:lang w:val="en-US" w:eastAsia="en-DE"/>
        </w:rPr>
        <w:t>) X9(</w:t>
      </w:r>
      <w:proofErr w:type="spellStart"/>
      <w:r w:rsidRPr="009A2F30">
        <w:rPr>
          <w:rFonts w:eastAsia="Times New Roman" w:cs="Calibri Light"/>
          <w:bCs/>
          <w:color w:val="000000"/>
          <w:kern w:val="36"/>
          <w:lang w:val="en-US" w:eastAsia="en-DE"/>
        </w:rPr>
        <w:t>riotsdev</w:t>
      </w:r>
      <w:proofErr w:type="spellEnd"/>
      <w:r w:rsidRPr="009A2F30">
        <w:rPr>
          <w:rFonts w:eastAsia="Times New Roman" w:cs="Calibri Light"/>
          <w:bCs/>
          <w:color w:val="000000"/>
          <w:kern w:val="36"/>
          <w:lang w:val="en-US" w:eastAsia="en-DE"/>
        </w:rPr>
        <w:t>)</w:t>
      </w:r>
      <w:bookmarkEnd w:id="138"/>
    </w:p>
    <w:p w14:paraId="38006E20" w14:textId="225A6832"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39" w:name="_Toc16453097"/>
      <w:r w:rsidRPr="009A2F30">
        <w:rPr>
          <w:rFonts w:eastAsia="Times New Roman" w:cs="Calibri Light"/>
          <w:bCs/>
          <w:color w:val="000000"/>
          <w:kern w:val="36"/>
          <w:lang w:val="en-US" w:eastAsia="en-DE"/>
        </w:rPr>
        <w:t>Table 3.2 for comparison of F-test and mutual information values of every feature</w:t>
      </w:r>
      <w:bookmarkEnd w:id="139"/>
    </w:p>
    <w:tbl>
      <w:tblPr>
        <w:tblStyle w:val="PlainTable1"/>
        <w:tblW w:w="0" w:type="auto"/>
        <w:tblLook w:val="04A0" w:firstRow="1" w:lastRow="0" w:firstColumn="1" w:lastColumn="0" w:noHBand="0" w:noVBand="1"/>
      </w:tblPr>
      <w:tblGrid>
        <w:gridCol w:w="1999"/>
        <w:gridCol w:w="1951"/>
        <w:gridCol w:w="1946"/>
        <w:gridCol w:w="1915"/>
      </w:tblGrid>
      <w:tr w:rsidR="007E3A7D" w:rsidRPr="009A2F30" w14:paraId="72D5C361" w14:textId="77777777" w:rsidTr="00B66DD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1999" w:type="dxa"/>
          </w:tcPr>
          <w:p w14:paraId="038DA5F5"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40" w:name="_Toc16453098"/>
            <w:r w:rsidRPr="009A2F30">
              <w:rPr>
                <w:rFonts w:eastAsia="Times New Roman" w:cs="Calibri Light"/>
                <w:b w:val="0"/>
                <w:bCs w:val="0"/>
                <w:color w:val="000000"/>
                <w:kern w:val="36"/>
                <w:lang w:val="en-US" w:eastAsia="en-DE"/>
              </w:rPr>
              <w:t>Feature Name</w:t>
            </w:r>
            <w:bookmarkEnd w:id="140"/>
          </w:p>
        </w:tc>
        <w:tc>
          <w:tcPr>
            <w:tcW w:w="1951" w:type="dxa"/>
          </w:tcPr>
          <w:p w14:paraId="6C2463CB" w14:textId="77777777" w:rsidR="007E3A7D" w:rsidRPr="009A2F30" w:rsidRDefault="007E3A7D" w:rsidP="000037B2">
            <w:pPr>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Calibri Light"/>
                <w:b w:val="0"/>
                <w:bCs w:val="0"/>
                <w:color w:val="000000"/>
                <w:kern w:val="36"/>
                <w:lang w:val="en-US" w:eastAsia="en-DE"/>
              </w:rPr>
            </w:pPr>
            <w:bookmarkStart w:id="141" w:name="_Toc16453099"/>
            <w:r w:rsidRPr="009A2F30">
              <w:rPr>
                <w:rFonts w:eastAsia="Times New Roman" w:cs="Calibri Light"/>
                <w:b w:val="0"/>
                <w:bCs w:val="0"/>
                <w:color w:val="000000"/>
                <w:kern w:val="36"/>
                <w:lang w:val="en-US" w:eastAsia="en-DE"/>
              </w:rPr>
              <w:t>Feature Index</w:t>
            </w:r>
            <w:bookmarkEnd w:id="141"/>
          </w:p>
        </w:tc>
        <w:tc>
          <w:tcPr>
            <w:tcW w:w="1946" w:type="dxa"/>
          </w:tcPr>
          <w:p w14:paraId="4B156100" w14:textId="77777777" w:rsidR="007E3A7D" w:rsidRPr="009A2F30" w:rsidRDefault="007E3A7D" w:rsidP="000037B2">
            <w:pPr>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Calibri Light"/>
                <w:b w:val="0"/>
                <w:bCs w:val="0"/>
                <w:color w:val="000000"/>
                <w:kern w:val="36"/>
                <w:lang w:val="en-US" w:eastAsia="en-DE"/>
              </w:rPr>
            </w:pPr>
            <w:bookmarkStart w:id="142" w:name="_Toc16453100"/>
            <w:r w:rsidRPr="009A2F30">
              <w:rPr>
                <w:rFonts w:eastAsia="Times New Roman" w:cs="Calibri Light"/>
                <w:b w:val="0"/>
                <w:bCs w:val="0"/>
                <w:color w:val="000000"/>
                <w:kern w:val="36"/>
                <w:lang w:val="en-US" w:eastAsia="en-DE"/>
              </w:rPr>
              <w:t>Mutual info</w:t>
            </w:r>
            <w:bookmarkEnd w:id="142"/>
          </w:p>
        </w:tc>
        <w:tc>
          <w:tcPr>
            <w:tcW w:w="1915" w:type="dxa"/>
          </w:tcPr>
          <w:p w14:paraId="0E371964" w14:textId="77777777" w:rsidR="007E3A7D" w:rsidRPr="009A2F30" w:rsidRDefault="007E3A7D" w:rsidP="000037B2">
            <w:pPr>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Calibri Light"/>
                <w:b w:val="0"/>
                <w:bCs w:val="0"/>
                <w:color w:val="000000"/>
                <w:kern w:val="36"/>
                <w:lang w:val="en-US" w:eastAsia="en-DE"/>
              </w:rPr>
            </w:pPr>
            <w:bookmarkStart w:id="143" w:name="_Toc16453101"/>
            <w:r w:rsidRPr="009A2F30">
              <w:rPr>
                <w:rFonts w:eastAsia="Times New Roman" w:cs="Calibri Light"/>
                <w:b w:val="0"/>
                <w:bCs w:val="0"/>
                <w:color w:val="000000"/>
                <w:kern w:val="36"/>
                <w:lang w:val="en-US" w:eastAsia="en-DE"/>
              </w:rPr>
              <w:t>F-Test</w:t>
            </w:r>
            <w:bookmarkEnd w:id="143"/>
          </w:p>
        </w:tc>
      </w:tr>
      <w:tr w:rsidR="007E3A7D" w:rsidRPr="009A2F30" w14:paraId="3A440894" w14:textId="77777777" w:rsidTr="00B66DD2">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1999" w:type="dxa"/>
          </w:tcPr>
          <w:p w14:paraId="0DB546F8"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44" w:name="_Toc16453102"/>
            <w:r w:rsidRPr="009A2F30">
              <w:rPr>
                <w:rFonts w:eastAsia="Times New Roman" w:cs="Calibri Light"/>
                <w:b w:val="0"/>
                <w:bCs w:val="0"/>
                <w:color w:val="000000"/>
                <w:kern w:val="36"/>
                <w:lang w:val="en-US" w:eastAsia="en-DE"/>
              </w:rPr>
              <w:t>Party Count</w:t>
            </w:r>
            <w:bookmarkEnd w:id="144"/>
          </w:p>
        </w:tc>
        <w:tc>
          <w:tcPr>
            <w:tcW w:w="1951" w:type="dxa"/>
          </w:tcPr>
          <w:p w14:paraId="7E704CC4"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45" w:name="_Toc16453103"/>
            <w:r w:rsidRPr="009A2F30">
              <w:rPr>
                <w:rFonts w:eastAsia="Times New Roman" w:cs="Calibri Light"/>
                <w:bCs/>
                <w:color w:val="000000"/>
                <w:kern w:val="36"/>
                <w:lang w:val="en-US" w:eastAsia="en-DE"/>
              </w:rPr>
              <w:t>0</w:t>
            </w:r>
            <w:bookmarkEnd w:id="145"/>
          </w:p>
        </w:tc>
        <w:tc>
          <w:tcPr>
            <w:tcW w:w="1946" w:type="dxa"/>
          </w:tcPr>
          <w:p w14:paraId="353DEFA5"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46" w:name="_Toc16453104"/>
            <w:r w:rsidRPr="009A2F30">
              <w:rPr>
                <w:rFonts w:eastAsia="Times New Roman" w:cs="Calibri Light"/>
                <w:bCs/>
                <w:color w:val="000000"/>
                <w:kern w:val="36"/>
                <w:lang w:val="en-US" w:eastAsia="en-DE"/>
              </w:rPr>
              <w:t>0.45</w:t>
            </w:r>
            <w:bookmarkEnd w:id="146"/>
          </w:p>
        </w:tc>
        <w:tc>
          <w:tcPr>
            <w:tcW w:w="1915" w:type="dxa"/>
          </w:tcPr>
          <w:p w14:paraId="241F4AE9" w14:textId="77777777" w:rsidR="007E3A7D" w:rsidRPr="009A2F30" w:rsidRDefault="007E3A7D" w:rsidP="000037B2">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2"/>
                <w:szCs w:val="22"/>
              </w:rPr>
            </w:pPr>
            <w:r w:rsidRPr="009A2F30">
              <w:rPr>
                <w:rFonts w:ascii="Calibri Light" w:hAnsi="Calibri Light" w:cs="Calibri Light"/>
                <w:color w:val="000000"/>
                <w:sz w:val="22"/>
                <w:szCs w:val="22"/>
              </w:rPr>
              <w:t>0.100</w:t>
            </w:r>
          </w:p>
          <w:p w14:paraId="5F898870"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p>
        </w:tc>
      </w:tr>
      <w:tr w:rsidR="007E3A7D" w:rsidRPr="009A2F30" w14:paraId="5A740C6B" w14:textId="77777777" w:rsidTr="00B66DD2">
        <w:trPr>
          <w:trHeight w:val="235"/>
        </w:trPr>
        <w:tc>
          <w:tcPr>
            <w:cnfStyle w:val="001000000000" w:firstRow="0" w:lastRow="0" w:firstColumn="1" w:lastColumn="0" w:oddVBand="0" w:evenVBand="0" w:oddHBand="0" w:evenHBand="0" w:firstRowFirstColumn="0" w:firstRowLastColumn="0" w:lastRowFirstColumn="0" w:lastRowLastColumn="0"/>
            <w:tcW w:w="1999" w:type="dxa"/>
          </w:tcPr>
          <w:p w14:paraId="5F09F213"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47" w:name="_Toc16453105"/>
            <w:r w:rsidRPr="009A2F30">
              <w:rPr>
                <w:rFonts w:eastAsia="Times New Roman" w:cs="Calibri Light"/>
                <w:b w:val="0"/>
                <w:bCs w:val="0"/>
                <w:color w:val="000000"/>
                <w:kern w:val="36"/>
                <w:lang w:val="en-US" w:eastAsia="en-DE"/>
              </w:rPr>
              <w:t>Right</w:t>
            </w:r>
            <w:bookmarkEnd w:id="147"/>
          </w:p>
        </w:tc>
        <w:tc>
          <w:tcPr>
            <w:tcW w:w="1951" w:type="dxa"/>
          </w:tcPr>
          <w:p w14:paraId="1B98BAB7"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48" w:name="_Toc16453106"/>
            <w:r w:rsidRPr="009A2F30">
              <w:rPr>
                <w:rFonts w:eastAsia="Times New Roman" w:cs="Calibri Light"/>
                <w:bCs/>
                <w:color w:val="000000"/>
                <w:kern w:val="36"/>
                <w:lang w:val="en-US" w:eastAsia="en-DE"/>
              </w:rPr>
              <w:t>1</w:t>
            </w:r>
            <w:bookmarkEnd w:id="148"/>
          </w:p>
        </w:tc>
        <w:tc>
          <w:tcPr>
            <w:tcW w:w="1946" w:type="dxa"/>
          </w:tcPr>
          <w:p w14:paraId="4D3FC2F7"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49" w:name="_Toc16453107"/>
            <w:r w:rsidRPr="009A2F30">
              <w:rPr>
                <w:rFonts w:eastAsia="Times New Roman" w:cs="Calibri Light"/>
                <w:bCs/>
                <w:color w:val="000000"/>
                <w:kern w:val="36"/>
                <w:lang w:val="en-US" w:eastAsia="en-DE"/>
              </w:rPr>
              <w:t>0.88</w:t>
            </w:r>
            <w:bookmarkEnd w:id="149"/>
          </w:p>
        </w:tc>
        <w:tc>
          <w:tcPr>
            <w:tcW w:w="1915" w:type="dxa"/>
          </w:tcPr>
          <w:p w14:paraId="22275852"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50" w:name="_Toc16453108"/>
            <w:r w:rsidRPr="009A2F30">
              <w:rPr>
                <w:rFonts w:eastAsia="Times New Roman" w:cs="Calibri Light"/>
                <w:bCs/>
                <w:color w:val="000000"/>
                <w:kern w:val="36"/>
                <w:lang w:val="en-US" w:eastAsia="en-DE"/>
              </w:rPr>
              <w:t>1.0</w:t>
            </w:r>
            <w:bookmarkEnd w:id="150"/>
          </w:p>
        </w:tc>
      </w:tr>
      <w:tr w:rsidR="007E3A7D" w:rsidRPr="009A2F30" w14:paraId="1E7AB70D" w14:textId="77777777" w:rsidTr="00B66DD2">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999" w:type="dxa"/>
          </w:tcPr>
          <w:p w14:paraId="310D3B6A"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51" w:name="_Toc16453109"/>
            <w:r w:rsidRPr="009A2F30">
              <w:rPr>
                <w:rFonts w:eastAsia="Times New Roman" w:cs="Calibri Light"/>
                <w:b w:val="0"/>
                <w:bCs w:val="0"/>
                <w:color w:val="000000"/>
                <w:kern w:val="36"/>
                <w:lang w:val="en-US" w:eastAsia="en-DE"/>
              </w:rPr>
              <w:t>Left</w:t>
            </w:r>
            <w:bookmarkEnd w:id="151"/>
          </w:p>
        </w:tc>
        <w:tc>
          <w:tcPr>
            <w:tcW w:w="1951" w:type="dxa"/>
          </w:tcPr>
          <w:p w14:paraId="63AD237A"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52" w:name="_Toc16453110"/>
            <w:r w:rsidRPr="009A2F30">
              <w:rPr>
                <w:rFonts w:eastAsia="Times New Roman" w:cs="Calibri Light"/>
                <w:bCs/>
                <w:color w:val="000000"/>
                <w:kern w:val="36"/>
                <w:lang w:val="en-US" w:eastAsia="en-DE"/>
              </w:rPr>
              <w:t>2</w:t>
            </w:r>
            <w:bookmarkEnd w:id="152"/>
          </w:p>
        </w:tc>
        <w:tc>
          <w:tcPr>
            <w:tcW w:w="1946" w:type="dxa"/>
          </w:tcPr>
          <w:p w14:paraId="0436F496"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53" w:name="_Toc16453111"/>
            <w:r w:rsidRPr="009A2F30">
              <w:rPr>
                <w:rFonts w:eastAsia="Times New Roman" w:cs="Calibri Light"/>
                <w:bCs/>
                <w:color w:val="000000"/>
                <w:kern w:val="36"/>
                <w:lang w:val="en-US" w:eastAsia="en-DE"/>
              </w:rPr>
              <w:t>0.83</w:t>
            </w:r>
            <w:bookmarkEnd w:id="153"/>
          </w:p>
        </w:tc>
        <w:tc>
          <w:tcPr>
            <w:tcW w:w="1915" w:type="dxa"/>
          </w:tcPr>
          <w:p w14:paraId="4B51DC3C"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54" w:name="_Toc16453112"/>
            <w:r w:rsidRPr="009A2F30">
              <w:rPr>
                <w:rFonts w:eastAsia="Times New Roman" w:cs="Calibri Light"/>
                <w:bCs/>
                <w:color w:val="000000"/>
                <w:kern w:val="36"/>
                <w:lang w:val="en-US" w:eastAsia="en-DE"/>
              </w:rPr>
              <w:t>0.05</w:t>
            </w:r>
            <w:bookmarkEnd w:id="154"/>
          </w:p>
        </w:tc>
      </w:tr>
      <w:tr w:rsidR="007E3A7D" w:rsidRPr="009A2F30" w14:paraId="155CDEA1" w14:textId="77777777" w:rsidTr="00B66DD2">
        <w:trPr>
          <w:trHeight w:val="244"/>
        </w:trPr>
        <w:tc>
          <w:tcPr>
            <w:cnfStyle w:val="001000000000" w:firstRow="0" w:lastRow="0" w:firstColumn="1" w:lastColumn="0" w:oddVBand="0" w:evenVBand="0" w:oddHBand="0" w:evenHBand="0" w:firstRowFirstColumn="0" w:firstRowLastColumn="0" w:lastRowFirstColumn="0" w:lastRowLastColumn="0"/>
            <w:tcW w:w="1999" w:type="dxa"/>
          </w:tcPr>
          <w:p w14:paraId="64CD2B9D"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55" w:name="_Toc16453113"/>
            <w:r w:rsidRPr="009A2F30">
              <w:rPr>
                <w:rFonts w:eastAsia="Times New Roman" w:cs="Calibri Light"/>
                <w:b w:val="0"/>
                <w:bCs w:val="0"/>
                <w:color w:val="000000"/>
                <w:kern w:val="36"/>
                <w:lang w:val="en-US" w:eastAsia="en-DE"/>
              </w:rPr>
              <w:t>Extremists</w:t>
            </w:r>
            <w:bookmarkEnd w:id="155"/>
          </w:p>
        </w:tc>
        <w:tc>
          <w:tcPr>
            <w:tcW w:w="1951" w:type="dxa"/>
          </w:tcPr>
          <w:p w14:paraId="2E0F0139"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56" w:name="_Toc16453114"/>
            <w:r w:rsidRPr="009A2F30">
              <w:rPr>
                <w:rFonts w:eastAsia="Times New Roman" w:cs="Calibri Light"/>
                <w:bCs/>
                <w:color w:val="000000"/>
                <w:kern w:val="36"/>
                <w:lang w:val="en-US" w:eastAsia="en-DE"/>
              </w:rPr>
              <w:t>3</w:t>
            </w:r>
            <w:bookmarkEnd w:id="156"/>
          </w:p>
        </w:tc>
        <w:tc>
          <w:tcPr>
            <w:tcW w:w="1946" w:type="dxa"/>
          </w:tcPr>
          <w:p w14:paraId="10AEC3B9"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57" w:name="_Toc16453115"/>
            <w:r w:rsidRPr="009A2F30">
              <w:rPr>
                <w:rFonts w:eastAsia="Times New Roman" w:cs="Calibri Light"/>
                <w:bCs/>
                <w:color w:val="000000"/>
                <w:kern w:val="36"/>
                <w:lang w:val="en-US" w:eastAsia="en-DE"/>
              </w:rPr>
              <w:t>1.0</w:t>
            </w:r>
            <w:bookmarkEnd w:id="157"/>
          </w:p>
        </w:tc>
        <w:tc>
          <w:tcPr>
            <w:tcW w:w="1915" w:type="dxa"/>
          </w:tcPr>
          <w:p w14:paraId="1B9745C9"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58" w:name="_Toc16453116"/>
            <w:r w:rsidRPr="009A2F30">
              <w:rPr>
                <w:rFonts w:eastAsia="Times New Roman" w:cs="Calibri Light"/>
                <w:bCs/>
                <w:color w:val="000000"/>
                <w:kern w:val="36"/>
                <w:lang w:val="en-US" w:eastAsia="en-DE"/>
              </w:rPr>
              <w:t>0.72</w:t>
            </w:r>
            <w:bookmarkEnd w:id="158"/>
          </w:p>
        </w:tc>
      </w:tr>
      <w:tr w:rsidR="007E3A7D" w:rsidRPr="009A2F30" w14:paraId="58C6D8CF" w14:textId="77777777" w:rsidTr="00B66DD2">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999" w:type="dxa"/>
          </w:tcPr>
          <w:p w14:paraId="26D57937"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59" w:name="_Toc16453117"/>
            <w:r w:rsidRPr="009A2F30">
              <w:rPr>
                <w:rFonts w:eastAsia="Times New Roman" w:cs="Calibri Light"/>
                <w:b w:val="0"/>
                <w:bCs w:val="0"/>
                <w:color w:val="000000"/>
                <w:kern w:val="36"/>
                <w:lang w:val="en-US" w:eastAsia="en-DE"/>
              </w:rPr>
              <w:t>Protests</w:t>
            </w:r>
            <w:bookmarkEnd w:id="159"/>
          </w:p>
        </w:tc>
        <w:tc>
          <w:tcPr>
            <w:tcW w:w="1951" w:type="dxa"/>
          </w:tcPr>
          <w:p w14:paraId="66980BB2"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60" w:name="_Toc16453118"/>
            <w:r w:rsidRPr="009A2F30">
              <w:rPr>
                <w:rFonts w:eastAsia="Times New Roman" w:cs="Calibri Light"/>
                <w:bCs/>
                <w:color w:val="000000"/>
                <w:kern w:val="36"/>
                <w:lang w:val="en-US" w:eastAsia="en-DE"/>
              </w:rPr>
              <w:t>4</w:t>
            </w:r>
            <w:bookmarkEnd w:id="160"/>
          </w:p>
        </w:tc>
        <w:tc>
          <w:tcPr>
            <w:tcW w:w="1946" w:type="dxa"/>
          </w:tcPr>
          <w:p w14:paraId="720587E6"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61" w:name="_Toc16453119"/>
            <w:r w:rsidRPr="009A2F30">
              <w:rPr>
                <w:rFonts w:eastAsia="Times New Roman" w:cs="Calibri Light"/>
                <w:bCs/>
                <w:color w:val="000000"/>
                <w:kern w:val="36"/>
                <w:lang w:val="en-US" w:eastAsia="en-DE"/>
              </w:rPr>
              <w:t>0.14</w:t>
            </w:r>
            <w:bookmarkEnd w:id="161"/>
          </w:p>
        </w:tc>
        <w:tc>
          <w:tcPr>
            <w:tcW w:w="1915" w:type="dxa"/>
          </w:tcPr>
          <w:p w14:paraId="593B7365"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62" w:name="_Toc16453120"/>
            <w:r w:rsidRPr="009A2F30">
              <w:rPr>
                <w:rFonts w:eastAsia="Times New Roman" w:cs="Calibri Light"/>
                <w:bCs/>
                <w:color w:val="000000"/>
                <w:kern w:val="36"/>
                <w:lang w:val="en-US" w:eastAsia="en-DE"/>
              </w:rPr>
              <w:t>0.00</w:t>
            </w:r>
            <w:bookmarkEnd w:id="162"/>
          </w:p>
        </w:tc>
      </w:tr>
      <w:tr w:rsidR="007E3A7D" w:rsidRPr="009A2F30" w14:paraId="44D91357" w14:textId="77777777" w:rsidTr="00B66DD2">
        <w:trPr>
          <w:trHeight w:val="235"/>
        </w:trPr>
        <w:tc>
          <w:tcPr>
            <w:cnfStyle w:val="001000000000" w:firstRow="0" w:lastRow="0" w:firstColumn="1" w:lastColumn="0" w:oddVBand="0" w:evenVBand="0" w:oddHBand="0" w:evenHBand="0" w:firstRowFirstColumn="0" w:firstRowLastColumn="0" w:lastRowFirstColumn="0" w:lastRowLastColumn="0"/>
            <w:tcW w:w="1999" w:type="dxa"/>
          </w:tcPr>
          <w:p w14:paraId="5F786559"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63" w:name="_Toc16453121"/>
            <w:r w:rsidRPr="009A2F30">
              <w:rPr>
                <w:rFonts w:eastAsia="Times New Roman" w:cs="Calibri Light"/>
                <w:b w:val="0"/>
                <w:bCs w:val="0"/>
                <w:color w:val="000000"/>
                <w:kern w:val="36"/>
                <w:lang w:val="en-US" w:eastAsia="en-DE"/>
              </w:rPr>
              <w:t>Crisis JST</w:t>
            </w:r>
            <w:bookmarkEnd w:id="163"/>
          </w:p>
        </w:tc>
        <w:tc>
          <w:tcPr>
            <w:tcW w:w="1951" w:type="dxa"/>
          </w:tcPr>
          <w:p w14:paraId="28D4F39B"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64" w:name="_Toc16453122"/>
            <w:r w:rsidRPr="009A2F30">
              <w:rPr>
                <w:rFonts w:eastAsia="Times New Roman" w:cs="Calibri Light"/>
                <w:bCs/>
                <w:color w:val="000000"/>
                <w:kern w:val="36"/>
                <w:lang w:val="en-US" w:eastAsia="en-DE"/>
              </w:rPr>
              <w:t>5</w:t>
            </w:r>
            <w:bookmarkEnd w:id="164"/>
          </w:p>
        </w:tc>
        <w:tc>
          <w:tcPr>
            <w:tcW w:w="1946" w:type="dxa"/>
          </w:tcPr>
          <w:p w14:paraId="0C9246D8"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65" w:name="_Toc16453123"/>
            <w:r w:rsidRPr="009A2F30">
              <w:rPr>
                <w:rFonts w:eastAsia="Times New Roman" w:cs="Calibri Light"/>
                <w:bCs/>
                <w:color w:val="000000"/>
                <w:kern w:val="36"/>
                <w:lang w:val="en-US" w:eastAsia="en-DE"/>
              </w:rPr>
              <w:t>0.0</w:t>
            </w:r>
            <w:bookmarkEnd w:id="165"/>
          </w:p>
        </w:tc>
        <w:tc>
          <w:tcPr>
            <w:tcW w:w="1915" w:type="dxa"/>
          </w:tcPr>
          <w:p w14:paraId="62B49586"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66" w:name="_Toc16453124"/>
            <w:r w:rsidRPr="009A2F30">
              <w:rPr>
                <w:rFonts w:eastAsia="Times New Roman" w:cs="Calibri Light"/>
                <w:bCs/>
                <w:color w:val="000000"/>
                <w:kern w:val="36"/>
                <w:lang w:val="en-US" w:eastAsia="en-DE"/>
              </w:rPr>
              <w:t>0.00</w:t>
            </w:r>
            <w:bookmarkEnd w:id="166"/>
          </w:p>
        </w:tc>
      </w:tr>
      <w:tr w:rsidR="007E3A7D" w:rsidRPr="009A2F30" w14:paraId="3F7A5383" w14:textId="77777777" w:rsidTr="00B66DD2">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999" w:type="dxa"/>
          </w:tcPr>
          <w:p w14:paraId="56C7CC64"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67" w:name="_Toc16453125"/>
            <w:r w:rsidRPr="009A2F30">
              <w:rPr>
                <w:rFonts w:eastAsia="Times New Roman" w:cs="Calibri Light"/>
                <w:b w:val="0"/>
                <w:bCs w:val="0"/>
                <w:color w:val="000000"/>
                <w:kern w:val="36"/>
                <w:lang w:val="en-US" w:eastAsia="en-DE"/>
              </w:rPr>
              <w:t>Turnover</w:t>
            </w:r>
            <w:bookmarkEnd w:id="167"/>
          </w:p>
        </w:tc>
        <w:tc>
          <w:tcPr>
            <w:tcW w:w="1951" w:type="dxa"/>
          </w:tcPr>
          <w:p w14:paraId="49F905B9"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68" w:name="_Toc16453126"/>
            <w:r w:rsidRPr="009A2F30">
              <w:rPr>
                <w:rFonts w:eastAsia="Times New Roman" w:cs="Calibri Light"/>
                <w:bCs/>
                <w:color w:val="000000"/>
                <w:kern w:val="36"/>
                <w:lang w:val="en-US" w:eastAsia="en-DE"/>
              </w:rPr>
              <w:t>6</w:t>
            </w:r>
            <w:bookmarkEnd w:id="168"/>
          </w:p>
        </w:tc>
        <w:tc>
          <w:tcPr>
            <w:tcW w:w="1946" w:type="dxa"/>
          </w:tcPr>
          <w:p w14:paraId="715D6B89"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69" w:name="_Toc16453127"/>
            <w:r w:rsidRPr="009A2F30">
              <w:rPr>
                <w:rFonts w:eastAsia="Times New Roman" w:cs="Calibri Light"/>
                <w:bCs/>
                <w:color w:val="000000"/>
                <w:kern w:val="36"/>
                <w:lang w:val="en-US" w:eastAsia="en-DE"/>
              </w:rPr>
              <w:t>0.07</w:t>
            </w:r>
            <w:bookmarkEnd w:id="169"/>
          </w:p>
        </w:tc>
        <w:tc>
          <w:tcPr>
            <w:tcW w:w="1915" w:type="dxa"/>
          </w:tcPr>
          <w:p w14:paraId="27F3651A"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70" w:name="_Toc16453128"/>
            <w:r w:rsidRPr="009A2F30">
              <w:rPr>
                <w:rFonts w:eastAsia="Times New Roman" w:cs="Calibri Light"/>
                <w:bCs/>
                <w:color w:val="000000"/>
                <w:kern w:val="36"/>
                <w:lang w:val="en-US" w:eastAsia="en-DE"/>
              </w:rPr>
              <w:t>0.03</w:t>
            </w:r>
            <w:bookmarkEnd w:id="170"/>
          </w:p>
        </w:tc>
      </w:tr>
      <w:tr w:rsidR="007E3A7D" w:rsidRPr="009A2F30" w14:paraId="4D652883" w14:textId="77777777" w:rsidTr="00B66DD2">
        <w:trPr>
          <w:trHeight w:val="235"/>
        </w:trPr>
        <w:tc>
          <w:tcPr>
            <w:cnfStyle w:val="001000000000" w:firstRow="0" w:lastRow="0" w:firstColumn="1" w:lastColumn="0" w:oddVBand="0" w:evenVBand="0" w:oddHBand="0" w:evenHBand="0" w:firstRowFirstColumn="0" w:firstRowLastColumn="0" w:lastRowFirstColumn="0" w:lastRowLastColumn="0"/>
            <w:tcW w:w="1999" w:type="dxa"/>
          </w:tcPr>
          <w:p w14:paraId="52E2A3DA"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71" w:name="_Toc16453129"/>
            <w:r w:rsidRPr="009A2F30">
              <w:rPr>
                <w:rFonts w:eastAsia="Times New Roman" w:cs="Calibri Light"/>
                <w:b w:val="0"/>
                <w:bCs w:val="0"/>
                <w:color w:val="000000"/>
                <w:kern w:val="36"/>
                <w:lang w:val="en-US" w:eastAsia="en-DE"/>
              </w:rPr>
              <w:t>Dictatorship</w:t>
            </w:r>
            <w:bookmarkEnd w:id="171"/>
          </w:p>
        </w:tc>
        <w:tc>
          <w:tcPr>
            <w:tcW w:w="1951" w:type="dxa"/>
          </w:tcPr>
          <w:p w14:paraId="5BB4C52D"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72" w:name="_Toc16453130"/>
            <w:r w:rsidRPr="009A2F30">
              <w:rPr>
                <w:rFonts w:eastAsia="Times New Roman" w:cs="Calibri Light"/>
                <w:bCs/>
                <w:color w:val="000000"/>
                <w:kern w:val="36"/>
                <w:lang w:val="en-US" w:eastAsia="en-DE"/>
              </w:rPr>
              <w:t>7</w:t>
            </w:r>
            <w:bookmarkEnd w:id="172"/>
          </w:p>
        </w:tc>
        <w:tc>
          <w:tcPr>
            <w:tcW w:w="1946" w:type="dxa"/>
          </w:tcPr>
          <w:p w14:paraId="40FD272A"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73" w:name="_Toc16453131"/>
            <w:r w:rsidRPr="009A2F30">
              <w:rPr>
                <w:rFonts w:eastAsia="Times New Roman" w:cs="Calibri Light"/>
                <w:bCs/>
                <w:color w:val="000000"/>
                <w:kern w:val="36"/>
                <w:lang w:val="en-US" w:eastAsia="en-DE"/>
              </w:rPr>
              <w:t>0.05</w:t>
            </w:r>
            <w:bookmarkEnd w:id="173"/>
          </w:p>
        </w:tc>
        <w:tc>
          <w:tcPr>
            <w:tcW w:w="1915" w:type="dxa"/>
          </w:tcPr>
          <w:p w14:paraId="4AD44B9A"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74" w:name="_Toc16453132"/>
            <w:r w:rsidRPr="009A2F30">
              <w:rPr>
                <w:rFonts w:eastAsia="Times New Roman" w:cs="Calibri Light"/>
                <w:bCs/>
                <w:color w:val="000000"/>
                <w:kern w:val="36"/>
                <w:lang w:val="en-US" w:eastAsia="en-DE"/>
              </w:rPr>
              <w:t>0.80</w:t>
            </w:r>
            <w:bookmarkEnd w:id="174"/>
          </w:p>
        </w:tc>
      </w:tr>
      <w:tr w:rsidR="007E3A7D" w:rsidRPr="009A2F30" w14:paraId="2BC32192" w14:textId="77777777" w:rsidTr="00B66DD2">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999" w:type="dxa"/>
          </w:tcPr>
          <w:p w14:paraId="3CD01410"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75" w:name="_Toc16453133"/>
            <w:r w:rsidRPr="009A2F30">
              <w:rPr>
                <w:rFonts w:eastAsia="Times New Roman" w:cs="Calibri Light"/>
                <w:b w:val="0"/>
                <w:bCs w:val="0"/>
                <w:color w:val="000000"/>
                <w:kern w:val="36"/>
                <w:lang w:val="en-US" w:eastAsia="en-DE"/>
              </w:rPr>
              <w:t>Riots Deviation</w:t>
            </w:r>
            <w:bookmarkEnd w:id="175"/>
          </w:p>
        </w:tc>
        <w:tc>
          <w:tcPr>
            <w:tcW w:w="1951" w:type="dxa"/>
          </w:tcPr>
          <w:p w14:paraId="159E87ED"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76" w:name="_Toc16453134"/>
            <w:r w:rsidRPr="009A2F30">
              <w:rPr>
                <w:rFonts w:eastAsia="Times New Roman" w:cs="Calibri Light"/>
                <w:bCs/>
                <w:color w:val="000000"/>
                <w:kern w:val="36"/>
                <w:lang w:val="en-US" w:eastAsia="en-DE"/>
              </w:rPr>
              <w:t>8</w:t>
            </w:r>
            <w:bookmarkEnd w:id="176"/>
          </w:p>
        </w:tc>
        <w:tc>
          <w:tcPr>
            <w:tcW w:w="1946" w:type="dxa"/>
          </w:tcPr>
          <w:p w14:paraId="7DD147F7"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77" w:name="_Toc16453135"/>
            <w:r w:rsidRPr="009A2F30">
              <w:rPr>
                <w:rFonts w:eastAsia="Times New Roman" w:cs="Calibri Light"/>
                <w:bCs/>
                <w:color w:val="000000"/>
                <w:kern w:val="36"/>
                <w:lang w:val="en-US" w:eastAsia="en-DE"/>
              </w:rPr>
              <w:t>0.22</w:t>
            </w:r>
            <w:bookmarkEnd w:id="177"/>
          </w:p>
        </w:tc>
        <w:tc>
          <w:tcPr>
            <w:tcW w:w="1915" w:type="dxa"/>
          </w:tcPr>
          <w:p w14:paraId="60C2C9C3"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78" w:name="_Toc16453136"/>
            <w:r w:rsidRPr="009A2F30">
              <w:rPr>
                <w:rFonts w:eastAsia="Times New Roman" w:cs="Calibri Light"/>
                <w:bCs/>
                <w:color w:val="000000"/>
                <w:kern w:val="36"/>
                <w:lang w:val="en-US" w:eastAsia="en-DE"/>
              </w:rPr>
              <w:t>0.00</w:t>
            </w:r>
            <w:bookmarkEnd w:id="178"/>
          </w:p>
        </w:tc>
      </w:tr>
    </w:tbl>
    <w:p w14:paraId="279E340F" w14:textId="77777777" w:rsidR="007E3A7D" w:rsidRPr="009A2F30" w:rsidRDefault="007E3A7D" w:rsidP="0077472A">
      <w:pPr>
        <w:pStyle w:val="Heading4"/>
        <w:rPr>
          <w:rFonts w:eastAsia="Times New Roman"/>
          <w:lang w:val="en-US" w:eastAsia="en-DE"/>
        </w:rPr>
      </w:pPr>
      <w:r w:rsidRPr="009A2F30">
        <w:rPr>
          <w:rFonts w:eastAsia="Times New Roman"/>
          <w:lang w:val="en-US" w:eastAsia="en-DE"/>
        </w:rPr>
        <w:t>Predictors:</w:t>
      </w:r>
    </w:p>
    <w:p w14:paraId="7B3FFCD6" w14:textId="77777777" w:rsidR="007E3A7D" w:rsidRPr="009A2F30" w:rsidRDefault="007E3A7D" w:rsidP="007E3A7D">
      <w:pPr>
        <w:shd w:val="clear" w:color="auto" w:fill="FFFFFF"/>
        <w:spacing w:before="129" w:after="0" w:line="240" w:lineRule="auto"/>
        <w:ind w:left="360"/>
        <w:outlineLvl w:val="0"/>
        <w:rPr>
          <w:rFonts w:eastAsia="Times New Roman" w:cs="Calibri Light"/>
          <w:bCs/>
          <w:color w:val="000000"/>
          <w:kern w:val="36"/>
          <w:lang w:val="en-US" w:eastAsia="en-DE"/>
        </w:rPr>
      </w:pPr>
      <w:bookmarkStart w:id="179" w:name="_Toc16453137"/>
      <w:r w:rsidRPr="009A2F30">
        <w:rPr>
          <w:rFonts w:eastAsia="Times New Roman" w:cs="Calibri Light"/>
          <w:bCs/>
          <w:color w:val="000000"/>
          <w:kern w:val="36"/>
          <w:lang w:val="en-US" w:eastAsia="en-DE"/>
        </w:rPr>
        <w:t>Right</w:t>
      </w:r>
      <w:bookmarkEnd w:id="179"/>
    </w:p>
    <w:p w14:paraId="60D39254" w14:textId="77777777" w:rsidR="007E3A7D" w:rsidRPr="009A2F30" w:rsidRDefault="007E3A7D" w:rsidP="007E3A7D">
      <w:pPr>
        <w:shd w:val="clear" w:color="auto" w:fill="FFFFFF"/>
        <w:spacing w:before="129" w:after="0" w:line="240" w:lineRule="auto"/>
        <w:ind w:left="360"/>
        <w:outlineLvl w:val="0"/>
        <w:rPr>
          <w:rFonts w:eastAsia="Times New Roman" w:cs="Calibri Light"/>
          <w:bCs/>
          <w:color w:val="000000"/>
          <w:kern w:val="36"/>
          <w:lang w:val="en-US" w:eastAsia="en-DE"/>
        </w:rPr>
      </w:pPr>
      <w:bookmarkStart w:id="180" w:name="_Toc16453138"/>
      <w:r w:rsidRPr="009A2F30">
        <w:rPr>
          <w:rFonts w:eastAsia="Times New Roman" w:cs="Calibri Light"/>
          <w:bCs/>
          <w:color w:val="000000"/>
          <w:kern w:val="36"/>
          <w:lang w:val="en-US" w:eastAsia="en-DE"/>
        </w:rPr>
        <w:t>Extremists</w:t>
      </w:r>
      <w:bookmarkEnd w:id="180"/>
    </w:p>
    <w:p w14:paraId="64831CD4" w14:textId="3A75C85E" w:rsidR="007E3A7D" w:rsidRPr="009A2F30" w:rsidRDefault="007E3A7D" w:rsidP="00B66DD2">
      <w:pPr>
        <w:shd w:val="clear" w:color="auto" w:fill="FFFFFF"/>
        <w:spacing w:before="129" w:after="0" w:line="240" w:lineRule="auto"/>
        <w:ind w:left="360"/>
        <w:outlineLvl w:val="0"/>
        <w:rPr>
          <w:rFonts w:eastAsia="Times New Roman" w:cs="Calibri Light"/>
          <w:bCs/>
          <w:color w:val="000000"/>
          <w:kern w:val="36"/>
          <w:lang w:val="en-US" w:eastAsia="en-DE"/>
        </w:rPr>
      </w:pPr>
      <w:bookmarkStart w:id="181" w:name="_Toc16453139"/>
      <w:r w:rsidRPr="009A2F30">
        <w:rPr>
          <w:rFonts w:eastAsia="Times New Roman" w:cs="Calibri Light"/>
          <w:bCs/>
          <w:color w:val="000000"/>
          <w:kern w:val="36"/>
          <w:lang w:val="en-US" w:eastAsia="en-DE"/>
        </w:rPr>
        <w:t>Dictatorship</w:t>
      </w:r>
      <w:bookmarkEnd w:id="181"/>
    </w:p>
    <w:p w14:paraId="14F5D1E7" w14:textId="28BC4A11" w:rsidR="007E3A7D" w:rsidRPr="009A2F30" w:rsidRDefault="007E3A7D" w:rsidP="002015A3">
      <w:pPr>
        <w:pStyle w:val="Heading3"/>
        <w:rPr>
          <w:rFonts w:eastAsia="Times New Roman"/>
          <w:lang w:val="en-US" w:eastAsia="en-DE"/>
        </w:rPr>
      </w:pPr>
      <w:bookmarkStart w:id="182" w:name="_Toc16453140"/>
      <w:r w:rsidRPr="009A2F30">
        <w:rPr>
          <w:rFonts w:eastAsia="Times New Roman"/>
          <w:lang w:val="en-US" w:eastAsia="en-DE"/>
        </w:rPr>
        <w:t>Model Evaluation after Feature Selection:</w:t>
      </w:r>
      <w:bookmarkEnd w:id="182"/>
    </w:p>
    <w:p w14:paraId="5FD4638B" w14:textId="17FC8835"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83" w:name="_Toc16453141"/>
      <w:r w:rsidRPr="009A2F30">
        <w:rPr>
          <w:rFonts w:eastAsia="Times New Roman" w:cs="Calibri Light"/>
          <w:bCs/>
          <w:color w:val="000000"/>
          <w:kern w:val="36"/>
          <w:lang w:val="en-US" w:eastAsia="en-DE"/>
        </w:rPr>
        <w:t>Table 3.3 Mean absolute error values of respective algorithms are:</w:t>
      </w:r>
      <w:bookmarkEnd w:id="183"/>
    </w:p>
    <w:tbl>
      <w:tblPr>
        <w:tblStyle w:val="PlainTable1"/>
        <w:tblW w:w="0" w:type="auto"/>
        <w:tblLook w:val="04A0" w:firstRow="1" w:lastRow="0" w:firstColumn="1" w:lastColumn="0" w:noHBand="0" w:noVBand="1"/>
      </w:tblPr>
      <w:tblGrid>
        <w:gridCol w:w="4172"/>
        <w:gridCol w:w="4151"/>
      </w:tblGrid>
      <w:tr w:rsidR="007E3A7D" w:rsidRPr="009A2F30" w14:paraId="57482708" w14:textId="77777777" w:rsidTr="000037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1FBBCEF"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84" w:name="_Toc16453142"/>
            <w:r w:rsidRPr="009A2F30">
              <w:rPr>
                <w:rFonts w:eastAsia="Times New Roman" w:cs="Calibri Light"/>
                <w:b w:val="0"/>
                <w:bCs w:val="0"/>
                <w:color w:val="000000"/>
                <w:kern w:val="36"/>
                <w:lang w:val="en-US" w:eastAsia="en-DE"/>
              </w:rPr>
              <w:t>Algorithm</w:t>
            </w:r>
            <w:bookmarkEnd w:id="184"/>
          </w:p>
        </w:tc>
        <w:tc>
          <w:tcPr>
            <w:tcW w:w="4508" w:type="dxa"/>
          </w:tcPr>
          <w:p w14:paraId="618C1D2D" w14:textId="77777777" w:rsidR="007E3A7D" w:rsidRPr="009A2F30" w:rsidRDefault="007E3A7D" w:rsidP="000037B2">
            <w:pPr>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Calibri Light"/>
                <w:b w:val="0"/>
                <w:bCs w:val="0"/>
                <w:color w:val="000000"/>
                <w:kern w:val="36"/>
                <w:lang w:val="en-US" w:eastAsia="en-DE"/>
              </w:rPr>
            </w:pPr>
            <w:bookmarkStart w:id="185" w:name="_Toc16453143"/>
            <w:r w:rsidRPr="009A2F30">
              <w:rPr>
                <w:rFonts w:eastAsia="Times New Roman" w:cs="Calibri Light"/>
                <w:b w:val="0"/>
                <w:bCs w:val="0"/>
                <w:color w:val="000000"/>
                <w:kern w:val="36"/>
                <w:lang w:val="en-US" w:eastAsia="en-DE"/>
              </w:rPr>
              <w:t>Mean absolute error</w:t>
            </w:r>
            <w:bookmarkEnd w:id="185"/>
          </w:p>
        </w:tc>
      </w:tr>
      <w:tr w:rsidR="007E3A7D" w:rsidRPr="009A2F30" w14:paraId="0053D15C" w14:textId="77777777" w:rsidTr="0000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060E3607"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86" w:name="_Toc16453144"/>
            <w:r w:rsidRPr="009A2F30">
              <w:rPr>
                <w:rFonts w:eastAsia="Times New Roman" w:cs="Calibri Light"/>
                <w:b w:val="0"/>
                <w:bCs w:val="0"/>
                <w:color w:val="000000"/>
                <w:kern w:val="36"/>
                <w:lang w:val="en-GB" w:eastAsia="en-DE"/>
              </w:rPr>
              <w:t>Linear Regression</w:t>
            </w:r>
            <w:bookmarkEnd w:id="186"/>
          </w:p>
        </w:tc>
        <w:tc>
          <w:tcPr>
            <w:tcW w:w="4508" w:type="dxa"/>
          </w:tcPr>
          <w:p w14:paraId="6A3B4F08"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87" w:name="_Toc16453145"/>
            <w:r w:rsidRPr="009A2F30">
              <w:rPr>
                <w:rFonts w:eastAsia="Times New Roman" w:cs="Calibri Light"/>
                <w:bCs/>
                <w:color w:val="000000"/>
                <w:kern w:val="36"/>
                <w:lang w:val="en-US" w:eastAsia="en-DE"/>
              </w:rPr>
              <w:t>8.11</w:t>
            </w:r>
            <w:bookmarkEnd w:id="187"/>
          </w:p>
        </w:tc>
      </w:tr>
      <w:tr w:rsidR="007E3A7D" w:rsidRPr="009A2F30" w14:paraId="4B17E05E" w14:textId="77777777" w:rsidTr="000037B2">
        <w:tc>
          <w:tcPr>
            <w:cnfStyle w:val="001000000000" w:firstRow="0" w:lastRow="0" w:firstColumn="1" w:lastColumn="0" w:oddVBand="0" w:evenVBand="0" w:oddHBand="0" w:evenHBand="0" w:firstRowFirstColumn="0" w:firstRowLastColumn="0" w:lastRowFirstColumn="0" w:lastRowLastColumn="0"/>
            <w:tcW w:w="4508" w:type="dxa"/>
          </w:tcPr>
          <w:p w14:paraId="2A9355AB"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88" w:name="_Toc16453146"/>
            <w:r w:rsidRPr="009A2F30">
              <w:rPr>
                <w:rFonts w:eastAsia="Times New Roman" w:cs="Calibri Light"/>
                <w:b w:val="0"/>
                <w:bCs w:val="0"/>
                <w:color w:val="000000"/>
                <w:kern w:val="36"/>
                <w:lang w:val="en-GB" w:eastAsia="en-DE"/>
              </w:rPr>
              <w:t>Decision Tree Regressor</w:t>
            </w:r>
            <w:bookmarkEnd w:id="188"/>
            <w:r w:rsidRPr="009A2F30">
              <w:rPr>
                <w:rFonts w:eastAsia="Times New Roman" w:cs="Calibri Light"/>
                <w:b w:val="0"/>
                <w:bCs w:val="0"/>
                <w:color w:val="000000"/>
                <w:kern w:val="36"/>
                <w:lang w:val="en-GB" w:eastAsia="en-DE"/>
              </w:rPr>
              <w:tab/>
            </w:r>
          </w:p>
        </w:tc>
        <w:tc>
          <w:tcPr>
            <w:tcW w:w="4508" w:type="dxa"/>
          </w:tcPr>
          <w:p w14:paraId="714A5125"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89" w:name="_Toc16453147"/>
            <w:r w:rsidRPr="009A2F30">
              <w:rPr>
                <w:rFonts w:eastAsia="Times New Roman" w:cs="Calibri Light"/>
                <w:bCs/>
                <w:color w:val="000000"/>
                <w:kern w:val="36"/>
                <w:lang w:val="en-US" w:eastAsia="en-DE"/>
              </w:rPr>
              <w:t>2.95</w:t>
            </w:r>
            <w:bookmarkEnd w:id="189"/>
          </w:p>
        </w:tc>
      </w:tr>
      <w:tr w:rsidR="007E3A7D" w:rsidRPr="009A2F30" w14:paraId="7595E72A" w14:textId="77777777" w:rsidTr="0000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E074D96"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90" w:name="_Toc16453148"/>
            <w:r w:rsidRPr="009A2F30">
              <w:rPr>
                <w:rFonts w:eastAsia="Times New Roman" w:cs="Calibri Light"/>
                <w:b w:val="0"/>
                <w:bCs w:val="0"/>
                <w:color w:val="000000"/>
                <w:kern w:val="36"/>
                <w:lang w:val="en-GB" w:eastAsia="en-DE"/>
              </w:rPr>
              <w:lastRenderedPageBreak/>
              <w:t>Gaussian Process Regressor</w:t>
            </w:r>
            <w:bookmarkEnd w:id="190"/>
          </w:p>
        </w:tc>
        <w:tc>
          <w:tcPr>
            <w:tcW w:w="4508" w:type="dxa"/>
          </w:tcPr>
          <w:p w14:paraId="293872B9" w14:textId="77777777" w:rsidR="007E3A7D" w:rsidRPr="009A2F30" w:rsidRDefault="007E3A7D" w:rsidP="000037B2">
            <w:pPr>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Calibri Light"/>
                <w:bCs/>
                <w:color w:val="000000"/>
                <w:kern w:val="36"/>
                <w:lang w:val="en-US" w:eastAsia="en-DE"/>
              </w:rPr>
            </w:pPr>
            <w:bookmarkStart w:id="191" w:name="_Toc16453149"/>
            <w:r w:rsidRPr="009A2F30">
              <w:rPr>
                <w:rFonts w:eastAsia="Times New Roman" w:cs="Calibri Light"/>
                <w:bCs/>
                <w:color w:val="000000"/>
                <w:kern w:val="36"/>
                <w:lang w:val="en-US" w:eastAsia="en-DE"/>
              </w:rPr>
              <w:t>10.79</w:t>
            </w:r>
            <w:bookmarkEnd w:id="191"/>
          </w:p>
        </w:tc>
      </w:tr>
      <w:tr w:rsidR="007E3A7D" w:rsidRPr="009A2F30" w14:paraId="2DAAD15F" w14:textId="77777777" w:rsidTr="000037B2">
        <w:tc>
          <w:tcPr>
            <w:cnfStyle w:val="001000000000" w:firstRow="0" w:lastRow="0" w:firstColumn="1" w:lastColumn="0" w:oddVBand="0" w:evenVBand="0" w:oddHBand="0" w:evenHBand="0" w:firstRowFirstColumn="0" w:firstRowLastColumn="0" w:lastRowFirstColumn="0" w:lastRowLastColumn="0"/>
            <w:tcW w:w="4508" w:type="dxa"/>
          </w:tcPr>
          <w:p w14:paraId="12D22CCC" w14:textId="77777777" w:rsidR="007E3A7D" w:rsidRPr="009A2F30" w:rsidRDefault="007E3A7D" w:rsidP="000037B2">
            <w:pPr>
              <w:spacing w:before="129"/>
              <w:outlineLvl w:val="0"/>
              <w:rPr>
                <w:rFonts w:eastAsia="Times New Roman" w:cs="Calibri Light"/>
                <w:b w:val="0"/>
                <w:bCs w:val="0"/>
                <w:color w:val="000000"/>
                <w:kern w:val="36"/>
                <w:lang w:val="en-US" w:eastAsia="en-DE"/>
              </w:rPr>
            </w:pPr>
            <w:bookmarkStart w:id="192" w:name="_Toc16453150"/>
            <w:r w:rsidRPr="009A2F30">
              <w:rPr>
                <w:rFonts w:eastAsia="Times New Roman" w:cs="Calibri Light"/>
                <w:b w:val="0"/>
                <w:bCs w:val="0"/>
                <w:color w:val="000000"/>
                <w:kern w:val="36"/>
                <w:lang w:val="en-GB" w:eastAsia="en-DE"/>
              </w:rPr>
              <w:t>Random Forest Regressor</w:t>
            </w:r>
            <w:bookmarkEnd w:id="192"/>
          </w:p>
        </w:tc>
        <w:tc>
          <w:tcPr>
            <w:tcW w:w="4508" w:type="dxa"/>
          </w:tcPr>
          <w:p w14:paraId="240D4F60" w14:textId="77777777" w:rsidR="007E3A7D" w:rsidRPr="009A2F30" w:rsidRDefault="007E3A7D" w:rsidP="000037B2">
            <w:pPr>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Calibri Light"/>
                <w:bCs/>
                <w:color w:val="000000"/>
                <w:kern w:val="36"/>
                <w:lang w:val="en-US" w:eastAsia="en-DE"/>
              </w:rPr>
            </w:pPr>
            <w:bookmarkStart w:id="193" w:name="_Toc16453151"/>
            <w:r w:rsidRPr="009A2F30">
              <w:rPr>
                <w:rFonts w:eastAsia="Times New Roman" w:cs="Calibri Light"/>
                <w:bCs/>
                <w:color w:val="000000"/>
                <w:kern w:val="36"/>
                <w:lang w:val="en-US" w:eastAsia="en-DE"/>
              </w:rPr>
              <w:t>4.15</w:t>
            </w:r>
            <w:bookmarkEnd w:id="193"/>
          </w:p>
        </w:tc>
      </w:tr>
    </w:tbl>
    <w:p w14:paraId="0D2EE588" w14:textId="7777777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p>
    <w:p w14:paraId="5B2858D6" w14:textId="77777777" w:rsidR="007E3A7D" w:rsidRPr="009A2F30" w:rsidRDefault="007E3A7D" w:rsidP="007E3A7D">
      <w:pPr>
        <w:shd w:val="clear" w:color="auto" w:fill="FFFFFF"/>
        <w:spacing w:before="129" w:after="0" w:line="240" w:lineRule="auto"/>
        <w:outlineLvl w:val="0"/>
        <w:rPr>
          <w:rFonts w:eastAsia="Times New Roman" w:cs="Calibri Light"/>
          <w:bCs/>
          <w:color w:val="000000"/>
          <w:kern w:val="36"/>
          <w:lang w:val="en-US" w:eastAsia="en-DE"/>
        </w:rPr>
      </w:pPr>
      <w:bookmarkStart w:id="194" w:name="_Toc16453152"/>
      <w:r w:rsidRPr="009A2F30">
        <w:rPr>
          <w:rFonts w:cs="Calibri Light"/>
          <w:noProof/>
        </w:rPr>
        <w:drawing>
          <wp:inline distT="0" distB="0" distL="0" distR="0" wp14:anchorId="5A18D23C" wp14:editId="48BB37D8">
            <wp:extent cx="4638675" cy="3284431"/>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78662" cy="3312744"/>
                    </a:xfrm>
                    <a:prstGeom prst="rect">
                      <a:avLst/>
                    </a:prstGeom>
                    <a:noFill/>
                    <a:ln>
                      <a:noFill/>
                    </a:ln>
                  </pic:spPr>
                </pic:pic>
              </a:graphicData>
            </a:graphic>
          </wp:inline>
        </w:drawing>
      </w:r>
      <w:bookmarkEnd w:id="194"/>
    </w:p>
    <w:p w14:paraId="35E5000E" w14:textId="77777777" w:rsidR="007E3A7D" w:rsidRPr="009A2F30" w:rsidRDefault="007E3A7D" w:rsidP="002765DD">
      <w:pPr>
        <w:shd w:val="clear" w:color="auto" w:fill="FFFFFF"/>
        <w:tabs>
          <w:tab w:val="left" w:pos="1485"/>
        </w:tabs>
        <w:spacing w:before="129" w:after="0" w:line="240" w:lineRule="auto"/>
        <w:outlineLvl w:val="0"/>
        <w:rPr>
          <w:rFonts w:eastAsia="Times New Roman" w:cs="Calibri Light"/>
          <w:bCs/>
          <w:color w:val="000000"/>
          <w:kern w:val="36"/>
          <w:lang w:val="en-US" w:eastAsia="en-DE"/>
        </w:rPr>
      </w:pPr>
      <w:bookmarkStart w:id="195" w:name="_Toc16453153"/>
      <w:r w:rsidRPr="009A2F30">
        <w:rPr>
          <w:rFonts w:eastAsia="Times New Roman" w:cs="Calibri Light"/>
          <w:bCs/>
          <w:color w:val="000000"/>
          <w:kern w:val="36"/>
          <w:lang w:val="en-US" w:eastAsia="en-DE"/>
        </w:rPr>
        <w:t>Figure 3.2</w:t>
      </w:r>
      <w:bookmarkEnd w:id="195"/>
    </w:p>
    <w:p w14:paraId="08406C51" w14:textId="015C03AF" w:rsidR="007E3A7D" w:rsidRPr="009A2F30" w:rsidRDefault="007E3A7D" w:rsidP="002765DD">
      <w:pPr>
        <w:shd w:val="clear" w:color="auto" w:fill="FFFFFF"/>
        <w:spacing w:before="129" w:after="0" w:line="240" w:lineRule="auto"/>
        <w:outlineLvl w:val="0"/>
        <w:rPr>
          <w:rFonts w:eastAsia="Times New Roman" w:cs="Calibri Light"/>
          <w:bCs/>
          <w:color w:val="000000"/>
          <w:kern w:val="36"/>
          <w:lang w:val="en-US" w:eastAsia="en-DE"/>
        </w:rPr>
      </w:pPr>
      <w:bookmarkStart w:id="196" w:name="_Toc16453154"/>
      <w:r w:rsidRPr="009A2F30">
        <w:rPr>
          <w:rFonts w:eastAsia="Times New Roman" w:cs="Calibri Light"/>
          <w:bCs/>
          <w:color w:val="000000"/>
          <w:kern w:val="36"/>
          <w:lang w:val="en-US" w:eastAsia="en-DE"/>
        </w:rPr>
        <w:t>This table is a bar plot of Mean absolute error of 4 different regressor algorithms after feature</w:t>
      </w:r>
      <w:r w:rsidR="002765DD">
        <w:rPr>
          <w:rFonts w:eastAsia="Times New Roman" w:cs="Calibri Light"/>
          <w:bCs/>
          <w:color w:val="000000"/>
          <w:kern w:val="36"/>
          <w:lang w:val="en-US" w:eastAsia="en-DE"/>
        </w:rPr>
        <w:t xml:space="preserve"> </w:t>
      </w:r>
      <w:r w:rsidRPr="009A2F30">
        <w:rPr>
          <w:rFonts w:eastAsia="Times New Roman" w:cs="Calibri Light"/>
          <w:bCs/>
          <w:color w:val="000000"/>
          <w:kern w:val="36"/>
          <w:lang w:val="en-US" w:eastAsia="en-DE"/>
        </w:rPr>
        <w:t>selection to show the difference in their performance to predict the real value.</w:t>
      </w:r>
      <w:bookmarkEnd w:id="196"/>
    </w:p>
    <w:p w14:paraId="2A882290" w14:textId="4F64C4D4" w:rsidR="007E3A7D" w:rsidRPr="009A2F30" w:rsidRDefault="007E3A7D" w:rsidP="002015A3">
      <w:pPr>
        <w:pStyle w:val="Heading3"/>
        <w:rPr>
          <w:rFonts w:eastAsia="Times New Roman"/>
          <w:lang w:val="en-GB" w:eastAsia="en-DE"/>
        </w:rPr>
      </w:pPr>
      <w:bookmarkStart w:id="197" w:name="_Toc16453155"/>
      <w:r w:rsidRPr="009A2F30">
        <w:rPr>
          <w:rFonts w:eastAsia="Times New Roman"/>
          <w:lang w:val="en-GB" w:eastAsia="en-DE"/>
        </w:rPr>
        <w:t>Results:</w:t>
      </w:r>
      <w:bookmarkEnd w:id="197"/>
    </w:p>
    <w:p w14:paraId="79E404DC" w14:textId="2128F1CB" w:rsidR="001045AA" w:rsidRPr="009A2F30" w:rsidRDefault="007E3A7D" w:rsidP="00E21035">
      <w:pPr>
        <w:shd w:val="clear" w:color="auto" w:fill="FFFFFF"/>
        <w:tabs>
          <w:tab w:val="left" w:pos="1485"/>
        </w:tabs>
        <w:spacing w:before="129" w:after="0" w:line="240" w:lineRule="auto"/>
        <w:outlineLvl w:val="0"/>
        <w:rPr>
          <w:rFonts w:eastAsia="Times New Roman" w:cs="Calibri Light"/>
          <w:bCs/>
          <w:color w:val="000000"/>
          <w:kern w:val="36"/>
          <w:lang w:val="en-US" w:eastAsia="en-DE"/>
        </w:rPr>
      </w:pPr>
      <w:bookmarkStart w:id="198" w:name="_Toc16453156"/>
      <w:r w:rsidRPr="009A2F30">
        <w:rPr>
          <w:rFonts w:eastAsia="Times New Roman" w:cs="Calibri Light"/>
          <w:bCs/>
          <w:color w:val="000000"/>
          <w:kern w:val="36"/>
          <w:lang w:val="en-US" w:eastAsia="en-DE"/>
        </w:rPr>
        <w:t>To predict the number of oppositions vote we check different regression algorithm. Before feature Selection all these algorithms were giving comparatively large values of mean absolute error in the prediction. But after feature selection mean absolute error reduced. Decision Tree Algorithm gives the lowest value of error, so it is the best algorithm to find the result. Number of Opposition votes predicted from this conclusion will not be very accurate, but authorities can estimate the future situations of any country.</w:t>
      </w:r>
      <w:bookmarkEnd w:id="198"/>
      <w:r w:rsidRPr="009A2F30">
        <w:rPr>
          <w:rFonts w:eastAsia="Times New Roman" w:cs="Calibri Light"/>
          <w:bCs/>
          <w:color w:val="000000"/>
          <w:kern w:val="36"/>
          <w:lang w:val="en-US" w:eastAsia="en-DE"/>
        </w:rPr>
        <w:t xml:space="preserve"> </w:t>
      </w:r>
      <w:bookmarkEnd w:id="64"/>
    </w:p>
    <w:p w14:paraId="3F765CEF" w14:textId="44D8B88F" w:rsidR="00E21035" w:rsidRPr="009A2F30" w:rsidRDefault="00E21035" w:rsidP="00E21035">
      <w:pPr>
        <w:shd w:val="clear" w:color="auto" w:fill="FFFFFF"/>
        <w:tabs>
          <w:tab w:val="left" w:pos="1485"/>
        </w:tabs>
        <w:spacing w:before="129" w:after="0" w:line="240" w:lineRule="auto"/>
        <w:outlineLvl w:val="0"/>
        <w:rPr>
          <w:rFonts w:eastAsia="Times New Roman" w:cs="Calibri Light"/>
          <w:bCs/>
          <w:color w:val="000000"/>
          <w:kern w:val="36"/>
          <w:lang w:val="en-US" w:eastAsia="en-DE"/>
        </w:rPr>
      </w:pPr>
    </w:p>
    <w:p w14:paraId="577B27AF" w14:textId="6A4B2217" w:rsidR="00776C66" w:rsidRPr="009A2F30" w:rsidRDefault="00776C66" w:rsidP="002015A3">
      <w:pPr>
        <w:pStyle w:val="Heading2"/>
        <w:rPr>
          <w:lang w:val="en-GB"/>
        </w:rPr>
      </w:pPr>
      <w:bookmarkStart w:id="199" w:name="_Toc16453157"/>
      <w:bookmarkStart w:id="200" w:name="_Hlk16363089"/>
      <w:r w:rsidRPr="009A2F30">
        <w:rPr>
          <w:lang w:val="en-GB"/>
        </w:rPr>
        <w:t>Problem 4.</w:t>
      </w:r>
      <w:bookmarkEnd w:id="199"/>
      <w:r w:rsidR="002465AC">
        <w:rPr>
          <w:lang w:val="en-GB"/>
        </w:rPr>
        <w:t xml:space="preserve"> (AK)</w:t>
      </w:r>
      <w:r w:rsidRPr="009A2F30">
        <w:rPr>
          <w:lang w:val="en-GB"/>
        </w:rPr>
        <w:t xml:space="preserve"> </w:t>
      </w:r>
    </w:p>
    <w:p w14:paraId="7A49B26B" w14:textId="6614A54F" w:rsidR="00776C66" w:rsidRPr="009A2F30" w:rsidRDefault="00776C66" w:rsidP="00776C66">
      <w:pPr>
        <w:rPr>
          <w:rFonts w:cstheme="minorHAnsi"/>
          <w:lang w:val="en-GB"/>
        </w:rPr>
      </w:pPr>
      <w:bookmarkStart w:id="201" w:name="_Hlk15648301"/>
      <w:r w:rsidRPr="009A2F30">
        <w:rPr>
          <w:rFonts w:cstheme="minorHAnsi"/>
          <w:lang w:val="en-GB"/>
        </w:rPr>
        <w:t xml:space="preserve">Does GDP and protests have any effect on the economic as well as non-economic disasters? If yes than can we predict is there going to be any kind of disaster </w:t>
      </w:r>
      <w:proofErr w:type="gramStart"/>
      <w:r w:rsidRPr="009A2F30">
        <w:rPr>
          <w:rFonts w:cstheme="minorHAnsi"/>
          <w:lang w:val="en-GB"/>
        </w:rPr>
        <w:t>in the near future</w:t>
      </w:r>
      <w:proofErr w:type="gramEnd"/>
      <w:r w:rsidRPr="009A2F30">
        <w:rPr>
          <w:rFonts w:cstheme="minorHAnsi"/>
          <w:lang w:val="en-GB"/>
        </w:rPr>
        <w:t xml:space="preserve"> of the world.</w:t>
      </w:r>
      <w:bookmarkEnd w:id="201"/>
    </w:p>
    <w:p w14:paraId="784EA189" w14:textId="355DCB56" w:rsidR="00776C66" w:rsidRPr="009A2F30" w:rsidRDefault="00776C66" w:rsidP="002015A3">
      <w:pPr>
        <w:pStyle w:val="Heading3"/>
        <w:rPr>
          <w:rFonts w:eastAsia="Times New Roman"/>
          <w:lang w:val="en-GB" w:eastAsia="en-DE"/>
        </w:rPr>
      </w:pPr>
      <w:bookmarkStart w:id="202" w:name="_Toc16453158"/>
      <w:r w:rsidRPr="009A2F30">
        <w:rPr>
          <w:rFonts w:eastAsia="Times New Roman"/>
          <w:lang w:val="en-GB" w:eastAsia="en-DE"/>
        </w:rPr>
        <w:t>Explanation</w:t>
      </w:r>
      <w:bookmarkEnd w:id="202"/>
    </w:p>
    <w:p w14:paraId="13A74353" w14:textId="19CF28C8" w:rsidR="00776C66" w:rsidRPr="009A2F30" w:rsidRDefault="00776C66" w:rsidP="00776C66">
      <w:pPr>
        <w:shd w:val="clear" w:color="auto" w:fill="FFFFFF"/>
        <w:spacing w:before="129" w:after="0" w:line="240" w:lineRule="auto"/>
        <w:outlineLvl w:val="0"/>
        <w:rPr>
          <w:rFonts w:eastAsia="Times New Roman" w:cstheme="minorHAnsi"/>
          <w:bCs/>
          <w:color w:val="000000"/>
          <w:kern w:val="36"/>
          <w:lang w:val="en-US" w:eastAsia="en-DE"/>
        </w:rPr>
      </w:pPr>
      <w:bookmarkStart w:id="203" w:name="_Toc16453159"/>
      <w:r w:rsidRPr="009A2F30">
        <w:rPr>
          <w:rFonts w:eastAsia="Times New Roman" w:cstheme="minorHAnsi"/>
          <w:bCs/>
          <w:color w:val="000000"/>
          <w:kern w:val="36"/>
          <w:lang w:val="en-US" w:eastAsia="en-DE"/>
        </w:rPr>
        <w:lastRenderedPageBreak/>
        <w:t>Data set with both electoral and financial features of all 20 countries. Fill the missing values using median because the target feature is a discrete value with 0 and 1 so if we take the mean it will give result in float that will be a problem.</w:t>
      </w:r>
      <w:bookmarkEnd w:id="203"/>
    </w:p>
    <w:p w14:paraId="12CE8D5D" w14:textId="65E24AD5" w:rsidR="00776C66" w:rsidRPr="009A2F30" w:rsidRDefault="00776C66" w:rsidP="002015A3">
      <w:pPr>
        <w:pStyle w:val="Heading3"/>
        <w:rPr>
          <w:rFonts w:eastAsia="Times New Roman"/>
          <w:lang w:val="en-US" w:eastAsia="en-DE"/>
        </w:rPr>
      </w:pPr>
      <w:bookmarkStart w:id="204" w:name="_Toc16453160"/>
      <w:r w:rsidRPr="009A2F30">
        <w:rPr>
          <w:rFonts w:eastAsia="Times New Roman"/>
          <w:lang w:val="en-US" w:eastAsia="en-DE"/>
        </w:rPr>
        <w:t>Target Feature</w:t>
      </w:r>
      <w:bookmarkEnd w:id="204"/>
    </w:p>
    <w:p w14:paraId="1911E3D5" w14:textId="77777777" w:rsidR="00776C66" w:rsidRPr="009A2F30" w:rsidRDefault="00776C66" w:rsidP="00776C66">
      <w:pPr>
        <w:shd w:val="clear" w:color="auto" w:fill="FFFFFF"/>
        <w:spacing w:before="129" w:after="0" w:line="240" w:lineRule="auto"/>
        <w:outlineLvl w:val="0"/>
        <w:rPr>
          <w:rFonts w:eastAsia="Times New Roman" w:cstheme="minorHAnsi"/>
          <w:bCs/>
          <w:color w:val="000000"/>
          <w:kern w:val="36"/>
          <w:lang w:val="en-US" w:eastAsia="en-DE"/>
        </w:rPr>
      </w:pPr>
      <w:bookmarkStart w:id="205" w:name="_Toc16453161"/>
      <w:r w:rsidRPr="009A2F30">
        <w:rPr>
          <w:rFonts w:eastAsia="Times New Roman" w:cstheme="minorHAnsi"/>
          <w:bCs/>
          <w:color w:val="000000"/>
          <w:kern w:val="36"/>
          <w:lang w:val="en-US" w:eastAsia="en-DE"/>
        </w:rPr>
        <w:t>Financial Recession, Non-Financial Recession and Macro Economic Disaster (</w:t>
      </w:r>
      <w:proofErr w:type="spellStart"/>
      <w:r w:rsidRPr="009A2F30">
        <w:rPr>
          <w:rFonts w:eastAsia="Times New Roman" w:cstheme="minorHAnsi"/>
          <w:bCs/>
          <w:color w:val="000000"/>
          <w:kern w:val="36"/>
          <w:lang w:val="en-US" w:eastAsia="en-DE"/>
        </w:rPr>
        <w:t>pk_fin</w:t>
      </w:r>
      <w:proofErr w:type="spellEnd"/>
      <w:r w:rsidRPr="009A2F30">
        <w:rPr>
          <w:rFonts w:eastAsia="Times New Roman" w:cstheme="minorHAnsi"/>
          <w:bCs/>
          <w:color w:val="000000"/>
          <w:kern w:val="36"/>
          <w:lang w:val="en-US" w:eastAsia="en-DE"/>
        </w:rPr>
        <w:t xml:space="preserve">, </w:t>
      </w:r>
      <w:proofErr w:type="spellStart"/>
      <w:r w:rsidRPr="009A2F30">
        <w:rPr>
          <w:rFonts w:eastAsia="Times New Roman" w:cstheme="minorHAnsi"/>
          <w:bCs/>
          <w:color w:val="000000"/>
          <w:kern w:val="36"/>
          <w:lang w:val="en-US" w:eastAsia="en-DE"/>
        </w:rPr>
        <w:t>pk_norm</w:t>
      </w:r>
      <w:proofErr w:type="spellEnd"/>
      <w:r w:rsidRPr="009A2F30">
        <w:rPr>
          <w:rFonts w:eastAsia="Times New Roman" w:cstheme="minorHAnsi"/>
          <w:bCs/>
          <w:color w:val="000000"/>
          <w:kern w:val="36"/>
          <w:lang w:val="en-US" w:eastAsia="en-DE"/>
        </w:rPr>
        <w:t xml:space="preserve">, </w:t>
      </w:r>
      <w:proofErr w:type="spellStart"/>
      <w:r w:rsidRPr="009A2F30">
        <w:rPr>
          <w:rFonts w:eastAsia="Times New Roman" w:cstheme="minorHAnsi"/>
          <w:bCs/>
          <w:color w:val="000000"/>
          <w:kern w:val="36"/>
          <w:lang w:val="en-US" w:eastAsia="en-DE"/>
        </w:rPr>
        <w:t>pk_dis</w:t>
      </w:r>
      <w:proofErr w:type="spellEnd"/>
      <w:r w:rsidRPr="009A2F30">
        <w:rPr>
          <w:rFonts w:eastAsia="Times New Roman" w:cstheme="minorHAnsi"/>
          <w:bCs/>
          <w:color w:val="000000"/>
          <w:kern w:val="36"/>
          <w:lang w:val="en-US" w:eastAsia="en-DE"/>
        </w:rPr>
        <w:t>)</w:t>
      </w:r>
      <w:bookmarkEnd w:id="205"/>
    </w:p>
    <w:p w14:paraId="5E5E1AF3" w14:textId="77777777" w:rsidR="00776C66" w:rsidRPr="009A2F30" w:rsidRDefault="00776C66" w:rsidP="002015A3">
      <w:pPr>
        <w:pStyle w:val="Heading4"/>
        <w:rPr>
          <w:lang w:val="en-US" w:eastAsia="en-DE"/>
        </w:rPr>
      </w:pPr>
      <w:r w:rsidRPr="009A2F30">
        <w:rPr>
          <w:lang w:val="en-US" w:eastAsia="en-DE"/>
        </w:rPr>
        <w:t>Dimensionality Reduction:</w:t>
      </w:r>
    </w:p>
    <w:p w14:paraId="5B3CBB6F" w14:textId="77777777" w:rsidR="00776C66" w:rsidRPr="009A2F30" w:rsidRDefault="00776C66" w:rsidP="00776C66">
      <w:pPr>
        <w:shd w:val="clear" w:color="auto" w:fill="FFFFFF"/>
        <w:spacing w:before="129" w:after="0" w:line="240" w:lineRule="auto"/>
        <w:ind w:left="720"/>
        <w:outlineLvl w:val="0"/>
        <w:rPr>
          <w:rFonts w:eastAsia="Times New Roman" w:cstheme="minorHAnsi"/>
          <w:bCs/>
          <w:color w:val="000000"/>
          <w:kern w:val="36"/>
          <w:lang w:val="en-US" w:eastAsia="en-DE"/>
        </w:rPr>
      </w:pPr>
      <w:bookmarkStart w:id="206" w:name="_Toc16453162"/>
      <w:r w:rsidRPr="009A2F30">
        <w:rPr>
          <w:rFonts w:eastAsia="Times New Roman" w:cstheme="minorHAnsi"/>
          <w:bCs/>
          <w:color w:val="000000"/>
          <w:kern w:val="36"/>
          <w:lang w:val="en-US" w:eastAsia="en-DE"/>
        </w:rPr>
        <w:t xml:space="preserve">I take OR of these 3 target features and reduce these three columns into one target value to check if there is any of these recession/disasters in this year or </w:t>
      </w:r>
      <w:proofErr w:type="spellStart"/>
      <w:proofErr w:type="gramStart"/>
      <w:r w:rsidRPr="009A2F30">
        <w:rPr>
          <w:rFonts w:eastAsia="Times New Roman" w:cstheme="minorHAnsi"/>
          <w:bCs/>
          <w:color w:val="000000"/>
          <w:kern w:val="36"/>
          <w:lang w:val="en-US" w:eastAsia="en-DE"/>
        </w:rPr>
        <w:t>not.It</w:t>
      </w:r>
      <w:proofErr w:type="spellEnd"/>
      <w:proofErr w:type="gramEnd"/>
      <w:r w:rsidRPr="009A2F30">
        <w:rPr>
          <w:rFonts w:eastAsia="Times New Roman" w:cstheme="minorHAnsi"/>
          <w:bCs/>
          <w:color w:val="000000"/>
          <w:kern w:val="36"/>
          <w:lang w:val="en-US" w:eastAsia="en-DE"/>
        </w:rPr>
        <w:t xml:space="preserve"> is a discrete value so I will be using Classification Models.</w:t>
      </w:r>
      <w:bookmarkEnd w:id="206"/>
    </w:p>
    <w:p w14:paraId="43EF8563" w14:textId="08BCC1F0" w:rsidR="00776C66" w:rsidRPr="009A2F30" w:rsidRDefault="00776C66" w:rsidP="002015A3">
      <w:pPr>
        <w:pStyle w:val="Heading3"/>
        <w:rPr>
          <w:rFonts w:eastAsia="Times New Roman"/>
          <w:lang w:val="en-US" w:eastAsia="en-DE"/>
        </w:rPr>
      </w:pPr>
      <w:bookmarkStart w:id="207" w:name="_Toc16453163"/>
      <w:r w:rsidRPr="009A2F30">
        <w:rPr>
          <w:rFonts w:eastAsia="Times New Roman"/>
          <w:lang w:val="en-US" w:eastAsia="en-DE"/>
        </w:rPr>
        <w:t>Predictors</w:t>
      </w:r>
      <w:bookmarkEnd w:id="207"/>
    </w:p>
    <w:p w14:paraId="79887894" w14:textId="4D0F8064" w:rsidR="00776C66" w:rsidRPr="009A2F30" w:rsidRDefault="00776C66" w:rsidP="00776C66">
      <w:pPr>
        <w:shd w:val="clear" w:color="auto" w:fill="FFFFFF"/>
        <w:spacing w:before="129" w:after="0" w:line="240" w:lineRule="auto"/>
        <w:outlineLvl w:val="0"/>
        <w:rPr>
          <w:rFonts w:eastAsia="Times New Roman" w:cstheme="minorHAnsi"/>
          <w:bCs/>
          <w:color w:val="000000"/>
          <w:kern w:val="36"/>
          <w:lang w:val="en-US" w:eastAsia="en-DE"/>
        </w:rPr>
      </w:pPr>
      <w:bookmarkStart w:id="208" w:name="_Toc16453164"/>
      <w:r w:rsidRPr="009A2F30">
        <w:rPr>
          <w:rFonts w:eastAsia="Times New Roman" w:cstheme="minorHAnsi"/>
          <w:bCs/>
          <w:color w:val="000000"/>
          <w:kern w:val="36"/>
          <w:lang w:val="en-US" w:eastAsia="en-DE"/>
        </w:rPr>
        <w:t>Real GDP, Inflation Rate (</w:t>
      </w:r>
      <w:proofErr w:type="spellStart"/>
      <w:r w:rsidRPr="009A2F30">
        <w:rPr>
          <w:rFonts w:eastAsia="Times New Roman" w:cstheme="minorHAnsi"/>
          <w:bCs/>
          <w:color w:val="000000"/>
          <w:kern w:val="36"/>
          <w:lang w:val="en-US" w:eastAsia="en-DE"/>
        </w:rPr>
        <w:t>cpi</w:t>
      </w:r>
      <w:proofErr w:type="spellEnd"/>
      <w:r w:rsidRPr="009A2F30">
        <w:rPr>
          <w:rFonts w:eastAsia="Times New Roman" w:cstheme="minorHAnsi"/>
          <w:bCs/>
          <w:color w:val="000000"/>
          <w:kern w:val="36"/>
          <w:lang w:val="en-US" w:eastAsia="en-DE"/>
        </w:rPr>
        <w:t>), Government Crisis, Protests and GDP peak</w:t>
      </w:r>
      <w:bookmarkEnd w:id="208"/>
      <w:r w:rsidRPr="009A2F30">
        <w:rPr>
          <w:rFonts w:eastAsia="Times New Roman" w:cstheme="minorHAnsi"/>
          <w:bCs/>
          <w:color w:val="000000"/>
          <w:kern w:val="36"/>
          <w:lang w:val="en-US" w:eastAsia="en-DE"/>
        </w:rPr>
        <w:t xml:space="preserve"> </w:t>
      </w:r>
    </w:p>
    <w:p w14:paraId="0386CA65" w14:textId="60187FD3" w:rsidR="00776C66" w:rsidRPr="009A2F30" w:rsidRDefault="00776C66" w:rsidP="002015A3">
      <w:pPr>
        <w:pStyle w:val="Heading3"/>
        <w:rPr>
          <w:rFonts w:eastAsia="Times New Roman"/>
          <w:lang w:val="en-GB" w:eastAsia="en-DE"/>
        </w:rPr>
      </w:pPr>
      <w:bookmarkStart w:id="209" w:name="_Toc16453165"/>
      <w:r w:rsidRPr="009A2F30">
        <w:rPr>
          <w:rFonts w:eastAsia="Times New Roman"/>
          <w:lang w:val="en-GB" w:eastAsia="en-DE"/>
        </w:rPr>
        <w:t>Train Test Split:</w:t>
      </w:r>
      <w:bookmarkEnd w:id="209"/>
    </w:p>
    <w:p w14:paraId="11163BE3" w14:textId="0BB3B451" w:rsidR="00776C66" w:rsidRPr="009A2F30" w:rsidRDefault="00776C66" w:rsidP="00776C66">
      <w:pPr>
        <w:shd w:val="clear" w:color="auto" w:fill="FFFFFF"/>
        <w:spacing w:before="129" w:after="0" w:line="240" w:lineRule="auto"/>
        <w:outlineLvl w:val="0"/>
        <w:rPr>
          <w:rFonts w:eastAsia="Times New Roman" w:cstheme="minorHAnsi"/>
          <w:bCs/>
          <w:color w:val="000000"/>
          <w:kern w:val="36"/>
          <w:lang w:val="en-GB" w:eastAsia="en-DE"/>
        </w:rPr>
      </w:pPr>
      <w:bookmarkStart w:id="210" w:name="_Toc16453166"/>
      <w:r w:rsidRPr="009A2F30">
        <w:rPr>
          <w:rFonts w:eastAsia="Times New Roman" w:cstheme="minorHAnsi"/>
          <w:bCs/>
          <w:color w:val="000000"/>
          <w:kern w:val="36"/>
          <w:lang w:val="en-GB" w:eastAsia="en-DE"/>
        </w:rPr>
        <w:t>I use Train Test Split method to divide the data into training and testing parts with Training set 80% and Testing set 20%.</w:t>
      </w:r>
      <w:bookmarkEnd w:id="210"/>
      <w:r w:rsidRPr="009A2F30">
        <w:rPr>
          <w:rFonts w:eastAsia="Times New Roman" w:cstheme="minorHAnsi"/>
          <w:bCs/>
          <w:color w:val="000000"/>
          <w:kern w:val="36"/>
          <w:lang w:val="en-GB" w:eastAsia="en-DE"/>
        </w:rPr>
        <w:t xml:space="preserve"> </w:t>
      </w:r>
    </w:p>
    <w:p w14:paraId="1D042931" w14:textId="79FDCD93" w:rsidR="00776C66" w:rsidRPr="009A2F30" w:rsidRDefault="00776C66" w:rsidP="002015A3">
      <w:pPr>
        <w:pStyle w:val="Heading3"/>
        <w:rPr>
          <w:lang w:val="en-US" w:eastAsia="en-DE"/>
        </w:rPr>
      </w:pPr>
      <w:bookmarkStart w:id="211" w:name="_Toc16453167"/>
      <w:r w:rsidRPr="009A2F30">
        <w:rPr>
          <w:rFonts w:eastAsia="Times New Roman"/>
          <w:lang w:val="en-US" w:eastAsia="en-DE"/>
        </w:rPr>
        <w:t>Model Evaluation:</w:t>
      </w:r>
      <w:bookmarkEnd w:id="211"/>
      <w:r w:rsidRPr="009A2F30">
        <w:rPr>
          <w:lang w:val="en-US" w:eastAsia="en-DE"/>
        </w:rPr>
        <w:t xml:space="preserve"> </w:t>
      </w:r>
    </w:p>
    <w:p w14:paraId="43ACF958" w14:textId="77777777" w:rsidR="00776C66" w:rsidRPr="009A2F30" w:rsidRDefault="00776C66" w:rsidP="002765DD">
      <w:pPr>
        <w:shd w:val="clear" w:color="auto" w:fill="FFFFFF"/>
        <w:spacing w:before="129" w:after="0" w:line="240" w:lineRule="auto"/>
        <w:outlineLvl w:val="0"/>
        <w:rPr>
          <w:rFonts w:eastAsia="Times New Roman" w:cstheme="minorHAnsi"/>
          <w:bCs/>
          <w:color w:val="000000"/>
          <w:kern w:val="36"/>
          <w:lang w:val="en-GB" w:eastAsia="en-DE"/>
        </w:rPr>
      </w:pPr>
      <w:bookmarkStart w:id="212" w:name="_Toc16453168"/>
      <w:r w:rsidRPr="009A2F30">
        <w:rPr>
          <w:rFonts w:eastAsia="Times New Roman" w:cstheme="minorHAnsi"/>
          <w:bCs/>
          <w:color w:val="000000"/>
          <w:kern w:val="36"/>
          <w:lang w:val="en-GB" w:eastAsia="en-DE"/>
        </w:rPr>
        <w:t>K Nearest Neighbour</w:t>
      </w:r>
      <w:bookmarkEnd w:id="212"/>
    </w:p>
    <w:p w14:paraId="65C03435" w14:textId="77777777" w:rsidR="002765DD" w:rsidRDefault="00776C66" w:rsidP="002765DD">
      <w:pPr>
        <w:shd w:val="clear" w:color="auto" w:fill="FFFFFF"/>
        <w:spacing w:before="129" w:after="0" w:line="240" w:lineRule="auto"/>
        <w:outlineLvl w:val="0"/>
        <w:rPr>
          <w:rFonts w:eastAsia="Times New Roman" w:cstheme="minorHAnsi"/>
          <w:bCs/>
          <w:color w:val="000000"/>
          <w:kern w:val="36"/>
          <w:lang w:val="en-GB" w:eastAsia="en-DE"/>
        </w:rPr>
      </w:pPr>
      <w:bookmarkStart w:id="213" w:name="_Toc16453169"/>
      <w:r w:rsidRPr="009A2F30">
        <w:rPr>
          <w:rFonts w:eastAsia="Times New Roman" w:cstheme="minorHAnsi"/>
          <w:bCs/>
          <w:color w:val="000000"/>
          <w:kern w:val="36"/>
          <w:lang w:val="en-GB" w:eastAsia="en-DE"/>
        </w:rPr>
        <w:t>Decision Tree Classifier</w:t>
      </w:r>
      <w:bookmarkEnd w:id="213"/>
    </w:p>
    <w:p w14:paraId="6D42AC63" w14:textId="199FB65D" w:rsidR="00776C66" w:rsidRPr="009A2F30" w:rsidRDefault="00776C66" w:rsidP="002765DD">
      <w:pPr>
        <w:shd w:val="clear" w:color="auto" w:fill="FFFFFF"/>
        <w:spacing w:before="129" w:after="0" w:line="240" w:lineRule="auto"/>
        <w:outlineLvl w:val="0"/>
        <w:rPr>
          <w:rFonts w:eastAsia="Times New Roman" w:cstheme="minorHAnsi"/>
          <w:bCs/>
          <w:color w:val="000000"/>
          <w:kern w:val="36"/>
          <w:lang w:val="en-GB" w:eastAsia="en-DE"/>
        </w:rPr>
      </w:pPr>
      <w:bookmarkStart w:id="214" w:name="_Toc16453170"/>
      <w:r w:rsidRPr="009A2F30">
        <w:rPr>
          <w:rFonts w:eastAsia="Times New Roman" w:cstheme="minorHAnsi"/>
          <w:bCs/>
          <w:color w:val="000000"/>
          <w:kern w:val="36"/>
          <w:lang w:val="en-GB" w:eastAsia="en-DE"/>
        </w:rPr>
        <w:t>Gaussian Naïve Bayes</w:t>
      </w:r>
      <w:bookmarkEnd w:id="214"/>
    </w:p>
    <w:p w14:paraId="6B96D562" w14:textId="47C8CABD" w:rsidR="00776C66" w:rsidRPr="009A2F30" w:rsidRDefault="00776C66" w:rsidP="00776C66">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bookmarkStart w:id="215" w:name="_Toc16453171"/>
      <w:r w:rsidRPr="009A2F30">
        <w:rPr>
          <w:rFonts w:cstheme="minorHAnsi"/>
          <w:noProof/>
        </w:rPr>
        <w:drawing>
          <wp:inline distT="0" distB="0" distL="0" distR="0" wp14:anchorId="682D2298" wp14:editId="26950C98">
            <wp:extent cx="3914775" cy="26955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14775" cy="2695575"/>
                    </a:xfrm>
                    <a:prstGeom prst="rect">
                      <a:avLst/>
                    </a:prstGeom>
                    <a:noFill/>
                    <a:ln>
                      <a:noFill/>
                    </a:ln>
                  </pic:spPr>
                </pic:pic>
              </a:graphicData>
            </a:graphic>
          </wp:inline>
        </w:drawing>
      </w:r>
      <w:bookmarkEnd w:id="215"/>
    </w:p>
    <w:p w14:paraId="78FB4FC1" w14:textId="77777777" w:rsidR="002765DD" w:rsidRDefault="00776C66" w:rsidP="00776C66">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bookmarkStart w:id="216" w:name="_Toc16453172"/>
      <w:r w:rsidRPr="009A2F30">
        <w:rPr>
          <w:rFonts w:eastAsia="Times New Roman" w:cstheme="minorHAnsi"/>
          <w:bCs/>
          <w:color w:val="000000"/>
          <w:kern w:val="36"/>
          <w:lang w:val="en-US" w:eastAsia="en-DE"/>
        </w:rPr>
        <w:t>Figure 4.1</w:t>
      </w:r>
      <w:bookmarkEnd w:id="216"/>
    </w:p>
    <w:p w14:paraId="457AD821" w14:textId="6C9A5D54" w:rsidR="00776C66" w:rsidRPr="009A2F30" w:rsidRDefault="00776C66" w:rsidP="00776C66">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bookmarkStart w:id="217" w:name="_Toc16453173"/>
      <w:r w:rsidRPr="009A2F30">
        <w:rPr>
          <w:rFonts w:eastAsia="Times New Roman" w:cstheme="minorHAnsi"/>
          <w:bCs/>
          <w:color w:val="000000"/>
          <w:kern w:val="36"/>
          <w:lang w:val="en-US" w:eastAsia="en-DE"/>
        </w:rPr>
        <w:t xml:space="preserve">In this bar plot grey part of the bar shows precision/recall score of the algorithms and green part show its difference with the accuracy score. It shows that all algorithms have big difference in these values it shows these are not accurate enough to predict from this result. We always </w:t>
      </w:r>
      <w:proofErr w:type="gramStart"/>
      <w:r w:rsidRPr="009A2F30">
        <w:rPr>
          <w:rFonts w:eastAsia="Times New Roman" w:cstheme="minorHAnsi"/>
          <w:bCs/>
          <w:color w:val="000000"/>
          <w:kern w:val="36"/>
          <w:lang w:val="en-US" w:eastAsia="en-DE"/>
        </w:rPr>
        <w:t>have to</w:t>
      </w:r>
      <w:proofErr w:type="gramEnd"/>
      <w:r w:rsidRPr="009A2F30">
        <w:rPr>
          <w:rFonts w:eastAsia="Times New Roman" w:cstheme="minorHAnsi"/>
          <w:bCs/>
          <w:color w:val="000000"/>
          <w:kern w:val="36"/>
          <w:lang w:val="en-US" w:eastAsia="en-DE"/>
        </w:rPr>
        <w:t xml:space="preserve"> distinguish between these two values that which one is better for the type </w:t>
      </w:r>
      <w:r w:rsidRPr="009A2F30">
        <w:rPr>
          <w:rFonts w:eastAsia="Times New Roman" w:cstheme="minorHAnsi"/>
          <w:bCs/>
          <w:color w:val="000000"/>
          <w:kern w:val="36"/>
          <w:lang w:val="en-US" w:eastAsia="en-DE"/>
        </w:rPr>
        <w:lastRenderedPageBreak/>
        <w:t xml:space="preserve">of result we are looking for. Accuracy score gives the overall percentage of accuracy of right result while roc </w:t>
      </w:r>
      <w:proofErr w:type="spellStart"/>
      <w:r w:rsidRPr="009A2F30">
        <w:rPr>
          <w:rFonts w:eastAsia="Times New Roman" w:cstheme="minorHAnsi"/>
          <w:bCs/>
          <w:color w:val="000000"/>
          <w:kern w:val="36"/>
          <w:lang w:val="en-US" w:eastAsia="en-DE"/>
        </w:rPr>
        <w:t>auc</w:t>
      </w:r>
      <w:proofErr w:type="spellEnd"/>
      <w:r w:rsidRPr="009A2F30">
        <w:rPr>
          <w:rFonts w:eastAsia="Times New Roman" w:cstheme="minorHAnsi"/>
          <w:bCs/>
          <w:color w:val="000000"/>
          <w:kern w:val="36"/>
          <w:lang w:val="en-US" w:eastAsia="en-DE"/>
        </w:rPr>
        <w:t xml:space="preserve"> score gives the cut points where the specific algorithm gives the best result.</w:t>
      </w:r>
      <w:bookmarkEnd w:id="217"/>
    </w:p>
    <w:p w14:paraId="14C23DFC" w14:textId="77777777" w:rsidR="00776C66" w:rsidRPr="009A2F30" w:rsidRDefault="00776C66" w:rsidP="002015A3">
      <w:pPr>
        <w:pStyle w:val="Heading4"/>
        <w:rPr>
          <w:rFonts w:eastAsia="Times New Roman"/>
          <w:lang w:val="en-US" w:eastAsia="en-DE"/>
        </w:rPr>
      </w:pPr>
      <w:r w:rsidRPr="009A2F30">
        <w:rPr>
          <w:rFonts w:eastAsia="Times New Roman"/>
          <w:lang w:val="en-US" w:eastAsia="en-DE"/>
        </w:rPr>
        <w:t xml:space="preserve">Confusion Matrices: </w:t>
      </w:r>
    </w:p>
    <w:p w14:paraId="7AD0B7C6" w14:textId="77777777" w:rsidR="00776C66" w:rsidRPr="009A2F30" w:rsidRDefault="00776C66" w:rsidP="00776C66">
      <w:pPr>
        <w:rPr>
          <w:rFonts w:cstheme="minorHAnsi"/>
          <w:lang w:val="en-US" w:eastAsia="en-DE"/>
        </w:rPr>
      </w:pPr>
      <w:r w:rsidRPr="009A2F30">
        <w:rPr>
          <w:rFonts w:cstheme="minorHAnsi"/>
          <w:lang w:val="en-US" w:eastAsia="en-DE"/>
        </w:rPr>
        <w:t>Confusion Matrices have 4 values:</w:t>
      </w:r>
    </w:p>
    <w:p w14:paraId="34270EDB" w14:textId="77777777" w:rsidR="00776C66" w:rsidRPr="009A2F30" w:rsidRDefault="00776C66" w:rsidP="002765DD">
      <w:pPr>
        <w:rPr>
          <w:rFonts w:cstheme="minorHAnsi"/>
          <w:lang w:val="en-US" w:eastAsia="en-DE"/>
        </w:rPr>
      </w:pPr>
      <w:r w:rsidRPr="009A2F30">
        <w:rPr>
          <w:rFonts w:cstheme="minorHAnsi"/>
          <w:lang w:val="en-US" w:eastAsia="en-DE"/>
        </w:rPr>
        <w:t>TP</w:t>
      </w:r>
      <w:r w:rsidRPr="009A2F30">
        <w:rPr>
          <w:rFonts w:cstheme="minorHAnsi"/>
          <w:lang w:val="en-US" w:eastAsia="en-DE"/>
        </w:rPr>
        <w:tab/>
        <w:t>True Positive</w:t>
      </w:r>
    </w:p>
    <w:p w14:paraId="5971BF00" w14:textId="77777777" w:rsidR="00776C66" w:rsidRPr="009A2F30" w:rsidRDefault="00776C66" w:rsidP="002765DD">
      <w:pPr>
        <w:rPr>
          <w:rFonts w:cstheme="minorHAnsi"/>
          <w:lang w:val="en-US" w:eastAsia="en-DE"/>
        </w:rPr>
      </w:pPr>
      <w:r w:rsidRPr="009A2F30">
        <w:rPr>
          <w:rFonts w:cstheme="minorHAnsi"/>
          <w:lang w:val="en-US" w:eastAsia="en-DE"/>
        </w:rPr>
        <w:t>FP</w:t>
      </w:r>
      <w:r w:rsidRPr="009A2F30">
        <w:rPr>
          <w:rFonts w:cstheme="minorHAnsi"/>
          <w:lang w:val="en-US" w:eastAsia="en-DE"/>
        </w:rPr>
        <w:tab/>
        <w:t>False Positive</w:t>
      </w:r>
    </w:p>
    <w:p w14:paraId="7BB93BDD" w14:textId="77777777" w:rsidR="00776C66" w:rsidRPr="009A2F30" w:rsidRDefault="00776C66" w:rsidP="002765DD">
      <w:pPr>
        <w:rPr>
          <w:rFonts w:cstheme="minorHAnsi"/>
          <w:lang w:val="en-US" w:eastAsia="en-DE"/>
        </w:rPr>
      </w:pPr>
      <w:r w:rsidRPr="009A2F30">
        <w:rPr>
          <w:rFonts w:cstheme="minorHAnsi"/>
          <w:lang w:val="en-US" w:eastAsia="en-DE"/>
        </w:rPr>
        <w:t>FN</w:t>
      </w:r>
      <w:r w:rsidRPr="009A2F30">
        <w:rPr>
          <w:rFonts w:cstheme="minorHAnsi"/>
          <w:lang w:val="en-US" w:eastAsia="en-DE"/>
        </w:rPr>
        <w:tab/>
        <w:t>False Negative</w:t>
      </w:r>
    </w:p>
    <w:p w14:paraId="0C3A7776" w14:textId="77777777" w:rsidR="00776C66" w:rsidRPr="009A2F30" w:rsidRDefault="00776C66" w:rsidP="002765DD">
      <w:pPr>
        <w:rPr>
          <w:rFonts w:cstheme="minorHAnsi"/>
          <w:lang w:val="en-US" w:eastAsia="en-DE"/>
        </w:rPr>
      </w:pPr>
      <w:r w:rsidRPr="009A2F30">
        <w:rPr>
          <w:rFonts w:cstheme="minorHAnsi"/>
          <w:lang w:val="en-US" w:eastAsia="en-DE"/>
        </w:rPr>
        <w:t>TN</w:t>
      </w:r>
      <w:r w:rsidRPr="009A2F30">
        <w:rPr>
          <w:rFonts w:cstheme="minorHAnsi"/>
          <w:lang w:val="en-US" w:eastAsia="en-DE"/>
        </w:rPr>
        <w:tab/>
        <w:t>True Negative</w:t>
      </w:r>
    </w:p>
    <w:p w14:paraId="3A05AC2E" w14:textId="77777777" w:rsidR="00776C66" w:rsidRPr="009A2F30" w:rsidRDefault="00776C66" w:rsidP="00776C66">
      <w:pPr>
        <w:rPr>
          <w:rFonts w:cstheme="minorHAnsi"/>
          <w:lang w:val="en-US" w:eastAsia="en-DE"/>
        </w:rPr>
      </w:pPr>
      <w:r w:rsidRPr="009A2F30">
        <w:rPr>
          <w:rFonts w:eastAsia="Times New Roman" w:cstheme="minorHAnsi"/>
          <w:lang w:val="en-US" w:eastAsia="en-DE"/>
        </w:rPr>
        <w:t xml:space="preserve">Gaussian NB                                        </w:t>
      </w:r>
      <w:r w:rsidRPr="009A2F30">
        <w:rPr>
          <w:rFonts w:cstheme="minorHAnsi"/>
          <w:lang w:val="en-US" w:eastAsia="en-DE"/>
        </w:rPr>
        <w:t>KNN</w:t>
      </w:r>
    </w:p>
    <w:p w14:paraId="06AB310A" w14:textId="55649A06" w:rsidR="00776C66" w:rsidRPr="009A2F30" w:rsidRDefault="00776C66" w:rsidP="0077472A">
      <w:pPr>
        <w:pStyle w:val="NoSpacing"/>
        <w:rPr>
          <w:rFonts w:eastAsia="Times New Roman"/>
          <w:lang w:val="en-US" w:eastAsia="en-DE"/>
        </w:rPr>
      </w:pPr>
      <w:r w:rsidRPr="009A2F30">
        <w:rPr>
          <w:rFonts w:eastAsia="Times New Roman"/>
          <w:lang w:val="en-US" w:eastAsia="en-DE"/>
        </w:rPr>
        <w:t xml:space="preserve">            </w:t>
      </w:r>
    </w:p>
    <w:tbl>
      <w:tblPr>
        <w:tblStyle w:val="TableGrid"/>
        <w:tblW w:w="0" w:type="auto"/>
        <w:tblLook w:val="04A0" w:firstRow="1" w:lastRow="0" w:firstColumn="1" w:lastColumn="0" w:noHBand="0" w:noVBand="1"/>
      </w:tblPr>
      <w:tblGrid>
        <w:gridCol w:w="1206"/>
        <w:gridCol w:w="1039"/>
      </w:tblGrid>
      <w:tr w:rsidR="00776C66" w:rsidRPr="009A2F30" w14:paraId="789EBEC0" w14:textId="77777777" w:rsidTr="000037B2">
        <w:trPr>
          <w:trHeight w:val="465"/>
        </w:trPr>
        <w:tc>
          <w:tcPr>
            <w:tcW w:w="1206" w:type="dxa"/>
          </w:tcPr>
          <w:p w14:paraId="7084F551"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P    518</w:t>
            </w:r>
          </w:p>
        </w:tc>
        <w:tc>
          <w:tcPr>
            <w:tcW w:w="1039" w:type="dxa"/>
          </w:tcPr>
          <w:p w14:paraId="37C41678"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P     2</w:t>
            </w:r>
          </w:p>
        </w:tc>
      </w:tr>
      <w:tr w:rsidR="00776C66" w:rsidRPr="009A2F30" w14:paraId="30B25C9F" w14:textId="77777777" w:rsidTr="000037B2">
        <w:trPr>
          <w:trHeight w:val="437"/>
        </w:trPr>
        <w:tc>
          <w:tcPr>
            <w:tcW w:w="1206" w:type="dxa"/>
          </w:tcPr>
          <w:p w14:paraId="7D08BEB0"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N    60</w:t>
            </w:r>
          </w:p>
        </w:tc>
        <w:tc>
          <w:tcPr>
            <w:tcW w:w="1039" w:type="dxa"/>
          </w:tcPr>
          <w:p w14:paraId="5388585A"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N    0</w:t>
            </w:r>
          </w:p>
        </w:tc>
      </w:tr>
    </w:tbl>
    <w:tbl>
      <w:tblPr>
        <w:tblStyle w:val="TableGrid"/>
        <w:tblpPr w:leftFromText="180" w:rightFromText="180" w:vertAnchor="text" w:horzAnchor="page" w:tblpX="4291" w:tblpY="-967"/>
        <w:tblW w:w="0" w:type="auto"/>
        <w:tblLook w:val="04A0" w:firstRow="1" w:lastRow="0" w:firstColumn="1" w:lastColumn="0" w:noHBand="0" w:noVBand="1"/>
      </w:tblPr>
      <w:tblGrid>
        <w:gridCol w:w="1311"/>
        <w:gridCol w:w="1114"/>
      </w:tblGrid>
      <w:tr w:rsidR="00776C66" w:rsidRPr="009A2F30" w14:paraId="29F9B266" w14:textId="77777777" w:rsidTr="000037B2">
        <w:trPr>
          <w:trHeight w:val="457"/>
        </w:trPr>
        <w:tc>
          <w:tcPr>
            <w:tcW w:w="1311" w:type="dxa"/>
          </w:tcPr>
          <w:p w14:paraId="45981721"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P   517</w:t>
            </w:r>
          </w:p>
        </w:tc>
        <w:tc>
          <w:tcPr>
            <w:tcW w:w="1114" w:type="dxa"/>
          </w:tcPr>
          <w:p w14:paraId="76BC1EE2"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P    3</w:t>
            </w:r>
          </w:p>
        </w:tc>
      </w:tr>
      <w:tr w:rsidR="00776C66" w:rsidRPr="009A2F30" w14:paraId="297620D0" w14:textId="77777777" w:rsidTr="000037B2">
        <w:trPr>
          <w:trHeight w:val="422"/>
        </w:trPr>
        <w:tc>
          <w:tcPr>
            <w:tcW w:w="1311" w:type="dxa"/>
          </w:tcPr>
          <w:p w14:paraId="6B3DB4EA"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N  45</w:t>
            </w:r>
          </w:p>
        </w:tc>
        <w:tc>
          <w:tcPr>
            <w:tcW w:w="1114" w:type="dxa"/>
          </w:tcPr>
          <w:p w14:paraId="39526840"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N    15</w:t>
            </w:r>
          </w:p>
        </w:tc>
      </w:tr>
    </w:tbl>
    <w:p w14:paraId="33D5A2EE" w14:textId="77777777" w:rsidR="00776C66" w:rsidRPr="009A2F30" w:rsidRDefault="00776C66" w:rsidP="00776C66">
      <w:pPr>
        <w:rPr>
          <w:rFonts w:cstheme="minorHAnsi"/>
          <w:lang w:val="en-US" w:eastAsia="en-DE"/>
        </w:rPr>
      </w:pPr>
    </w:p>
    <w:p w14:paraId="25D8565C" w14:textId="77777777" w:rsidR="00776C66" w:rsidRPr="009A2F30" w:rsidRDefault="00776C66" w:rsidP="00776C66">
      <w:pPr>
        <w:rPr>
          <w:rFonts w:cstheme="minorHAnsi"/>
          <w:lang w:val="en-US" w:eastAsia="en-DE"/>
        </w:rPr>
      </w:pPr>
      <w:r w:rsidRPr="009A2F30">
        <w:rPr>
          <w:rFonts w:cstheme="minorHAnsi"/>
          <w:lang w:val="en-US" w:eastAsia="en-DE"/>
        </w:rPr>
        <w:t>Decision Tree Classifier</w:t>
      </w:r>
    </w:p>
    <w:tbl>
      <w:tblPr>
        <w:tblStyle w:val="TableGrid"/>
        <w:tblpPr w:leftFromText="180" w:rightFromText="180" w:vertAnchor="text" w:horzAnchor="margin" w:tblpY="-81"/>
        <w:tblW w:w="0" w:type="auto"/>
        <w:tblLook w:val="04A0" w:firstRow="1" w:lastRow="0" w:firstColumn="1" w:lastColumn="0" w:noHBand="0" w:noVBand="1"/>
      </w:tblPr>
      <w:tblGrid>
        <w:gridCol w:w="1311"/>
        <w:gridCol w:w="1311"/>
      </w:tblGrid>
      <w:tr w:rsidR="00776C66" w:rsidRPr="009A2F30" w14:paraId="14F105B0" w14:textId="77777777" w:rsidTr="000037B2">
        <w:trPr>
          <w:trHeight w:val="457"/>
        </w:trPr>
        <w:tc>
          <w:tcPr>
            <w:tcW w:w="1311" w:type="dxa"/>
          </w:tcPr>
          <w:p w14:paraId="7775CF5A"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P   511</w:t>
            </w:r>
          </w:p>
        </w:tc>
        <w:tc>
          <w:tcPr>
            <w:tcW w:w="1311" w:type="dxa"/>
          </w:tcPr>
          <w:p w14:paraId="7DA097EB"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P    9</w:t>
            </w:r>
          </w:p>
        </w:tc>
      </w:tr>
      <w:tr w:rsidR="00776C66" w:rsidRPr="009A2F30" w14:paraId="7F8EF7A2" w14:textId="77777777" w:rsidTr="000037B2">
        <w:trPr>
          <w:trHeight w:val="422"/>
        </w:trPr>
        <w:tc>
          <w:tcPr>
            <w:tcW w:w="1311" w:type="dxa"/>
          </w:tcPr>
          <w:p w14:paraId="7D73F964"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N  16</w:t>
            </w:r>
          </w:p>
        </w:tc>
        <w:tc>
          <w:tcPr>
            <w:tcW w:w="1311" w:type="dxa"/>
          </w:tcPr>
          <w:p w14:paraId="653363F7"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N    44</w:t>
            </w:r>
          </w:p>
        </w:tc>
      </w:tr>
    </w:tbl>
    <w:p w14:paraId="2ABEFA30" w14:textId="77777777" w:rsidR="00776C66" w:rsidRPr="009A2F30" w:rsidRDefault="00776C66" w:rsidP="00776C66">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p>
    <w:p w14:paraId="7B90D27C" w14:textId="77777777" w:rsidR="00776C66" w:rsidRPr="009A2F30" w:rsidRDefault="00776C66" w:rsidP="00776C66">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p>
    <w:p w14:paraId="414D2484" w14:textId="77777777" w:rsidR="00776C66" w:rsidRPr="009A2F30" w:rsidRDefault="00776C66" w:rsidP="00776C66">
      <w:pPr>
        <w:rPr>
          <w:rFonts w:cstheme="minorHAnsi"/>
          <w:lang w:val="en-US" w:eastAsia="en-DE"/>
        </w:rPr>
      </w:pPr>
    </w:p>
    <w:p w14:paraId="477EA89B" w14:textId="488123AB" w:rsidR="00776C66" w:rsidRPr="009A2F30" w:rsidRDefault="00776C66" w:rsidP="002015A3">
      <w:pPr>
        <w:pStyle w:val="Heading3"/>
        <w:rPr>
          <w:lang w:val="en-US" w:eastAsia="en-DE"/>
        </w:rPr>
      </w:pPr>
      <w:bookmarkStart w:id="218" w:name="_Toc16453174"/>
      <w:r w:rsidRPr="009A2F30">
        <w:rPr>
          <w:lang w:val="en-US" w:eastAsia="en-DE"/>
        </w:rPr>
        <w:t>Parameter Tuning:</w:t>
      </w:r>
      <w:bookmarkEnd w:id="218"/>
    </w:p>
    <w:p w14:paraId="3896D2A8" w14:textId="77777777" w:rsidR="002765DD" w:rsidRDefault="00776C66" w:rsidP="00776C66">
      <w:pPr>
        <w:rPr>
          <w:rFonts w:cstheme="minorHAnsi"/>
          <w:lang w:val="en-GB" w:eastAsia="en-DE"/>
        </w:rPr>
      </w:pPr>
      <w:r w:rsidRPr="009A2F30">
        <w:rPr>
          <w:rFonts w:cstheme="minorHAnsi"/>
          <w:lang w:val="en-GB" w:eastAsia="en-DE"/>
        </w:rPr>
        <w:t>Parameter tuning using Scoring as accuracy and Cross validation value with 10.</w:t>
      </w:r>
    </w:p>
    <w:p w14:paraId="4D945B81" w14:textId="2A953173" w:rsidR="00776C66" w:rsidRPr="002765DD" w:rsidRDefault="00776C66" w:rsidP="00776C66">
      <w:pPr>
        <w:rPr>
          <w:rFonts w:cstheme="minorHAnsi"/>
          <w:lang w:val="en-GB" w:eastAsia="en-DE"/>
        </w:rPr>
      </w:pPr>
      <w:r w:rsidRPr="009A2F30">
        <w:rPr>
          <w:rFonts w:cstheme="minorHAnsi"/>
          <w:lang w:val="en-US" w:eastAsia="en-DE"/>
        </w:rPr>
        <w:t>Table 4.1</w:t>
      </w:r>
    </w:p>
    <w:tbl>
      <w:tblPr>
        <w:tblStyle w:val="PlainTable1"/>
        <w:tblW w:w="8065" w:type="dxa"/>
        <w:tblLook w:val="04A0" w:firstRow="1" w:lastRow="0" w:firstColumn="1" w:lastColumn="0" w:noHBand="0" w:noVBand="1"/>
      </w:tblPr>
      <w:tblGrid>
        <w:gridCol w:w="2376"/>
        <w:gridCol w:w="4233"/>
        <w:gridCol w:w="1456"/>
      </w:tblGrid>
      <w:tr w:rsidR="00776C66" w:rsidRPr="009A2F30" w14:paraId="331A9DE3" w14:textId="77777777" w:rsidTr="00180787">
        <w:trPr>
          <w:cnfStyle w:val="100000000000" w:firstRow="1" w:lastRow="0" w:firstColumn="0" w:lastColumn="0" w:oddVBand="0" w:evenVBand="0" w:oddHBand="0" w:evenHBand="0" w:firstRowFirstColumn="0" w:firstRowLastColumn="0" w:lastRowFirstColumn="0" w:lastRowLastColumn="0"/>
          <w:trHeight w:val="62"/>
        </w:trPr>
        <w:tc>
          <w:tcPr>
            <w:cnfStyle w:val="001000000000" w:firstRow="0" w:lastRow="0" w:firstColumn="1" w:lastColumn="0" w:oddVBand="0" w:evenVBand="0" w:oddHBand="0" w:evenHBand="0" w:firstRowFirstColumn="0" w:firstRowLastColumn="0" w:lastRowFirstColumn="0" w:lastRowLastColumn="0"/>
            <w:tcW w:w="2376" w:type="dxa"/>
          </w:tcPr>
          <w:p w14:paraId="4F873CE1" w14:textId="77777777" w:rsidR="00776C66" w:rsidRPr="009A2F30" w:rsidRDefault="00776C66" w:rsidP="000037B2">
            <w:pPr>
              <w:rPr>
                <w:rFonts w:cs="Calibri Light"/>
                <w:b w:val="0"/>
                <w:lang w:val="en-GB"/>
              </w:rPr>
            </w:pPr>
            <w:r w:rsidRPr="009A2F30">
              <w:rPr>
                <w:rFonts w:cs="Calibri Light"/>
                <w:b w:val="0"/>
                <w:lang w:val="en-GB"/>
              </w:rPr>
              <w:t>Algorithm</w:t>
            </w:r>
          </w:p>
        </w:tc>
        <w:tc>
          <w:tcPr>
            <w:tcW w:w="4233" w:type="dxa"/>
          </w:tcPr>
          <w:p w14:paraId="1237557D" w14:textId="77777777" w:rsidR="00776C66" w:rsidRPr="009A2F30" w:rsidRDefault="00776C66" w:rsidP="000037B2">
            <w:pPr>
              <w:cnfStyle w:val="100000000000" w:firstRow="1" w:lastRow="0" w:firstColumn="0" w:lastColumn="0" w:oddVBand="0" w:evenVBand="0" w:oddHBand="0" w:evenHBand="0" w:firstRowFirstColumn="0" w:firstRowLastColumn="0" w:lastRowFirstColumn="0" w:lastRowLastColumn="0"/>
              <w:rPr>
                <w:rFonts w:cs="Calibri Light"/>
                <w:b w:val="0"/>
                <w:lang w:val="en-GB"/>
              </w:rPr>
            </w:pPr>
            <w:r w:rsidRPr="009A2F30">
              <w:rPr>
                <w:rFonts w:cs="Calibri Light"/>
                <w:b w:val="0"/>
                <w:lang w:val="en-GB"/>
              </w:rPr>
              <w:t>Accuracy Score</w:t>
            </w:r>
          </w:p>
        </w:tc>
        <w:tc>
          <w:tcPr>
            <w:tcW w:w="1456" w:type="dxa"/>
          </w:tcPr>
          <w:p w14:paraId="6FD75667" w14:textId="77777777" w:rsidR="00776C66" w:rsidRPr="009A2F30" w:rsidRDefault="00776C66" w:rsidP="000037B2">
            <w:pPr>
              <w:cnfStyle w:val="100000000000" w:firstRow="1" w:lastRow="0" w:firstColumn="0" w:lastColumn="0" w:oddVBand="0" w:evenVBand="0" w:oddHBand="0" w:evenHBand="0" w:firstRowFirstColumn="0" w:firstRowLastColumn="0" w:lastRowFirstColumn="0" w:lastRowLastColumn="0"/>
              <w:rPr>
                <w:rFonts w:cs="Calibri Light"/>
                <w:b w:val="0"/>
                <w:lang w:val="en-GB"/>
              </w:rPr>
            </w:pPr>
            <w:r w:rsidRPr="009A2F30">
              <w:rPr>
                <w:rFonts w:cs="Calibri Light"/>
                <w:b w:val="0"/>
                <w:lang w:val="en-GB"/>
              </w:rPr>
              <w:t xml:space="preserve">Roc </w:t>
            </w:r>
            <w:proofErr w:type="spellStart"/>
            <w:r w:rsidRPr="009A2F30">
              <w:rPr>
                <w:rFonts w:cs="Calibri Light"/>
                <w:b w:val="0"/>
                <w:lang w:val="en-GB"/>
              </w:rPr>
              <w:t>auc</w:t>
            </w:r>
            <w:proofErr w:type="spellEnd"/>
            <w:r w:rsidRPr="009A2F30">
              <w:rPr>
                <w:rFonts w:cs="Calibri Light"/>
                <w:b w:val="0"/>
                <w:lang w:val="en-GB"/>
              </w:rPr>
              <w:t xml:space="preserve"> Score</w:t>
            </w:r>
          </w:p>
        </w:tc>
      </w:tr>
      <w:tr w:rsidR="00776C66" w:rsidRPr="009A2F30" w14:paraId="485F6A5F" w14:textId="77777777" w:rsidTr="00180787">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2376" w:type="dxa"/>
          </w:tcPr>
          <w:p w14:paraId="1F27D9AB" w14:textId="77777777" w:rsidR="00776C66" w:rsidRPr="009A2F30" w:rsidRDefault="00776C66" w:rsidP="000037B2">
            <w:pPr>
              <w:rPr>
                <w:rFonts w:cs="Calibri Light"/>
                <w:b w:val="0"/>
                <w:lang w:val="en-GB"/>
              </w:rPr>
            </w:pPr>
          </w:p>
          <w:p w14:paraId="56D6448B" w14:textId="77777777" w:rsidR="00776C66" w:rsidRPr="009A2F30" w:rsidRDefault="00776C66" w:rsidP="000037B2">
            <w:pPr>
              <w:rPr>
                <w:rFonts w:cs="Calibri Light"/>
                <w:b w:val="0"/>
                <w:lang w:val="en-GB"/>
              </w:rPr>
            </w:pPr>
            <w:r w:rsidRPr="009A2F30">
              <w:rPr>
                <w:rFonts w:cs="Calibri Light"/>
                <w:b w:val="0"/>
                <w:lang w:val="en-GB"/>
              </w:rPr>
              <w:t>K Nearest Neighbour</w:t>
            </w:r>
          </w:p>
        </w:tc>
        <w:tc>
          <w:tcPr>
            <w:tcW w:w="4233" w:type="dxa"/>
          </w:tcPr>
          <w:p w14:paraId="75107703" w14:textId="77777777" w:rsidR="00776C66" w:rsidRPr="009A2F30" w:rsidRDefault="00776C66"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c>
          <w:tcPr>
            <w:tcW w:w="1456" w:type="dxa"/>
          </w:tcPr>
          <w:p w14:paraId="13B2AB39" w14:textId="77777777" w:rsidR="00776C66" w:rsidRPr="009A2F30" w:rsidRDefault="00776C66"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776C66" w:rsidRPr="009A2F30" w14:paraId="48A15C03" w14:textId="77777777" w:rsidTr="00180787">
        <w:trPr>
          <w:trHeight w:val="97"/>
        </w:trPr>
        <w:tc>
          <w:tcPr>
            <w:cnfStyle w:val="001000000000" w:firstRow="0" w:lastRow="0" w:firstColumn="1" w:lastColumn="0" w:oddVBand="0" w:evenVBand="0" w:oddHBand="0" w:evenHBand="0" w:firstRowFirstColumn="0" w:firstRowLastColumn="0" w:lastRowFirstColumn="0" w:lastRowLastColumn="0"/>
            <w:tcW w:w="2376" w:type="dxa"/>
          </w:tcPr>
          <w:p w14:paraId="0F808EFD" w14:textId="77777777" w:rsidR="00776C66" w:rsidRPr="009A2F30" w:rsidRDefault="00776C66" w:rsidP="000037B2">
            <w:pPr>
              <w:rPr>
                <w:rFonts w:cs="Calibri Light"/>
                <w:b w:val="0"/>
                <w:lang w:val="en-GB"/>
              </w:rPr>
            </w:pPr>
            <w:r w:rsidRPr="009A2F30">
              <w:rPr>
                <w:rFonts w:cs="Calibri Light"/>
                <w:b w:val="0"/>
                <w:lang w:val="en-GB"/>
              </w:rPr>
              <w:t>Before Tuning</w:t>
            </w:r>
          </w:p>
        </w:tc>
        <w:tc>
          <w:tcPr>
            <w:tcW w:w="4233" w:type="dxa"/>
          </w:tcPr>
          <w:p w14:paraId="51FA3688" w14:textId="77777777" w:rsidR="00776C66" w:rsidRPr="009A2F30" w:rsidRDefault="00776C66"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1%</w:t>
            </w:r>
          </w:p>
        </w:tc>
        <w:tc>
          <w:tcPr>
            <w:tcW w:w="1456" w:type="dxa"/>
          </w:tcPr>
          <w:p w14:paraId="070AE935" w14:textId="77777777" w:rsidR="00776C66" w:rsidRPr="009A2F30" w:rsidRDefault="00776C66"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62%</w:t>
            </w:r>
          </w:p>
        </w:tc>
      </w:tr>
      <w:tr w:rsidR="00776C66" w:rsidRPr="009A2F30" w14:paraId="76FD9759" w14:textId="77777777" w:rsidTr="00180787">
        <w:trPr>
          <w:cnfStyle w:val="000000100000" w:firstRow="0" w:lastRow="0" w:firstColumn="0" w:lastColumn="0" w:oddVBand="0" w:evenVBand="0" w:oddHBand="1" w:evenHBand="0" w:firstRowFirstColumn="0" w:firstRowLastColumn="0" w:lastRowFirstColumn="0" w:lastRowLastColumn="0"/>
          <w:trHeight w:val="125"/>
        </w:trPr>
        <w:tc>
          <w:tcPr>
            <w:cnfStyle w:val="001000000000" w:firstRow="0" w:lastRow="0" w:firstColumn="1" w:lastColumn="0" w:oddVBand="0" w:evenVBand="0" w:oddHBand="0" w:evenHBand="0" w:firstRowFirstColumn="0" w:firstRowLastColumn="0" w:lastRowFirstColumn="0" w:lastRowLastColumn="0"/>
            <w:tcW w:w="2376" w:type="dxa"/>
          </w:tcPr>
          <w:p w14:paraId="7153BD0C" w14:textId="77777777" w:rsidR="00776C66" w:rsidRPr="009A2F30" w:rsidRDefault="00776C66" w:rsidP="000037B2">
            <w:pPr>
              <w:rPr>
                <w:rFonts w:cs="Calibri Light"/>
                <w:b w:val="0"/>
                <w:lang w:val="en-GB"/>
              </w:rPr>
            </w:pPr>
          </w:p>
          <w:p w14:paraId="34886D05" w14:textId="77777777" w:rsidR="00776C66" w:rsidRPr="009A2F30" w:rsidRDefault="00776C66" w:rsidP="000037B2">
            <w:pPr>
              <w:rPr>
                <w:rFonts w:cs="Calibri Light"/>
                <w:b w:val="0"/>
                <w:lang w:val="en-GB"/>
              </w:rPr>
            </w:pPr>
            <w:r w:rsidRPr="009A2F30">
              <w:rPr>
                <w:rFonts w:cs="Calibri Light"/>
                <w:b w:val="0"/>
                <w:lang w:val="en-GB"/>
              </w:rPr>
              <w:t>Best Parameters</w:t>
            </w:r>
          </w:p>
        </w:tc>
        <w:tc>
          <w:tcPr>
            <w:tcW w:w="4233" w:type="dxa"/>
          </w:tcPr>
          <w:p w14:paraId="3EDBE346" w14:textId="26092B3D" w:rsidR="00776C66" w:rsidRPr="009A2F30" w:rsidRDefault="00776C66" w:rsidP="00180787">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2"/>
                <w:szCs w:val="22"/>
              </w:rPr>
            </w:pPr>
            <w:proofErr w:type="spellStart"/>
            <w:r w:rsidRPr="009A2F30">
              <w:rPr>
                <w:rFonts w:ascii="Calibri Light" w:hAnsi="Calibri Light" w:cs="Calibri Light"/>
                <w:color w:val="000000"/>
                <w:sz w:val="22"/>
                <w:szCs w:val="22"/>
              </w:rPr>
              <w:t>n_neighbors</w:t>
            </w:r>
            <w:proofErr w:type="spellEnd"/>
            <w:r w:rsidRPr="009A2F30">
              <w:rPr>
                <w:rFonts w:ascii="Calibri Light" w:hAnsi="Calibri Light" w:cs="Calibri Light"/>
                <w:color w:val="000000"/>
                <w:sz w:val="22"/>
                <w:szCs w:val="22"/>
                <w:lang w:val="en-GB"/>
              </w:rPr>
              <w:t xml:space="preserve"> = </w:t>
            </w:r>
            <w:proofErr w:type="gramStart"/>
            <w:r w:rsidRPr="009A2F30">
              <w:rPr>
                <w:rFonts w:ascii="Calibri Light" w:hAnsi="Calibri Light" w:cs="Calibri Light"/>
                <w:color w:val="000000"/>
                <w:sz w:val="22"/>
                <w:szCs w:val="22"/>
              </w:rPr>
              <w:t>3</w:t>
            </w:r>
            <w:r w:rsidR="00180787" w:rsidRPr="009A2F30">
              <w:rPr>
                <w:rFonts w:ascii="Calibri Light" w:hAnsi="Calibri Light" w:cs="Calibri Light"/>
                <w:color w:val="000000"/>
                <w:sz w:val="22"/>
                <w:szCs w:val="22"/>
                <w:lang w:val="en-US"/>
              </w:rPr>
              <w:t>,</w:t>
            </w:r>
            <w:r w:rsidRPr="009A2F30">
              <w:rPr>
                <w:rFonts w:ascii="Calibri Light" w:hAnsi="Calibri Light" w:cs="Calibri Light"/>
                <w:color w:val="000000"/>
                <w:sz w:val="22"/>
                <w:szCs w:val="22"/>
                <w:lang w:val="en-GB"/>
              </w:rPr>
              <w:t>R</w:t>
            </w:r>
            <w:proofErr w:type="spellStart"/>
            <w:r w:rsidRPr="009A2F30">
              <w:rPr>
                <w:rFonts w:ascii="Calibri Light" w:hAnsi="Calibri Light" w:cs="Calibri Light"/>
                <w:color w:val="000000"/>
                <w:sz w:val="22"/>
                <w:szCs w:val="22"/>
              </w:rPr>
              <w:t>andom</w:t>
            </w:r>
            <w:proofErr w:type="gramEnd"/>
            <w:r w:rsidRPr="009A2F30">
              <w:rPr>
                <w:rFonts w:ascii="Calibri Light" w:hAnsi="Calibri Light" w:cs="Calibri Light"/>
                <w:color w:val="000000"/>
                <w:sz w:val="22"/>
                <w:szCs w:val="22"/>
              </w:rPr>
              <w:t>_state</w:t>
            </w:r>
            <w:proofErr w:type="spellEnd"/>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 xml:space="preserve"> 80, </w:t>
            </w:r>
          </w:p>
          <w:p w14:paraId="14AABA31" w14:textId="77777777" w:rsidR="00776C66" w:rsidRPr="009A2F30" w:rsidRDefault="00776C66" w:rsidP="000037B2">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2"/>
                <w:szCs w:val="22"/>
                <w:lang w:val="en-GB"/>
              </w:rPr>
            </w:pPr>
          </w:p>
        </w:tc>
        <w:tc>
          <w:tcPr>
            <w:tcW w:w="1456" w:type="dxa"/>
          </w:tcPr>
          <w:p w14:paraId="74B5A165" w14:textId="77777777" w:rsidR="00776C66" w:rsidRPr="009A2F30" w:rsidRDefault="00776C66"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776C66" w:rsidRPr="009A2F30" w14:paraId="35CEAD8E" w14:textId="77777777" w:rsidTr="00180787">
        <w:trPr>
          <w:trHeight w:val="62"/>
        </w:trPr>
        <w:tc>
          <w:tcPr>
            <w:cnfStyle w:val="001000000000" w:firstRow="0" w:lastRow="0" w:firstColumn="1" w:lastColumn="0" w:oddVBand="0" w:evenVBand="0" w:oddHBand="0" w:evenHBand="0" w:firstRowFirstColumn="0" w:firstRowLastColumn="0" w:lastRowFirstColumn="0" w:lastRowLastColumn="0"/>
            <w:tcW w:w="2376" w:type="dxa"/>
          </w:tcPr>
          <w:p w14:paraId="79A434AE" w14:textId="77777777" w:rsidR="00776C66" w:rsidRPr="009A2F30" w:rsidRDefault="00776C66" w:rsidP="000037B2">
            <w:pPr>
              <w:rPr>
                <w:rFonts w:cs="Calibri Light"/>
                <w:b w:val="0"/>
                <w:lang w:val="en-GB"/>
              </w:rPr>
            </w:pPr>
            <w:r w:rsidRPr="009A2F30">
              <w:rPr>
                <w:rFonts w:cs="Calibri Light"/>
                <w:b w:val="0"/>
                <w:lang w:val="en-GB"/>
              </w:rPr>
              <w:t>After Tuning</w:t>
            </w:r>
          </w:p>
        </w:tc>
        <w:tc>
          <w:tcPr>
            <w:tcW w:w="4233" w:type="dxa"/>
          </w:tcPr>
          <w:p w14:paraId="2B85E116" w14:textId="77777777" w:rsidR="00776C66" w:rsidRPr="009A2F30" w:rsidRDefault="00776C66"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3%</w:t>
            </w:r>
          </w:p>
        </w:tc>
        <w:tc>
          <w:tcPr>
            <w:tcW w:w="1456" w:type="dxa"/>
          </w:tcPr>
          <w:p w14:paraId="4A18D5CB" w14:textId="77777777" w:rsidR="00776C66" w:rsidRPr="009A2F30" w:rsidRDefault="00776C66"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69%</w:t>
            </w:r>
          </w:p>
        </w:tc>
      </w:tr>
      <w:tr w:rsidR="00776C66" w:rsidRPr="009A2F30" w14:paraId="0D1F840B" w14:textId="77777777" w:rsidTr="00180787">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2376" w:type="dxa"/>
          </w:tcPr>
          <w:p w14:paraId="54E4EE23" w14:textId="77777777" w:rsidR="00776C66" w:rsidRPr="009A2F30" w:rsidRDefault="00776C66" w:rsidP="000037B2">
            <w:pPr>
              <w:rPr>
                <w:rFonts w:cs="Calibri Light"/>
                <w:b w:val="0"/>
                <w:lang w:val="en-GB"/>
              </w:rPr>
            </w:pPr>
          </w:p>
          <w:p w14:paraId="6D908E7A" w14:textId="77777777" w:rsidR="00776C66" w:rsidRPr="009A2F30" w:rsidRDefault="00776C66" w:rsidP="000037B2">
            <w:pPr>
              <w:rPr>
                <w:rFonts w:cs="Calibri Light"/>
                <w:b w:val="0"/>
                <w:lang w:val="en-GB"/>
              </w:rPr>
            </w:pPr>
            <w:r w:rsidRPr="009A2F30">
              <w:rPr>
                <w:rFonts w:cs="Calibri Light"/>
                <w:b w:val="0"/>
                <w:lang w:val="en-GB"/>
              </w:rPr>
              <w:t>Decision Tree Classifier</w:t>
            </w:r>
          </w:p>
        </w:tc>
        <w:tc>
          <w:tcPr>
            <w:tcW w:w="4233" w:type="dxa"/>
          </w:tcPr>
          <w:p w14:paraId="5DB6CF63" w14:textId="77777777" w:rsidR="00776C66" w:rsidRPr="009A2F30" w:rsidRDefault="00776C66"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c>
          <w:tcPr>
            <w:tcW w:w="1456" w:type="dxa"/>
          </w:tcPr>
          <w:p w14:paraId="493EE68D" w14:textId="77777777" w:rsidR="00776C66" w:rsidRPr="009A2F30" w:rsidRDefault="00776C66"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776C66" w:rsidRPr="009A2F30" w14:paraId="75204709" w14:textId="77777777" w:rsidTr="00180787">
        <w:trPr>
          <w:trHeight w:val="62"/>
        </w:trPr>
        <w:tc>
          <w:tcPr>
            <w:cnfStyle w:val="001000000000" w:firstRow="0" w:lastRow="0" w:firstColumn="1" w:lastColumn="0" w:oddVBand="0" w:evenVBand="0" w:oddHBand="0" w:evenHBand="0" w:firstRowFirstColumn="0" w:firstRowLastColumn="0" w:lastRowFirstColumn="0" w:lastRowLastColumn="0"/>
            <w:tcW w:w="2376" w:type="dxa"/>
          </w:tcPr>
          <w:p w14:paraId="0D196527" w14:textId="77777777" w:rsidR="00776C66" w:rsidRPr="009A2F30" w:rsidRDefault="00776C66" w:rsidP="000037B2">
            <w:pPr>
              <w:rPr>
                <w:rFonts w:cs="Calibri Light"/>
                <w:b w:val="0"/>
                <w:lang w:val="en-GB"/>
              </w:rPr>
            </w:pPr>
            <w:r w:rsidRPr="009A2F30">
              <w:rPr>
                <w:rFonts w:cs="Calibri Light"/>
                <w:b w:val="0"/>
                <w:lang w:val="en-GB"/>
              </w:rPr>
              <w:t>Before Tuning</w:t>
            </w:r>
          </w:p>
        </w:tc>
        <w:tc>
          <w:tcPr>
            <w:tcW w:w="4233" w:type="dxa"/>
          </w:tcPr>
          <w:p w14:paraId="224A43C4" w14:textId="77777777" w:rsidR="00776C66" w:rsidRPr="009A2F30" w:rsidRDefault="00776C66"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5%</w:t>
            </w:r>
          </w:p>
        </w:tc>
        <w:tc>
          <w:tcPr>
            <w:tcW w:w="1456" w:type="dxa"/>
          </w:tcPr>
          <w:p w14:paraId="16166B55" w14:textId="77777777" w:rsidR="00776C66" w:rsidRPr="009A2F30" w:rsidRDefault="00776C66"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85%</w:t>
            </w:r>
          </w:p>
        </w:tc>
      </w:tr>
      <w:tr w:rsidR="00776C66" w:rsidRPr="002465AC" w14:paraId="71D1C48D" w14:textId="77777777" w:rsidTr="00180787">
        <w:trPr>
          <w:cnfStyle w:val="000000100000" w:firstRow="0" w:lastRow="0" w:firstColumn="0" w:lastColumn="0" w:oddVBand="0" w:evenVBand="0" w:oddHBand="1" w:evenHBand="0" w:firstRowFirstColumn="0" w:firstRowLastColumn="0" w:lastRowFirstColumn="0" w:lastRowLastColumn="0"/>
          <w:trHeight w:val="198"/>
        </w:trPr>
        <w:tc>
          <w:tcPr>
            <w:cnfStyle w:val="001000000000" w:firstRow="0" w:lastRow="0" w:firstColumn="1" w:lastColumn="0" w:oddVBand="0" w:evenVBand="0" w:oddHBand="0" w:evenHBand="0" w:firstRowFirstColumn="0" w:firstRowLastColumn="0" w:lastRowFirstColumn="0" w:lastRowLastColumn="0"/>
            <w:tcW w:w="2376" w:type="dxa"/>
          </w:tcPr>
          <w:p w14:paraId="72521615" w14:textId="77777777" w:rsidR="00776C66" w:rsidRPr="009A2F30" w:rsidRDefault="00776C66" w:rsidP="000037B2">
            <w:pPr>
              <w:rPr>
                <w:rFonts w:cs="Calibri Light"/>
                <w:b w:val="0"/>
                <w:lang w:val="en-GB"/>
              </w:rPr>
            </w:pPr>
          </w:p>
          <w:p w14:paraId="52262089" w14:textId="77777777" w:rsidR="00776C66" w:rsidRPr="009A2F30" w:rsidRDefault="00776C66" w:rsidP="000037B2">
            <w:pPr>
              <w:rPr>
                <w:rFonts w:cs="Calibri Light"/>
                <w:b w:val="0"/>
                <w:lang w:val="en-GB"/>
              </w:rPr>
            </w:pPr>
            <w:r w:rsidRPr="009A2F30">
              <w:rPr>
                <w:rFonts w:cs="Calibri Light"/>
                <w:b w:val="0"/>
                <w:lang w:val="en-GB"/>
              </w:rPr>
              <w:t>Best Parameters</w:t>
            </w:r>
          </w:p>
        </w:tc>
        <w:tc>
          <w:tcPr>
            <w:tcW w:w="4233" w:type="dxa"/>
          </w:tcPr>
          <w:p w14:paraId="6F0E9CCB" w14:textId="7B0CEF74" w:rsidR="00776C66" w:rsidRPr="009A2F30" w:rsidRDefault="00776C66" w:rsidP="00B66DD2">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2"/>
                <w:szCs w:val="22"/>
                <w:lang w:val="en-GB"/>
              </w:rPr>
            </w:pPr>
            <w:proofErr w:type="gramStart"/>
            <w:r w:rsidRPr="009A2F30">
              <w:rPr>
                <w:rFonts w:ascii="Calibri Light" w:hAnsi="Calibri Light" w:cs="Calibri Light"/>
                <w:color w:val="000000"/>
                <w:sz w:val="22"/>
                <w:szCs w:val="22"/>
                <w:lang w:val="en-GB"/>
              </w:rPr>
              <w:t>C</w:t>
            </w:r>
            <w:proofErr w:type="spellStart"/>
            <w:r w:rsidRPr="009A2F30">
              <w:rPr>
                <w:rFonts w:ascii="Calibri Light" w:hAnsi="Calibri Light" w:cs="Calibri Light"/>
                <w:color w:val="000000"/>
                <w:sz w:val="22"/>
                <w:szCs w:val="22"/>
              </w:rPr>
              <w:t>riterion</w:t>
            </w:r>
            <w:proofErr w:type="spellEnd"/>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w:t>
            </w:r>
            <w:proofErr w:type="gramEnd"/>
            <w:r w:rsidRPr="009A2F30">
              <w:rPr>
                <w:rFonts w:ascii="Calibri Light" w:hAnsi="Calibri Light" w:cs="Calibri Light"/>
                <w:color w:val="000000"/>
                <w:sz w:val="22"/>
                <w:szCs w:val="22"/>
              </w:rPr>
              <w:t xml:space="preserve"> Entropy, </w:t>
            </w:r>
            <w:proofErr w:type="spellStart"/>
            <w:r w:rsidRPr="009A2F30">
              <w:rPr>
                <w:rFonts w:ascii="Calibri Light" w:hAnsi="Calibri Light" w:cs="Calibri Light"/>
                <w:color w:val="000000"/>
                <w:sz w:val="22"/>
                <w:szCs w:val="22"/>
              </w:rPr>
              <w:t>max_depth</w:t>
            </w:r>
            <w:proofErr w:type="spellEnd"/>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 xml:space="preserve">: 3, </w:t>
            </w:r>
          </w:p>
          <w:p w14:paraId="1EA1F7BB" w14:textId="77777777" w:rsidR="00776C66" w:rsidRPr="009A2F30" w:rsidRDefault="00776C66" w:rsidP="000037B2">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2"/>
                <w:szCs w:val="22"/>
              </w:rPr>
            </w:pPr>
            <w:proofErr w:type="gramStart"/>
            <w:r w:rsidRPr="009A2F30">
              <w:rPr>
                <w:rFonts w:ascii="Calibri Light" w:hAnsi="Calibri Light" w:cs="Calibri Light"/>
                <w:color w:val="000000"/>
                <w:sz w:val="22"/>
                <w:szCs w:val="22"/>
              </w:rPr>
              <w:t>splitter</w:t>
            </w:r>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w:t>
            </w:r>
            <w:proofErr w:type="gramEnd"/>
            <w:r w:rsidRPr="009A2F30">
              <w:rPr>
                <w:rFonts w:ascii="Calibri Light" w:hAnsi="Calibri Light" w:cs="Calibri Light"/>
                <w:color w:val="000000"/>
                <w:sz w:val="22"/>
                <w:szCs w:val="22"/>
              </w:rPr>
              <w:t xml:space="preserve"> best</w:t>
            </w:r>
          </w:p>
        </w:tc>
        <w:tc>
          <w:tcPr>
            <w:tcW w:w="1456" w:type="dxa"/>
          </w:tcPr>
          <w:p w14:paraId="46A98EA2" w14:textId="77777777" w:rsidR="00776C66" w:rsidRPr="009A2F30" w:rsidRDefault="00776C66"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776C66" w:rsidRPr="009A2F30" w14:paraId="6C2DB981" w14:textId="77777777" w:rsidTr="00180787">
        <w:trPr>
          <w:trHeight w:val="60"/>
        </w:trPr>
        <w:tc>
          <w:tcPr>
            <w:cnfStyle w:val="001000000000" w:firstRow="0" w:lastRow="0" w:firstColumn="1" w:lastColumn="0" w:oddVBand="0" w:evenVBand="0" w:oddHBand="0" w:evenHBand="0" w:firstRowFirstColumn="0" w:firstRowLastColumn="0" w:lastRowFirstColumn="0" w:lastRowLastColumn="0"/>
            <w:tcW w:w="2376" w:type="dxa"/>
          </w:tcPr>
          <w:p w14:paraId="176E3E0D" w14:textId="77777777" w:rsidR="00776C66" w:rsidRPr="009A2F30" w:rsidRDefault="00776C66" w:rsidP="000037B2">
            <w:pPr>
              <w:rPr>
                <w:rFonts w:cs="Calibri Light"/>
                <w:b w:val="0"/>
                <w:lang w:val="en-GB"/>
              </w:rPr>
            </w:pPr>
            <w:r w:rsidRPr="009A2F30">
              <w:rPr>
                <w:rFonts w:cs="Calibri Light"/>
                <w:b w:val="0"/>
                <w:lang w:val="en-GB"/>
              </w:rPr>
              <w:t>After Tuning</w:t>
            </w:r>
          </w:p>
        </w:tc>
        <w:tc>
          <w:tcPr>
            <w:tcW w:w="4233" w:type="dxa"/>
          </w:tcPr>
          <w:p w14:paraId="7B4F30B1" w14:textId="77777777" w:rsidR="00776C66" w:rsidRPr="009A2F30" w:rsidRDefault="00776C66"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7%</w:t>
            </w:r>
          </w:p>
        </w:tc>
        <w:tc>
          <w:tcPr>
            <w:tcW w:w="1456" w:type="dxa"/>
          </w:tcPr>
          <w:p w14:paraId="280BEA71" w14:textId="77777777" w:rsidR="00776C66" w:rsidRPr="009A2F30" w:rsidRDefault="00776C66"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4%</w:t>
            </w:r>
          </w:p>
        </w:tc>
      </w:tr>
    </w:tbl>
    <w:p w14:paraId="31327C81" w14:textId="77777777" w:rsidR="00776C66" w:rsidRPr="009A2F30" w:rsidRDefault="00776C66" w:rsidP="00776C66">
      <w:pPr>
        <w:rPr>
          <w:rFonts w:cstheme="minorHAnsi"/>
          <w:lang w:val="en-US" w:eastAsia="en-DE"/>
        </w:rPr>
      </w:pPr>
    </w:p>
    <w:p w14:paraId="265D62C1" w14:textId="6461ECEB" w:rsidR="00776C66" w:rsidRPr="009A2F30" w:rsidRDefault="00776C66" w:rsidP="002015A3">
      <w:pPr>
        <w:pStyle w:val="Heading3"/>
        <w:rPr>
          <w:rFonts w:eastAsia="Times New Roman"/>
          <w:lang w:val="en-US" w:eastAsia="en-DE"/>
        </w:rPr>
      </w:pPr>
      <w:bookmarkStart w:id="219" w:name="_Toc16453175"/>
      <w:r w:rsidRPr="009A2F30">
        <w:rPr>
          <w:rFonts w:eastAsia="Times New Roman"/>
          <w:lang w:val="en-US" w:eastAsia="en-DE"/>
        </w:rPr>
        <w:lastRenderedPageBreak/>
        <w:t>Model Evaluation after Tuning:</w:t>
      </w:r>
      <w:bookmarkEnd w:id="219"/>
    </w:p>
    <w:p w14:paraId="779DB217" w14:textId="77777777" w:rsidR="002765DD" w:rsidRDefault="00776C66" w:rsidP="00776C66">
      <w:pPr>
        <w:rPr>
          <w:rFonts w:cstheme="minorHAnsi"/>
          <w:lang w:val="en-US" w:eastAsia="en-DE"/>
        </w:rPr>
      </w:pPr>
      <w:r w:rsidRPr="009A2F30">
        <w:rPr>
          <w:rFonts w:cstheme="minorHAnsi"/>
          <w:noProof/>
        </w:rPr>
        <w:drawing>
          <wp:inline distT="0" distB="0" distL="0" distR="0" wp14:anchorId="3F10E1DC" wp14:editId="05B58912">
            <wp:extent cx="3867150" cy="26098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67150" cy="2609850"/>
                    </a:xfrm>
                    <a:prstGeom prst="rect">
                      <a:avLst/>
                    </a:prstGeom>
                    <a:noFill/>
                    <a:ln>
                      <a:noFill/>
                    </a:ln>
                  </pic:spPr>
                </pic:pic>
              </a:graphicData>
            </a:graphic>
          </wp:inline>
        </w:drawing>
      </w:r>
    </w:p>
    <w:p w14:paraId="06928EFE" w14:textId="77777777" w:rsidR="002765DD" w:rsidRDefault="00776C66" w:rsidP="002765DD">
      <w:pPr>
        <w:rPr>
          <w:rFonts w:cstheme="minorHAnsi"/>
          <w:lang w:val="en-US" w:eastAsia="en-DE"/>
        </w:rPr>
      </w:pPr>
      <w:r w:rsidRPr="009A2F30">
        <w:rPr>
          <w:rFonts w:eastAsia="Times New Roman" w:cstheme="minorHAnsi"/>
          <w:bCs/>
          <w:color w:val="000000"/>
          <w:kern w:val="36"/>
          <w:lang w:val="en-US" w:eastAsia="en-DE"/>
        </w:rPr>
        <w:t>Figure 4.2</w:t>
      </w:r>
    </w:p>
    <w:p w14:paraId="627E9E2A" w14:textId="7B6B3FE9" w:rsidR="00776C66" w:rsidRPr="009A2F30" w:rsidRDefault="00776C66" w:rsidP="00776C66">
      <w:pPr>
        <w:rPr>
          <w:rFonts w:cstheme="minorHAnsi"/>
          <w:lang w:val="en-US" w:eastAsia="en-DE"/>
        </w:rPr>
      </w:pPr>
      <w:r w:rsidRPr="009A2F30">
        <w:rPr>
          <w:rFonts w:eastAsia="Times New Roman" w:cstheme="minorHAnsi"/>
          <w:bCs/>
          <w:color w:val="000000"/>
          <w:kern w:val="36"/>
          <w:lang w:val="en-US" w:eastAsia="en-DE"/>
        </w:rPr>
        <w:t xml:space="preserve">In this bar plot grey part of the bar shows </w:t>
      </w:r>
      <w:proofErr w:type="spellStart"/>
      <w:r w:rsidRPr="009A2F30">
        <w:rPr>
          <w:rFonts w:eastAsia="Times New Roman" w:cstheme="minorHAnsi"/>
          <w:bCs/>
          <w:color w:val="000000"/>
          <w:kern w:val="36"/>
          <w:lang w:val="en-US" w:eastAsia="en-DE"/>
        </w:rPr>
        <w:t>roc_auc</w:t>
      </w:r>
      <w:proofErr w:type="spellEnd"/>
      <w:r w:rsidRPr="009A2F30">
        <w:rPr>
          <w:rFonts w:eastAsia="Times New Roman" w:cstheme="minorHAnsi"/>
          <w:bCs/>
          <w:color w:val="000000"/>
          <w:kern w:val="36"/>
          <w:lang w:val="en-US" w:eastAsia="en-DE"/>
        </w:rPr>
        <w:t xml:space="preserve"> score of the algorithms and blue parts show its difference with the accuracy score. It shows that KNN and Decision Tree Classifier algorithm have comparatively less difference in the values.</w:t>
      </w:r>
    </w:p>
    <w:p w14:paraId="7F78575D" w14:textId="0DF5773B" w:rsidR="00776C66" w:rsidRPr="009A2F30" w:rsidRDefault="00776C66" w:rsidP="002015A3">
      <w:pPr>
        <w:pStyle w:val="Heading4"/>
        <w:rPr>
          <w:rFonts w:eastAsia="Times New Roman"/>
          <w:lang w:val="en-US" w:eastAsia="en-DE"/>
        </w:rPr>
      </w:pPr>
      <w:r w:rsidRPr="009A2F30">
        <w:rPr>
          <w:rFonts w:eastAsia="Times New Roman"/>
          <w:lang w:val="en-US" w:eastAsia="en-DE"/>
        </w:rPr>
        <w:t xml:space="preserve">Confusion Matrices after Parameter Tuning: </w:t>
      </w:r>
    </w:p>
    <w:p w14:paraId="4B0D1392" w14:textId="4D0F6391" w:rsidR="00776C66" w:rsidRPr="009A2F30" w:rsidRDefault="00776C66" w:rsidP="002015A3">
      <w:pPr>
        <w:rPr>
          <w:rFonts w:cstheme="minorHAnsi"/>
          <w:lang w:val="en-US" w:eastAsia="en-DE"/>
        </w:rPr>
      </w:pPr>
      <w:r w:rsidRPr="009A2F30">
        <w:rPr>
          <w:rFonts w:eastAsia="Times New Roman" w:cstheme="minorHAnsi"/>
          <w:lang w:val="en-US" w:eastAsia="en-DE"/>
        </w:rPr>
        <w:t xml:space="preserve">Gaussian NB                                        </w:t>
      </w:r>
      <w:r w:rsidRPr="009A2F30">
        <w:rPr>
          <w:rFonts w:cstheme="minorHAnsi"/>
          <w:lang w:val="en-US" w:eastAsia="en-DE"/>
        </w:rPr>
        <w:t>KN</w:t>
      </w:r>
      <w:r w:rsidR="002015A3" w:rsidRPr="009A2F30">
        <w:rPr>
          <w:rFonts w:cstheme="minorHAnsi"/>
          <w:lang w:val="en-US" w:eastAsia="en-DE"/>
        </w:rPr>
        <w:t>N</w:t>
      </w:r>
    </w:p>
    <w:tbl>
      <w:tblPr>
        <w:tblStyle w:val="TableGrid"/>
        <w:tblW w:w="0" w:type="auto"/>
        <w:tblLook w:val="04A0" w:firstRow="1" w:lastRow="0" w:firstColumn="1" w:lastColumn="0" w:noHBand="0" w:noVBand="1"/>
      </w:tblPr>
      <w:tblGrid>
        <w:gridCol w:w="1206"/>
        <w:gridCol w:w="1039"/>
      </w:tblGrid>
      <w:tr w:rsidR="00776C66" w:rsidRPr="009A2F30" w14:paraId="5A9B813B" w14:textId="77777777" w:rsidTr="000037B2">
        <w:trPr>
          <w:trHeight w:val="465"/>
        </w:trPr>
        <w:tc>
          <w:tcPr>
            <w:tcW w:w="1206" w:type="dxa"/>
          </w:tcPr>
          <w:p w14:paraId="4FB499DC"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P    518</w:t>
            </w:r>
          </w:p>
        </w:tc>
        <w:tc>
          <w:tcPr>
            <w:tcW w:w="1039" w:type="dxa"/>
          </w:tcPr>
          <w:p w14:paraId="5E7F743F"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P     2</w:t>
            </w:r>
          </w:p>
        </w:tc>
      </w:tr>
      <w:tr w:rsidR="00776C66" w:rsidRPr="009A2F30" w14:paraId="33A71751" w14:textId="77777777" w:rsidTr="000037B2">
        <w:trPr>
          <w:trHeight w:val="437"/>
        </w:trPr>
        <w:tc>
          <w:tcPr>
            <w:tcW w:w="1206" w:type="dxa"/>
          </w:tcPr>
          <w:p w14:paraId="1AB9A74D"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N    60</w:t>
            </w:r>
          </w:p>
        </w:tc>
        <w:tc>
          <w:tcPr>
            <w:tcW w:w="1039" w:type="dxa"/>
          </w:tcPr>
          <w:p w14:paraId="5F53F9E8"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N    0</w:t>
            </w:r>
          </w:p>
        </w:tc>
      </w:tr>
    </w:tbl>
    <w:tbl>
      <w:tblPr>
        <w:tblStyle w:val="TableGrid"/>
        <w:tblpPr w:leftFromText="180" w:rightFromText="180" w:vertAnchor="text" w:horzAnchor="margin" w:tblpY="-896"/>
        <w:tblW w:w="0" w:type="auto"/>
        <w:tblLook w:val="04A0" w:firstRow="1" w:lastRow="0" w:firstColumn="1" w:lastColumn="0" w:noHBand="0" w:noVBand="1"/>
      </w:tblPr>
      <w:tblGrid>
        <w:gridCol w:w="1311"/>
        <w:gridCol w:w="1114"/>
      </w:tblGrid>
      <w:tr w:rsidR="002015A3" w:rsidRPr="009A2F30" w14:paraId="6DCAB660" w14:textId="77777777" w:rsidTr="002015A3">
        <w:trPr>
          <w:trHeight w:val="457"/>
        </w:trPr>
        <w:tc>
          <w:tcPr>
            <w:tcW w:w="1311" w:type="dxa"/>
          </w:tcPr>
          <w:p w14:paraId="2C0C639C" w14:textId="77777777" w:rsidR="002015A3" w:rsidRPr="009A2F30" w:rsidRDefault="002015A3" w:rsidP="002015A3">
            <w:pPr>
              <w:rPr>
                <w:rFonts w:cstheme="minorHAnsi"/>
                <w:sz w:val="28"/>
                <w:szCs w:val="28"/>
                <w:lang w:val="en-US" w:eastAsia="en-DE"/>
              </w:rPr>
            </w:pPr>
            <w:r w:rsidRPr="009A2F30">
              <w:rPr>
                <w:rFonts w:cstheme="minorHAnsi"/>
                <w:sz w:val="28"/>
                <w:szCs w:val="28"/>
                <w:lang w:val="en-US" w:eastAsia="en-DE"/>
              </w:rPr>
              <w:t>TP   511</w:t>
            </w:r>
          </w:p>
        </w:tc>
        <w:tc>
          <w:tcPr>
            <w:tcW w:w="1114" w:type="dxa"/>
          </w:tcPr>
          <w:p w14:paraId="725624B2" w14:textId="77777777" w:rsidR="002015A3" w:rsidRPr="009A2F30" w:rsidRDefault="002015A3" w:rsidP="002015A3">
            <w:pPr>
              <w:rPr>
                <w:rFonts w:cstheme="minorHAnsi"/>
                <w:sz w:val="28"/>
                <w:szCs w:val="28"/>
                <w:lang w:val="en-US" w:eastAsia="en-DE"/>
              </w:rPr>
            </w:pPr>
            <w:r w:rsidRPr="009A2F30">
              <w:rPr>
                <w:rFonts w:cstheme="minorHAnsi"/>
                <w:sz w:val="28"/>
                <w:szCs w:val="28"/>
                <w:lang w:val="en-US" w:eastAsia="en-DE"/>
              </w:rPr>
              <w:t>FP    4</w:t>
            </w:r>
          </w:p>
        </w:tc>
      </w:tr>
      <w:tr w:rsidR="002015A3" w:rsidRPr="009A2F30" w14:paraId="6157DD4F" w14:textId="77777777" w:rsidTr="002015A3">
        <w:trPr>
          <w:trHeight w:val="422"/>
        </w:trPr>
        <w:tc>
          <w:tcPr>
            <w:tcW w:w="1311" w:type="dxa"/>
          </w:tcPr>
          <w:p w14:paraId="14C36881" w14:textId="77777777" w:rsidR="002015A3" w:rsidRPr="009A2F30" w:rsidRDefault="002015A3" w:rsidP="002015A3">
            <w:pPr>
              <w:rPr>
                <w:rFonts w:cstheme="minorHAnsi"/>
                <w:sz w:val="28"/>
                <w:szCs w:val="28"/>
                <w:lang w:val="en-US" w:eastAsia="en-DE"/>
              </w:rPr>
            </w:pPr>
            <w:r w:rsidRPr="009A2F30">
              <w:rPr>
                <w:rFonts w:cstheme="minorHAnsi"/>
                <w:sz w:val="28"/>
                <w:szCs w:val="28"/>
                <w:lang w:val="en-US" w:eastAsia="en-DE"/>
              </w:rPr>
              <w:t>FN  37</w:t>
            </w:r>
          </w:p>
        </w:tc>
        <w:tc>
          <w:tcPr>
            <w:tcW w:w="1114" w:type="dxa"/>
          </w:tcPr>
          <w:p w14:paraId="278CD86F" w14:textId="77777777" w:rsidR="002015A3" w:rsidRPr="009A2F30" w:rsidRDefault="002015A3" w:rsidP="002015A3">
            <w:pPr>
              <w:rPr>
                <w:rFonts w:cstheme="minorHAnsi"/>
                <w:sz w:val="28"/>
                <w:szCs w:val="28"/>
                <w:lang w:val="en-US" w:eastAsia="en-DE"/>
              </w:rPr>
            </w:pPr>
            <w:r w:rsidRPr="009A2F30">
              <w:rPr>
                <w:rFonts w:cstheme="minorHAnsi"/>
                <w:sz w:val="28"/>
                <w:szCs w:val="28"/>
                <w:lang w:val="en-US" w:eastAsia="en-DE"/>
              </w:rPr>
              <w:t>TN    23</w:t>
            </w:r>
          </w:p>
        </w:tc>
      </w:tr>
    </w:tbl>
    <w:p w14:paraId="177923A5" w14:textId="77777777" w:rsidR="00776C66" w:rsidRPr="009A2F30" w:rsidRDefault="00776C66" w:rsidP="00776C66">
      <w:pPr>
        <w:rPr>
          <w:rFonts w:cstheme="minorHAnsi"/>
          <w:lang w:val="en-US" w:eastAsia="en-DE"/>
        </w:rPr>
      </w:pPr>
    </w:p>
    <w:p w14:paraId="1D59379A" w14:textId="77777777" w:rsidR="00776C66" w:rsidRPr="009A2F30" w:rsidRDefault="00776C66" w:rsidP="00776C66">
      <w:pPr>
        <w:rPr>
          <w:rFonts w:cstheme="minorHAnsi"/>
          <w:lang w:val="en-US" w:eastAsia="en-DE"/>
        </w:rPr>
      </w:pPr>
      <w:r w:rsidRPr="009A2F30">
        <w:rPr>
          <w:rFonts w:cstheme="minorHAnsi"/>
          <w:lang w:val="en-US" w:eastAsia="en-DE"/>
        </w:rPr>
        <w:t>Decision Tree Classifier</w:t>
      </w:r>
    </w:p>
    <w:tbl>
      <w:tblPr>
        <w:tblStyle w:val="TableGrid"/>
        <w:tblpPr w:leftFromText="180" w:rightFromText="180" w:vertAnchor="text" w:horzAnchor="margin" w:tblpY="-81"/>
        <w:tblW w:w="0" w:type="auto"/>
        <w:tblLook w:val="04A0" w:firstRow="1" w:lastRow="0" w:firstColumn="1" w:lastColumn="0" w:noHBand="0" w:noVBand="1"/>
      </w:tblPr>
      <w:tblGrid>
        <w:gridCol w:w="1311"/>
        <w:gridCol w:w="1311"/>
      </w:tblGrid>
      <w:tr w:rsidR="00776C66" w:rsidRPr="009A2F30" w14:paraId="61DFBD99" w14:textId="77777777" w:rsidTr="000037B2">
        <w:trPr>
          <w:trHeight w:val="457"/>
        </w:trPr>
        <w:tc>
          <w:tcPr>
            <w:tcW w:w="1311" w:type="dxa"/>
          </w:tcPr>
          <w:p w14:paraId="02B6CD71"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P   511</w:t>
            </w:r>
          </w:p>
        </w:tc>
        <w:tc>
          <w:tcPr>
            <w:tcW w:w="1311" w:type="dxa"/>
          </w:tcPr>
          <w:p w14:paraId="39F407E5"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P    4</w:t>
            </w:r>
          </w:p>
        </w:tc>
      </w:tr>
      <w:tr w:rsidR="00776C66" w:rsidRPr="009A2F30" w14:paraId="79E6AAAB" w14:textId="77777777" w:rsidTr="000037B2">
        <w:trPr>
          <w:trHeight w:val="422"/>
        </w:trPr>
        <w:tc>
          <w:tcPr>
            <w:tcW w:w="1311" w:type="dxa"/>
          </w:tcPr>
          <w:p w14:paraId="5F798C84"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FN  37</w:t>
            </w:r>
          </w:p>
        </w:tc>
        <w:tc>
          <w:tcPr>
            <w:tcW w:w="1311" w:type="dxa"/>
          </w:tcPr>
          <w:p w14:paraId="5510A068" w14:textId="77777777" w:rsidR="00776C66" w:rsidRPr="009A2F30" w:rsidRDefault="00776C66" w:rsidP="000037B2">
            <w:pPr>
              <w:rPr>
                <w:rFonts w:cstheme="minorHAnsi"/>
                <w:sz w:val="28"/>
                <w:szCs w:val="28"/>
                <w:lang w:val="en-US" w:eastAsia="en-DE"/>
              </w:rPr>
            </w:pPr>
            <w:r w:rsidRPr="009A2F30">
              <w:rPr>
                <w:rFonts w:cstheme="minorHAnsi"/>
                <w:sz w:val="28"/>
                <w:szCs w:val="28"/>
                <w:lang w:val="en-US" w:eastAsia="en-DE"/>
              </w:rPr>
              <w:t>TN    23</w:t>
            </w:r>
          </w:p>
        </w:tc>
      </w:tr>
    </w:tbl>
    <w:p w14:paraId="212E49C0" w14:textId="77777777" w:rsidR="00776C66" w:rsidRPr="009A2F30" w:rsidRDefault="00776C66" w:rsidP="00776C66">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p>
    <w:p w14:paraId="07D00652" w14:textId="77777777" w:rsidR="00776C66" w:rsidRPr="009A2F30" w:rsidRDefault="00776C66" w:rsidP="00776C66">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p>
    <w:p w14:paraId="5BCEA69A" w14:textId="77777777" w:rsidR="00776C66" w:rsidRPr="009A2F30" w:rsidRDefault="00776C66" w:rsidP="00776C66">
      <w:pPr>
        <w:pStyle w:val="Heading2"/>
        <w:numPr>
          <w:ilvl w:val="0"/>
          <w:numId w:val="0"/>
        </w:numPr>
        <w:rPr>
          <w:rFonts w:asciiTheme="minorHAnsi" w:eastAsia="Times New Roman" w:hAnsiTheme="minorHAnsi" w:cstheme="minorHAnsi"/>
          <w:lang w:val="en-GB" w:eastAsia="en-DE"/>
        </w:rPr>
      </w:pPr>
    </w:p>
    <w:p w14:paraId="21DA58A2" w14:textId="505753A1" w:rsidR="00776C66" w:rsidRPr="009A2F30" w:rsidRDefault="00776C66" w:rsidP="002015A3">
      <w:pPr>
        <w:pStyle w:val="Heading3"/>
        <w:rPr>
          <w:rFonts w:eastAsia="Times New Roman"/>
          <w:lang w:val="en-GB" w:eastAsia="en-DE"/>
        </w:rPr>
      </w:pPr>
      <w:bookmarkStart w:id="220" w:name="_Toc16453176"/>
      <w:r w:rsidRPr="009A2F30">
        <w:rPr>
          <w:rFonts w:eastAsia="Times New Roman"/>
          <w:lang w:val="en-GB" w:eastAsia="en-DE"/>
        </w:rPr>
        <w:t>Results:</w:t>
      </w:r>
      <w:bookmarkEnd w:id="220"/>
    </w:p>
    <w:p w14:paraId="50870DE6" w14:textId="77777777" w:rsidR="00776C66" w:rsidRPr="009A2F30" w:rsidRDefault="00776C66" w:rsidP="00776C66">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bookmarkStart w:id="221" w:name="_Toc16453177"/>
      <w:r w:rsidRPr="009A2F30">
        <w:rPr>
          <w:rFonts w:eastAsia="Times New Roman" w:cstheme="minorHAnsi"/>
          <w:bCs/>
          <w:color w:val="000000"/>
          <w:kern w:val="36"/>
          <w:lang w:val="en-US" w:eastAsia="en-DE"/>
        </w:rPr>
        <w:t>After all the analysis it shows that GDP and Protests have great effect on the number of financial and non-financial disasters. The best algorithm that can be used to predict that is there any disaster in coming years or not is Decision tree with the given parameters in Table 4.1</w:t>
      </w:r>
      <w:bookmarkEnd w:id="221"/>
    </w:p>
    <w:bookmarkEnd w:id="200"/>
    <w:p w14:paraId="492D319F" w14:textId="0E9AC562" w:rsidR="00E21035" w:rsidRPr="009A2F30" w:rsidRDefault="00E21035" w:rsidP="00E21035">
      <w:pPr>
        <w:shd w:val="clear" w:color="auto" w:fill="FFFFFF"/>
        <w:tabs>
          <w:tab w:val="left" w:pos="1485"/>
        </w:tabs>
        <w:spacing w:before="129" w:after="0" w:line="240" w:lineRule="auto"/>
        <w:outlineLvl w:val="0"/>
        <w:rPr>
          <w:rFonts w:eastAsia="Times New Roman" w:cs="Calibri Light"/>
          <w:bCs/>
          <w:color w:val="000000"/>
          <w:kern w:val="36"/>
          <w:lang w:val="en-US" w:eastAsia="en-DE"/>
        </w:rPr>
      </w:pPr>
    </w:p>
    <w:p w14:paraId="3CAFDDA9" w14:textId="5C42DEED" w:rsidR="004C07A4" w:rsidRPr="009A2F30" w:rsidRDefault="004C07A4" w:rsidP="002015A3">
      <w:pPr>
        <w:pStyle w:val="Heading2"/>
        <w:rPr>
          <w:lang w:val="en-GB"/>
        </w:rPr>
      </w:pPr>
      <w:bookmarkStart w:id="222" w:name="_Toc16453178"/>
      <w:r w:rsidRPr="009A2F30">
        <w:rPr>
          <w:lang w:val="en-GB"/>
        </w:rPr>
        <w:t>Problem 5</w:t>
      </w:r>
      <w:bookmarkEnd w:id="222"/>
      <w:r w:rsidRPr="009A2F30">
        <w:rPr>
          <w:lang w:val="en-GB"/>
        </w:rPr>
        <w:t xml:space="preserve"> </w:t>
      </w:r>
      <w:r w:rsidR="002465AC">
        <w:rPr>
          <w:lang w:val="en-GB"/>
        </w:rPr>
        <w:t>(AK)</w:t>
      </w:r>
    </w:p>
    <w:p w14:paraId="264D2EB5" w14:textId="77777777" w:rsidR="002015A3" w:rsidRPr="009A2F30" w:rsidRDefault="004C07A4" w:rsidP="002015A3">
      <w:pPr>
        <w:rPr>
          <w:rFonts w:cstheme="minorHAnsi"/>
          <w:lang w:val="en-GB"/>
        </w:rPr>
      </w:pPr>
      <w:r w:rsidRPr="009A2F30">
        <w:rPr>
          <w:rFonts w:cstheme="minorHAnsi"/>
          <w:lang w:val="en-GB"/>
        </w:rPr>
        <w:lastRenderedPageBreak/>
        <w:t>Prediction of Fractionalization without knowing opposition and government vote.</w:t>
      </w:r>
    </w:p>
    <w:p w14:paraId="50190D72" w14:textId="0F2B6610" w:rsidR="004C07A4" w:rsidRPr="009A2F30" w:rsidRDefault="004C07A4" w:rsidP="002015A3">
      <w:pPr>
        <w:pStyle w:val="Heading3"/>
        <w:rPr>
          <w:rFonts w:ascii="Calibri Light" w:eastAsiaTheme="minorEastAsia" w:hAnsi="Calibri Light"/>
          <w:lang w:val="en-GB"/>
        </w:rPr>
      </w:pPr>
      <w:bookmarkStart w:id="223" w:name="_Toc16453179"/>
      <w:r w:rsidRPr="009A2F30">
        <w:rPr>
          <w:rFonts w:eastAsia="Times New Roman"/>
          <w:lang w:val="en-GB" w:eastAsia="en-DE"/>
        </w:rPr>
        <w:t>Explanation:</w:t>
      </w:r>
      <w:bookmarkEnd w:id="223"/>
    </w:p>
    <w:p w14:paraId="59BF8770" w14:textId="33EC61E4" w:rsidR="004C07A4" w:rsidRPr="009A2F30" w:rsidRDefault="004C07A4" w:rsidP="004C07A4">
      <w:pPr>
        <w:shd w:val="clear" w:color="auto" w:fill="FFFFFF"/>
        <w:spacing w:before="129" w:after="0" w:line="240" w:lineRule="auto"/>
        <w:outlineLvl w:val="0"/>
        <w:rPr>
          <w:rFonts w:eastAsia="Times New Roman" w:cstheme="minorHAnsi"/>
          <w:bCs/>
          <w:color w:val="000000"/>
          <w:kern w:val="36"/>
          <w:lang w:val="en-US" w:eastAsia="en-DE"/>
        </w:rPr>
      </w:pPr>
      <w:bookmarkStart w:id="224" w:name="_Toc16453180"/>
      <w:r w:rsidRPr="009A2F30">
        <w:rPr>
          <w:rFonts w:eastAsia="Times New Roman" w:cstheme="minorHAnsi"/>
          <w:bCs/>
          <w:color w:val="000000"/>
          <w:kern w:val="36"/>
          <w:lang w:val="en-US" w:eastAsia="en-DE"/>
        </w:rPr>
        <w:t>I deduced a data frame of 6 different countries with both electoral and financial features. Fill the missing values using interpolation method that takes the nearest available value to the other sides nearest available value and if needed takes mean. I also Scaled the data to make the results more accurate using Standard Scaler.</w:t>
      </w:r>
      <w:bookmarkEnd w:id="224"/>
      <w:r w:rsidRPr="009A2F30">
        <w:rPr>
          <w:rFonts w:eastAsia="Times New Roman" w:cstheme="minorHAnsi"/>
          <w:bCs/>
          <w:color w:val="000000"/>
          <w:kern w:val="36"/>
          <w:lang w:val="en-US" w:eastAsia="en-DE"/>
        </w:rPr>
        <w:t xml:space="preserve"> </w:t>
      </w:r>
    </w:p>
    <w:p w14:paraId="3C9C5F3F" w14:textId="25B9ADB6" w:rsidR="004C07A4" w:rsidRPr="009A2F30" w:rsidRDefault="004C07A4" w:rsidP="002015A3">
      <w:pPr>
        <w:pStyle w:val="Heading3"/>
        <w:rPr>
          <w:rFonts w:eastAsia="Times New Roman"/>
          <w:lang w:val="en-US" w:eastAsia="en-DE"/>
        </w:rPr>
      </w:pPr>
      <w:bookmarkStart w:id="225" w:name="_Toc16453181"/>
      <w:r w:rsidRPr="009A2F30">
        <w:rPr>
          <w:rFonts w:eastAsia="Times New Roman"/>
          <w:lang w:val="en-US" w:eastAsia="en-DE"/>
        </w:rPr>
        <w:t>Target Feature:</w:t>
      </w:r>
      <w:bookmarkEnd w:id="225"/>
    </w:p>
    <w:p w14:paraId="0328ACE0" w14:textId="484752F7" w:rsidR="002015A3" w:rsidRPr="009A2F30" w:rsidRDefault="004C07A4" w:rsidP="002015A3">
      <w:pPr>
        <w:shd w:val="clear" w:color="auto" w:fill="FFFFFF"/>
        <w:spacing w:before="129" w:after="0" w:line="240" w:lineRule="auto"/>
        <w:outlineLvl w:val="0"/>
        <w:rPr>
          <w:rFonts w:eastAsia="Times New Roman" w:cstheme="minorHAnsi"/>
          <w:bCs/>
          <w:color w:val="000000"/>
          <w:kern w:val="36"/>
          <w:lang w:val="en-US" w:eastAsia="en-DE"/>
        </w:rPr>
      </w:pPr>
      <w:bookmarkStart w:id="226" w:name="_Toc16453182"/>
      <w:r w:rsidRPr="009A2F30">
        <w:rPr>
          <w:rFonts w:eastAsia="Times New Roman" w:cstheme="minorHAnsi"/>
          <w:bCs/>
          <w:color w:val="000000"/>
          <w:kern w:val="36"/>
          <w:lang w:val="en-US" w:eastAsia="en-DE"/>
        </w:rPr>
        <w:t>Fractionalization of Legislature Chamber (frac). It is a continuous value so I will be using Regression Models.</w:t>
      </w:r>
      <w:bookmarkEnd w:id="226"/>
    </w:p>
    <w:p w14:paraId="4DD84559" w14:textId="08A3A58C" w:rsidR="004C07A4" w:rsidRPr="009A2F30" w:rsidRDefault="004C07A4" w:rsidP="002015A3">
      <w:pPr>
        <w:pStyle w:val="Heading3"/>
        <w:rPr>
          <w:rFonts w:ascii="Calibri Light" w:eastAsia="Times New Roman" w:hAnsi="Calibri Light"/>
          <w:color w:val="000000"/>
          <w:kern w:val="36"/>
          <w:lang w:val="en-US" w:eastAsia="en-DE"/>
        </w:rPr>
      </w:pPr>
      <w:bookmarkStart w:id="227" w:name="_Toc16453183"/>
      <w:r w:rsidRPr="009A2F30">
        <w:rPr>
          <w:rFonts w:eastAsia="Times New Roman"/>
          <w:lang w:val="en-US" w:eastAsia="en-DE"/>
        </w:rPr>
        <w:t>Predictors:</w:t>
      </w:r>
      <w:bookmarkEnd w:id="227"/>
    </w:p>
    <w:p w14:paraId="00FE14C8" w14:textId="18C6C2F7" w:rsidR="004C07A4" w:rsidRPr="009A2F30" w:rsidRDefault="004C07A4" w:rsidP="004C07A4">
      <w:pPr>
        <w:rPr>
          <w:rFonts w:cstheme="minorHAnsi"/>
          <w:lang w:val="en-US" w:eastAsia="en-DE"/>
        </w:rPr>
      </w:pPr>
      <w:r w:rsidRPr="009A2F30">
        <w:rPr>
          <w:rFonts w:cstheme="minorHAnsi"/>
          <w:lang w:val="en-US" w:eastAsia="en-DE"/>
        </w:rPr>
        <w:t>Right, Left, Extremists, Government</w:t>
      </w:r>
      <w:r w:rsidRPr="009A2F30">
        <w:rPr>
          <w:rFonts w:eastAsia="Times New Roman" w:cstheme="minorHAnsi"/>
          <w:bCs/>
          <w:color w:val="000000"/>
          <w:kern w:val="36"/>
          <w:lang w:val="en-US" w:eastAsia="en-DE"/>
        </w:rPr>
        <w:t xml:space="preserve"> Crisis</w:t>
      </w:r>
      <w:r w:rsidRPr="009A2F30">
        <w:rPr>
          <w:rFonts w:cstheme="minorHAnsi"/>
          <w:lang w:val="en-US" w:eastAsia="en-DE"/>
        </w:rPr>
        <w:t xml:space="preserve">, </w:t>
      </w:r>
      <w:r w:rsidRPr="009A2F30">
        <w:rPr>
          <w:rFonts w:eastAsia="Times New Roman" w:cstheme="minorHAnsi"/>
          <w:bCs/>
          <w:color w:val="000000"/>
          <w:kern w:val="36"/>
          <w:lang w:val="en-US" w:eastAsia="en-DE"/>
        </w:rPr>
        <w:t>Protests</w:t>
      </w:r>
      <w:r w:rsidRPr="009A2F30">
        <w:rPr>
          <w:rFonts w:cstheme="minorHAnsi"/>
          <w:lang w:val="en-US" w:eastAsia="en-DE"/>
        </w:rPr>
        <w:t xml:space="preserve">, </w:t>
      </w:r>
      <w:r w:rsidRPr="009A2F30">
        <w:rPr>
          <w:rFonts w:eastAsia="Times New Roman" w:cstheme="minorHAnsi"/>
          <w:bCs/>
          <w:color w:val="000000"/>
          <w:kern w:val="36"/>
          <w:lang w:val="en-US" w:eastAsia="en-DE"/>
        </w:rPr>
        <w:t>Party count, demonstration deviation, Riots dev, Strikes dev,</w:t>
      </w:r>
      <w:r w:rsidRPr="009A2F30">
        <w:rPr>
          <w:rFonts w:cstheme="minorHAnsi"/>
          <w:lang w:val="en-US" w:eastAsia="en-DE"/>
        </w:rPr>
        <w:t xml:space="preserve"> </w:t>
      </w:r>
      <w:r w:rsidRPr="009A2F30">
        <w:rPr>
          <w:rFonts w:eastAsia="Times New Roman" w:cstheme="minorHAnsi"/>
          <w:bCs/>
          <w:color w:val="000000"/>
          <w:kern w:val="36"/>
          <w:lang w:val="en-US" w:eastAsia="en-DE"/>
        </w:rPr>
        <w:t>Turnover, Veto Players, Dictatorship.</w:t>
      </w:r>
    </w:p>
    <w:p w14:paraId="2E6FEEEF" w14:textId="344B3414" w:rsidR="004C07A4" w:rsidRPr="009A2F30" w:rsidRDefault="004C07A4" w:rsidP="002015A3">
      <w:pPr>
        <w:pStyle w:val="Heading3"/>
        <w:rPr>
          <w:rFonts w:eastAsia="Times New Roman"/>
          <w:lang w:val="en-GB" w:eastAsia="en-DE"/>
        </w:rPr>
      </w:pPr>
      <w:bookmarkStart w:id="228" w:name="_Toc16453184"/>
      <w:r w:rsidRPr="009A2F30">
        <w:rPr>
          <w:rFonts w:eastAsia="Times New Roman"/>
          <w:lang w:val="en-GB" w:eastAsia="en-DE"/>
        </w:rPr>
        <w:t>Train Test Split:</w:t>
      </w:r>
      <w:bookmarkEnd w:id="228"/>
    </w:p>
    <w:p w14:paraId="5EF89ED2" w14:textId="1DDCB0DA" w:rsidR="004C07A4" w:rsidRPr="009A2F30" w:rsidRDefault="004C07A4" w:rsidP="004C07A4">
      <w:pPr>
        <w:shd w:val="clear" w:color="auto" w:fill="FFFFFF"/>
        <w:spacing w:before="129" w:after="0" w:line="240" w:lineRule="auto"/>
        <w:outlineLvl w:val="0"/>
        <w:rPr>
          <w:rFonts w:eastAsia="Times New Roman" w:cstheme="minorHAnsi"/>
          <w:bCs/>
          <w:color w:val="000000"/>
          <w:kern w:val="36"/>
          <w:lang w:val="en-GB" w:eastAsia="en-DE"/>
        </w:rPr>
      </w:pPr>
      <w:bookmarkStart w:id="229" w:name="_Toc16453185"/>
      <w:r w:rsidRPr="009A2F30">
        <w:rPr>
          <w:rFonts w:eastAsia="Times New Roman" w:cstheme="minorHAnsi"/>
          <w:bCs/>
          <w:color w:val="000000"/>
          <w:kern w:val="36"/>
          <w:lang w:val="en-GB" w:eastAsia="en-DE"/>
        </w:rPr>
        <w:t>I use Train Test Split method to divide the data into training and testing parts with Training set 70% and Testing set 30%.</w:t>
      </w:r>
      <w:bookmarkEnd w:id="229"/>
      <w:r w:rsidRPr="009A2F30">
        <w:rPr>
          <w:rFonts w:eastAsia="Times New Roman" w:cstheme="minorHAnsi"/>
          <w:bCs/>
          <w:color w:val="000000"/>
          <w:kern w:val="36"/>
          <w:lang w:val="en-GB" w:eastAsia="en-DE"/>
        </w:rPr>
        <w:t xml:space="preserve"> </w:t>
      </w:r>
    </w:p>
    <w:p w14:paraId="02F1B52C" w14:textId="6FC87962" w:rsidR="004C07A4" w:rsidRPr="009A2F30" w:rsidRDefault="004C07A4" w:rsidP="00C57507">
      <w:pPr>
        <w:pStyle w:val="Heading3"/>
        <w:rPr>
          <w:rFonts w:eastAsia="Times New Roman"/>
          <w:lang w:val="en-GB" w:eastAsia="en-DE"/>
        </w:rPr>
      </w:pPr>
      <w:bookmarkStart w:id="230" w:name="_Toc16453186"/>
      <w:r w:rsidRPr="009A2F30">
        <w:rPr>
          <w:rFonts w:eastAsia="Times New Roman"/>
          <w:lang w:val="en-GB" w:eastAsia="en-DE"/>
        </w:rPr>
        <w:t>Feature Selection:</w:t>
      </w:r>
      <w:bookmarkEnd w:id="230"/>
    </w:p>
    <w:p w14:paraId="6B4BE430" w14:textId="14DA26DD" w:rsidR="004C07A4" w:rsidRPr="009A2F30" w:rsidRDefault="004C07A4" w:rsidP="004C07A4">
      <w:pPr>
        <w:shd w:val="clear" w:color="auto" w:fill="FFFFFF"/>
        <w:spacing w:before="129" w:after="0" w:line="240" w:lineRule="auto"/>
        <w:outlineLvl w:val="0"/>
        <w:rPr>
          <w:rFonts w:eastAsia="Times New Roman" w:cstheme="minorHAnsi"/>
          <w:bCs/>
          <w:color w:val="000000"/>
          <w:kern w:val="36"/>
          <w:lang w:val="en-GB" w:eastAsia="en-DE"/>
        </w:rPr>
      </w:pPr>
      <w:bookmarkStart w:id="231" w:name="_Toc16453187"/>
      <w:r w:rsidRPr="009A2F30">
        <w:rPr>
          <w:rFonts w:eastAsia="Times New Roman" w:cstheme="minorHAnsi"/>
          <w:bCs/>
          <w:color w:val="000000"/>
          <w:kern w:val="36"/>
          <w:lang w:val="en-GB" w:eastAsia="en-DE"/>
        </w:rPr>
        <w:t>For the solution of this query I selected the most correlated features to the target value using Correlation method of ‘Pearson’ and Heatmap.</w:t>
      </w:r>
      <w:bookmarkEnd w:id="231"/>
    </w:p>
    <w:p w14:paraId="315BFDC3" w14:textId="157AEFFA" w:rsidR="004C07A4" w:rsidRPr="009A2F30" w:rsidRDefault="004C07A4" w:rsidP="00C57507">
      <w:pPr>
        <w:pStyle w:val="Heading3"/>
        <w:rPr>
          <w:rFonts w:eastAsia="Times New Roman"/>
          <w:lang w:val="en-US" w:eastAsia="en-DE"/>
        </w:rPr>
      </w:pPr>
      <w:bookmarkStart w:id="232" w:name="_Toc16453188"/>
      <w:r w:rsidRPr="009A2F30">
        <w:rPr>
          <w:rFonts w:eastAsia="Times New Roman"/>
          <w:lang w:val="en-US" w:eastAsia="en-DE"/>
        </w:rPr>
        <w:t>Model Evaluation:</w:t>
      </w:r>
      <w:bookmarkEnd w:id="232"/>
    </w:p>
    <w:p w14:paraId="3122E580" w14:textId="33735A53" w:rsidR="004C07A4" w:rsidRPr="009A2F30" w:rsidRDefault="004C07A4" w:rsidP="004C07A4">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bookmarkStart w:id="233" w:name="_Toc16453189"/>
      <w:r w:rsidRPr="009A2F30">
        <w:rPr>
          <w:rFonts w:eastAsia="Times New Roman" w:cstheme="minorHAnsi"/>
          <w:bCs/>
          <w:color w:val="000000"/>
          <w:kern w:val="36"/>
          <w:lang w:val="en-US" w:eastAsia="en-DE"/>
        </w:rPr>
        <w:t>RMSE: Root Mean Square Error</w:t>
      </w:r>
      <w:bookmarkEnd w:id="233"/>
    </w:p>
    <w:tbl>
      <w:tblPr>
        <w:tblStyle w:val="PlainTable1"/>
        <w:tblW w:w="0" w:type="auto"/>
        <w:tblLook w:val="04A0" w:firstRow="1" w:lastRow="0" w:firstColumn="1" w:lastColumn="0" w:noHBand="0" w:noVBand="1"/>
      </w:tblPr>
      <w:tblGrid>
        <w:gridCol w:w="2114"/>
        <w:gridCol w:w="2082"/>
        <w:gridCol w:w="2072"/>
        <w:gridCol w:w="2055"/>
      </w:tblGrid>
      <w:tr w:rsidR="004C07A4" w:rsidRPr="009A2F30" w14:paraId="139960CA" w14:textId="77777777" w:rsidTr="000037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2CB3A2A" w14:textId="741F2377" w:rsidR="004C07A4" w:rsidRPr="009A2F30" w:rsidRDefault="004C07A4" w:rsidP="000037B2">
            <w:pPr>
              <w:tabs>
                <w:tab w:val="left" w:pos="1485"/>
              </w:tabs>
              <w:spacing w:before="129"/>
              <w:outlineLvl w:val="0"/>
              <w:rPr>
                <w:rFonts w:eastAsia="Times New Roman" w:cstheme="minorHAnsi"/>
                <w:b w:val="0"/>
                <w:bCs w:val="0"/>
                <w:color w:val="000000"/>
                <w:kern w:val="36"/>
                <w:lang w:val="en-US" w:eastAsia="en-DE"/>
              </w:rPr>
            </w:pPr>
            <w:bookmarkStart w:id="234" w:name="_Toc16453190"/>
            <w:r w:rsidRPr="009A2F30">
              <w:rPr>
                <w:rFonts w:eastAsia="Times New Roman" w:cstheme="minorHAnsi"/>
                <w:b w:val="0"/>
                <w:bCs w:val="0"/>
                <w:color w:val="000000"/>
                <w:kern w:val="36"/>
                <w:lang w:val="en-US" w:eastAsia="en-DE"/>
              </w:rPr>
              <w:t>Algorithms</w:t>
            </w:r>
            <w:bookmarkEnd w:id="234"/>
          </w:p>
        </w:tc>
        <w:tc>
          <w:tcPr>
            <w:tcW w:w="2254" w:type="dxa"/>
          </w:tcPr>
          <w:p w14:paraId="69832EDA" w14:textId="1E13B255" w:rsidR="004C07A4" w:rsidRPr="009A2F30" w:rsidRDefault="004C07A4"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235" w:name="_Toc16453191"/>
            <w:r w:rsidRPr="009A2F30">
              <w:rPr>
                <w:rFonts w:eastAsia="Times New Roman" w:cstheme="minorHAnsi"/>
                <w:b w:val="0"/>
                <w:bCs w:val="0"/>
                <w:color w:val="000000"/>
                <w:kern w:val="36"/>
                <w:lang w:val="en-US" w:eastAsia="en-DE"/>
              </w:rPr>
              <w:t>Training Score</w:t>
            </w:r>
            <w:bookmarkEnd w:id="235"/>
          </w:p>
        </w:tc>
        <w:tc>
          <w:tcPr>
            <w:tcW w:w="2254" w:type="dxa"/>
          </w:tcPr>
          <w:p w14:paraId="68A959FA" w14:textId="0F87B127" w:rsidR="004C07A4" w:rsidRPr="009A2F30" w:rsidRDefault="004C07A4"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236" w:name="_Toc16453192"/>
            <w:r w:rsidRPr="009A2F30">
              <w:rPr>
                <w:rFonts w:eastAsia="Times New Roman" w:cstheme="minorHAnsi"/>
                <w:b w:val="0"/>
                <w:bCs w:val="0"/>
                <w:color w:val="000000"/>
                <w:kern w:val="36"/>
                <w:lang w:val="en-US" w:eastAsia="en-DE"/>
              </w:rPr>
              <w:t>Testing Score</w:t>
            </w:r>
            <w:bookmarkEnd w:id="236"/>
          </w:p>
        </w:tc>
        <w:tc>
          <w:tcPr>
            <w:tcW w:w="2254" w:type="dxa"/>
          </w:tcPr>
          <w:p w14:paraId="43EDC488" w14:textId="5E5A7BF2" w:rsidR="004C07A4" w:rsidRPr="009A2F30" w:rsidRDefault="004C07A4"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237" w:name="_Toc16453193"/>
            <w:r w:rsidRPr="009A2F30">
              <w:rPr>
                <w:rFonts w:eastAsia="Times New Roman" w:cstheme="minorHAnsi"/>
                <w:b w:val="0"/>
                <w:bCs w:val="0"/>
                <w:color w:val="000000"/>
                <w:kern w:val="36"/>
                <w:lang w:val="en-US" w:eastAsia="en-DE"/>
              </w:rPr>
              <w:t>RMSE</w:t>
            </w:r>
            <w:bookmarkEnd w:id="237"/>
          </w:p>
        </w:tc>
      </w:tr>
      <w:tr w:rsidR="004C07A4" w:rsidRPr="009A2F30" w14:paraId="36D3C563" w14:textId="77777777" w:rsidTr="0000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E22CE84" w14:textId="6733AF3D" w:rsidR="004C07A4" w:rsidRPr="009A2F30" w:rsidRDefault="004C07A4" w:rsidP="000037B2">
            <w:pPr>
              <w:tabs>
                <w:tab w:val="left" w:pos="1485"/>
              </w:tabs>
              <w:spacing w:before="129"/>
              <w:outlineLvl w:val="0"/>
              <w:rPr>
                <w:rFonts w:eastAsia="Times New Roman" w:cstheme="minorHAnsi"/>
                <w:b w:val="0"/>
                <w:bCs w:val="0"/>
                <w:color w:val="000000"/>
                <w:kern w:val="36"/>
                <w:lang w:val="en-US" w:eastAsia="en-DE"/>
              </w:rPr>
            </w:pPr>
            <w:bookmarkStart w:id="238" w:name="_Toc16453194"/>
            <w:r w:rsidRPr="009A2F30">
              <w:rPr>
                <w:rFonts w:eastAsia="Times New Roman" w:cstheme="minorHAnsi"/>
                <w:b w:val="0"/>
                <w:bCs w:val="0"/>
                <w:color w:val="000000"/>
                <w:kern w:val="36"/>
                <w:lang w:val="en-US" w:eastAsia="en-DE"/>
              </w:rPr>
              <w:t>Linear</w:t>
            </w:r>
            <w:bookmarkEnd w:id="238"/>
          </w:p>
        </w:tc>
        <w:tc>
          <w:tcPr>
            <w:tcW w:w="2254" w:type="dxa"/>
          </w:tcPr>
          <w:p w14:paraId="18599372" w14:textId="54304725" w:rsidR="004C07A4" w:rsidRPr="009A2F30" w:rsidRDefault="004C07A4"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239" w:name="_Toc16453195"/>
            <w:r w:rsidRPr="009A2F30">
              <w:rPr>
                <w:rFonts w:eastAsia="Times New Roman" w:cstheme="minorHAnsi"/>
                <w:bCs/>
                <w:color w:val="000000"/>
                <w:kern w:val="36"/>
                <w:lang w:val="en-US" w:eastAsia="en-DE"/>
              </w:rPr>
              <w:t>91%</w:t>
            </w:r>
            <w:bookmarkEnd w:id="239"/>
          </w:p>
        </w:tc>
        <w:tc>
          <w:tcPr>
            <w:tcW w:w="2254" w:type="dxa"/>
          </w:tcPr>
          <w:p w14:paraId="3F7A28B2" w14:textId="13E7DBBF" w:rsidR="004C07A4" w:rsidRPr="009A2F30" w:rsidRDefault="004C07A4"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240" w:name="_Toc16453196"/>
            <w:r w:rsidRPr="009A2F30">
              <w:rPr>
                <w:rFonts w:eastAsia="Times New Roman" w:cstheme="minorHAnsi"/>
                <w:bCs/>
                <w:color w:val="000000"/>
                <w:kern w:val="36"/>
                <w:lang w:val="en-US" w:eastAsia="en-DE"/>
              </w:rPr>
              <w:t>77%</w:t>
            </w:r>
            <w:bookmarkEnd w:id="240"/>
          </w:p>
        </w:tc>
        <w:tc>
          <w:tcPr>
            <w:tcW w:w="2254" w:type="dxa"/>
          </w:tcPr>
          <w:p w14:paraId="4C781BEA" w14:textId="43E0AC96" w:rsidR="004C07A4" w:rsidRPr="009A2F30" w:rsidRDefault="004C07A4"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241" w:name="_Toc16453197"/>
            <w:r w:rsidRPr="009A2F30">
              <w:rPr>
                <w:rFonts w:eastAsia="Times New Roman" w:cstheme="minorHAnsi"/>
                <w:bCs/>
                <w:color w:val="000000"/>
                <w:kern w:val="36"/>
                <w:lang w:val="en-US" w:eastAsia="en-DE"/>
              </w:rPr>
              <w:t>0.11</w:t>
            </w:r>
            <w:bookmarkEnd w:id="241"/>
          </w:p>
        </w:tc>
      </w:tr>
      <w:tr w:rsidR="004C07A4" w:rsidRPr="009A2F30" w14:paraId="0225E842" w14:textId="77777777" w:rsidTr="000037B2">
        <w:tc>
          <w:tcPr>
            <w:cnfStyle w:val="001000000000" w:firstRow="0" w:lastRow="0" w:firstColumn="1" w:lastColumn="0" w:oddVBand="0" w:evenVBand="0" w:oddHBand="0" w:evenHBand="0" w:firstRowFirstColumn="0" w:firstRowLastColumn="0" w:lastRowFirstColumn="0" w:lastRowLastColumn="0"/>
            <w:tcW w:w="2254" w:type="dxa"/>
          </w:tcPr>
          <w:p w14:paraId="75483796" w14:textId="02390165" w:rsidR="004C07A4" w:rsidRPr="009A2F30" w:rsidRDefault="004C07A4" w:rsidP="000037B2">
            <w:pPr>
              <w:tabs>
                <w:tab w:val="left" w:pos="1485"/>
              </w:tabs>
              <w:spacing w:before="129"/>
              <w:outlineLvl w:val="0"/>
              <w:rPr>
                <w:rFonts w:eastAsia="Times New Roman" w:cstheme="minorHAnsi"/>
                <w:b w:val="0"/>
                <w:bCs w:val="0"/>
                <w:color w:val="000000"/>
                <w:kern w:val="36"/>
                <w:lang w:val="en-US" w:eastAsia="en-DE"/>
              </w:rPr>
            </w:pPr>
            <w:bookmarkStart w:id="242" w:name="_Toc16453198"/>
            <w:r w:rsidRPr="009A2F30">
              <w:rPr>
                <w:rFonts w:eastAsia="Times New Roman" w:cstheme="minorHAnsi"/>
                <w:b w:val="0"/>
                <w:bCs w:val="0"/>
                <w:color w:val="000000"/>
                <w:kern w:val="36"/>
                <w:lang w:val="en-US" w:eastAsia="en-DE"/>
              </w:rPr>
              <w:t>Lasso</w:t>
            </w:r>
            <w:bookmarkEnd w:id="242"/>
          </w:p>
        </w:tc>
        <w:tc>
          <w:tcPr>
            <w:tcW w:w="2254" w:type="dxa"/>
          </w:tcPr>
          <w:p w14:paraId="6E89606A" w14:textId="173AC537" w:rsidR="004C07A4" w:rsidRPr="009A2F30" w:rsidRDefault="004C07A4"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243" w:name="_Toc16453199"/>
            <w:r w:rsidRPr="009A2F30">
              <w:rPr>
                <w:rFonts w:eastAsia="Times New Roman" w:cstheme="minorHAnsi"/>
                <w:bCs/>
                <w:color w:val="000000"/>
                <w:kern w:val="36"/>
                <w:lang w:val="en-US" w:eastAsia="en-DE"/>
              </w:rPr>
              <w:t>92%</w:t>
            </w:r>
            <w:bookmarkEnd w:id="243"/>
          </w:p>
        </w:tc>
        <w:tc>
          <w:tcPr>
            <w:tcW w:w="2254" w:type="dxa"/>
          </w:tcPr>
          <w:p w14:paraId="2744A424" w14:textId="178189D3" w:rsidR="004C07A4" w:rsidRPr="009A2F30" w:rsidRDefault="004C07A4"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244" w:name="_Toc16453200"/>
            <w:r w:rsidRPr="009A2F30">
              <w:rPr>
                <w:rFonts w:eastAsia="Times New Roman" w:cstheme="minorHAnsi"/>
                <w:bCs/>
                <w:color w:val="000000"/>
                <w:kern w:val="36"/>
                <w:lang w:val="en-US" w:eastAsia="en-DE"/>
              </w:rPr>
              <w:t>93%</w:t>
            </w:r>
            <w:bookmarkEnd w:id="244"/>
          </w:p>
        </w:tc>
        <w:tc>
          <w:tcPr>
            <w:tcW w:w="2254" w:type="dxa"/>
          </w:tcPr>
          <w:p w14:paraId="0F59C6A2" w14:textId="0DD9153D" w:rsidR="004C07A4" w:rsidRPr="009A2F30" w:rsidRDefault="004C07A4"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245" w:name="_Toc16453201"/>
            <w:r w:rsidRPr="009A2F30">
              <w:rPr>
                <w:rFonts w:eastAsia="Times New Roman" w:cstheme="minorHAnsi"/>
                <w:bCs/>
                <w:color w:val="000000"/>
                <w:kern w:val="36"/>
                <w:lang w:val="en-US" w:eastAsia="en-DE"/>
              </w:rPr>
              <w:t>0.06</w:t>
            </w:r>
            <w:bookmarkEnd w:id="245"/>
          </w:p>
        </w:tc>
      </w:tr>
      <w:tr w:rsidR="004C07A4" w:rsidRPr="009A2F30" w14:paraId="5D503BA7" w14:textId="77777777" w:rsidTr="000037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34BD052" w14:textId="0BB3DDD0" w:rsidR="004C07A4" w:rsidRPr="009A2F30" w:rsidRDefault="004C07A4" w:rsidP="000037B2">
            <w:pPr>
              <w:tabs>
                <w:tab w:val="left" w:pos="1485"/>
              </w:tabs>
              <w:spacing w:before="129"/>
              <w:outlineLvl w:val="0"/>
              <w:rPr>
                <w:rFonts w:eastAsia="Times New Roman" w:cstheme="minorHAnsi"/>
                <w:b w:val="0"/>
                <w:bCs w:val="0"/>
                <w:color w:val="000000"/>
                <w:kern w:val="36"/>
                <w:lang w:val="en-US" w:eastAsia="en-DE"/>
              </w:rPr>
            </w:pPr>
            <w:bookmarkStart w:id="246" w:name="_Toc16453202"/>
            <w:r w:rsidRPr="009A2F30">
              <w:rPr>
                <w:rFonts w:eastAsia="Times New Roman" w:cstheme="minorHAnsi"/>
                <w:b w:val="0"/>
                <w:bCs w:val="0"/>
                <w:color w:val="000000"/>
                <w:kern w:val="36"/>
                <w:lang w:val="en-US" w:eastAsia="en-DE"/>
              </w:rPr>
              <w:t>Ridge</w:t>
            </w:r>
            <w:bookmarkEnd w:id="246"/>
          </w:p>
        </w:tc>
        <w:tc>
          <w:tcPr>
            <w:tcW w:w="2254" w:type="dxa"/>
          </w:tcPr>
          <w:p w14:paraId="0E8390F1" w14:textId="3DFEA809" w:rsidR="004C07A4" w:rsidRPr="009A2F30" w:rsidRDefault="004C07A4"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247" w:name="_Toc16453203"/>
            <w:r w:rsidRPr="009A2F30">
              <w:rPr>
                <w:rFonts w:eastAsia="Times New Roman" w:cstheme="minorHAnsi"/>
                <w:bCs/>
                <w:color w:val="000000"/>
                <w:kern w:val="36"/>
                <w:lang w:val="en-US" w:eastAsia="en-DE"/>
              </w:rPr>
              <w:t>88%</w:t>
            </w:r>
            <w:bookmarkEnd w:id="247"/>
          </w:p>
        </w:tc>
        <w:tc>
          <w:tcPr>
            <w:tcW w:w="2254" w:type="dxa"/>
          </w:tcPr>
          <w:p w14:paraId="685C2C09" w14:textId="2F665EB0" w:rsidR="004C07A4" w:rsidRPr="009A2F30" w:rsidRDefault="004C07A4"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248" w:name="_Toc16453204"/>
            <w:r w:rsidRPr="009A2F30">
              <w:rPr>
                <w:rFonts w:eastAsia="Times New Roman" w:cstheme="minorHAnsi"/>
                <w:bCs/>
                <w:color w:val="000000"/>
                <w:kern w:val="36"/>
                <w:lang w:val="en-US" w:eastAsia="en-DE"/>
              </w:rPr>
              <w:t>72%</w:t>
            </w:r>
            <w:bookmarkEnd w:id="248"/>
          </w:p>
        </w:tc>
        <w:tc>
          <w:tcPr>
            <w:tcW w:w="2254" w:type="dxa"/>
          </w:tcPr>
          <w:p w14:paraId="33123A38" w14:textId="4D6ECE65" w:rsidR="004C07A4" w:rsidRPr="009A2F30" w:rsidRDefault="004C07A4"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249" w:name="_Toc16453205"/>
            <w:r w:rsidRPr="009A2F30">
              <w:rPr>
                <w:rFonts w:eastAsia="Times New Roman" w:cstheme="minorHAnsi"/>
                <w:bCs/>
                <w:color w:val="000000"/>
                <w:kern w:val="36"/>
                <w:lang w:val="en-US" w:eastAsia="en-DE"/>
              </w:rPr>
              <w:t>0.12</w:t>
            </w:r>
            <w:bookmarkEnd w:id="249"/>
          </w:p>
        </w:tc>
      </w:tr>
    </w:tbl>
    <w:p w14:paraId="1BC9DEBD" w14:textId="1D47356C" w:rsidR="004C07A4" w:rsidRPr="009A2F30" w:rsidRDefault="004C07A4" w:rsidP="004C07A4">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t xml:space="preserve">          </w:t>
      </w:r>
      <w:bookmarkStart w:id="250" w:name="_Toc16453206"/>
      <w:r w:rsidRPr="009A2F30">
        <w:rPr>
          <w:rFonts w:eastAsia="Times New Roman" w:cstheme="minorHAnsi"/>
          <w:bCs/>
          <w:color w:val="000000"/>
          <w:kern w:val="36"/>
          <w:lang w:val="en-US" w:eastAsia="en-DE"/>
        </w:rPr>
        <w:t>Table 5.1</w:t>
      </w:r>
      <w:bookmarkEnd w:id="250"/>
    </w:p>
    <w:p w14:paraId="2A72ACF6" w14:textId="75CDF5A3" w:rsidR="004C07A4" w:rsidRPr="009A2F30" w:rsidRDefault="004C07A4" w:rsidP="00C57507">
      <w:pPr>
        <w:pStyle w:val="Heading3"/>
        <w:rPr>
          <w:lang w:val="en-US" w:eastAsia="en-DE"/>
        </w:rPr>
      </w:pPr>
      <w:bookmarkStart w:id="251" w:name="_Toc16453207"/>
      <w:r w:rsidRPr="009A2F30">
        <w:rPr>
          <w:lang w:val="en-US" w:eastAsia="en-DE"/>
        </w:rPr>
        <w:t>Results:</w:t>
      </w:r>
      <w:bookmarkEnd w:id="251"/>
    </w:p>
    <w:p w14:paraId="0C622AF8" w14:textId="77777777" w:rsidR="004C07A4" w:rsidRPr="009A2F30" w:rsidRDefault="004C07A4" w:rsidP="004C07A4">
      <w:pPr>
        <w:rPr>
          <w:rFonts w:cstheme="minorHAnsi"/>
          <w:lang w:val="en-US" w:eastAsia="en-DE"/>
        </w:rPr>
      </w:pPr>
      <w:r w:rsidRPr="009A2F30">
        <w:rPr>
          <w:rFonts w:cstheme="minorHAnsi"/>
          <w:lang w:val="en-US" w:eastAsia="en-DE"/>
        </w:rPr>
        <w:t xml:space="preserve">As the Table 5.1 shows that the Lasso gives the best percentage of testing score. As LASSO not only perform the regression the given features but also reduce the number of features by eliminating the unrelated ones and reduce overfitting. So, </w:t>
      </w:r>
      <w:proofErr w:type="gramStart"/>
      <w:r w:rsidRPr="009A2F30">
        <w:rPr>
          <w:rFonts w:cstheme="minorHAnsi"/>
          <w:lang w:val="en-US" w:eastAsia="en-DE"/>
        </w:rPr>
        <w:t>It</w:t>
      </w:r>
      <w:proofErr w:type="gramEnd"/>
      <w:r w:rsidRPr="009A2F30">
        <w:rPr>
          <w:rFonts w:cstheme="minorHAnsi"/>
          <w:lang w:val="en-US" w:eastAsia="en-DE"/>
        </w:rPr>
        <w:t xml:space="preserve"> is best idea to use this algorithm for prediction</w:t>
      </w:r>
    </w:p>
    <w:p w14:paraId="2D171827" w14:textId="77777777" w:rsidR="004C07A4" w:rsidRPr="009A2F30" w:rsidRDefault="004C07A4" w:rsidP="004C07A4">
      <w:pPr>
        <w:rPr>
          <w:rFonts w:cstheme="minorHAnsi"/>
          <w:lang w:val="en-US" w:eastAsia="en-DE"/>
        </w:rPr>
      </w:pPr>
    </w:p>
    <w:p w14:paraId="11FE2D56" w14:textId="0FFFEE62" w:rsidR="004C07A4" w:rsidRPr="009A2F30" w:rsidRDefault="004C07A4" w:rsidP="004C07A4">
      <w:pPr>
        <w:rPr>
          <w:rFonts w:cstheme="minorHAnsi"/>
          <w:lang w:val="en-US" w:eastAsia="en-DE"/>
        </w:rPr>
      </w:pPr>
      <w:r w:rsidRPr="009A2F30">
        <w:rPr>
          <w:rFonts w:cstheme="minorHAnsi"/>
          <w:noProof/>
        </w:rPr>
        <w:lastRenderedPageBreak/>
        <w:drawing>
          <wp:inline distT="0" distB="0" distL="0" distR="0" wp14:anchorId="5F1DE560" wp14:editId="18F5895E">
            <wp:extent cx="5731510" cy="810260"/>
            <wp:effectExtent l="0" t="0" r="2540" b="889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810260"/>
                    </a:xfrm>
                    <a:prstGeom prst="rect">
                      <a:avLst/>
                    </a:prstGeom>
                    <a:noFill/>
                    <a:ln>
                      <a:noFill/>
                    </a:ln>
                  </pic:spPr>
                </pic:pic>
              </a:graphicData>
            </a:graphic>
          </wp:inline>
        </w:drawing>
      </w:r>
      <w:r w:rsidRPr="009A2F30">
        <w:rPr>
          <w:rFonts w:cstheme="minorHAnsi"/>
          <w:lang w:val="en-US" w:eastAsia="en-DE"/>
        </w:rPr>
        <w:t>This result shows that the real value of fractionalization is 0.84 while the predicted value using Lasso algorithm is 0.87 which is a pretty good value in predicting some unknown important figures.</w:t>
      </w:r>
    </w:p>
    <w:p w14:paraId="1D152EAA" w14:textId="3E333D85" w:rsidR="0015457D" w:rsidRPr="009A2F30" w:rsidRDefault="0015457D" w:rsidP="00C57507">
      <w:pPr>
        <w:pStyle w:val="Heading2"/>
        <w:rPr>
          <w:lang w:val="en-GB"/>
        </w:rPr>
      </w:pPr>
      <w:bookmarkStart w:id="252" w:name="_Toc16453208"/>
      <w:r w:rsidRPr="009A2F30">
        <w:rPr>
          <w:lang w:val="en-GB"/>
        </w:rPr>
        <w:t>Problem 6.</w:t>
      </w:r>
      <w:bookmarkEnd w:id="252"/>
      <w:r w:rsidRPr="009A2F30">
        <w:rPr>
          <w:lang w:val="en-GB"/>
        </w:rPr>
        <w:t xml:space="preserve"> </w:t>
      </w:r>
      <w:r w:rsidR="002465AC">
        <w:rPr>
          <w:lang w:val="en-GB"/>
        </w:rPr>
        <w:t>(AK)</w:t>
      </w:r>
    </w:p>
    <w:p w14:paraId="50ABFD15" w14:textId="77777777" w:rsidR="0015457D" w:rsidRPr="009A2F30" w:rsidRDefault="0015457D" w:rsidP="0015457D">
      <w:pPr>
        <w:rPr>
          <w:rFonts w:cstheme="minorHAnsi"/>
          <w:lang w:val="en-GB"/>
        </w:rPr>
      </w:pPr>
      <w:r w:rsidRPr="009A2F30">
        <w:rPr>
          <w:rFonts w:cstheme="minorHAnsi"/>
          <w:lang w:val="en-GB"/>
        </w:rPr>
        <w:t>Can we predict Systematic Financial Crisis in the future of the world? Only using the Government related features and government performance.</w:t>
      </w:r>
    </w:p>
    <w:p w14:paraId="6635F743" w14:textId="0B14A43E" w:rsidR="0015457D" w:rsidRPr="009A2F30" w:rsidRDefault="0015457D" w:rsidP="00C57507">
      <w:pPr>
        <w:pStyle w:val="Heading3"/>
        <w:rPr>
          <w:rFonts w:eastAsia="Times New Roman"/>
          <w:lang w:val="en-GB" w:eastAsia="en-DE"/>
        </w:rPr>
      </w:pPr>
      <w:bookmarkStart w:id="253" w:name="_Toc16453209"/>
      <w:r w:rsidRPr="009A2F30">
        <w:rPr>
          <w:rFonts w:eastAsia="Times New Roman"/>
          <w:lang w:val="en-GB" w:eastAsia="en-DE"/>
        </w:rPr>
        <w:t>Explanation:</w:t>
      </w:r>
      <w:bookmarkEnd w:id="253"/>
    </w:p>
    <w:p w14:paraId="395DF4BA" w14:textId="6B8C98CE"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US" w:eastAsia="en-DE"/>
        </w:rPr>
      </w:pPr>
      <w:bookmarkStart w:id="254" w:name="_Toc16453210"/>
      <w:r w:rsidRPr="009A2F30">
        <w:rPr>
          <w:rFonts w:eastAsia="Times New Roman" w:cstheme="minorHAnsi"/>
          <w:bCs/>
          <w:color w:val="000000"/>
          <w:kern w:val="36"/>
          <w:lang w:val="en-GB" w:eastAsia="en-DE"/>
        </w:rPr>
        <w:t xml:space="preserve">I used the given dataset </w:t>
      </w:r>
      <w:r w:rsidRPr="009A2F30">
        <w:rPr>
          <w:rFonts w:eastAsia="Times New Roman" w:cstheme="minorHAnsi"/>
          <w:bCs/>
          <w:color w:val="000000"/>
          <w:kern w:val="36"/>
          <w:lang w:val="en-US" w:eastAsia="en-DE"/>
        </w:rPr>
        <w:t>with 20 different countries and only their electoral and government related features so we can analyze their importance in the Systematic crisis to take place. This analysis will help governments of these countries to stabilize the situation of their countries. I fill the missing values with median function because my target feature is a binary value.</w:t>
      </w:r>
      <w:bookmarkEnd w:id="254"/>
    </w:p>
    <w:p w14:paraId="6482620E" w14:textId="7F74F248" w:rsidR="0015457D" w:rsidRPr="009A2F30" w:rsidRDefault="0015457D" w:rsidP="00C57507">
      <w:pPr>
        <w:pStyle w:val="Heading3"/>
        <w:rPr>
          <w:rFonts w:eastAsia="Times New Roman"/>
          <w:lang w:val="en-US" w:eastAsia="en-DE"/>
        </w:rPr>
      </w:pPr>
      <w:bookmarkStart w:id="255" w:name="_Toc16453211"/>
      <w:r w:rsidRPr="009A2F30">
        <w:rPr>
          <w:rFonts w:eastAsia="Times New Roman"/>
          <w:lang w:val="en-US" w:eastAsia="en-DE"/>
        </w:rPr>
        <w:t>Target Feature:</w:t>
      </w:r>
      <w:bookmarkEnd w:id="255"/>
    </w:p>
    <w:p w14:paraId="728B0E89" w14:textId="57B27628"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US" w:eastAsia="en-DE"/>
        </w:rPr>
      </w:pPr>
      <w:bookmarkStart w:id="256" w:name="_Toc16453212"/>
      <w:r w:rsidRPr="009A2F30">
        <w:rPr>
          <w:rFonts w:eastAsia="Times New Roman" w:cstheme="minorHAnsi"/>
          <w:bCs/>
          <w:color w:val="000000"/>
          <w:kern w:val="36"/>
          <w:lang w:val="en-US" w:eastAsia="en-DE"/>
        </w:rPr>
        <w:t>Systematic Financial Crisis (</w:t>
      </w:r>
      <w:proofErr w:type="spellStart"/>
      <w:r w:rsidRPr="009A2F30">
        <w:rPr>
          <w:rFonts w:eastAsia="Times New Roman" w:cstheme="minorHAnsi"/>
          <w:bCs/>
          <w:color w:val="000000"/>
          <w:kern w:val="36"/>
          <w:lang w:val="en-US" w:eastAsia="en-DE"/>
        </w:rPr>
        <w:t>crisisJST</w:t>
      </w:r>
      <w:proofErr w:type="spellEnd"/>
      <w:r w:rsidRPr="009A2F30">
        <w:rPr>
          <w:rFonts w:eastAsia="Times New Roman" w:cstheme="minorHAnsi"/>
          <w:bCs/>
          <w:color w:val="000000"/>
          <w:kern w:val="36"/>
          <w:lang w:val="en-US" w:eastAsia="en-DE"/>
        </w:rPr>
        <w:t>). We will be applying some Classification Models on this problem as our target feature is a discrete value</w:t>
      </w:r>
      <w:bookmarkEnd w:id="256"/>
    </w:p>
    <w:p w14:paraId="5BB9834C" w14:textId="24957C7D" w:rsidR="0015457D" w:rsidRPr="009A2F30" w:rsidRDefault="0015457D" w:rsidP="00C57507">
      <w:pPr>
        <w:pStyle w:val="Heading3"/>
        <w:rPr>
          <w:rFonts w:eastAsia="Times New Roman"/>
          <w:lang w:val="en-GB" w:eastAsia="en-DE"/>
        </w:rPr>
      </w:pPr>
      <w:bookmarkStart w:id="257" w:name="_Toc16453213"/>
      <w:r w:rsidRPr="009A2F30">
        <w:rPr>
          <w:rFonts w:eastAsia="Times New Roman"/>
          <w:lang w:val="en-GB" w:eastAsia="en-DE"/>
        </w:rPr>
        <w:t>Predictors:</w:t>
      </w:r>
      <w:bookmarkEnd w:id="257"/>
    </w:p>
    <w:p w14:paraId="76EED93E" w14:textId="5861D67E" w:rsidR="0015457D" w:rsidRPr="009A2F30" w:rsidRDefault="0015457D" w:rsidP="0015457D">
      <w:pPr>
        <w:shd w:val="clear" w:color="auto" w:fill="FFFFFF"/>
        <w:spacing w:before="129" w:after="0" w:line="240" w:lineRule="auto"/>
        <w:outlineLvl w:val="0"/>
        <w:rPr>
          <w:rFonts w:asciiTheme="minorHAnsi" w:eastAsia="Times New Roman" w:hAnsiTheme="minorHAnsi" w:cstheme="minorHAnsi"/>
          <w:bCs/>
          <w:color w:val="000000"/>
          <w:kern w:val="36"/>
          <w:lang w:val="en-GB" w:eastAsia="en-DE"/>
        </w:rPr>
      </w:pPr>
      <w:bookmarkStart w:id="258" w:name="_Toc16453214"/>
      <w:r w:rsidRPr="009A2F30">
        <w:rPr>
          <w:rFonts w:cstheme="minorHAnsi"/>
          <w:color w:val="000000"/>
          <w:sz w:val="21"/>
          <w:szCs w:val="21"/>
          <w:lang w:val="en-US"/>
        </w:rPr>
        <w:t>Gov</w:t>
      </w:r>
      <w:proofErr w:type="spellStart"/>
      <w:r w:rsidRPr="009A2F30">
        <w:rPr>
          <w:rFonts w:cstheme="minorHAnsi"/>
          <w:color w:val="000000"/>
          <w:sz w:val="21"/>
          <w:szCs w:val="21"/>
          <w:lang w:val="en-GB"/>
        </w:rPr>
        <w:t>ernment</w:t>
      </w:r>
      <w:proofErr w:type="spellEnd"/>
      <w:r w:rsidRPr="009A2F30">
        <w:rPr>
          <w:rFonts w:cstheme="minorHAnsi"/>
          <w:color w:val="000000"/>
          <w:sz w:val="21"/>
          <w:szCs w:val="21"/>
          <w:lang w:val="en-GB"/>
        </w:rPr>
        <w:t xml:space="preserve"> Vote, </w:t>
      </w:r>
      <w:r w:rsidRPr="009A2F30">
        <w:rPr>
          <w:rFonts w:eastAsia="Times New Roman" w:cstheme="minorHAnsi"/>
          <w:bCs/>
          <w:color w:val="000000"/>
          <w:kern w:val="36"/>
          <w:lang w:val="en-GB" w:eastAsia="en-DE"/>
        </w:rPr>
        <w:t xml:space="preserve">Turnover, Opposition Vote, </w:t>
      </w:r>
      <w:r w:rsidRPr="009A2F30">
        <w:rPr>
          <w:rFonts w:cstheme="minorHAnsi"/>
          <w:color w:val="000000"/>
          <w:sz w:val="21"/>
          <w:szCs w:val="21"/>
          <w:lang w:val="en-GB"/>
        </w:rPr>
        <w:t>P</w:t>
      </w:r>
      <w:r w:rsidRPr="009A2F30">
        <w:rPr>
          <w:rFonts w:cstheme="minorHAnsi"/>
          <w:color w:val="000000"/>
          <w:sz w:val="21"/>
          <w:szCs w:val="21"/>
          <w:lang w:val="en-US"/>
        </w:rPr>
        <w:t>arty</w:t>
      </w:r>
      <w:r w:rsidRPr="009A2F30">
        <w:rPr>
          <w:rFonts w:cstheme="minorHAnsi"/>
          <w:color w:val="000000"/>
          <w:sz w:val="21"/>
          <w:szCs w:val="21"/>
          <w:lang w:val="en-GB"/>
        </w:rPr>
        <w:t xml:space="preserve"> </w:t>
      </w:r>
      <w:r w:rsidRPr="009A2F30">
        <w:rPr>
          <w:rFonts w:cstheme="minorHAnsi"/>
          <w:color w:val="000000"/>
          <w:sz w:val="21"/>
          <w:szCs w:val="21"/>
          <w:lang w:val="en-US"/>
        </w:rPr>
        <w:t>count</w:t>
      </w:r>
      <w:r w:rsidRPr="009A2F30">
        <w:rPr>
          <w:rFonts w:cstheme="minorHAnsi"/>
          <w:color w:val="000000"/>
          <w:sz w:val="21"/>
          <w:szCs w:val="21"/>
          <w:lang w:val="en-GB"/>
        </w:rPr>
        <w:t xml:space="preserve">, </w:t>
      </w:r>
      <w:r w:rsidRPr="009A2F30">
        <w:rPr>
          <w:rFonts w:eastAsia="Times New Roman" w:cstheme="minorHAnsi"/>
          <w:bCs/>
          <w:color w:val="000000"/>
          <w:kern w:val="36"/>
          <w:lang w:val="en-GB" w:eastAsia="en-DE"/>
        </w:rPr>
        <w:t>Right, Dictatorship, Left, No. of Veto Players, Fractionalization, Government Crisis and Extremists</w:t>
      </w:r>
      <w:bookmarkEnd w:id="258"/>
    </w:p>
    <w:p w14:paraId="4411092C" w14:textId="05CB540A" w:rsidR="0015457D" w:rsidRPr="009A2F30" w:rsidRDefault="0015457D" w:rsidP="00C57507">
      <w:pPr>
        <w:pStyle w:val="Heading3"/>
        <w:rPr>
          <w:rFonts w:eastAsia="Times New Roman"/>
          <w:lang w:val="en-GB" w:eastAsia="en-DE"/>
        </w:rPr>
      </w:pPr>
      <w:bookmarkStart w:id="259" w:name="_Toc16453215"/>
      <w:r w:rsidRPr="009A2F30">
        <w:rPr>
          <w:rFonts w:eastAsia="Times New Roman"/>
          <w:lang w:val="en-GB" w:eastAsia="en-DE"/>
        </w:rPr>
        <w:t>Train Test Split:</w:t>
      </w:r>
      <w:bookmarkEnd w:id="259"/>
    </w:p>
    <w:p w14:paraId="1FED95ED" w14:textId="7CE7EF33"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bookmarkStart w:id="260" w:name="_Toc16453216"/>
      <w:r w:rsidRPr="009A2F30">
        <w:rPr>
          <w:rFonts w:eastAsia="Times New Roman" w:cstheme="minorHAnsi"/>
          <w:bCs/>
          <w:color w:val="000000"/>
          <w:kern w:val="36"/>
          <w:lang w:val="en-GB" w:eastAsia="en-DE"/>
        </w:rPr>
        <w:t>I use Train Test Split method to divide the data into training and testing parts with Training set 70% and Testing set 30%.</w:t>
      </w:r>
      <w:bookmarkEnd w:id="260"/>
      <w:r w:rsidRPr="009A2F30">
        <w:rPr>
          <w:rFonts w:eastAsia="Times New Roman" w:cstheme="minorHAnsi"/>
          <w:bCs/>
          <w:color w:val="000000"/>
          <w:kern w:val="36"/>
          <w:lang w:val="en-GB" w:eastAsia="en-DE"/>
        </w:rPr>
        <w:t xml:space="preserve"> </w:t>
      </w:r>
    </w:p>
    <w:p w14:paraId="656CB0FB" w14:textId="6322ED7A" w:rsidR="0015457D" w:rsidRPr="009A2F30" w:rsidRDefault="0015457D" w:rsidP="00C57507">
      <w:pPr>
        <w:pStyle w:val="Heading3"/>
        <w:rPr>
          <w:rFonts w:eastAsia="Times New Roman"/>
          <w:lang w:val="en-US" w:eastAsia="en-DE"/>
        </w:rPr>
      </w:pPr>
      <w:bookmarkStart w:id="261" w:name="_Toc16453217"/>
      <w:r w:rsidRPr="009A2F30">
        <w:rPr>
          <w:rFonts w:eastAsia="Times New Roman"/>
          <w:lang w:val="en-US" w:eastAsia="en-DE"/>
        </w:rPr>
        <w:t>Feature Selection:</w:t>
      </w:r>
      <w:bookmarkEnd w:id="261"/>
    </w:p>
    <w:p w14:paraId="2BF3F01A" w14:textId="1FA12698"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 xml:space="preserve"> </w:t>
      </w:r>
      <w:bookmarkStart w:id="262" w:name="_Toc16453218"/>
      <w:r w:rsidRPr="009A2F30">
        <w:rPr>
          <w:rFonts w:eastAsia="Times New Roman" w:cstheme="minorHAnsi"/>
          <w:bCs/>
          <w:color w:val="000000"/>
          <w:kern w:val="36"/>
          <w:lang w:val="en-US" w:eastAsia="en-DE"/>
        </w:rPr>
        <w:t xml:space="preserve">Question is about Systematic financial crisis prediction only using the Government related features. </w:t>
      </w:r>
      <w:r w:rsidRPr="009A2F30">
        <w:rPr>
          <w:rFonts w:eastAsia="Times New Roman" w:cstheme="minorHAnsi"/>
          <w:bCs/>
          <w:noProof/>
          <w:color w:val="000000"/>
          <w:kern w:val="36"/>
          <w:lang w:val="en-US" w:eastAsia="en-DE"/>
        </w:rPr>
        <w:t>So I selected 11 from 28 features of the data which represent the government related oinformation so I can have the result that is it effection the financial situation of the countries.</w:t>
      </w:r>
      <w:bookmarkEnd w:id="262"/>
    </w:p>
    <w:p w14:paraId="484ED8BB" w14:textId="7E828F63" w:rsidR="0015457D" w:rsidRPr="009A2F30" w:rsidRDefault="0015457D" w:rsidP="00C57507">
      <w:pPr>
        <w:pStyle w:val="Heading3"/>
        <w:rPr>
          <w:rFonts w:eastAsia="Times New Roman"/>
          <w:lang w:val="en-GB" w:eastAsia="en-DE"/>
        </w:rPr>
      </w:pPr>
      <w:bookmarkStart w:id="263" w:name="_Toc16453219"/>
      <w:r w:rsidRPr="009A2F30">
        <w:rPr>
          <w:rFonts w:eastAsia="Times New Roman"/>
          <w:lang w:val="en-GB" w:eastAsia="en-DE"/>
        </w:rPr>
        <w:t>Model Evaluation:</w:t>
      </w:r>
      <w:bookmarkEnd w:id="263"/>
    </w:p>
    <w:p w14:paraId="13DD5C1F" w14:textId="79A4A3CC"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bookmarkStart w:id="264" w:name="_Toc16453220"/>
      <w:r w:rsidRPr="009A2F30">
        <w:rPr>
          <w:rFonts w:eastAsia="Times New Roman" w:cstheme="minorHAnsi"/>
          <w:bCs/>
          <w:color w:val="000000"/>
          <w:kern w:val="36"/>
          <w:lang w:val="en-GB" w:eastAsia="en-DE"/>
        </w:rPr>
        <w:t xml:space="preserve">Algorithms I used are all for classification because my Target values is discrete value, Systematic Financial crisis has the value 0 </w:t>
      </w:r>
      <w:proofErr w:type="gramStart"/>
      <w:r w:rsidRPr="009A2F30">
        <w:rPr>
          <w:rFonts w:eastAsia="Times New Roman" w:cstheme="minorHAnsi"/>
          <w:bCs/>
          <w:color w:val="000000"/>
          <w:kern w:val="36"/>
          <w:lang w:val="en-GB" w:eastAsia="en-DE"/>
        </w:rPr>
        <w:t>( if</w:t>
      </w:r>
      <w:proofErr w:type="gramEnd"/>
      <w:r w:rsidRPr="009A2F30">
        <w:rPr>
          <w:rFonts w:eastAsia="Times New Roman" w:cstheme="minorHAnsi"/>
          <w:bCs/>
          <w:color w:val="000000"/>
          <w:kern w:val="36"/>
          <w:lang w:val="en-GB" w:eastAsia="en-DE"/>
        </w:rPr>
        <w:t xml:space="preserve"> there was no crisis) and 1 (if there was a crisis)</w:t>
      </w:r>
      <w:bookmarkEnd w:id="264"/>
    </w:p>
    <w:p w14:paraId="058ECE3B" w14:textId="190D9F25"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bookmarkStart w:id="265" w:name="_Toc16453221"/>
      <w:r w:rsidRPr="009A2F30">
        <w:rPr>
          <w:rFonts w:cstheme="minorHAnsi"/>
          <w:noProof/>
        </w:rPr>
        <w:lastRenderedPageBreak/>
        <w:drawing>
          <wp:inline distT="0" distB="0" distL="0" distR="0" wp14:anchorId="0093B6B7" wp14:editId="3DD54693">
            <wp:extent cx="4886325" cy="22383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86325" cy="2238375"/>
                    </a:xfrm>
                    <a:prstGeom prst="rect">
                      <a:avLst/>
                    </a:prstGeom>
                    <a:noFill/>
                    <a:ln>
                      <a:noFill/>
                    </a:ln>
                  </pic:spPr>
                </pic:pic>
              </a:graphicData>
            </a:graphic>
          </wp:inline>
        </w:drawing>
      </w:r>
      <w:bookmarkEnd w:id="265"/>
    </w:p>
    <w:p w14:paraId="528A6CBF" w14:textId="25B9E219" w:rsidR="0015457D" w:rsidRPr="009A2F30" w:rsidRDefault="0015457D" w:rsidP="0015457D">
      <w:pPr>
        <w:shd w:val="clear" w:color="auto" w:fill="FFFFFF"/>
        <w:spacing w:before="129" w:after="0" w:line="240" w:lineRule="auto"/>
        <w:jc w:val="center"/>
        <w:outlineLvl w:val="0"/>
        <w:rPr>
          <w:rFonts w:eastAsia="Times New Roman" w:cstheme="minorHAnsi"/>
          <w:bCs/>
          <w:color w:val="000000"/>
          <w:kern w:val="36"/>
          <w:lang w:val="en-GB" w:eastAsia="en-DE"/>
        </w:rPr>
      </w:pPr>
      <w:bookmarkStart w:id="266" w:name="_Toc16453222"/>
      <w:r w:rsidRPr="009A2F30">
        <w:rPr>
          <w:rFonts w:eastAsia="Times New Roman" w:cstheme="minorHAnsi"/>
          <w:bCs/>
          <w:color w:val="000000"/>
          <w:kern w:val="36"/>
          <w:lang w:val="en-GB" w:eastAsia="en-DE"/>
        </w:rPr>
        <w:t>Figure6.2</w:t>
      </w:r>
      <w:bookmarkEnd w:id="266"/>
    </w:p>
    <w:p w14:paraId="3853038A" w14:textId="24BBF8F0"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bookmarkStart w:id="267" w:name="_Toc16453223"/>
      <w:r w:rsidRPr="009A2F30">
        <w:rPr>
          <w:rFonts w:eastAsia="Times New Roman" w:cstheme="minorHAnsi"/>
          <w:bCs/>
          <w:color w:val="000000"/>
          <w:kern w:val="36"/>
          <w:lang w:val="en-GB" w:eastAsia="en-DE"/>
        </w:rPr>
        <w:t>This table is arranged according to best Test Accuracy values because good Test accuracies gives the best prediction of the answers.</w:t>
      </w:r>
      <w:bookmarkEnd w:id="267"/>
    </w:p>
    <w:p w14:paraId="63BBA830" w14:textId="77777777" w:rsidR="0015457D" w:rsidRPr="009A2F30" w:rsidRDefault="0015457D" w:rsidP="00C57507">
      <w:pPr>
        <w:pStyle w:val="Heading4"/>
      </w:pPr>
      <w:r w:rsidRPr="009A2F30">
        <w:rPr>
          <w:rFonts w:eastAsia="Times New Roman"/>
          <w:lang w:val="en-GB" w:eastAsia="en-DE"/>
        </w:rPr>
        <w:tab/>
      </w:r>
      <w:r w:rsidRPr="009A2F30">
        <w:t>Roc</w:t>
      </w:r>
      <w:r w:rsidRPr="009A2F30">
        <w:rPr>
          <w:lang w:val="en-GB"/>
        </w:rPr>
        <w:t xml:space="preserve"> </w:t>
      </w:r>
      <w:r w:rsidRPr="009A2F30">
        <w:t>Auc curve</w:t>
      </w:r>
    </w:p>
    <w:p w14:paraId="31301839" w14:textId="56338A73"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bookmarkStart w:id="268" w:name="_Toc16453224"/>
      <w:r w:rsidRPr="009A2F30">
        <w:rPr>
          <w:rFonts w:cstheme="minorHAnsi"/>
          <w:noProof/>
        </w:rPr>
        <w:drawing>
          <wp:inline distT="0" distB="0" distL="0" distR="0" wp14:anchorId="3A0142CE" wp14:editId="742E12C3">
            <wp:extent cx="4895850" cy="350588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05847" cy="3513048"/>
                    </a:xfrm>
                    <a:prstGeom prst="rect">
                      <a:avLst/>
                    </a:prstGeom>
                    <a:noFill/>
                    <a:ln>
                      <a:noFill/>
                    </a:ln>
                  </pic:spPr>
                </pic:pic>
              </a:graphicData>
            </a:graphic>
          </wp:inline>
        </w:drawing>
      </w:r>
      <w:bookmarkEnd w:id="268"/>
    </w:p>
    <w:p w14:paraId="25EF6768" w14:textId="1FCFD392" w:rsidR="0015457D" w:rsidRPr="009A2F30" w:rsidRDefault="0015457D" w:rsidP="00180787">
      <w:pPr>
        <w:shd w:val="clear" w:color="auto" w:fill="FFFFFF"/>
        <w:spacing w:before="129" w:after="0" w:line="240" w:lineRule="auto"/>
        <w:jc w:val="center"/>
        <w:outlineLvl w:val="0"/>
        <w:rPr>
          <w:rFonts w:eastAsia="Times New Roman" w:cstheme="minorHAnsi"/>
          <w:bCs/>
          <w:color w:val="000000"/>
          <w:kern w:val="36"/>
          <w:lang w:val="en-GB" w:eastAsia="en-DE"/>
        </w:rPr>
      </w:pPr>
      <w:bookmarkStart w:id="269" w:name="_Toc16453225"/>
      <w:r w:rsidRPr="009A2F30">
        <w:rPr>
          <w:rFonts w:eastAsia="Times New Roman" w:cstheme="minorHAnsi"/>
          <w:bCs/>
          <w:color w:val="000000"/>
          <w:kern w:val="36"/>
          <w:lang w:val="en-GB" w:eastAsia="en-DE"/>
        </w:rPr>
        <w:t>Figure 6.3</w:t>
      </w:r>
      <w:bookmarkEnd w:id="269"/>
    </w:p>
    <w:p w14:paraId="6C5EC15E" w14:textId="46FDC174"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bookmarkStart w:id="270" w:name="_Toc16453226"/>
      <w:proofErr w:type="spellStart"/>
      <w:r w:rsidRPr="009A2F30">
        <w:rPr>
          <w:rFonts w:eastAsia="Times New Roman" w:cstheme="minorHAnsi"/>
          <w:bCs/>
          <w:color w:val="000000"/>
          <w:kern w:val="36"/>
          <w:lang w:val="en-GB" w:eastAsia="en-DE"/>
        </w:rPr>
        <w:t>Roc_Auc</w:t>
      </w:r>
      <w:proofErr w:type="spellEnd"/>
      <w:r w:rsidRPr="009A2F30">
        <w:rPr>
          <w:rFonts w:eastAsia="Times New Roman" w:cstheme="minorHAnsi"/>
          <w:bCs/>
          <w:color w:val="000000"/>
          <w:kern w:val="36"/>
          <w:lang w:val="en-GB" w:eastAsia="en-DE"/>
        </w:rPr>
        <w:t xml:space="preserve"> curve is the graphical representation of confusion matrix with False Positive Rate at x-axis and True Positive Rate at y-axis and from (0,0) to (1,1). AUC stands for area under the curve which show how well this algorithm distinguish between target values there is any systematic financial crisis or not.</w:t>
      </w:r>
      <w:bookmarkEnd w:id="270"/>
    </w:p>
    <w:p w14:paraId="0A2D2305" w14:textId="6ED0A184"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bookmarkStart w:id="271" w:name="_Toc16453227"/>
      <w:r w:rsidRPr="009A2F30">
        <w:rPr>
          <w:rFonts w:cstheme="minorHAnsi"/>
          <w:noProof/>
        </w:rPr>
        <w:lastRenderedPageBreak/>
        <w:drawing>
          <wp:inline distT="0" distB="0" distL="0" distR="0" wp14:anchorId="2DADACEB" wp14:editId="1D5746A5">
            <wp:extent cx="5248275" cy="3934460"/>
            <wp:effectExtent l="0" t="0" r="952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64861" cy="3946894"/>
                    </a:xfrm>
                    <a:prstGeom prst="rect">
                      <a:avLst/>
                    </a:prstGeom>
                    <a:noFill/>
                    <a:ln>
                      <a:noFill/>
                    </a:ln>
                  </pic:spPr>
                </pic:pic>
              </a:graphicData>
            </a:graphic>
          </wp:inline>
        </w:drawing>
      </w:r>
      <w:bookmarkEnd w:id="271"/>
    </w:p>
    <w:p w14:paraId="00A531A4" w14:textId="5ABD09B4" w:rsidR="0015457D" w:rsidRPr="009A2F30" w:rsidRDefault="0015457D" w:rsidP="0015457D">
      <w:pPr>
        <w:shd w:val="clear" w:color="auto" w:fill="FFFFFF"/>
        <w:spacing w:before="129" w:after="0" w:line="240" w:lineRule="auto"/>
        <w:jc w:val="center"/>
        <w:outlineLvl w:val="0"/>
        <w:rPr>
          <w:rFonts w:eastAsia="Times New Roman" w:cstheme="minorHAnsi"/>
          <w:bCs/>
          <w:color w:val="000000"/>
          <w:kern w:val="36"/>
          <w:lang w:val="en-GB" w:eastAsia="en-DE"/>
        </w:rPr>
      </w:pPr>
      <w:bookmarkStart w:id="272" w:name="_Toc16453228"/>
      <w:r w:rsidRPr="009A2F30">
        <w:rPr>
          <w:rFonts w:eastAsia="Times New Roman" w:cstheme="minorHAnsi"/>
          <w:bCs/>
          <w:color w:val="000000"/>
          <w:kern w:val="36"/>
          <w:lang w:val="en-GB" w:eastAsia="en-DE"/>
        </w:rPr>
        <w:t>Figure 6.4</w:t>
      </w:r>
      <w:bookmarkEnd w:id="272"/>
    </w:p>
    <w:p w14:paraId="5C6E043E" w14:textId="1EAFE44B" w:rsidR="0015457D" w:rsidRPr="009A2F30" w:rsidRDefault="0015457D" w:rsidP="00C57507">
      <w:pPr>
        <w:pStyle w:val="Heading3"/>
        <w:rPr>
          <w:rFonts w:eastAsia="Times New Roman"/>
          <w:lang w:val="en-GB" w:eastAsia="en-DE"/>
        </w:rPr>
      </w:pPr>
      <w:bookmarkStart w:id="273" w:name="_Toc16453229"/>
      <w:r w:rsidRPr="009A2F30">
        <w:rPr>
          <w:rFonts w:eastAsia="Times New Roman"/>
          <w:lang w:val="en-GB" w:eastAsia="en-DE"/>
        </w:rPr>
        <w:t>Parameter Tuning:</w:t>
      </w:r>
      <w:bookmarkEnd w:id="273"/>
    </w:p>
    <w:p w14:paraId="15E4A186" w14:textId="76A3CF7A" w:rsidR="0015457D" w:rsidRPr="009A2F30" w:rsidRDefault="0015457D" w:rsidP="00180787">
      <w:pPr>
        <w:rPr>
          <w:rFonts w:cstheme="minorHAnsi"/>
          <w:lang w:val="en-GB" w:eastAsia="en-DE"/>
        </w:rPr>
      </w:pPr>
      <w:r w:rsidRPr="009A2F30">
        <w:rPr>
          <w:rFonts w:cstheme="minorHAnsi"/>
          <w:lang w:val="en-GB" w:eastAsia="en-DE"/>
        </w:rPr>
        <w:t xml:space="preserve">Parameter tuning using with Scoring as accuracy and Cross validation value of 12 and </w:t>
      </w:r>
      <w:r w:rsidR="00180787" w:rsidRPr="009A2F30">
        <w:rPr>
          <w:rFonts w:cstheme="minorHAnsi"/>
          <w:lang w:val="en-GB" w:eastAsia="en-DE"/>
        </w:rPr>
        <w:t>10.</w:t>
      </w:r>
    </w:p>
    <w:p w14:paraId="7F15406E" w14:textId="4D4F1740" w:rsidR="0015457D" w:rsidRPr="009A2F30" w:rsidRDefault="0015457D" w:rsidP="00C57507">
      <w:pPr>
        <w:pStyle w:val="Heading3"/>
        <w:rPr>
          <w:rFonts w:eastAsia="Times New Roman"/>
          <w:lang w:val="en-GB" w:eastAsia="en-DE"/>
        </w:rPr>
      </w:pPr>
      <w:bookmarkStart w:id="274" w:name="_Toc16453230"/>
      <w:r w:rsidRPr="009A2F30">
        <w:rPr>
          <w:rFonts w:eastAsia="Times New Roman"/>
          <w:lang w:val="en-GB" w:eastAsia="en-DE"/>
        </w:rPr>
        <w:t>Model Evaluation after Parameter Tuning</w:t>
      </w:r>
      <w:bookmarkEnd w:id="274"/>
    </w:p>
    <w:p w14:paraId="0F1A523F" w14:textId="63F6C5B0"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bookmarkStart w:id="275" w:name="_Toc16453231"/>
      <w:r w:rsidRPr="009A2F30">
        <w:rPr>
          <w:rFonts w:eastAsia="Times New Roman" w:cstheme="minorHAnsi"/>
          <w:bCs/>
          <w:color w:val="000000"/>
          <w:kern w:val="36"/>
          <w:lang w:val="en-GB" w:eastAsia="en-DE"/>
        </w:rPr>
        <w:t>Table 1.2</w:t>
      </w:r>
      <w:bookmarkEnd w:id="275"/>
    </w:p>
    <w:tbl>
      <w:tblPr>
        <w:tblStyle w:val="PlainTable1"/>
        <w:tblW w:w="0" w:type="auto"/>
        <w:tblLook w:val="04A0" w:firstRow="1" w:lastRow="0" w:firstColumn="1" w:lastColumn="0" w:noHBand="0" w:noVBand="1"/>
      </w:tblPr>
      <w:tblGrid>
        <w:gridCol w:w="2795"/>
        <w:gridCol w:w="3938"/>
        <w:gridCol w:w="1575"/>
      </w:tblGrid>
      <w:tr w:rsidR="0015457D" w:rsidRPr="009A2F30" w14:paraId="6AB6E6BB" w14:textId="77777777" w:rsidTr="00180787">
        <w:trPr>
          <w:cnfStyle w:val="100000000000" w:firstRow="1" w:lastRow="0" w:firstColumn="0" w:lastColumn="0" w:oddVBand="0" w:evenVBand="0" w:oddHBand="0"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2795" w:type="dxa"/>
          </w:tcPr>
          <w:p w14:paraId="7FD1F88D" w14:textId="77777777" w:rsidR="0015457D" w:rsidRPr="009A2F30" w:rsidRDefault="0015457D" w:rsidP="000037B2">
            <w:pPr>
              <w:rPr>
                <w:rFonts w:cs="Calibri Light"/>
                <w:b w:val="0"/>
                <w:lang w:val="en-GB"/>
              </w:rPr>
            </w:pPr>
            <w:r w:rsidRPr="009A2F30">
              <w:rPr>
                <w:rFonts w:cs="Calibri Light"/>
                <w:b w:val="0"/>
                <w:lang w:val="en-GB"/>
              </w:rPr>
              <w:t>Algorithm</w:t>
            </w:r>
          </w:p>
        </w:tc>
        <w:tc>
          <w:tcPr>
            <w:tcW w:w="3938" w:type="dxa"/>
          </w:tcPr>
          <w:p w14:paraId="353925DF" w14:textId="77777777" w:rsidR="0015457D" w:rsidRPr="009A2F30" w:rsidRDefault="0015457D" w:rsidP="000037B2">
            <w:pPr>
              <w:cnfStyle w:val="100000000000" w:firstRow="1" w:lastRow="0" w:firstColumn="0" w:lastColumn="0" w:oddVBand="0" w:evenVBand="0" w:oddHBand="0" w:evenHBand="0" w:firstRowFirstColumn="0" w:firstRowLastColumn="0" w:lastRowFirstColumn="0" w:lastRowLastColumn="0"/>
              <w:rPr>
                <w:rFonts w:cs="Calibri Light"/>
                <w:b w:val="0"/>
                <w:lang w:val="en-GB"/>
              </w:rPr>
            </w:pPr>
            <w:r w:rsidRPr="009A2F30">
              <w:rPr>
                <w:rFonts w:cs="Calibri Light"/>
                <w:b w:val="0"/>
                <w:lang w:val="en-GB"/>
              </w:rPr>
              <w:t>Training Score</w:t>
            </w:r>
          </w:p>
        </w:tc>
        <w:tc>
          <w:tcPr>
            <w:tcW w:w="1575" w:type="dxa"/>
          </w:tcPr>
          <w:p w14:paraId="6C6E9E2C" w14:textId="77777777" w:rsidR="0015457D" w:rsidRPr="009A2F30" w:rsidRDefault="0015457D" w:rsidP="000037B2">
            <w:pPr>
              <w:cnfStyle w:val="100000000000" w:firstRow="1" w:lastRow="0" w:firstColumn="0" w:lastColumn="0" w:oddVBand="0" w:evenVBand="0" w:oddHBand="0" w:evenHBand="0" w:firstRowFirstColumn="0" w:firstRowLastColumn="0" w:lastRowFirstColumn="0" w:lastRowLastColumn="0"/>
              <w:rPr>
                <w:rFonts w:cs="Calibri Light"/>
                <w:b w:val="0"/>
                <w:lang w:val="en-GB"/>
              </w:rPr>
            </w:pPr>
            <w:r w:rsidRPr="009A2F30">
              <w:rPr>
                <w:rFonts w:cs="Calibri Light"/>
                <w:b w:val="0"/>
                <w:lang w:val="en-GB"/>
              </w:rPr>
              <w:t>Testing Score</w:t>
            </w:r>
          </w:p>
        </w:tc>
      </w:tr>
      <w:tr w:rsidR="0015457D" w:rsidRPr="009A2F30" w14:paraId="084D486A" w14:textId="77777777" w:rsidTr="00180787">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795" w:type="dxa"/>
          </w:tcPr>
          <w:p w14:paraId="05BE91BE" w14:textId="77777777" w:rsidR="0015457D" w:rsidRPr="009A2F30" w:rsidRDefault="0015457D" w:rsidP="000037B2">
            <w:pPr>
              <w:rPr>
                <w:rFonts w:cs="Calibri Light"/>
                <w:b w:val="0"/>
                <w:lang w:val="en-GB"/>
              </w:rPr>
            </w:pPr>
          </w:p>
          <w:p w14:paraId="7AE9D886" w14:textId="77777777" w:rsidR="0015457D" w:rsidRPr="009A2F30" w:rsidRDefault="0015457D" w:rsidP="000037B2">
            <w:pPr>
              <w:rPr>
                <w:rFonts w:cs="Calibri Light"/>
                <w:b w:val="0"/>
                <w:lang w:val="en-GB"/>
              </w:rPr>
            </w:pPr>
            <w:r w:rsidRPr="009A2F30">
              <w:rPr>
                <w:rFonts w:cs="Calibri Light"/>
                <w:b w:val="0"/>
                <w:lang w:val="en-GB"/>
              </w:rPr>
              <w:t>Logistic Regression</w:t>
            </w:r>
          </w:p>
        </w:tc>
        <w:tc>
          <w:tcPr>
            <w:tcW w:w="3938" w:type="dxa"/>
          </w:tcPr>
          <w:p w14:paraId="782476DA"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c>
          <w:tcPr>
            <w:tcW w:w="1575" w:type="dxa"/>
          </w:tcPr>
          <w:p w14:paraId="29F071DF"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15457D" w:rsidRPr="009A2F30" w14:paraId="5878D754" w14:textId="77777777" w:rsidTr="00180787">
        <w:trPr>
          <w:trHeight w:val="433"/>
        </w:trPr>
        <w:tc>
          <w:tcPr>
            <w:cnfStyle w:val="001000000000" w:firstRow="0" w:lastRow="0" w:firstColumn="1" w:lastColumn="0" w:oddVBand="0" w:evenVBand="0" w:oddHBand="0" w:evenHBand="0" w:firstRowFirstColumn="0" w:firstRowLastColumn="0" w:lastRowFirstColumn="0" w:lastRowLastColumn="0"/>
            <w:tcW w:w="2795" w:type="dxa"/>
          </w:tcPr>
          <w:p w14:paraId="17DFBA2A" w14:textId="77777777" w:rsidR="0015457D" w:rsidRPr="009A2F30" w:rsidRDefault="0015457D" w:rsidP="000037B2">
            <w:pPr>
              <w:rPr>
                <w:rFonts w:cs="Calibri Light"/>
                <w:b w:val="0"/>
                <w:lang w:val="en-GB"/>
              </w:rPr>
            </w:pPr>
            <w:r w:rsidRPr="009A2F30">
              <w:rPr>
                <w:rFonts w:cs="Calibri Light"/>
                <w:b w:val="0"/>
                <w:lang w:val="en-GB"/>
              </w:rPr>
              <w:t>Before Tuning</w:t>
            </w:r>
          </w:p>
        </w:tc>
        <w:tc>
          <w:tcPr>
            <w:tcW w:w="3938" w:type="dxa"/>
          </w:tcPr>
          <w:p w14:paraId="7CF5A4D0"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c>
          <w:tcPr>
            <w:tcW w:w="1575" w:type="dxa"/>
          </w:tcPr>
          <w:p w14:paraId="76C0AB4E"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r>
      <w:tr w:rsidR="0015457D" w:rsidRPr="002465AC" w14:paraId="0EE8C21D" w14:textId="77777777" w:rsidTr="00180787">
        <w:trPr>
          <w:cnfStyle w:val="000000100000" w:firstRow="0" w:lastRow="0" w:firstColumn="0" w:lastColumn="0" w:oddVBand="0" w:evenVBand="0" w:oddHBand="1" w:evenHBand="0" w:firstRowFirstColumn="0" w:firstRowLastColumn="0" w:lastRowFirstColumn="0" w:lastRowLastColumn="0"/>
          <w:trHeight w:val="570"/>
        </w:trPr>
        <w:tc>
          <w:tcPr>
            <w:cnfStyle w:val="001000000000" w:firstRow="0" w:lastRow="0" w:firstColumn="1" w:lastColumn="0" w:oddVBand="0" w:evenVBand="0" w:oddHBand="0" w:evenHBand="0" w:firstRowFirstColumn="0" w:firstRowLastColumn="0" w:lastRowFirstColumn="0" w:lastRowLastColumn="0"/>
            <w:tcW w:w="2795" w:type="dxa"/>
          </w:tcPr>
          <w:p w14:paraId="2EE9A56E" w14:textId="77777777" w:rsidR="0015457D" w:rsidRPr="009A2F30" w:rsidRDefault="0015457D" w:rsidP="000037B2">
            <w:pPr>
              <w:rPr>
                <w:rFonts w:cs="Calibri Light"/>
                <w:b w:val="0"/>
                <w:lang w:val="en-GB"/>
              </w:rPr>
            </w:pPr>
          </w:p>
          <w:p w14:paraId="547C46B9" w14:textId="77777777" w:rsidR="0015457D" w:rsidRPr="009A2F30" w:rsidRDefault="0015457D" w:rsidP="000037B2">
            <w:pPr>
              <w:rPr>
                <w:rFonts w:cs="Calibri Light"/>
                <w:b w:val="0"/>
                <w:lang w:val="en-GB"/>
              </w:rPr>
            </w:pPr>
            <w:r w:rsidRPr="009A2F30">
              <w:rPr>
                <w:rFonts w:cs="Calibri Light"/>
                <w:b w:val="0"/>
                <w:lang w:val="en-GB"/>
              </w:rPr>
              <w:t>Best Parameters</w:t>
            </w:r>
          </w:p>
        </w:tc>
        <w:tc>
          <w:tcPr>
            <w:tcW w:w="3938" w:type="dxa"/>
          </w:tcPr>
          <w:p w14:paraId="515A12F1" w14:textId="005522F0" w:rsidR="0015457D" w:rsidRPr="009A2F30" w:rsidRDefault="0015457D" w:rsidP="00180787">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2"/>
                <w:szCs w:val="22"/>
              </w:rPr>
            </w:pPr>
            <w:proofErr w:type="gramStart"/>
            <w:r w:rsidRPr="009A2F30">
              <w:rPr>
                <w:rFonts w:ascii="Calibri Light" w:hAnsi="Calibri Light" w:cs="Calibri Light"/>
                <w:color w:val="000000"/>
                <w:sz w:val="22"/>
                <w:szCs w:val="22"/>
              </w:rPr>
              <w:t>Penalty</w:t>
            </w:r>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w:t>
            </w:r>
            <w:proofErr w:type="gramEnd"/>
            <w:r w:rsidRPr="009A2F30">
              <w:rPr>
                <w:rFonts w:ascii="Calibri Light" w:hAnsi="Calibri Light" w:cs="Calibri Light"/>
                <w:color w:val="000000"/>
                <w:sz w:val="22"/>
                <w:szCs w:val="22"/>
              </w:rPr>
              <w:t xml:space="preserve"> l2, </w:t>
            </w:r>
            <w:r w:rsidRPr="009A2F30">
              <w:rPr>
                <w:rFonts w:ascii="Calibri Light" w:hAnsi="Calibri Light" w:cs="Calibri Light"/>
                <w:color w:val="000000"/>
                <w:sz w:val="22"/>
                <w:szCs w:val="22"/>
                <w:lang w:val="en-GB"/>
              </w:rPr>
              <w:t>R</w:t>
            </w:r>
            <w:proofErr w:type="spellStart"/>
            <w:r w:rsidRPr="009A2F30">
              <w:rPr>
                <w:rFonts w:ascii="Calibri Light" w:hAnsi="Calibri Light" w:cs="Calibri Light"/>
                <w:color w:val="000000"/>
                <w:sz w:val="22"/>
                <w:szCs w:val="22"/>
              </w:rPr>
              <w:t>andom_state</w:t>
            </w:r>
            <w:proofErr w:type="spellEnd"/>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 xml:space="preserve">: 80, </w:t>
            </w:r>
          </w:p>
          <w:p w14:paraId="07957568" w14:textId="77777777" w:rsidR="0015457D" w:rsidRPr="009A2F30" w:rsidRDefault="0015457D" w:rsidP="000037B2">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2"/>
                <w:szCs w:val="22"/>
                <w:lang w:val="en-GB"/>
              </w:rPr>
            </w:pPr>
            <w:proofErr w:type="gramStart"/>
            <w:r w:rsidRPr="009A2F30">
              <w:rPr>
                <w:rFonts w:ascii="Calibri Light" w:hAnsi="Calibri Light" w:cs="Calibri Light"/>
                <w:color w:val="000000"/>
                <w:sz w:val="22"/>
                <w:szCs w:val="22"/>
                <w:lang w:val="en-GB"/>
              </w:rPr>
              <w:t>S</w:t>
            </w:r>
            <w:proofErr w:type="spellStart"/>
            <w:r w:rsidRPr="009A2F30">
              <w:rPr>
                <w:rFonts w:ascii="Calibri Light" w:hAnsi="Calibri Light" w:cs="Calibri Light"/>
                <w:color w:val="000000"/>
                <w:sz w:val="22"/>
                <w:szCs w:val="22"/>
              </w:rPr>
              <w:t>olver</w:t>
            </w:r>
            <w:proofErr w:type="spellEnd"/>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w:t>
            </w:r>
            <w:proofErr w:type="gramEnd"/>
            <w:r w:rsidRPr="009A2F30">
              <w:rPr>
                <w:rFonts w:ascii="Calibri Light" w:hAnsi="Calibri Light" w:cs="Calibri Light"/>
                <w:color w:val="000000"/>
                <w:sz w:val="22"/>
                <w:szCs w:val="22"/>
              </w:rPr>
              <w:t xml:space="preserve"> </w:t>
            </w:r>
            <w:r w:rsidRPr="009A2F30">
              <w:rPr>
                <w:rFonts w:ascii="Calibri Light" w:hAnsi="Calibri Light" w:cs="Calibri Light"/>
                <w:color w:val="000000"/>
                <w:sz w:val="22"/>
                <w:szCs w:val="22"/>
                <w:lang w:val="en-GB"/>
              </w:rPr>
              <w:t xml:space="preserve"> </w:t>
            </w:r>
            <w:proofErr w:type="spellStart"/>
            <w:r w:rsidRPr="009A2F30">
              <w:rPr>
                <w:rFonts w:ascii="Calibri Light" w:hAnsi="Calibri Light" w:cs="Calibri Light"/>
                <w:color w:val="000000"/>
                <w:sz w:val="22"/>
                <w:szCs w:val="22"/>
              </w:rPr>
              <w:t>lbfgs</w:t>
            </w:r>
            <w:proofErr w:type="spellEnd"/>
            <w:r w:rsidRPr="009A2F30">
              <w:rPr>
                <w:rFonts w:ascii="Calibri Light" w:hAnsi="Calibri Light" w:cs="Calibri Light"/>
                <w:color w:val="000000"/>
                <w:sz w:val="22"/>
                <w:szCs w:val="22"/>
                <w:lang w:val="en-GB"/>
              </w:rPr>
              <w:t xml:space="preserve"> </w:t>
            </w:r>
          </w:p>
          <w:p w14:paraId="0BC5BFB2" w14:textId="77777777" w:rsidR="0015457D" w:rsidRPr="009A2F30" w:rsidRDefault="0015457D" w:rsidP="000037B2">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2"/>
                <w:szCs w:val="22"/>
                <w:lang w:val="en-GB"/>
              </w:rPr>
            </w:pPr>
          </w:p>
        </w:tc>
        <w:tc>
          <w:tcPr>
            <w:tcW w:w="1575" w:type="dxa"/>
          </w:tcPr>
          <w:p w14:paraId="3C57C9E2"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15457D" w:rsidRPr="009A2F30" w14:paraId="685592E9" w14:textId="77777777" w:rsidTr="00180787">
        <w:trPr>
          <w:trHeight w:val="241"/>
        </w:trPr>
        <w:tc>
          <w:tcPr>
            <w:cnfStyle w:val="001000000000" w:firstRow="0" w:lastRow="0" w:firstColumn="1" w:lastColumn="0" w:oddVBand="0" w:evenVBand="0" w:oddHBand="0" w:evenHBand="0" w:firstRowFirstColumn="0" w:firstRowLastColumn="0" w:lastRowFirstColumn="0" w:lastRowLastColumn="0"/>
            <w:tcW w:w="2795" w:type="dxa"/>
          </w:tcPr>
          <w:p w14:paraId="126B924D" w14:textId="77777777" w:rsidR="0015457D" w:rsidRPr="009A2F30" w:rsidRDefault="0015457D" w:rsidP="000037B2">
            <w:pPr>
              <w:rPr>
                <w:rFonts w:cs="Calibri Light"/>
                <w:b w:val="0"/>
                <w:lang w:val="en-GB"/>
              </w:rPr>
            </w:pPr>
            <w:r w:rsidRPr="009A2F30">
              <w:rPr>
                <w:rFonts w:cs="Calibri Light"/>
                <w:b w:val="0"/>
                <w:lang w:val="en-GB"/>
              </w:rPr>
              <w:t>After Tuning</w:t>
            </w:r>
          </w:p>
        </w:tc>
        <w:tc>
          <w:tcPr>
            <w:tcW w:w="3938" w:type="dxa"/>
          </w:tcPr>
          <w:p w14:paraId="43D85D8D"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8%</w:t>
            </w:r>
          </w:p>
        </w:tc>
        <w:tc>
          <w:tcPr>
            <w:tcW w:w="1575" w:type="dxa"/>
          </w:tcPr>
          <w:p w14:paraId="5E89D24C"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4%</w:t>
            </w:r>
          </w:p>
        </w:tc>
      </w:tr>
      <w:tr w:rsidR="0015457D" w:rsidRPr="009A2F30" w14:paraId="4C4ACB28" w14:textId="77777777" w:rsidTr="00180787">
        <w:trPr>
          <w:cnfStyle w:val="000000100000" w:firstRow="0" w:lastRow="0" w:firstColumn="0" w:lastColumn="0" w:oddVBand="0" w:evenVBand="0" w:oddHBand="1"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2795" w:type="dxa"/>
          </w:tcPr>
          <w:p w14:paraId="35F1E4AA" w14:textId="77777777" w:rsidR="0015457D" w:rsidRPr="009A2F30" w:rsidRDefault="0015457D" w:rsidP="000037B2">
            <w:pPr>
              <w:rPr>
                <w:rFonts w:cs="Calibri Light"/>
                <w:b w:val="0"/>
                <w:lang w:val="en-GB"/>
              </w:rPr>
            </w:pPr>
          </w:p>
          <w:p w14:paraId="1BDE1671" w14:textId="77777777" w:rsidR="0015457D" w:rsidRPr="009A2F30" w:rsidRDefault="0015457D" w:rsidP="000037B2">
            <w:pPr>
              <w:rPr>
                <w:rFonts w:cs="Calibri Light"/>
                <w:b w:val="0"/>
                <w:lang w:val="en-GB"/>
              </w:rPr>
            </w:pPr>
            <w:r w:rsidRPr="009A2F30">
              <w:rPr>
                <w:rFonts w:cs="Calibri Light"/>
                <w:b w:val="0"/>
                <w:lang w:val="en-GB"/>
              </w:rPr>
              <w:t>Decision Tree</w:t>
            </w:r>
          </w:p>
        </w:tc>
        <w:tc>
          <w:tcPr>
            <w:tcW w:w="3938" w:type="dxa"/>
          </w:tcPr>
          <w:p w14:paraId="320FA7DF"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c>
          <w:tcPr>
            <w:tcW w:w="1575" w:type="dxa"/>
          </w:tcPr>
          <w:p w14:paraId="1DA7E00B"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15457D" w:rsidRPr="009A2F30" w14:paraId="59DED46F" w14:textId="77777777" w:rsidTr="00180787">
        <w:trPr>
          <w:trHeight w:val="241"/>
        </w:trPr>
        <w:tc>
          <w:tcPr>
            <w:cnfStyle w:val="001000000000" w:firstRow="0" w:lastRow="0" w:firstColumn="1" w:lastColumn="0" w:oddVBand="0" w:evenVBand="0" w:oddHBand="0" w:evenHBand="0" w:firstRowFirstColumn="0" w:firstRowLastColumn="0" w:lastRowFirstColumn="0" w:lastRowLastColumn="0"/>
            <w:tcW w:w="2795" w:type="dxa"/>
          </w:tcPr>
          <w:p w14:paraId="6C608A1B" w14:textId="77777777" w:rsidR="0015457D" w:rsidRPr="009A2F30" w:rsidRDefault="0015457D" w:rsidP="000037B2">
            <w:pPr>
              <w:rPr>
                <w:rFonts w:cs="Calibri Light"/>
                <w:b w:val="0"/>
                <w:lang w:val="en-GB"/>
              </w:rPr>
            </w:pPr>
            <w:r w:rsidRPr="009A2F30">
              <w:rPr>
                <w:rFonts w:cs="Calibri Light"/>
                <w:b w:val="0"/>
                <w:lang w:val="en-GB"/>
              </w:rPr>
              <w:t>Before Tuning</w:t>
            </w:r>
          </w:p>
        </w:tc>
        <w:tc>
          <w:tcPr>
            <w:tcW w:w="3938" w:type="dxa"/>
          </w:tcPr>
          <w:p w14:paraId="4E9F2013"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c>
          <w:tcPr>
            <w:tcW w:w="1575" w:type="dxa"/>
          </w:tcPr>
          <w:p w14:paraId="499E52E4"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r>
      <w:tr w:rsidR="0015457D" w:rsidRPr="002465AC" w14:paraId="4AA761CF" w14:textId="77777777" w:rsidTr="00180787">
        <w:trPr>
          <w:cnfStyle w:val="000000100000" w:firstRow="0" w:lastRow="0" w:firstColumn="0" w:lastColumn="0" w:oddVBand="0" w:evenVBand="0" w:oddHBand="1" w:evenHBand="0" w:firstRowFirstColumn="0" w:firstRowLastColumn="0" w:lastRowFirstColumn="0" w:lastRowLastColumn="0"/>
          <w:trHeight w:val="875"/>
        </w:trPr>
        <w:tc>
          <w:tcPr>
            <w:cnfStyle w:val="001000000000" w:firstRow="0" w:lastRow="0" w:firstColumn="1" w:lastColumn="0" w:oddVBand="0" w:evenVBand="0" w:oddHBand="0" w:evenHBand="0" w:firstRowFirstColumn="0" w:firstRowLastColumn="0" w:lastRowFirstColumn="0" w:lastRowLastColumn="0"/>
            <w:tcW w:w="2795" w:type="dxa"/>
          </w:tcPr>
          <w:p w14:paraId="54889DD5" w14:textId="77777777" w:rsidR="0015457D" w:rsidRPr="009A2F30" w:rsidRDefault="0015457D" w:rsidP="000037B2">
            <w:pPr>
              <w:rPr>
                <w:rFonts w:cs="Calibri Light"/>
                <w:b w:val="0"/>
                <w:lang w:val="en-GB"/>
              </w:rPr>
            </w:pPr>
          </w:p>
          <w:p w14:paraId="181BE9B8" w14:textId="77777777" w:rsidR="0015457D" w:rsidRPr="009A2F30" w:rsidRDefault="0015457D" w:rsidP="000037B2">
            <w:pPr>
              <w:rPr>
                <w:rFonts w:cs="Calibri Light"/>
                <w:b w:val="0"/>
                <w:lang w:val="en-GB"/>
              </w:rPr>
            </w:pPr>
            <w:r w:rsidRPr="009A2F30">
              <w:rPr>
                <w:rFonts w:cs="Calibri Light"/>
                <w:b w:val="0"/>
                <w:lang w:val="en-GB"/>
              </w:rPr>
              <w:t>Best Parameters</w:t>
            </w:r>
          </w:p>
        </w:tc>
        <w:tc>
          <w:tcPr>
            <w:tcW w:w="3938" w:type="dxa"/>
          </w:tcPr>
          <w:p w14:paraId="55A29CB7" w14:textId="13DDD593" w:rsidR="0015457D" w:rsidRPr="009A2F30" w:rsidRDefault="0015457D" w:rsidP="00180787">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color w:val="000000"/>
                <w:sz w:val="22"/>
                <w:szCs w:val="22"/>
                <w:lang w:val="en-GB"/>
              </w:rPr>
            </w:pPr>
            <w:proofErr w:type="gramStart"/>
            <w:r w:rsidRPr="009A2F30">
              <w:rPr>
                <w:rFonts w:ascii="Calibri Light" w:hAnsi="Calibri Light" w:cs="Calibri Light"/>
                <w:color w:val="000000"/>
                <w:sz w:val="22"/>
                <w:szCs w:val="22"/>
                <w:lang w:val="en-GB"/>
              </w:rPr>
              <w:t>C</w:t>
            </w:r>
            <w:proofErr w:type="spellStart"/>
            <w:r w:rsidRPr="009A2F30">
              <w:rPr>
                <w:rFonts w:ascii="Calibri Light" w:hAnsi="Calibri Light" w:cs="Calibri Light"/>
                <w:color w:val="000000"/>
                <w:sz w:val="22"/>
                <w:szCs w:val="22"/>
              </w:rPr>
              <w:t>riterion</w:t>
            </w:r>
            <w:proofErr w:type="spellEnd"/>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w:t>
            </w:r>
            <w:proofErr w:type="gramEnd"/>
            <w:r w:rsidRPr="009A2F30">
              <w:rPr>
                <w:rFonts w:ascii="Calibri Light" w:hAnsi="Calibri Light" w:cs="Calibri Light"/>
                <w:color w:val="000000"/>
                <w:sz w:val="22"/>
                <w:szCs w:val="22"/>
              </w:rPr>
              <w:t xml:space="preserve"> </w:t>
            </w:r>
            <w:r w:rsidRPr="009A2F30">
              <w:rPr>
                <w:rFonts w:ascii="Calibri Light" w:hAnsi="Calibri Light" w:cs="Calibri Light"/>
                <w:color w:val="000000"/>
                <w:sz w:val="22"/>
                <w:szCs w:val="22"/>
                <w:lang w:val="en-GB"/>
              </w:rPr>
              <w:t>G</w:t>
            </w:r>
            <w:proofErr w:type="spellStart"/>
            <w:r w:rsidRPr="009A2F30">
              <w:rPr>
                <w:rFonts w:ascii="Calibri Light" w:hAnsi="Calibri Light" w:cs="Calibri Light"/>
                <w:color w:val="000000"/>
                <w:sz w:val="22"/>
                <w:szCs w:val="22"/>
              </w:rPr>
              <w:t>ini</w:t>
            </w:r>
            <w:proofErr w:type="spellEnd"/>
            <w:r w:rsidRPr="009A2F30">
              <w:rPr>
                <w:rFonts w:ascii="Calibri Light" w:hAnsi="Calibri Light" w:cs="Calibri Light"/>
                <w:color w:val="000000"/>
                <w:sz w:val="22"/>
                <w:szCs w:val="22"/>
              </w:rPr>
              <w:t xml:space="preserve">, </w:t>
            </w:r>
            <w:proofErr w:type="spellStart"/>
            <w:r w:rsidRPr="009A2F30">
              <w:rPr>
                <w:rFonts w:ascii="Calibri Light" w:hAnsi="Calibri Light" w:cs="Calibri Light"/>
                <w:color w:val="000000"/>
                <w:sz w:val="22"/>
                <w:szCs w:val="22"/>
              </w:rPr>
              <w:t>max_depth</w:t>
            </w:r>
            <w:proofErr w:type="spellEnd"/>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 xml:space="preserve">: </w:t>
            </w:r>
            <w:r w:rsidRPr="009A2F30">
              <w:rPr>
                <w:rFonts w:ascii="Calibri Light" w:hAnsi="Calibri Light" w:cs="Calibri Light"/>
                <w:color w:val="000000"/>
                <w:sz w:val="22"/>
                <w:szCs w:val="22"/>
                <w:lang w:val="en-GB"/>
              </w:rPr>
              <w:t>1</w:t>
            </w:r>
            <w:r w:rsidRPr="009A2F30">
              <w:rPr>
                <w:rFonts w:ascii="Calibri Light" w:hAnsi="Calibri Light" w:cs="Calibri Light"/>
                <w:color w:val="000000"/>
                <w:sz w:val="22"/>
                <w:szCs w:val="22"/>
              </w:rPr>
              <w:t xml:space="preserve">, </w:t>
            </w:r>
          </w:p>
          <w:p w14:paraId="5A62FD1C" w14:textId="77777777" w:rsidR="0015457D" w:rsidRPr="009A2F30" w:rsidRDefault="0015457D" w:rsidP="000037B2">
            <w:pPr>
              <w:pStyle w:val="HTMLPreformatted"/>
              <w:shd w:val="clear" w:color="auto" w:fill="FFFFFF"/>
              <w:wordWrap w:val="0"/>
              <w:ind w:left="360"/>
              <w:textAlignment w:val="baseline"/>
              <w:cnfStyle w:val="000000100000" w:firstRow="0" w:lastRow="0" w:firstColumn="0" w:lastColumn="0" w:oddVBand="0" w:evenVBand="0" w:oddHBand="1" w:evenHBand="0" w:firstRowFirstColumn="0" w:firstRowLastColumn="0" w:lastRowFirstColumn="0" w:lastRowLastColumn="0"/>
              <w:rPr>
                <w:rFonts w:ascii="Calibri Light" w:hAnsi="Calibri Light" w:cs="Calibri Light"/>
                <w:sz w:val="22"/>
                <w:szCs w:val="22"/>
                <w:lang w:val="en-GB"/>
              </w:rPr>
            </w:pPr>
            <w:proofErr w:type="gramStart"/>
            <w:r w:rsidRPr="009A2F30">
              <w:rPr>
                <w:rFonts w:ascii="Calibri Light" w:hAnsi="Calibri Light" w:cs="Calibri Light"/>
                <w:color w:val="000000"/>
                <w:sz w:val="22"/>
                <w:szCs w:val="22"/>
              </w:rPr>
              <w:t>splitter</w:t>
            </w:r>
            <w:r w:rsidRPr="009A2F30">
              <w:rPr>
                <w:rFonts w:ascii="Calibri Light" w:hAnsi="Calibri Light" w:cs="Calibri Light"/>
                <w:color w:val="000000"/>
                <w:sz w:val="22"/>
                <w:szCs w:val="22"/>
                <w:lang w:val="en-GB"/>
              </w:rPr>
              <w:t xml:space="preserve"> </w:t>
            </w:r>
            <w:r w:rsidRPr="009A2F30">
              <w:rPr>
                <w:rFonts w:ascii="Calibri Light" w:hAnsi="Calibri Light" w:cs="Calibri Light"/>
                <w:color w:val="000000"/>
                <w:sz w:val="22"/>
                <w:szCs w:val="22"/>
              </w:rPr>
              <w:t>:</w:t>
            </w:r>
            <w:proofErr w:type="gramEnd"/>
            <w:r w:rsidRPr="009A2F30">
              <w:rPr>
                <w:rFonts w:ascii="Calibri Light" w:hAnsi="Calibri Light" w:cs="Calibri Light"/>
                <w:color w:val="000000"/>
                <w:sz w:val="22"/>
                <w:szCs w:val="22"/>
              </w:rPr>
              <w:t xml:space="preserve"> </w:t>
            </w:r>
            <w:r w:rsidRPr="009A2F30">
              <w:rPr>
                <w:rFonts w:ascii="Calibri Light" w:hAnsi="Calibri Light" w:cs="Calibri Light"/>
                <w:color w:val="000000"/>
                <w:sz w:val="22"/>
                <w:szCs w:val="22"/>
                <w:lang w:val="en-GB"/>
              </w:rPr>
              <w:t>random</w:t>
            </w:r>
          </w:p>
        </w:tc>
        <w:tc>
          <w:tcPr>
            <w:tcW w:w="1575" w:type="dxa"/>
          </w:tcPr>
          <w:p w14:paraId="229509D8"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15457D" w:rsidRPr="009A2F30" w14:paraId="2F47A4C6" w14:textId="77777777" w:rsidTr="00180787">
        <w:trPr>
          <w:trHeight w:val="241"/>
        </w:trPr>
        <w:tc>
          <w:tcPr>
            <w:cnfStyle w:val="001000000000" w:firstRow="0" w:lastRow="0" w:firstColumn="1" w:lastColumn="0" w:oddVBand="0" w:evenVBand="0" w:oddHBand="0" w:evenHBand="0" w:firstRowFirstColumn="0" w:firstRowLastColumn="0" w:lastRowFirstColumn="0" w:lastRowLastColumn="0"/>
            <w:tcW w:w="2795" w:type="dxa"/>
          </w:tcPr>
          <w:p w14:paraId="126020D6" w14:textId="77777777" w:rsidR="0015457D" w:rsidRPr="009A2F30" w:rsidRDefault="0015457D" w:rsidP="000037B2">
            <w:pPr>
              <w:rPr>
                <w:rFonts w:cs="Calibri Light"/>
                <w:b w:val="0"/>
                <w:lang w:val="en-GB"/>
              </w:rPr>
            </w:pPr>
            <w:r w:rsidRPr="009A2F30">
              <w:rPr>
                <w:rFonts w:cs="Calibri Light"/>
                <w:b w:val="0"/>
                <w:lang w:val="en-GB"/>
              </w:rPr>
              <w:t>After Tuning</w:t>
            </w:r>
          </w:p>
        </w:tc>
        <w:tc>
          <w:tcPr>
            <w:tcW w:w="3938" w:type="dxa"/>
          </w:tcPr>
          <w:p w14:paraId="0CD87508"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c>
          <w:tcPr>
            <w:tcW w:w="1575" w:type="dxa"/>
          </w:tcPr>
          <w:p w14:paraId="670E6BBA"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r>
      <w:tr w:rsidR="0015457D" w:rsidRPr="009A2F30" w14:paraId="6764CB4D" w14:textId="77777777" w:rsidTr="00180787">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795" w:type="dxa"/>
          </w:tcPr>
          <w:p w14:paraId="6A89107A" w14:textId="77777777" w:rsidR="0015457D" w:rsidRPr="009A2F30" w:rsidRDefault="0015457D" w:rsidP="000037B2">
            <w:pPr>
              <w:rPr>
                <w:rFonts w:cs="Calibri Light"/>
                <w:b w:val="0"/>
                <w:lang w:val="en-GB"/>
              </w:rPr>
            </w:pPr>
            <w:r w:rsidRPr="009A2F30">
              <w:rPr>
                <w:rFonts w:cs="Calibri Light"/>
                <w:b w:val="0"/>
                <w:lang w:val="en-GB"/>
              </w:rPr>
              <w:t>Neural Network</w:t>
            </w:r>
          </w:p>
        </w:tc>
        <w:tc>
          <w:tcPr>
            <w:tcW w:w="3938" w:type="dxa"/>
          </w:tcPr>
          <w:p w14:paraId="2749FC47"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c>
          <w:tcPr>
            <w:tcW w:w="1575" w:type="dxa"/>
          </w:tcPr>
          <w:p w14:paraId="5C5FEF1B"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15457D" w:rsidRPr="009A2F30" w14:paraId="7A0B5319" w14:textId="77777777" w:rsidTr="00180787">
        <w:trPr>
          <w:trHeight w:val="241"/>
        </w:trPr>
        <w:tc>
          <w:tcPr>
            <w:cnfStyle w:val="001000000000" w:firstRow="0" w:lastRow="0" w:firstColumn="1" w:lastColumn="0" w:oddVBand="0" w:evenVBand="0" w:oddHBand="0" w:evenHBand="0" w:firstRowFirstColumn="0" w:firstRowLastColumn="0" w:lastRowFirstColumn="0" w:lastRowLastColumn="0"/>
            <w:tcW w:w="2795" w:type="dxa"/>
          </w:tcPr>
          <w:p w14:paraId="20D849C7" w14:textId="77777777" w:rsidR="0015457D" w:rsidRPr="009A2F30" w:rsidRDefault="0015457D" w:rsidP="000037B2">
            <w:pPr>
              <w:rPr>
                <w:rFonts w:cs="Calibri Light"/>
                <w:b w:val="0"/>
                <w:lang w:val="en-GB"/>
              </w:rPr>
            </w:pPr>
            <w:r w:rsidRPr="009A2F30">
              <w:rPr>
                <w:rFonts w:cs="Calibri Light"/>
                <w:b w:val="0"/>
                <w:lang w:val="en-GB"/>
              </w:rPr>
              <w:t>Before Tuning</w:t>
            </w:r>
          </w:p>
        </w:tc>
        <w:tc>
          <w:tcPr>
            <w:tcW w:w="3938" w:type="dxa"/>
          </w:tcPr>
          <w:p w14:paraId="249313FD"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c>
          <w:tcPr>
            <w:tcW w:w="1575" w:type="dxa"/>
          </w:tcPr>
          <w:p w14:paraId="39728955"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r>
      <w:tr w:rsidR="0015457D" w:rsidRPr="002465AC" w14:paraId="78E4388B" w14:textId="77777777" w:rsidTr="00180787">
        <w:trPr>
          <w:cnfStyle w:val="000000100000" w:firstRow="0" w:lastRow="0" w:firstColumn="0" w:lastColumn="0" w:oddVBand="0" w:evenVBand="0" w:oddHBand="1" w:evenHBand="0" w:firstRowFirstColumn="0" w:firstRowLastColumn="0" w:lastRowFirstColumn="0" w:lastRowLastColumn="0"/>
          <w:trHeight w:val="710"/>
        </w:trPr>
        <w:tc>
          <w:tcPr>
            <w:cnfStyle w:val="001000000000" w:firstRow="0" w:lastRow="0" w:firstColumn="1" w:lastColumn="0" w:oddVBand="0" w:evenVBand="0" w:oddHBand="0" w:evenHBand="0" w:firstRowFirstColumn="0" w:firstRowLastColumn="0" w:lastRowFirstColumn="0" w:lastRowLastColumn="0"/>
            <w:tcW w:w="2795" w:type="dxa"/>
          </w:tcPr>
          <w:p w14:paraId="1F7FE264" w14:textId="77777777" w:rsidR="0015457D" w:rsidRPr="009A2F30" w:rsidRDefault="0015457D" w:rsidP="000037B2">
            <w:pPr>
              <w:rPr>
                <w:rFonts w:cs="Calibri Light"/>
                <w:b w:val="0"/>
                <w:lang w:val="en-GB"/>
              </w:rPr>
            </w:pPr>
            <w:r w:rsidRPr="009A2F30">
              <w:rPr>
                <w:rFonts w:cs="Calibri Light"/>
                <w:b w:val="0"/>
                <w:lang w:val="en-GB"/>
              </w:rPr>
              <w:lastRenderedPageBreak/>
              <w:t>Best Parameters</w:t>
            </w:r>
          </w:p>
        </w:tc>
        <w:tc>
          <w:tcPr>
            <w:tcW w:w="3938" w:type="dxa"/>
          </w:tcPr>
          <w:p w14:paraId="3DA74050" w14:textId="5B11FC00" w:rsidR="0015457D" w:rsidRPr="009A2F30" w:rsidRDefault="0015457D" w:rsidP="001807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ind w:left="360"/>
              <w:textAlignment w:val="baseline"/>
              <w:cnfStyle w:val="000000100000" w:firstRow="0" w:lastRow="0" w:firstColumn="0" w:lastColumn="0" w:oddVBand="0" w:evenVBand="0" w:oddHBand="1" w:evenHBand="0" w:firstRowFirstColumn="0" w:firstRowLastColumn="0" w:lastRowFirstColumn="0" w:lastRowLastColumn="0"/>
              <w:rPr>
                <w:rFonts w:eastAsia="Times New Roman" w:cs="Calibri Light"/>
                <w:color w:val="000000"/>
                <w:lang w:eastAsia="en-DE"/>
              </w:rPr>
            </w:pPr>
            <w:r w:rsidRPr="009A2F30">
              <w:rPr>
                <w:rFonts w:eastAsia="Times New Roman" w:cs="Calibri Light"/>
                <w:color w:val="000000"/>
                <w:lang w:eastAsia="en-DE"/>
              </w:rPr>
              <w:t>Activation</w:t>
            </w:r>
            <w:r w:rsidRPr="009A2F30">
              <w:rPr>
                <w:rFonts w:eastAsia="Times New Roman" w:cs="Calibri Light"/>
                <w:color w:val="000000"/>
                <w:lang w:val="en-GB" w:eastAsia="en-DE"/>
              </w:rPr>
              <w:t>=</w:t>
            </w:r>
            <w:r w:rsidRPr="009A2F30">
              <w:rPr>
                <w:rFonts w:eastAsia="Times New Roman" w:cs="Calibri Light"/>
                <w:color w:val="000000"/>
                <w:lang w:eastAsia="en-DE"/>
              </w:rPr>
              <w:t xml:space="preserve"> identity, </w:t>
            </w:r>
            <w:r w:rsidRPr="009A2F30">
              <w:rPr>
                <w:rFonts w:eastAsia="Times New Roman" w:cs="Calibri Light"/>
                <w:color w:val="000000"/>
                <w:lang w:val="en-GB" w:eastAsia="en-DE"/>
              </w:rPr>
              <w:t>H</w:t>
            </w:r>
            <w:proofErr w:type="spellStart"/>
            <w:r w:rsidRPr="009A2F30">
              <w:rPr>
                <w:rFonts w:eastAsia="Times New Roman" w:cs="Calibri Light"/>
                <w:color w:val="000000"/>
                <w:lang w:eastAsia="en-DE"/>
              </w:rPr>
              <w:t>idden_layer_sizes</w:t>
            </w:r>
            <w:proofErr w:type="spellEnd"/>
            <w:r w:rsidRPr="009A2F30">
              <w:rPr>
                <w:rFonts w:eastAsia="Times New Roman" w:cs="Calibri Light"/>
                <w:color w:val="000000"/>
                <w:lang w:val="en-GB" w:eastAsia="en-DE"/>
              </w:rPr>
              <w:t>=</w:t>
            </w:r>
            <w:r w:rsidRPr="009A2F30">
              <w:rPr>
                <w:rFonts w:eastAsia="Times New Roman" w:cs="Calibri Light"/>
                <w:color w:val="000000"/>
                <w:lang w:eastAsia="en-DE"/>
              </w:rPr>
              <w:t xml:space="preserve"> </w:t>
            </w:r>
            <w:proofErr w:type="gramStart"/>
            <w:r w:rsidRPr="009A2F30">
              <w:rPr>
                <w:rFonts w:eastAsia="Times New Roman" w:cs="Calibri Light"/>
                <w:color w:val="000000"/>
                <w:lang w:eastAsia="en-DE"/>
              </w:rPr>
              <w:t>5,</w:t>
            </w:r>
            <w:r w:rsidRPr="009A2F30">
              <w:rPr>
                <w:rFonts w:eastAsia="Times New Roman" w:cs="Calibri Light"/>
                <w:color w:val="000000"/>
                <w:lang w:val="en-GB" w:eastAsia="en-DE"/>
              </w:rPr>
              <w:t>R</w:t>
            </w:r>
            <w:proofErr w:type="spellStart"/>
            <w:r w:rsidRPr="009A2F30">
              <w:rPr>
                <w:rFonts w:eastAsia="Times New Roman" w:cs="Calibri Light"/>
                <w:color w:val="000000"/>
                <w:lang w:eastAsia="en-DE"/>
              </w:rPr>
              <w:t>andom</w:t>
            </w:r>
            <w:proofErr w:type="gramEnd"/>
            <w:r w:rsidRPr="009A2F30">
              <w:rPr>
                <w:rFonts w:eastAsia="Times New Roman" w:cs="Calibri Light"/>
                <w:color w:val="000000"/>
                <w:lang w:eastAsia="en-DE"/>
              </w:rPr>
              <w:t>_state</w:t>
            </w:r>
            <w:proofErr w:type="spellEnd"/>
            <w:r w:rsidRPr="009A2F30">
              <w:rPr>
                <w:rFonts w:eastAsia="Times New Roman" w:cs="Calibri Light"/>
                <w:color w:val="000000"/>
                <w:lang w:val="en-GB" w:eastAsia="en-DE"/>
              </w:rPr>
              <w:t>=</w:t>
            </w:r>
            <w:r w:rsidRPr="009A2F30">
              <w:rPr>
                <w:rFonts w:eastAsia="Times New Roman" w:cs="Calibri Light"/>
                <w:color w:val="000000"/>
                <w:lang w:eastAsia="en-DE"/>
              </w:rPr>
              <w:t xml:space="preserve"> 1,</w:t>
            </w:r>
            <w:r w:rsidRPr="009A2F30">
              <w:rPr>
                <w:rFonts w:eastAsia="Times New Roman" w:cs="Calibri Light"/>
                <w:color w:val="000000"/>
                <w:lang w:val="en-GB" w:eastAsia="en-DE"/>
              </w:rPr>
              <w:t>S</w:t>
            </w:r>
            <w:proofErr w:type="spellStart"/>
            <w:r w:rsidRPr="009A2F30">
              <w:rPr>
                <w:rFonts w:eastAsia="Times New Roman" w:cs="Calibri Light"/>
                <w:color w:val="000000"/>
                <w:lang w:eastAsia="en-DE"/>
              </w:rPr>
              <w:t>olver</w:t>
            </w:r>
            <w:proofErr w:type="spellEnd"/>
            <w:r w:rsidRPr="009A2F30">
              <w:rPr>
                <w:rFonts w:eastAsia="Times New Roman" w:cs="Calibri Light"/>
                <w:color w:val="000000"/>
                <w:lang w:val="en-GB" w:eastAsia="en-DE"/>
              </w:rPr>
              <w:t>=</w:t>
            </w:r>
            <w:r w:rsidRPr="009A2F30">
              <w:rPr>
                <w:rFonts w:eastAsia="Times New Roman" w:cs="Calibri Light"/>
                <w:color w:val="000000"/>
                <w:lang w:eastAsia="en-DE"/>
              </w:rPr>
              <w:t xml:space="preserve"> </w:t>
            </w:r>
            <w:proofErr w:type="spellStart"/>
            <w:r w:rsidRPr="009A2F30">
              <w:rPr>
                <w:rFonts w:eastAsia="Times New Roman" w:cs="Calibri Light"/>
                <w:color w:val="000000"/>
                <w:lang w:eastAsia="en-DE"/>
              </w:rPr>
              <w:t>lbfgs</w:t>
            </w:r>
            <w:proofErr w:type="spellEnd"/>
          </w:p>
          <w:p w14:paraId="545B02D2"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rPr>
            </w:pPr>
          </w:p>
        </w:tc>
        <w:tc>
          <w:tcPr>
            <w:tcW w:w="1575" w:type="dxa"/>
          </w:tcPr>
          <w:p w14:paraId="42881040" w14:textId="77777777" w:rsidR="0015457D" w:rsidRPr="009A2F30" w:rsidRDefault="0015457D" w:rsidP="000037B2">
            <w:pPr>
              <w:cnfStyle w:val="000000100000" w:firstRow="0" w:lastRow="0" w:firstColumn="0" w:lastColumn="0" w:oddVBand="0" w:evenVBand="0" w:oddHBand="1" w:evenHBand="0" w:firstRowFirstColumn="0" w:firstRowLastColumn="0" w:lastRowFirstColumn="0" w:lastRowLastColumn="0"/>
              <w:rPr>
                <w:rFonts w:cs="Calibri Light"/>
                <w:lang w:val="en-GB"/>
              </w:rPr>
            </w:pPr>
          </w:p>
        </w:tc>
      </w:tr>
      <w:tr w:rsidR="0015457D" w:rsidRPr="009A2F30" w14:paraId="0B9DCB6A" w14:textId="77777777" w:rsidTr="00180787">
        <w:trPr>
          <w:trHeight w:val="227"/>
        </w:trPr>
        <w:tc>
          <w:tcPr>
            <w:cnfStyle w:val="001000000000" w:firstRow="0" w:lastRow="0" w:firstColumn="1" w:lastColumn="0" w:oddVBand="0" w:evenVBand="0" w:oddHBand="0" w:evenHBand="0" w:firstRowFirstColumn="0" w:firstRowLastColumn="0" w:lastRowFirstColumn="0" w:lastRowLastColumn="0"/>
            <w:tcW w:w="2795" w:type="dxa"/>
          </w:tcPr>
          <w:p w14:paraId="665A2FC5" w14:textId="77777777" w:rsidR="0015457D" w:rsidRPr="009A2F30" w:rsidRDefault="0015457D" w:rsidP="000037B2">
            <w:pPr>
              <w:rPr>
                <w:rFonts w:cs="Calibri Light"/>
                <w:b w:val="0"/>
                <w:lang w:val="en-GB"/>
              </w:rPr>
            </w:pPr>
            <w:r w:rsidRPr="009A2F30">
              <w:rPr>
                <w:rFonts w:cs="Calibri Light"/>
                <w:b w:val="0"/>
                <w:lang w:val="en-GB"/>
              </w:rPr>
              <w:t>After Tuning</w:t>
            </w:r>
          </w:p>
        </w:tc>
        <w:tc>
          <w:tcPr>
            <w:tcW w:w="3938" w:type="dxa"/>
          </w:tcPr>
          <w:p w14:paraId="2CE77B66"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c>
          <w:tcPr>
            <w:tcW w:w="1575" w:type="dxa"/>
          </w:tcPr>
          <w:p w14:paraId="4775C1EF" w14:textId="77777777" w:rsidR="0015457D" w:rsidRPr="009A2F30" w:rsidRDefault="0015457D" w:rsidP="000037B2">
            <w:pPr>
              <w:cnfStyle w:val="000000000000" w:firstRow="0" w:lastRow="0" w:firstColumn="0" w:lastColumn="0" w:oddVBand="0" w:evenVBand="0" w:oddHBand="0" w:evenHBand="0" w:firstRowFirstColumn="0" w:firstRowLastColumn="0" w:lastRowFirstColumn="0" w:lastRowLastColumn="0"/>
              <w:rPr>
                <w:rFonts w:cs="Calibri Light"/>
                <w:lang w:val="en-GB"/>
              </w:rPr>
            </w:pPr>
            <w:r w:rsidRPr="009A2F30">
              <w:rPr>
                <w:rFonts w:cs="Calibri Light"/>
                <w:lang w:val="en-GB"/>
              </w:rPr>
              <w:t>96%</w:t>
            </w:r>
          </w:p>
        </w:tc>
      </w:tr>
    </w:tbl>
    <w:p w14:paraId="3F914FF7" w14:textId="77777777"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p>
    <w:p w14:paraId="44B581E2" w14:textId="4EBC7DE0" w:rsidR="0015457D" w:rsidRPr="009A2F30" w:rsidRDefault="0015457D" w:rsidP="00C57507">
      <w:pPr>
        <w:pStyle w:val="Heading3"/>
        <w:rPr>
          <w:rFonts w:eastAsia="Times New Roman"/>
          <w:lang w:val="en-GB" w:eastAsia="en-DE"/>
        </w:rPr>
      </w:pPr>
      <w:bookmarkStart w:id="276" w:name="_Toc16453232"/>
      <w:r w:rsidRPr="009A2F30">
        <w:rPr>
          <w:rFonts w:eastAsia="Times New Roman"/>
          <w:lang w:val="en-GB" w:eastAsia="en-DE"/>
        </w:rPr>
        <w:t>Results:</w:t>
      </w:r>
      <w:bookmarkEnd w:id="276"/>
    </w:p>
    <w:p w14:paraId="02449C10" w14:textId="2F535643"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bookmarkStart w:id="277" w:name="_Toc16453233"/>
      <w:r w:rsidRPr="009A2F30">
        <w:rPr>
          <w:rFonts w:eastAsia="Times New Roman" w:cstheme="minorHAnsi"/>
          <w:bCs/>
          <w:color w:val="000000"/>
          <w:kern w:val="36"/>
          <w:lang w:val="en-GB" w:eastAsia="en-DE"/>
        </w:rPr>
        <w:t>This shows that if we apply Neural Network MLP Classifier to find the answer of this question that there will be Financial Crisis in this year or not only using the limited features related to government related information.</w:t>
      </w:r>
      <w:bookmarkEnd w:id="277"/>
    </w:p>
    <w:p w14:paraId="1D23C6F0" w14:textId="7A71D0C3" w:rsidR="0015457D" w:rsidRPr="009A2F30" w:rsidRDefault="0015457D" w:rsidP="0015457D">
      <w:pPr>
        <w:shd w:val="clear" w:color="auto" w:fill="FFFFFF"/>
        <w:spacing w:before="129" w:after="0" w:line="240" w:lineRule="auto"/>
        <w:outlineLvl w:val="0"/>
        <w:rPr>
          <w:rFonts w:eastAsia="Times New Roman" w:cstheme="minorHAnsi"/>
          <w:bCs/>
          <w:color w:val="000000"/>
          <w:kern w:val="36"/>
          <w:lang w:val="en-GB" w:eastAsia="en-DE"/>
        </w:rPr>
      </w:pPr>
      <w:r w:rsidRPr="009A2F30">
        <w:rPr>
          <w:rFonts w:eastAsia="Times New Roman" w:cstheme="minorHAnsi"/>
          <w:bCs/>
          <w:color w:val="000000"/>
          <w:kern w:val="36"/>
          <w:lang w:val="en-GB" w:eastAsia="en-DE"/>
        </w:rPr>
        <w:t xml:space="preserve"> </w:t>
      </w:r>
      <w:bookmarkStart w:id="278" w:name="_Toc16453234"/>
      <w:r w:rsidRPr="009A2F30">
        <w:rPr>
          <w:rFonts w:eastAsia="Times New Roman" w:cstheme="minorHAnsi"/>
          <w:bCs/>
          <w:color w:val="000000"/>
          <w:kern w:val="36"/>
          <w:lang w:val="en-GB" w:eastAsia="en-DE"/>
        </w:rPr>
        <w:t>Than it will give the right answer 96% of the times which is pretty good percentage but as we can see area under the curve is not giving very good values. AUC is giving value 50 which means these models are overfitting because we mostly have 0 value in the target feature. This shows we do not have enough data to predict this event in future but at least we can analyse the importance of government related features in this regard.</w:t>
      </w:r>
      <w:bookmarkEnd w:id="278"/>
      <w:r w:rsidRPr="009A2F30">
        <w:rPr>
          <w:rFonts w:eastAsia="Times New Roman" w:cstheme="minorHAnsi"/>
          <w:bCs/>
          <w:color w:val="000000"/>
          <w:kern w:val="36"/>
          <w:lang w:val="en-GB" w:eastAsia="en-DE"/>
        </w:rPr>
        <w:t xml:space="preserve"> </w:t>
      </w:r>
    </w:p>
    <w:p w14:paraId="62930190" w14:textId="76A42EFD" w:rsidR="004C07A4" w:rsidRPr="009A2F30" w:rsidRDefault="004C07A4" w:rsidP="00E21035">
      <w:pPr>
        <w:shd w:val="clear" w:color="auto" w:fill="FFFFFF"/>
        <w:tabs>
          <w:tab w:val="left" w:pos="1485"/>
        </w:tabs>
        <w:spacing w:before="129" w:after="0" w:line="240" w:lineRule="auto"/>
        <w:outlineLvl w:val="0"/>
        <w:rPr>
          <w:rFonts w:eastAsia="Times New Roman" w:cs="Calibri Light"/>
          <w:bCs/>
          <w:color w:val="000000"/>
          <w:kern w:val="36"/>
          <w:lang w:val="en-GB" w:eastAsia="en-DE"/>
        </w:rPr>
      </w:pPr>
    </w:p>
    <w:p w14:paraId="378A6928" w14:textId="0C5E4824" w:rsidR="00B719A1" w:rsidRPr="009A2F30" w:rsidRDefault="00B719A1" w:rsidP="00C57507">
      <w:pPr>
        <w:pStyle w:val="Heading2"/>
        <w:rPr>
          <w:lang w:val="en-GB"/>
        </w:rPr>
      </w:pPr>
      <w:bookmarkStart w:id="279" w:name="_Toc16453235"/>
      <w:bookmarkStart w:id="280" w:name="_Hlk16176756"/>
      <w:r w:rsidRPr="009A2F30">
        <w:rPr>
          <w:lang w:val="en-GB"/>
        </w:rPr>
        <w:t>Problem 7</w:t>
      </w:r>
      <w:bookmarkEnd w:id="279"/>
      <w:r w:rsidR="002465AC">
        <w:rPr>
          <w:lang w:val="en-GB"/>
        </w:rPr>
        <w:t xml:space="preserve"> (AK)</w:t>
      </w:r>
    </w:p>
    <w:p w14:paraId="5B77C23F" w14:textId="7CC40AEA" w:rsidR="00B719A1" w:rsidRPr="009A2F30" w:rsidRDefault="00B719A1" w:rsidP="00B719A1">
      <w:pPr>
        <w:rPr>
          <w:rFonts w:cstheme="minorHAnsi"/>
          <w:lang w:val="en-GB"/>
        </w:rPr>
      </w:pPr>
      <w:r w:rsidRPr="009A2F30">
        <w:rPr>
          <w:rFonts w:cstheme="minorHAnsi"/>
          <w:lang w:val="en-GB"/>
        </w:rPr>
        <w:t xml:space="preserve">Does unemployment effect the stability of the countries and lead them to much worst conditions like normal recession? </w:t>
      </w:r>
    </w:p>
    <w:p w14:paraId="1C63E1E0" w14:textId="36E2054E" w:rsidR="00B719A1" w:rsidRPr="009A2F30" w:rsidRDefault="00B719A1" w:rsidP="00C57507">
      <w:pPr>
        <w:pStyle w:val="Heading3"/>
        <w:rPr>
          <w:rFonts w:eastAsia="Times New Roman"/>
          <w:lang w:val="en-GB" w:eastAsia="en-DE"/>
        </w:rPr>
      </w:pPr>
      <w:bookmarkStart w:id="281" w:name="_Toc16453236"/>
      <w:r w:rsidRPr="009A2F30">
        <w:rPr>
          <w:rFonts w:eastAsia="Times New Roman"/>
          <w:lang w:val="en-GB" w:eastAsia="en-DE"/>
        </w:rPr>
        <w:t>Explanation:</w:t>
      </w:r>
      <w:bookmarkEnd w:id="281"/>
    </w:p>
    <w:p w14:paraId="422C3C62" w14:textId="07E3ABCC" w:rsidR="00B719A1" w:rsidRPr="009A2F30" w:rsidRDefault="00B719A1" w:rsidP="00B719A1">
      <w:pPr>
        <w:shd w:val="clear" w:color="auto" w:fill="FFFFFF"/>
        <w:spacing w:before="129" w:after="0" w:line="240" w:lineRule="auto"/>
        <w:outlineLvl w:val="0"/>
        <w:rPr>
          <w:rFonts w:eastAsia="Times New Roman" w:cstheme="minorHAnsi"/>
          <w:bCs/>
          <w:color w:val="000000"/>
          <w:kern w:val="36"/>
          <w:lang w:val="en-US" w:eastAsia="en-DE"/>
        </w:rPr>
      </w:pPr>
      <w:bookmarkStart w:id="282" w:name="_Toc16453237"/>
      <w:r w:rsidRPr="009A2F30">
        <w:rPr>
          <w:rFonts w:eastAsia="Times New Roman" w:cstheme="minorHAnsi"/>
          <w:bCs/>
          <w:color w:val="000000"/>
          <w:kern w:val="36"/>
          <w:lang w:val="en-US" w:eastAsia="en-DE"/>
        </w:rPr>
        <w:t>Data set with both electoral and financial features of USA. I merged the data set of unemployment of USA with the given data set on years from 1941 to 2010. Fill the missing values using median.</w:t>
      </w:r>
      <w:bookmarkEnd w:id="282"/>
    </w:p>
    <w:p w14:paraId="3615421C" w14:textId="361F140D" w:rsidR="00B719A1" w:rsidRPr="009A2F30" w:rsidRDefault="00B719A1" w:rsidP="00C57507">
      <w:pPr>
        <w:pStyle w:val="Heading3"/>
        <w:rPr>
          <w:rFonts w:eastAsia="Times New Roman"/>
          <w:lang w:val="en-US" w:eastAsia="en-DE"/>
        </w:rPr>
      </w:pPr>
      <w:bookmarkStart w:id="283" w:name="_Toc16453238"/>
      <w:r w:rsidRPr="009A2F30">
        <w:rPr>
          <w:rFonts w:eastAsia="Times New Roman"/>
          <w:lang w:val="en-US" w:eastAsia="en-DE"/>
        </w:rPr>
        <w:t>Target Feature:</w:t>
      </w:r>
      <w:bookmarkEnd w:id="283"/>
    </w:p>
    <w:p w14:paraId="68960316" w14:textId="77777777" w:rsidR="00B719A1" w:rsidRPr="009A2F30" w:rsidRDefault="00B719A1" w:rsidP="00B719A1">
      <w:pPr>
        <w:shd w:val="clear" w:color="auto" w:fill="FFFFFF"/>
        <w:spacing w:before="129" w:after="0" w:line="240" w:lineRule="auto"/>
        <w:outlineLvl w:val="0"/>
        <w:rPr>
          <w:rFonts w:eastAsia="Times New Roman" w:cstheme="minorHAnsi"/>
          <w:bCs/>
          <w:color w:val="000000"/>
          <w:kern w:val="36"/>
          <w:lang w:val="en-US" w:eastAsia="en-DE"/>
        </w:rPr>
      </w:pPr>
      <w:bookmarkStart w:id="284" w:name="_Toc16453239"/>
      <w:r w:rsidRPr="009A2F30">
        <w:rPr>
          <w:rFonts w:eastAsia="Times New Roman" w:cstheme="minorHAnsi"/>
          <w:bCs/>
          <w:color w:val="000000"/>
          <w:kern w:val="36"/>
          <w:lang w:val="en-US" w:eastAsia="en-DE"/>
        </w:rPr>
        <w:t>Non-Financial Recession (</w:t>
      </w:r>
      <w:proofErr w:type="spellStart"/>
      <w:r w:rsidRPr="009A2F30">
        <w:rPr>
          <w:rFonts w:eastAsia="Times New Roman" w:cstheme="minorHAnsi"/>
          <w:bCs/>
          <w:color w:val="000000"/>
          <w:kern w:val="36"/>
          <w:lang w:val="en-US" w:eastAsia="en-DE"/>
        </w:rPr>
        <w:t>pk_norm</w:t>
      </w:r>
      <w:proofErr w:type="spellEnd"/>
      <w:r w:rsidRPr="009A2F30">
        <w:rPr>
          <w:rFonts w:eastAsia="Times New Roman" w:cstheme="minorHAnsi"/>
          <w:bCs/>
          <w:color w:val="000000"/>
          <w:kern w:val="36"/>
          <w:lang w:val="en-US" w:eastAsia="en-DE"/>
        </w:rPr>
        <w:t>). It is a discrete value so I will be using Classification Models.</w:t>
      </w:r>
      <w:bookmarkEnd w:id="284"/>
    </w:p>
    <w:p w14:paraId="5E0157CE" w14:textId="229B184A" w:rsidR="00B719A1" w:rsidRPr="009A2F30" w:rsidRDefault="00B719A1" w:rsidP="00C57507">
      <w:pPr>
        <w:pStyle w:val="Heading3"/>
        <w:rPr>
          <w:rFonts w:eastAsia="Times New Roman"/>
          <w:lang w:val="en-US" w:eastAsia="en-DE"/>
        </w:rPr>
      </w:pPr>
      <w:bookmarkStart w:id="285" w:name="_Toc16453240"/>
      <w:r w:rsidRPr="009A2F30">
        <w:rPr>
          <w:rFonts w:eastAsia="Times New Roman"/>
          <w:lang w:val="en-US" w:eastAsia="en-DE"/>
        </w:rPr>
        <w:t>Predictors</w:t>
      </w:r>
      <w:bookmarkEnd w:id="285"/>
    </w:p>
    <w:p w14:paraId="2DA679C1" w14:textId="6B52C34C" w:rsidR="00B719A1" w:rsidRPr="009A2F30" w:rsidRDefault="00B719A1" w:rsidP="00C57507">
      <w:pPr>
        <w:pStyle w:val="NoSpacing"/>
        <w:rPr>
          <w:rFonts w:eastAsia="Times New Roman"/>
          <w:color w:val="000000" w:themeColor="text1"/>
          <w:lang w:val="en-US" w:eastAsia="en-DE"/>
        </w:rPr>
      </w:pPr>
      <w:r w:rsidRPr="009A2F30">
        <w:rPr>
          <w:rFonts w:eastAsia="Times New Roman"/>
          <w:lang w:val="en-US" w:eastAsia="en-DE"/>
        </w:rPr>
        <w:t xml:space="preserve">Unemployed Percentage, Unemployed Number, Employed Percentage, Not in Labor, </w:t>
      </w:r>
      <w:r w:rsidRPr="009A2F30">
        <w:rPr>
          <w:lang w:val="en-US" w:eastAsia="en-DE"/>
        </w:rPr>
        <w:t>Population, Labor Force, Employed Number</w:t>
      </w:r>
    </w:p>
    <w:p w14:paraId="66999CD4" w14:textId="562D7A73" w:rsidR="00B719A1" w:rsidRPr="009A2F30" w:rsidRDefault="00B719A1" w:rsidP="00C57507">
      <w:pPr>
        <w:pStyle w:val="Heading3"/>
        <w:rPr>
          <w:rFonts w:eastAsia="Times New Roman"/>
          <w:lang w:val="en-GB" w:eastAsia="en-DE"/>
        </w:rPr>
      </w:pPr>
      <w:bookmarkStart w:id="286" w:name="_Toc16453241"/>
      <w:r w:rsidRPr="009A2F30">
        <w:rPr>
          <w:rFonts w:eastAsia="Times New Roman"/>
          <w:lang w:val="en-GB" w:eastAsia="en-DE"/>
        </w:rPr>
        <w:t>Train Test Split:</w:t>
      </w:r>
      <w:bookmarkEnd w:id="286"/>
    </w:p>
    <w:p w14:paraId="79083267" w14:textId="062E37C3" w:rsidR="00B719A1" w:rsidRPr="009A2F30" w:rsidRDefault="00B719A1" w:rsidP="00B719A1">
      <w:pPr>
        <w:shd w:val="clear" w:color="auto" w:fill="FFFFFF"/>
        <w:spacing w:before="129" w:after="0" w:line="240" w:lineRule="auto"/>
        <w:outlineLvl w:val="0"/>
        <w:rPr>
          <w:rFonts w:eastAsia="Times New Roman" w:cstheme="minorHAnsi"/>
          <w:bCs/>
          <w:color w:val="000000"/>
          <w:kern w:val="36"/>
          <w:lang w:val="en-GB" w:eastAsia="en-DE"/>
        </w:rPr>
      </w:pPr>
      <w:bookmarkStart w:id="287" w:name="_Toc16453242"/>
      <w:r w:rsidRPr="009A2F30">
        <w:rPr>
          <w:rFonts w:eastAsia="Times New Roman" w:cstheme="minorHAnsi"/>
          <w:bCs/>
          <w:color w:val="000000"/>
          <w:kern w:val="36"/>
          <w:lang w:val="en-GB" w:eastAsia="en-DE"/>
        </w:rPr>
        <w:t>I use Train Test Split method to divide the data into training and testing parts with Training set 70% and Testing set 30%.</w:t>
      </w:r>
      <w:bookmarkEnd w:id="287"/>
    </w:p>
    <w:p w14:paraId="4A8290DA" w14:textId="441DCBD5" w:rsidR="00B719A1" w:rsidRPr="009A2F30" w:rsidRDefault="00B719A1" w:rsidP="00C57507">
      <w:pPr>
        <w:pStyle w:val="Heading3"/>
        <w:rPr>
          <w:rFonts w:eastAsia="Times New Roman"/>
          <w:lang w:val="en-US" w:eastAsia="en-DE"/>
        </w:rPr>
      </w:pPr>
      <w:bookmarkStart w:id="288" w:name="_Toc16453243"/>
      <w:r w:rsidRPr="009A2F30">
        <w:rPr>
          <w:rFonts w:eastAsia="Times New Roman"/>
          <w:lang w:val="en-US" w:eastAsia="en-DE"/>
        </w:rPr>
        <w:t>Feature Selection:</w:t>
      </w:r>
      <w:bookmarkEnd w:id="288"/>
    </w:p>
    <w:p w14:paraId="0DFBE9B8" w14:textId="77777777" w:rsidR="00B719A1" w:rsidRPr="009A2F30" w:rsidRDefault="00B719A1" w:rsidP="00B719A1">
      <w:pPr>
        <w:rPr>
          <w:rFonts w:cstheme="minorHAnsi"/>
          <w:lang w:val="en-US" w:eastAsia="en-DE"/>
        </w:rPr>
      </w:pPr>
      <w:r w:rsidRPr="009A2F30">
        <w:rPr>
          <w:rFonts w:cstheme="minorHAnsi"/>
          <w:lang w:val="en-US" w:eastAsia="en-DE"/>
        </w:rPr>
        <w:t>Table 7.1 Using Feature Importance Method. These are Percentage share of every predictor from total of 100%</w:t>
      </w:r>
    </w:p>
    <w:tbl>
      <w:tblPr>
        <w:tblStyle w:val="PlainTable1"/>
        <w:tblW w:w="0" w:type="auto"/>
        <w:tblLook w:val="04A0" w:firstRow="1" w:lastRow="0" w:firstColumn="1" w:lastColumn="0" w:noHBand="0" w:noVBand="1"/>
      </w:tblPr>
      <w:tblGrid>
        <w:gridCol w:w="2932"/>
        <w:gridCol w:w="2932"/>
      </w:tblGrid>
      <w:tr w:rsidR="00B719A1" w:rsidRPr="009A2F30" w14:paraId="6B38E4BD" w14:textId="77777777" w:rsidTr="000037B2">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932" w:type="dxa"/>
          </w:tcPr>
          <w:p w14:paraId="1441E840" w14:textId="77777777" w:rsidR="00B719A1" w:rsidRPr="009A2F30" w:rsidRDefault="00B719A1" w:rsidP="000037B2">
            <w:pPr>
              <w:rPr>
                <w:rFonts w:cstheme="minorHAnsi"/>
                <w:b w:val="0"/>
                <w:lang w:val="en-US" w:eastAsia="en-DE"/>
              </w:rPr>
            </w:pPr>
            <w:r w:rsidRPr="009A2F30">
              <w:rPr>
                <w:rFonts w:cstheme="minorHAnsi"/>
                <w:b w:val="0"/>
                <w:lang w:val="en-US" w:eastAsia="en-DE"/>
              </w:rPr>
              <w:t>Features</w:t>
            </w:r>
          </w:p>
        </w:tc>
        <w:tc>
          <w:tcPr>
            <w:tcW w:w="2932" w:type="dxa"/>
          </w:tcPr>
          <w:p w14:paraId="3F779FC3" w14:textId="77777777" w:rsidR="00B719A1" w:rsidRPr="009A2F30" w:rsidRDefault="00B719A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US" w:eastAsia="en-DE"/>
              </w:rPr>
            </w:pPr>
            <w:r w:rsidRPr="009A2F30">
              <w:rPr>
                <w:rFonts w:cstheme="minorHAnsi"/>
                <w:b w:val="0"/>
                <w:lang w:val="en-US" w:eastAsia="en-DE"/>
              </w:rPr>
              <w:t>Percentage from total of 100</w:t>
            </w:r>
          </w:p>
        </w:tc>
      </w:tr>
      <w:tr w:rsidR="00B719A1" w:rsidRPr="009A2F30" w14:paraId="329130A1" w14:textId="77777777" w:rsidTr="000037B2">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932" w:type="dxa"/>
          </w:tcPr>
          <w:p w14:paraId="00AC0BE4" w14:textId="77777777" w:rsidR="00B719A1" w:rsidRPr="009A2F30" w:rsidRDefault="00B719A1" w:rsidP="000037B2">
            <w:pPr>
              <w:rPr>
                <w:rFonts w:cstheme="minorHAnsi"/>
                <w:b w:val="0"/>
                <w:lang w:val="en-US" w:eastAsia="en-DE"/>
              </w:rPr>
            </w:pPr>
            <w:r w:rsidRPr="009A2F30">
              <w:rPr>
                <w:rFonts w:cstheme="minorHAnsi"/>
                <w:b w:val="0"/>
                <w:lang w:val="en-US" w:eastAsia="en-DE"/>
              </w:rPr>
              <w:t>Unemployed Percentage</w:t>
            </w:r>
          </w:p>
        </w:tc>
        <w:tc>
          <w:tcPr>
            <w:tcW w:w="2932" w:type="dxa"/>
          </w:tcPr>
          <w:p w14:paraId="6350EC96" w14:textId="77777777" w:rsidR="00B719A1" w:rsidRPr="009A2F30" w:rsidRDefault="00B719A1" w:rsidP="000037B2">
            <w:pPr>
              <w:cnfStyle w:val="000000100000" w:firstRow="0" w:lastRow="0" w:firstColumn="0" w:lastColumn="0" w:oddVBand="0" w:evenVBand="0" w:oddHBand="1" w:evenHBand="0" w:firstRowFirstColumn="0" w:firstRowLastColumn="0" w:lastRowFirstColumn="0" w:lastRowLastColumn="0"/>
              <w:rPr>
                <w:rFonts w:cstheme="minorHAnsi"/>
                <w:lang w:val="en-US" w:eastAsia="en-DE"/>
              </w:rPr>
            </w:pPr>
            <w:r w:rsidRPr="009A2F30">
              <w:rPr>
                <w:rFonts w:cstheme="minorHAnsi"/>
                <w:lang w:val="en-US" w:eastAsia="en-DE"/>
              </w:rPr>
              <w:t>20%</w:t>
            </w:r>
          </w:p>
        </w:tc>
      </w:tr>
      <w:tr w:rsidR="00B719A1" w:rsidRPr="009A2F30" w14:paraId="0F6445ED" w14:textId="77777777" w:rsidTr="000037B2">
        <w:trPr>
          <w:trHeight w:val="465"/>
        </w:trPr>
        <w:tc>
          <w:tcPr>
            <w:cnfStyle w:val="001000000000" w:firstRow="0" w:lastRow="0" w:firstColumn="1" w:lastColumn="0" w:oddVBand="0" w:evenVBand="0" w:oddHBand="0" w:evenHBand="0" w:firstRowFirstColumn="0" w:firstRowLastColumn="0" w:lastRowFirstColumn="0" w:lastRowLastColumn="0"/>
            <w:tcW w:w="2932" w:type="dxa"/>
          </w:tcPr>
          <w:p w14:paraId="07035247" w14:textId="77777777" w:rsidR="00B719A1" w:rsidRPr="009A2F30" w:rsidRDefault="00B719A1" w:rsidP="000037B2">
            <w:pPr>
              <w:rPr>
                <w:rFonts w:cstheme="minorHAnsi"/>
                <w:b w:val="0"/>
                <w:lang w:val="en-US" w:eastAsia="en-DE"/>
              </w:rPr>
            </w:pPr>
            <w:r w:rsidRPr="009A2F30">
              <w:rPr>
                <w:rFonts w:cstheme="minorHAnsi"/>
                <w:b w:val="0"/>
                <w:lang w:val="en-US" w:eastAsia="en-DE"/>
              </w:rPr>
              <w:lastRenderedPageBreak/>
              <w:t>Unemployed No.</w:t>
            </w:r>
          </w:p>
        </w:tc>
        <w:tc>
          <w:tcPr>
            <w:tcW w:w="2932" w:type="dxa"/>
          </w:tcPr>
          <w:p w14:paraId="257833B4" w14:textId="77777777" w:rsidR="00B719A1" w:rsidRPr="009A2F30" w:rsidRDefault="00B719A1" w:rsidP="000037B2">
            <w:pPr>
              <w:cnfStyle w:val="000000000000" w:firstRow="0" w:lastRow="0" w:firstColumn="0" w:lastColumn="0" w:oddVBand="0" w:evenVBand="0" w:oddHBand="0" w:evenHBand="0" w:firstRowFirstColumn="0" w:firstRowLastColumn="0" w:lastRowFirstColumn="0" w:lastRowLastColumn="0"/>
              <w:rPr>
                <w:rFonts w:cstheme="minorHAnsi"/>
                <w:lang w:val="en-US" w:eastAsia="en-DE"/>
              </w:rPr>
            </w:pPr>
            <w:r w:rsidRPr="009A2F30">
              <w:rPr>
                <w:rFonts w:cstheme="minorHAnsi"/>
                <w:lang w:val="en-US" w:eastAsia="en-DE"/>
              </w:rPr>
              <w:t>18%</w:t>
            </w:r>
          </w:p>
        </w:tc>
      </w:tr>
      <w:tr w:rsidR="00B719A1" w:rsidRPr="009A2F30" w14:paraId="2E792FCE" w14:textId="77777777" w:rsidTr="000037B2">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932" w:type="dxa"/>
          </w:tcPr>
          <w:p w14:paraId="14DB5E28" w14:textId="77777777" w:rsidR="00B719A1" w:rsidRPr="009A2F30" w:rsidRDefault="00B719A1" w:rsidP="000037B2">
            <w:pPr>
              <w:rPr>
                <w:rFonts w:cstheme="minorHAnsi"/>
                <w:b w:val="0"/>
                <w:lang w:val="en-US" w:eastAsia="en-DE"/>
              </w:rPr>
            </w:pPr>
            <w:r w:rsidRPr="009A2F30">
              <w:rPr>
                <w:rFonts w:cstheme="minorHAnsi"/>
                <w:b w:val="0"/>
                <w:lang w:val="en-US" w:eastAsia="en-DE"/>
              </w:rPr>
              <w:t>Employed Percentage</w:t>
            </w:r>
          </w:p>
        </w:tc>
        <w:tc>
          <w:tcPr>
            <w:tcW w:w="2932" w:type="dxa"/>
          </w:tcPr>
          <w:p w14:paraId="3EB7DBD4" w14:textId="77777777" w:rsidR="00B719A1" w:rsidRPr="009A2F30" w:rsidRDefault="00B719A1" w:rsidP="000037B2">
            <w:pPr>
              <w:cnfStyle w:val="000000100000" w:firstRow="0" w:lastRow="0" w:firstColumn="0" w:lastColumn="0" w:oddVBand="0" w:evenVBand="0" w:oddHBand="1" w:evenHBand="0" w:firstRowFirstColumn="0" w:firstRowLastColumn="0" w:lastRowFirstColumn="0" w:lastRowLastColumn="0"/>
              <w:rPr>
                <w:rFonts w:cstheme="minorHAnsi"/>
                <w:lang w:val="en-US" w:eastAsia="en-DE"/>
              </w:rPr>
            </w:pPr>
            <w:r w:rsidRPr="009A2F30">
              <w:rPr>
                <w:rFonts w:cstheme="minorHAnsi"/>
                <w:lang w:val="en-US" w:eastAsia="en-DE"/>
              </w:rPr>
              <w:t>13%</w:t>
            </w:r>
          </w:p>
        </w:tc>
      </w:tr>
      <w:tr w:rsidR="00B719A1" w:rsidRPr="009A2F30" w14:paraId="4F9F5E39" w14:textId="77777777" w:rsidTr="000037B2">
        <w:trPr>
          <w:trHeight w:val="465"/>
        </w:trPr>
        <w:tc>
          <w:tcPr>
            <w:cnfStyle w:val="001000000000" w:firstRow="0" w:lastRow="0" w:firstColumn="1" w:lastColumn="0" w:oddVBand="0" w:evenVBand="0" w:oddHBand="0" w:evenHBand="0" w:firstRowFirstColumn="0" w:firstRowLastColumn="0" w:lastRowFirstColumn="0" w:lastRowLastColumn="0"/>
            <w:tcW w:w="2932" w:type="dxa"/>
          </w:tcPr>
          <w:p w14:paraId="7A2BB8DD" w14:textId="77777777" w:rsidR="00B719A1" w:rsidRPr="009A2F30" w:rsidRDefault="00B719A1" w:rsidP="000037B2">
            <w:pPr>
              <w:rPr>
                <w:rFonts w:cstheme="minorHAnsi"/>
                <w:b w:val="0"/>
                <w:lang w:val="en-US" w:eastAsia="en-DE"/>
              </w:rPr>
            </w:pPr>
            <w:r w:rsidRPr="009A2F30">
              <w:rPr>
                <w:rFonts w:cstheme="minorHAnsi"/>
                <w:b w:val="0"/>
                <w:lang w:val="en-US" w:eastAsia="en-DE"/>
              </w:rPr>
              <w:t>Not in Labor</w:t>
            </w:r>
          </w:p>
        </w:tc>
        <w:tc>
          <w:tcPr>
            <w:tcW w:w="2932" w:type="dxa"/>
          </w:tcPr>
          <w:p w14:paraId="7A5FFDFA" w14:textId="77777777" w:rsidR="00B719A1" w:rsidRPr="009A2F30" w:rsidRDefault="00B719A1" w:rsidP="000037B2">
            <w:pPr>
              <w:cnfStyle w:val="000000000000" w:firstRow="0" w:lastRow="0" w:firstColumn="0" w:lastColumn="0" w:oddVBand="0" w:evenVBand="0" w:oddHBand="0" w:evenHBand="0" w:firstRowFirstColumn="0" w:firstRowLastColumn="0" w:lastRowFirstColumn="0" w:lastRowLastColumn="0"/>
              <w:rPr>
                <w:rFonts w:cstheme="minorHAnsi"/>
                <w:lang w:val="en-US" w:eastAsia="en-DE"/>
              </w:rPr>
            </w:pPr>
            <w:r w:rsidRPr="009A2F30">
              <w:rPr>
                <w:rFonts w:cstheme="minorHAnsi"/>
                <w:lang w:val="en-US" w:eastAsia="en-DE"/>
              </w:rPr>
              <w:t>13%</w:t>
            </w:r>
          </w:p>
        </w:tc>
      </w:tr>
      <w:tr w:rsidR="00B719A1" w:rsidRPr="009A2F30" w14:paraId="735FB0BD" w14:textId="77777777" w:rsidTr="000037B2">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932" w:type="dxa"/>
          </w:tcPr>
          <w:p w14:paraId="2FEE9B08" w14:textId="77777777" w:rsidR="00B719A1" w:rsidRPr="009A2F30" w:rsidRDefault="00B719A1" w:rsidP="000037B2">
            <w:pPr>
              <w:rPr>
                <w:rFonts w:cstheme="minorHAnsi"/>
                <w:b w:val="0"/>
                <w:lang w:val="en-US" w:eastAsia="en-DE"/>
              </w:rPr>
            </w:pPr>
            <w:r w:rsidRPr="009A2F30">
              <w:rPr>
                <w:rFonts w:cstheme="minorHAnsi"/>
                <w:b w:val="0"/>
                <w:lang w:val="en-US" w:eastAsia="en-DE"/>
              </w:rPr>
              <w:t>Population</w:t>
            </w:r>
          </w:p>
        </w:tc>
        <w:tc>
          <w:tcPr>
            <w:tcW w:w="2932" w:type="dxa"/>
          </w:tcPr>
          <w:p w14:paraId="6FBE5214" w14:textId="77777777" w:rsidR="00B719A1" w:rsidRPr="009A2F30" w:rsidRDefault="00B719A1" w:rsidP="000037B2">
            <w:pPr>
              <w:cnfStyle w:val="000000100000" w:firstRow="0" w:lastRow="0" w:firstColumn="0" w:lastColumn="0" w:oddVBand="0" w:evenVBand="0" w:oddHBand="1" w:evenHBand="0" w:firstRowFirstColumn="0" w:firstRowLastColumn="0" w:lastRowFirstColumn="0" w:lastRowLastColumn="0"/>
              <w:rPr>
                <w:rFonts w:cstheme="minorHAnsi"/>
                <w:lang w:val="en-US" w:eastAsia="en-DE"/>
              </w:rPr>
            </w:pPr>
            <w:r w:rsidRPr="009A2F30">
              <w:rPr>
                <w:rFonts w:cstheme="minorHAnsi"/>
                <w:lang w:val="en-US" w:eastAsia="en-DE"/>
              </w:rPr>
              <w:t>12%</w:t>
            </w:r>
          </w:p>
        </w:tc>
      </w:tr>
      <w:tr w:rsidR="00B719A1" w:rsidRPr="009A2F30" w14:paraId="4843D1CB" w14:textId="77777777" w:rsidTr="000037B2">
        <w:trPr>
          <w:trHeight w:val="465"/>
        </w:trPr>
        <w:tc>
          <w:tcPr>
            <w:cnfStyle w:val="001000000000" w:firstRow="0" w:lastRow="0" w:firstColumn="1" w:lastColumn="0" w:oddVBand="0" w:evenVBand="0" w:oddHBand="0" w:evenHBand="0" w:firstRowFirstColumn="0" w:firstRowLastColumn="0" w:lastRowFirstColumn="0" w:lastRowLastColumn="0"/>
            <w:tcW w:w="2932" w:type="dxa"/>
          </w:tcPr>
          <w:p w14:paraId="390C3D05" w14:textId="77777777" w:rsidR="00B719A1" w:rsidRPr="009A2F30" w:rsidRDefault="00B719A1" w:rsidP="000037B2">
            <w:pPr>
              <w:rPr>
                <w:rFonts w:cstheme="minorHAnsi"/>
                <w:b w:val="0"/>
                <w:lang w:val="en-US" w:eastAsia="en-DE"/>
              </w:rPr>
            </w:pPr>
            <w:r w:rsidRPr="009A2F30">
              <w:rPr>
                <w:rFonts w:cstheme="minorHAnsi"/>
                <w:b w:val="0"/>
                <w:lang w:val="en-US" w:eastAsia="en-DE"/>
              </w:rPr>
              <w:t>Labor Force</w:t>
            </w:r>
          </w:p>
        </w:tc>
        <w:tc>
          <w:tcPr>
            <w:tcW w:w="2932" w:type="dxa"/>
          </w:tcPr>
          <w:p w14:paraId="258DB41F" w14:textId="77777777" w:rsidR="00B719A1" w:rsidRPr="009A2F30" w:rsidRDefault="00B719A1" w:rsidP="000037B2">
            <w:pPr>
              <w:cnfStyle w:val="000000000000" w:firstRow="0" w:lastRow="0" w:firstColumn="0" w:lastColumn="0" w:oddVBand="0" w:evenVBand="0" w:oddHBand="0" w:evenHBand="0" w:firstRowFirstColumn="0" w:firstRowLastColumn="0" w:lastRowFirstColumn="0" w:lastRowLastColumn="0"/>
              <w:rPr>
                <w:rFonts w:cstheme="minorHAnsi"/>
                <w:lang w:val="en-US" w:eastAsia="en-DE"/>
              </w:rPr>
            </w:pPr>
            <w:r w:rsidRPr="009A2F30">
              <w:rPr>
                <w:rFonts w:cstheme="minorHAnsi"/>
                <w:lang w:val="en-US" w:eastAsia="en-DE"/>
              </w:rPr>
              <w:t>12%</w:t>
            </w:r>
          </w:p>
        </w:tc>
      </w:tr>
      <w:tr w:rsidR="00B719A1" w:rsidRPr="009A2F30" w14:paraId="357E9C6B" w14:textId="77777777" w:rsidTr="000037B2">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932" w:type="dxa"/>
          </w:tcPr>
          <w:p w14:paraId="6CD42BFD" w14:textId="77777777" w:rsidR="00B719A1" w:rsidRPr="009A2F30" w:rsidRDefault="00B719A1" w:rsidP="000037B2">
            <w:pPr>
              <w:rPr>
                <w:rFonts w:cstheme="minorHAnsi"/>
                <w:b w:val="0"/>
                <w:lang w:val="en-US" w:eastAsia="en-DE"/>
              </w:rPr>
            </w:pPr>
            <w:r w:rsidRPr="009A2F30">
              <w:rPr>
                <w:rFonts w:cstheme="minorHAnsi"/>
                <w:b w:val="0"/>
                <w:lang w:val="en-US" w:eastAsia="en-DE"/>
              </w:rPr>
              <w:t>Employed No.</w:t>
            </w:r>
          </w:p>
        </w:tc>
        <w:tc>
          <w:tcPr>
            <w:tcW w:w="2932" w:type="dxa"/>
          </w:tcPr>
          <w:p w14:paraId="22A8818C" w14:textId="77777777" w:rsidR="00B719A1" w:rsidRPr="009A2F30" w:rsidRDefault="00B719A1" w:rsidP="000037B2">
            <w:pPr>
              <w:cnfStyle w:val="000000100000" w:firstRow="0" w:lastRow="0" w:firstColumn="0" w:lastColumn="0" w:oddVBand="0" w:evenVBand="0" w:oddHBand="1" w:evenHBand="0" w:firstRowFirstColumn="0" w:firstRowLastColumn="0" w:lastRowFirstColumn="0" w:lastRowLastColumn="0"/>
              <w:rPr>
                <w:rFonts w:cstheme="minorHAnsi"/>
                <w:lang w:val="en-US" w:eastAsia="en-DE"/>
              </w:rPr>
            </w:pPr>
            <w:r w:rsidRPr="009A2F30">
              <w:rPr>
                <w:rFonts w:cstheme="minorHAnsi"/>
                <w:lang w:val="en-US" w:eastAsia="en-DE"/>
              </w:rPr>
              <w:t>10%</w:t>
            </w:r>
          </w:p>
        </w:tc>
      </w:tr>
    </w:tbl>
    <w:p w14:paraId="5543966D" w14:textId="77777777" w:rsidR="00B719A1" w:rsidRPr="009A2F30" w:rsidRDefault="00B719A1" w:rsidP="00B719A1">
      <w:pPr>
        <w:rPr>
          <w:rFonts w:cstheme="minorHAnsi"/>
          <w:lang w:val="en-US" w:eastAsia="en-DE"/>
        </w:rPr>
      </w:pPr>
    </w:p>
    <w:p w14:paraId="1CEEC079" w14:textId="77777777" w:rsidR="00B719A1" w:rsidRPr="009A2F30" w:rsidRDefault="00B719A1" w:rsidP="00B719A1">
      <w:pPr>
        <w:rPr>
          <w:rFonts w:cstheme="minorHAnsi"/>
          <w:lang w:val="en-US" w:eastAsia="en-DE"/>
        </w:rPr>
      </w:pPr>
      <w:r w:rsidRPr="009A2F30">
        <w:rPr>
          <w:rFonts w:cstheme="minorHAnsi"/>
          <w:noProof/>
        </w:rPr>
        <w:drawing>
          <wp:inline distT="0" distB="0" distL="0" distR="0" wp14:anchorId="47714A59" wp14:editId="603E255A">
            <wp:extent cx="4962525" cy="27051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62525" cy="2705100"/>
                    </a:xfrm>
                    <a:prstGeom prst="rect">
                      <a:avLst/>
                    </a:prstGeom>
                    <a:noFill/>
                    <a:ln>
                      <a:noFill/>
                    </a:ln>
                  </pic:spPr>
                </pic:pic>
              </a:graphicData>
            </a:graphic>
          </wp:inline>
        </w:drawing>
      </w:r>
    </w:p>
    <w:p w14:paraId="0E5A9284" w14:textId="77777777" w:rsidR="00B719A1" w:rsidRPr="009A2F30" w:rsidRDefault="00B719A1" w:rsidP="00B719A1">
      <w:pPr>
        <w:rPr>
          <w:rFonts w:cstheme="minorHAnsi"/>
          <w:lang w:val="en-US" w:eastAsia="en-DE"/>
        </w:rPr>
      </w:pPr>
      <w:r w:rsidRPr="009A2F30">
        <w:rPr>
          <w:rFonts w:cstheme="minorHAnsi"/>
          <w:lang w:val="en-US" w:eastAsia="en-DE"/>
        </w:rPr>
        <w:t xml:space="preserve">       </w:t>
      </w:r>
      <w:r w:rsidRPr="009A2F30">
        <w:rPr>
          <w:rFonts w:cstheme="minorHAnsi"/>
          <w:lang w:val="en-US" w:eastAsia="en-DE"/>
        </w:rPr>
        <w:tab/>
      </w:r>
      <w:r w:rsidRPr="009A2F30">
        <w:rPr>
          <w:rFonts w:cstheme="minorHAnsi"/>
          <w:lang w:val="en-US" w:eastAsia="en-DE"/>
        </w:rPr>
        <w:tab/>
      </w:r>
      <w:r w:rsidRPr="009A2F30">
        <w:rPr>
          <w:rFonts w:cstheme="minorHAnsi"/>
          <w:lang w:val="en-US" w:eastAsia="en-DE"/>
        </w:rPr>
        <w:tab/>
      </w:r>
      <w:r w:rsidRPr="009A2F30">
        <w:rPr>
          <w:rFonts w:cstheme="minorHAnsi"/>
          <w:lang w:val="en-US" w:eastAsia="en-DE"/>
        </w:rPr>
        <w:tab/>
      </w:r>
      <w:r w:rsidRPr="009A2F30">
        <w:rPr>
          <w:rFonts w:cstheme="minorHAnsi"/>
          <w:lang w:val="en-US" w:eastAsia="en-DE"/>
        </w:rPr>
        <w:tab/>
        <w:t>Figure 7.1</w:t>
      </w:r>
    </w:p>
    <w:p w14:paraId="43B37A0A" w14:textId="77777777" w:rsidR="00B719A1" w:rsidRPr="009A2F30" w:rsidRDefault="00B719A1" w:rsidP="00C57507">
      <w:pPr>
        <w:pStyle w:val="Heading4"/>
        <w:rPr>
          <w:rFonts w:eastAsia="Times New Roman"/>
          <w:lang w:val="en-US" w:eastAsia="en-DE"/>
        </w:rPr>
      </w:pPr>
      <w:r w:rsidRPr="009A2F30">
        <w:rPr>
          <w:rFonts w:eastAsia="Times New Roman"/>
          <w:lang w:val="en-US" w:eastAsia="en-DE"/>
        </w:rPr>
        <w:t>Predictors:</w:t>
      </w:r>
    </w:p>
    <w:p w14:paraId="575DB24A" w14:textId="77777777" w:rsidR="00B719A1" w:rsidRPr="009A2F30" w:rsidRDefault="00B719A1" w:rsidP="00B719A1">
      <w:pPr>
        <w:shd w:val="clear" w:color="auto" w:fill="FFFFFF"/>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ab/>
      </w:r>
      <w:bookmarkStart w:id="289" w:name="_Toc16453244"/>
      <w:r w:rsidRPr="009A2F30">
        <w:rPr>
          <w:rFonts w:eastAsia="Times New Roman" w:cstheme="minorHAnsi"/>
          <w:bCs/>
          <w:color w:val="000000"/>
          <w:kern w:val="36"/>
          <w:lang w:val="en-US" w:eastAsia="en-DE"/>
        </w:rPr>
        <w:t>Unemployed Percentage</w:t>
      </w:r>
      <w:bookmarkEnd w:id="289"/>
    </w:p>
    <w:p w14:paraId="408DA6DC" w14:textId="77777777" w:rsidR="00B719A1" w:rsidRPr="009A2F30" w:rsidRDefault="00B719A1" w:rsidP="00B719A1">
      <w:pPr>
        <w:shd w:val="clear" w:color="auto" w:fill="FFFFFF"/>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ab/>
      </w:r>
      <w:bookmarkStart w:id="290" w:name="_Toc16453245"/>
      <w:r w:rsidRPr="009A2F30">
        <w:rPr>
          <w:rFonts w:eastAsia="Times New Roman" w:cstheme="minorHAnsi"/>
          <w:bCs/>
          <w:color w:val="000000"/>
          <w:kern w:val="36"/>
          <w:lang w:val="en-US" w:eastAsia="en-DE"/>
        </w:rPr>
        <w:t>Unemployed Number</w:t>
      </w:r>
      <w:bookmarkEnd w:id="290"/>
    </w:p>
    <w:p w14:paraId="154727EE" w14:textId="77777777" w:rsidR="00B719A1" w:rsidRPr="009A2F30" w:rsidRDefault="00B719A1" w:rsidP="00B719A1">
      <w:pPr>
        <w:shd w:val="clear" w:color="auto" w:fill="FFFFFF"/>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ab/>
      </w:r>
      <w:bookmarkStart w:id="291" w:name="_Toc16453246"/>
      <w:r w:rsidRPr="009A2F30">
        <w:rPr>
          <w:rFonts w:eastAsia="Times New Roman" w:cstheme="minorHAnsi"/>
          <w:bCs/>
          <w:color w:val="000000"/>
          <w:kern w:val="36"/>
          <w:lang w:val="en-US" w:eastAsia="en-DE"/>
        </w:rPr>
        <w:t>Employed Percentage</w:t>
      </w:r>
      <w:bookmarkEnd w:id="291"/>
    </w:p>
    <w:p w14:paraId="02978A11" w14:textId="569DFE36" w:rsidR="00B719A1" w:rsidRPr="009A2F30" w:rsidRDefault="00B719A1" w:rsidP="00B719A1">
      <w:pPr>
        <w:shd w:val="clear" w:color="auto" w:fill="FFFFFF"/>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ab/>
      </w:r>
      <w:bookmarkStart w:id="292" w:name="_Toc16453247"/>
      <w:r w:rsidRPr="009A2F30">
        <w:rPr>
          <w:rFonts w:eastAsia="Times New Roman" w:cstheme="minorHAnsi"/>
          <w:bCs/>
          <w:color w:val="000000"/>
          <w:kern w:val="36"/>
          <w:lang w:val="en-US" w:eastAsia="en-DE"/>
        </w:rPr>
        <w:t>Not in Labor</w:t>
      </w:r>
      <w:bookmarkEnd w:id="292"/>
    </w:p>
    <w:p w14:paraId="0A985884" w14:textId="3085F1A2" w:rsidR="00B719A1" w:rsidRPr="009A2F30" w:rsidRDefault="00B719A1" w:rsidP="00C57507">
      <w:pPr>
        <w:pStyle w:val="Heading3"/>
        <w:rPr>
          <w:lang w:val="en-GB" w:eastAsia="en-DE"/>
        </w:rPr>
      </w:pPr>
      <w:bookmarkStart w:id="293" w:name="_Toc16453248"/>
      <w:r w:rsidRPr="009A2F30">
        <w:rPr>
          <w:lang w:val="en-US" w:eastAsia="en-DE"/>
        </w:rPr>
        <w:t>Model Evaluation:</w:t>
      </w:r>
      <w:bookmarkEnd w:id="293"/>
    </w:p>
    <w:p w14:paraId="11886520" w14:textId="77777777" w:rsidR="00B719A1" w:rsidRPr="009A2F30" w:rsidRDefault="00B719A1" w:rsidP="00B719A1">
      <w:pPr>
        <w:rPr>
          <w:rFonts w:cstheme="minorHAnsi"/>
          <w:lang w:val="en-GB" w:eastAsia="en-DE"/>
        </w:rPr>
      </w:pPr>
      <w:r w:rsidRPr="009A2F30">
        <w:rPr>
          <w:rFonts w:cstheme="minorHAnsi"/>
          <w:lang w:val="en-GB" w:eastAsia="en-DE"/>
        </w:rPr>
        <w:t>Table 7.2</w:t>
      </w:r>
    </w:p>
    <w:tbl>
      <w:tblPr>
        <w:tblStyle w:val="PlainTable1"/>
        <w:tblW w:w="9264" w:type="dxa"/>
        <w:tblLook w:val="04A0" w:firstRow="1" w:lastRow="0" w:firstColumn="1" w:lastColumn="0" w:noHBand="0" w:noVBand="1"/>
      </w:tblPr>
      <w:tblGrid>
        <w:gridCol w:w="4045"/>
        <w:gridCol w:w="2610"/>
        <w:gridCol w:w="2609"/>
      </w:tblGrid>
      <w:tr w:rsidR="00B719A1" w:rsidRPr="009A2F30" w14:paraId="0BCD1F8E" w14:textId="77777777" w:rsidTr="000037B2">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4045" w:type="dxa"/>
          </w:tcPr>
          <w:p w14:paraId="389C2454"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294" w:name="_Toc16453249"/>
            <w:r w:rsidRPr="009A2F30">
              <w:rPr>
                <w:rFonts w:eastAsia="Times New Roman" w:cstheme="minorHAnsi"/>
                <w:b w:val="0"/>
                <w:bCs w:val="0"/>
                <w:color w:val="000000"/>
                <w:kern w:val="36"/>
                <w:lang w:val="en-US" w:eastAsia="en-DE"/>
              </w:rPr>
              <w:t>Algorithm</w:t>
            </w:r>
            <w:bookmarkEnd w:id="294"/>
          </w:p>
        </w:tc>
        <w:tc>
          <w:tcPr>
            <w:tcW w:w="2610" w:type="dxa"/>
          </w:tcPr>
          <w:p w14:paraId="592A7F72" w14:textId="77777777" w:rsidR="00B719A1" w:rsidRPr="009A2F30" w:rsidRDefault="00B719A1"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295" w:name="_Toc16453250"/>
            <w:r w:rsidRPr="009A2F30">
              <w:rPr>
                <w:rFonts w:eastAsia="Times New Roman" w:cstheme="minorHAnsi"/>
                <w:b w:val="0"/>
                <w:bCs w:val="0"/>
                <w:color w:val="000000"/>
                <w:kern w:val="36"/>
                <w:lang w:val="en-US" w:eastAsia="en-DE"/>
              </w:rPr>
              <w:t>Training Score</w:t>
            </w:r>
            <w:bookmarkEnd w:id="295"/>
          </w:p>
        </w:tc>
        <w:tc>
          <w:tcPr>
            <w:tcW w:w="2609" w:type="dxa"/>
          </w:tcPr>
          <w:p w14:paraId="4E68212A" w14:textId="77777777" w:rsidR="00B719A1" w:rsidRPr="009A2F30" w:rsidRDefault="00B719A1"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296" w:name="_Toc16453251"/>
            <w:r w:rsidRPr="009A2F30">
              <w:rPr>
                <w:rFonts w:eastAsia="Times New Roman" w:cstheme="minorHAnsi"/>
                <w:b w:val="0"/>
                <w:bCs w:val="0"/>
                <w:color w:val="000000"/>
                <w:kern w:val="36"/>
                <w:lang w:val="en-US" w:eastAsia="en-DE"/>
              </w:rPr>
              <w:t>Testing Score</w:t>
            </w:r>
            <w:bookmarkEnd w:id="296"/>
          </w:p>
        </w:tc>
      </w:tr>
      <w:tr w:rsidR="00B719A1" w:rsidRPr="009A2F30" w14:paraId="11C89991" w14:textId="77777777" w:rsidTr="000037B2">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4045" w:type="dxa"/>
          </w:tcPr>
          <w:p w14:paraId="57402F26"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297" w:name="_Toc16453252"/>
            <w:r w:rsidRPr="009A2F30">
              <w:rPr>
                <w:rFonts w:eastAsia="Times New Roman" w:cstheme="minorHAnsi"/>
                <w:b w:val="0"/>
                <w:bCs w:val="0"/>
                <w:color w:val="000000"/>
                <w:kern w:val="36"/>
                <w:lang w:val="en-US" w:eastAsia="en-DE"/>
              </w:rPr>
              <w:t>Logistic Regression</w:t>
            </w:r>
            <w:bookmarkEnd w:id="297"/>
          </w:p>
        </w:tc>
        <w:tc>
          <w:tcPr>
            <w:tcW w:w="2610" w:type="dxa"/>
          </w:tcPr>
          <w:p w14:paraId="545DB738"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298" w:name="_Toc16453253"/>
            <w:r w:rsidRPr="009A2F30">
              <w:rPr>
                <w:rFonts w:eastAsia="Times New Roman" w:cstheme="minorHAnsi"/>
                <w:bCs/>
                <w:color w:val="000000"/>
                <w:kern w:val="36"/>
                <w:lang w:val="en-US" w:eastAsia="en-DE"/>
              </w:rPr>
              <w:t>86%</w:t>
            </w:r>
            <w:bookmarkEnd w:id="298"/>
          </w:p>
        </w:tc>
        <w:tc>
          <w:tcPr>
            <w:tcW w:w="2609" w:type="dxa"/>
          </w:tcPr>
          <w:p w14:paraId="2A4AC732"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299" w:name="_Toc16453254"/>
            <w:r w:rsidRPr="009A2F30">
              <w:rPr>
                <w:rFonts w:eastAsia="Times New Roman" w:cstheme="minorHAnsi"/>
                <w:bCs/>
                <w:color w:val="000000"/>
                <w:kern w:val="36"/>
                <w:lang w:val="en-US" w:eastAsia="en-DE"/>
              </w:rPr>
              <w:t>82%</w:t>
            </w:r>
            <w:bookmarkEnd w:id="299"/>
          </w:p>
        </w:tc>
      </w:tr>
      <w:tr w:rsidR="00B719A1" w:rsidRPr="009A2F30" w14:paraId="142CC906" w14:textId="77777777" w:rsidTr="000037B2">
        <w:trPr>
          <w:trHeight w:val="422"/>
        </w:trPr>
        <w:tc>
          <w:tcPr>
            <w:cnfStyle w:val="001000000000" w:firstRow="0" w:lastRow="0" w:firstColumn="1" w:lastColumn="0" w:oddVBand="0" w:evenVBand="0" w:oddHBand="0" w:evenHBand="0" w:firstRowFirstColumn="0" w:firstRowLastColumn="0" w:lastRowFirstColumn="0" w:lastRowLastColumn="0"/>
            <w:tcW w:w="4045" w:type="dxa"/>
          </w:tcPr>
          <w:p w14:paraId="57B7FF54"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00" w:name="_Toc16453255"/>
            <w:r w:rsidRPr="009A2F30">
              <w:rPr>
                <w:rFonts w:eastAsia="Times New Roman" w:cstheme="minorHAnsi"/>
                <w:b w:val="0"/>
                <w:bCs w:val="0"/>
                <w:color w:val="000000"/>
                <w:kern w:val="36"/>
                <w:lang w:val="en-US" w:eastAsia="en-DE"/>
              </w:rPr>
              <w:t>Decision Tree Classifier</w:t>
            </w:r>
            <w:bookmarkEnd w:id="300"/>
          </w:p>
        </w:tc>
        <w:tc>
          <w:tcPr>
            <w:tcW w:w="2610" w:type="dxa"/>
          </w:tcPr>
          <w:p w14:paraId="48CB276F"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01" w:name="_Toc16453256"/>
            <w:r w:rsidRPr="009A2F30">
              <w:rPr>
                <w:rFonts w:eastAsia="Times New Roman" w:cstheme="minorHAnsi"/>
                <w:bCs/>
                <w:color w:val="000000"/>
                <w:kern w:val="36"/>
                <w:lang w:val="en-US" w:eastAsia="en-DE"/>
              </w:rPr>
              <w:t>100%</w:t>
            </w:r>
            <w:bookmarkEnd w:id="301"/>
          </w:p>
        </w:tc>
        <w:tc>
          <w:tcPr>
            <w:tcW w:w="2609" w:type="dxa"/>
          </w:tcPr>
          <w:p w14:paraId="34B4B912"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02" w:name="_Toc16453257"/>
            <w:r w:rsidRPr="009A2F30">
              <w:rPr>
                <w:rFonts w:eastAsia="Times New Roman" w:cstheme="minorHAnsi"/>
                <w:bCs/>
                <w:color w:val="000000"/>
                <w:kern w:val="36"/>
                <w:lang w:val="en-US" w:eastAsia="en-DE"/>
              </w:rPr>
              <w:t>77%</w:t>
            </w:r>
            <w:bookmarkEnd w:id="302"/>
          </w:p>
        </w:tc>
      </w:tr>
      <w:tr w:rsidR="00B719A1" w:rsidRPr="009A2F30" w14:paraId="33620587" w14:textId="77777777" w:rsidTr="000037B2">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4045" w:type="dxa"/>
          </w:tcPr>
          <w:p w14:paraId="1528AAB9"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03" w:name="_Toc16453258"/>
            <w:r w:rsidRPr="009A2F30">
              <w:rPr>
                <w:rFonts w:eastAsia="Times New Roman" w:cstheme="minorHAnsi"/>
                <w:b w:val="0"/>
                <w:bCs w:val="0"/>
                <w:color w:val="000000"/>
                <w:kern w:val="36"/>
                <w:lang w:val="en-US" w:eastAsia="en-DE"/>
              </w:rPr>
              <w:t>K Nearest Neighbor</w:t>
            </w:r>
            <w:bookmarkEnd w:id="303"/>
          </w:p>
        </w:tc>
        <w:tc>
          <w:tcPr>
            <w:tcW w:w="2610" w:type="dxa"/>
          </w:tcPr>
          <w:p w14:paraId="542A2FE1"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04" w:name="_Toc16453259"/>
            <w:r w:rsidRPr="009A2F30">
              <w:rPr>
                <w:rFonts w:eastAsia="Times New Roman" w:cstheme="minorHAnsi"/>
                <w:bCs/>
                <w:color w:val="000000"/>
                <w:kern w:val="36"/>
                <w:lang w:val="en-US" w:eastAsia="en-DE"/>
              </w:rPr>
              <w:t>88%</w:t>
            </w:r>
            <w:bookmarkEnd w:id="304"/>
          </w:p>
        </w:tc>
        <w:tc>
          <w:tcPr>
            <w:tcW w:w="2609" w:type="dxa"/>
          </w:tcPr>
          <w:p w14:paraId="717BBF2D"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05" w:name="_Toc16453260"/>
            <w:r w:rsidRPr="009A2F30">
              <w:rPr>
                <w:rFonts w:eastAsia="Times New Roman" w:cstheme="minorHAnsi"/>
                <w:bCs/>
                <w:color w:val="000000"/>
                <w:kern w:val="36"/>
                <w:lang w:val="en-US" w:eastAsia="en-DE"/>
              </w:rPr>
              <w:t>82%</w:t>
            </w:r>
            <w:bookmarkEnd w:id="305"/>
          </w:p>
        </w:tc>
      </w:tr>
      <w:tr w:rsidR="00B719A1" w:rsidRPr="009A2F30" w14:paraId="13631A03" w14:textId="77777777" w:rsidTr="000037B2">
        <w:trPr>
          <w:trHeight w:val="467"/>
        </w:trPr>
        <w:tc>
          <w:tcPr>
            <w:cnfStyle w:val="001000000000" w:firstRow="0" w:lastRow="0" w:firstColumn="1" w:lastColumn="0" w:oddVBand="0" w:evenVBand="0" w:oddHBand="0" w:evenHBand="0" w:firstRowFirstColumn="0" w:firstRowLastColumn="0" w:lastRowFirstColumn="0" w:lastRowLastColumn="0"/>
            <w:tcW w:w="4045" w:type="dxa"/>
          </w:tcPr>
          <w:p w14:paraId="527AE056"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06" w:name="_Toc16453261"/>
            <w:r w:rsidRPr="009A2F30">
              <w:rPr>
                <w:rFonts w:eastAsia="Times New Roman" w:cstheme="minorHAnsi"/>
                <w:b w:val="0"/>
                <w:bCs w:val="0"/>
                <w:color w:val="000000"/>
                <w:kern w:val="36"/>
                <w:lang w:val="en-US" w:eastAsia="en-DE"/>
              </w:rPr>
              <w:t>Random Forest Classifier</w:t>
            </w:r>
            <w:bookmarkEnd w:id="306"/>
          </w:p>
        </w:tc>
        <w:tc>
          <w:tcPr>
            <w:tcW w:w="2610" w:type="dxa"/>
          </w:tcPr>
          <w:p w14:paraId="4EFD2A58"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07" w:name="_Toc16453262"/>
            <w:r w:rsidRPr="009A2F30">
              <w:rPr>
                <w:rFonts w:eastAsia="Times New Roman" w:cstheme="minorHAnsi"/>
                <w:bCs/>
                <w:color w:val="000000"/>
                <w:kern w:val="36"/>
                <w:lang w:val="en-US" w:eastAsia="en-DE"/>
              </w:rPr>
              <w:t>100%</w:t>
            </w:r>
            <w:bookmarkEnd w:id="307"/>
          </w:p>
        </w:tc>
        <w:tc>
          <w:tcPr>
            <w:tcW w:w="2609" w:type="dxa"/>
          </w:tcPr>
          <w:p w14:paraId="614E4969"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08" w:name="_Toc16453263"/>
            <w:r w:rsidRPr="009A2F30">
              <w:rPr>
                <w:rFonts w:eastAsia="Times New Roman" w:cstheme="minorHAnsi"/>
                <w:bCs/>
                <w:color w:val="000000"/>
                <w:kern w:val="36"/>
                <w:lang w:val="en-US" w:eastAsia="en-DE"/>
              </w:rPr>
              <w:t>73%</w:t>
            </w:r>
            <w:bookmarkEnd w:id="308"/>
          </w:p>
        </w:tc>
      </w:tr>
      <w:tr w:rsidR="00B719A1" w:rsidRPr="009A2F30" w14:paraId="7B6DCAA2" w14:textId="77777777" w:rsidTr="000037B2">
        <w:trPr>
          <w:cnfStyle w:val="000000100000" w:firstRow="0" w:lastRow="0" w:firstColumn="0" w:lastColumn="0" w:oddVBand="0" w:evenVBand="0" w:oddHBand="1" w:evenHBand="0" w:firstRowFirstColumn="0" w:firstRowLastColumn="0" w:lastRowFirstColumn="0" w:lastRowLastColumn="0"/>
          <w:trHeight w:val="336"/>
        </w:trPr>
        <w:tc>
          <w:tcPr>
            <w:cnfStyle w:val="001000000000" w:firstRow="0" w:lastRow="0" w:firstColumn="1" w:lastColumn="0" w:oddVBand="0" w:evenVBand="0" w:oddHBand="0" w:evenHBand="0" w:firstRowFirstColumn="0" w:firstRowLastColumn="0" w:lastRowFirstColumn="0" w:lastRowLastColumn="0"/>
            <w:tcW w:w="4045" w:type="dxa"/>
          </w:tcPr>
          <w:p w14:paraId="5BE9A8E6"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09" w:name="_Toc16453264"/>
            <w:r w:rsidRPr="009A2F30">
              <w:rPr>
                <w:rFonts w:eastAsia="Times New Roman" w:cstheme="minorHAnsi"/>
                <w:b w:val="0"/>
                <w:bCs w:val="0"/>
                <w:color w:val="000000"/>
                <w:kern w:val="36"/>
                <w:lang w:val="en-US" w:eastAsia="en-DE"/>
              </w:rPr>
              <w:lastRenderedPageBreak/>
              <w:t>Naïve Bayes</w:t>
            </w:r>
            <w:bookmarkEnd w:id="309"/>
          </w:p>
        </w:tc>
        <w:tc>
          <w:tcPr>
            <w:tcW w:w="2610" w:type="dxa"/>
          </w:tcPr>
          <w:p w14:paraId="2E016828"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10" w:name="_Toc16453265"/>
            <w:r w:rsidRPr="009A2F30">
              <w:rPr>
                <w:rFonts w:eastAsia="Times New Roman" w:cstheme="minorHAnsi"/>
                <w:bCs/>
                <w:color w:val="000000"/>
                <w:kern w:val="36"/>
                <w:lang w:val="en-US" w:eastAsia="en-DE"/>
              </w:rPr>
              <w:t>67%</w:t>
            </w:r>
            <w:bookmarkEnd w:id="310"/>
          </w:p>
        </w:tc>
        <w:tc>
          <w:tcPr>
            <w:tcW w:w="2609" w:type="dxa"/>
          </w:tcPr>
          <w:p w14:paraId="07058FE4"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11" w:name="_Toc16453266"/>
            <w:r w:rsidRPr="009A2F30">
              <w:rPr>
                <w:rFonts w:eastAsia="Times New Roman" w:cstheme="minorHAnsi"/>
                <w:bCs/>
                <w:color w:val="000000"/>
                <w:kern w:val="36"/>
                <w:lang w:val="en-US" w:eastAsia="en-DE"/>
              </w:rPr>
              <w:t>36%</w:t>
            </w:r>
            <w:bookmarkEnd w:id="311"/>
          </w:p>
        </w:tc>
      </w:tr>
      <w:tr w:rsidR="00B719A1" w:rsidRPr="009A2F30" w14:paraId="554E1B6D" w14:textId="77777777" w:rsidTr="000037B2">
        <w:trPr>
          <w:trHeight w:val="433"/>
        </w:trPr>
        <w:tc>
          <w:tcPr>
            <w:cnfStyle w:val="001000000000" w:firstRow="0" w:lastRow="0" w:firstColumn="1" w:lastColumn="0" w:oddVBand="0" w:evenVBand="0" w:oddHBand="0" w:evenHBand="0" w:firstRowFirstColumn="0" w:firstRowLastColumn="0" w:lastRowFirstColumn="0" w:lastRowLastColumn="0"/>
            <w:tcW w:w="4045" w:type="dxa"/>
          </w:tcPr>
          <w:p w14:paraId="3E039A85"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12" w:name="_Toc16453267"/>
            <w:r w:rsidRPr="009A2F30">
              <w:rPr>
                <w:rFonts w:eastAsia="Times New Roman" w:cstheme="minorHAnsi"/>
                <w:b w:val="0"/>
                <w:bCs w:val="0"/>
                <w:color w:val="000000"/>
                <w:kern w:val="36"/>
                <w:lang w:val="en-US" w:eastAsia="en-DE"/>
              </w:rPr>
              <w:t>SVM</w:t>
            </w:r>
            <w:bookmarkEnd w:id="312"/>
          </w:p>
        </w:tc>
        <w:tc>
          <w:tcPr>
            <w:tcW w:w="2610" w:type="dxa"/>
          </w:tcPr>
          <w:p w14:paraId="2B4BA8EC"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13" w:name="_Toc16453268"/>
            <w:r w:rsidRPr="009A2F30">
              <w:rPr>
                <w:rFonts w:eastAsia="Times New Roman" w:cstheme="minorHAnsi"/>
                <w:bCs/>
                <w:color w:val="000000"/>
                <w:kern w:val="36"/>
                <w:lang w:val="en-US" w:eastAsia="en-DE"/>
              </w:rPr>
              <w:t>100%</w:t>
            </w:r>
            <w:bookmarkEnd w:id="313"/>
          </w:p>
        </w:tc>
        <w:tc>
          <w:tcPr>
            <w:tcW w:w="2609" w:type="dxa"/>
          </w:tcPr>
          <w:p w14:paraId="109C3FF4"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14" w:name="_Toc16453269"/>
            <w:r w:rsidRPr="009A2F30">
              <w:rPr>
                <w:rFonts w:eastAsia="Times New Roman" w:cstheme="minorHAnsi"/>
                <w:bCs/>
                <w:color w:val="000000"/>
                <w:kern w:val="36"/>
                <w:lang w:val="en-US" w:eastAsia="en-DE"/>
              </w:rPr>
              <w:t>82%</w:t>
            </w:r>
            <w:bookmarkEnd w:id="314"/>
          </w:p>
        </w:tc>
      </w:tr>
    </w:tbl>
    <w:p w14:paraId="307F0FBF" w14:textId="77777777" w:rsidR="00B719A1" w:rsidRPr="009A2F30" w:rsidRDefault="00B719A1" w:rsidP="00B719A1">
      <w:pPr>
        <w:rPr>
          <w:rFonts w:cstheme="minorHAnsi"/>
          <w:lang w:val="en-GB" w:eastAsia="en-DE"/>
        </w:rPr>
      </w:pPr>
    </w:p>
    <w:p w14:paraId="327C8F8E" w14:textId="18502B68" w:rsidR="00B719A1" w:rsidRPr="009A2F30" w:rsidRDefault="00B719A1" w:rsidP="00B719A1">
      <w:pPr>
        <w:rPr>
          <w:rFonts w:cstheme="minorHAnsi"/>
          <w:lang w:val="en-GB" w:eastAsia="en-DE"/>
        </w:rPr>
      </w:pPr>
      <w:r w:rsidRPr="009A2F30">
        <w:rPr>
          <w:rFonts w:cstheme="minorHAnsi"/>
          <w:lang w:val="en-GB" w:eastAsia="en-DE"/>
        </w:rPr>
        <w:t>This table shows that there is the case of overfitting in most of the algorithms as they are giving 100% Training accuracy and comparatively very low testing accuracy so to reduce the overfitting.</w:t>
      </w:r>
    </w:p>
    <w:p w14:paraId="6F9C12A0" w14:textId="28ACB3FF" w:rsidR="00B719A1" w:rsidRPr="009A2F30" w:rsidRDefault="00B719A1" w:rsidP="00C57507">
      <w:pPr>
        <w:pStyle w:val="Heading3"/>
        <w:rPr>
          <w:lang w:val="en-GB" w:eastAsia="en-DE"/>
        </w:rPr>
      </w:pPr>
      <w:bookmarkStart w:id="315" w:name="_Toc16453270"/>
      <w:r w:rsidRPr="009A2F30">
        <w:rPr>
          <w:lang w:val="en-GB" w:eastAsia="en-DE"/>
        </w:rPr>
        <w:t>Parameter Tuning:</w:t>
      </w:r>
      <w:bookmarkEnd w:id="315"/>
    </w:p>
    <w:p w14:paraId="51836E5F" w14:textId="77777777" w:rsidR="00B719A1" w:rsidRPr="009A2F30" w:rsidRDefault="00B719A1" w:rsidP="00B719A1">
      <w:pPr>
        <w:rPr>
          <w:rFonts w:cstheme="minorHAnsi"/>
          <w:lang w:val="en-GB" w:eastAsia="en-DE"/>
        </w:rPr>
      </w:pPr>
      <w:r w:rsidRPr="009A2F30">
        <w:rPr>
          <w:rFonts w:cstheme="minorHAnsi"/>
          <w:lang w:val="en-GB" w:eastAsia="en-DE"/>
        </w:rPr>
        <w:t>Parameter tuning using Scoring as accuracy and Cross validation value of 10.</w:t>
      </w:r>
    </w:p>
    <w:p w14:paraId="3A2E223B" w14:textId="77777777" w:rsidR="00B719A1" w:rsidRPr="009A2F30" w:rsidRDefault="00B719A1" w:rsidP="00B719A1">
      <w:pPr>
        <w:rPr>
          <w:rFonts w:cstheme="minorHAnsi"/>
          <w:lang w:val="en-GB" w:eastAsia="en-DE"/>
        </w:rPr>
      </w:pPr>
      <w:r w:rsidRPr="009A2F30">
        <w:rPr>
          <w:rFonts w:cstheme="minorHAnsi"/>
          <w:lang w:val="en-GB" w:eastAsia="en-DE"/>
        </w:rPr>
        <w:t>Table 7.3</w:t>
      </w:r>
    </w:p>
    <w:tbl>
      <w:tblPr>
        <w:tblStyle w:val="PlainTable1"/>
        <w:tblW w:w="7890" w:type="dxa"/>
        <w:tblLook w:val="04A0" w:firstRow="1" w:lastRow="0" w:firstColumn="1" w:lastColumn="0" w:noHBand="0" w:noVBand="1"/>
      </w:tblPr>
      <w:tblGrid>
        <w:gridCol w:w="2605"/>
        <w:gridCol w:w="5285"/>
      </w:tblGrid>
      <w:tr w:rsidR="00B719A1" w:rsidRPr="009A2F30" w14:paraId="1BF34491" w14:textId="77777777" w:rsidTr="00180787">
        <w:trPr>
          <w:cnfStyle w:val="100000000000" w:firstRow="1" w:lastRow="0" w:firstColumn="0" w:lastColumn="0" w:oddVBand="0" w:evenVBand="0" w:oddHBand="0" w:evenHBand="0" w:firstRowFirstColumn="0" w:firstRowLastColumn="0" w:lastRowFirstColumn="0" w:lastRowLastColumn="0"/>
          <w:trHeight w:val="644"/>
        </w:trPr>
        <w:tc>
          <w:tcPr>
            <w:cnfStyle w:val="001000000000" w:firstRow="0" w:lastRow="0" w:firstColumn="1" w:lastColumn="0" w:oddVBand="0" w:evenVBand="0" w:oddHBand="0" w:evenHBand="0" w:firstRowFirstColumn="0" w:firstRowLastColumn="0" w:lastRowFirstColumn="0" w:lastRowLastColumn="0"/>
            <w:tcW w:w="2605" w:type="dxa"/>
          </w:tcPr>
          <w:p w14:paraId="16E4049B" w14:textId="77777777" w:rsidR="00B719A1" w:rsidRPr="009A2F30" w:rsidRDefault="00B719A1" w:rsidP="000037B2">
            <w:pPr>
              <w:rPr>
                <w:rFonts w:cstheme="minorHAnsi"/>
                <w:b w:val="0"/>
                <w:lang w:val="en-GB" w:eastAsia="en-DE"/>
              </w:rPr>
            </w:pPr>
            <w:r w:rsidRPr="009A2F30">
              <w:rPr>
                <w:rFonts w:cstheme="minorHAnsi"/>
                <w:b w:val="0"/>
                <w:lang w:val="en-GB" w:eastAsia="en-DE"/>
              </w:rPr>
              <w:t>Algorithm</w:t>
            </w:r>
          </w:p>
        </w:tc>
        <w:tc>
          <w:tcPr>
            <w:tcW w:w="5285" w:type="dxa"/>
          </w:tcPr>
          <w:p w14:paraId="4491799D" w14:textId="77777777" w:rsidR="00B719A1" w:rsidRPr="009A2F30" w:rsidRDefault="00B719A1"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eastAsia="en-DE"/>
              </w:rPr>
            </w:pPr>
            <w:r w:rsidRPr="009A2F30">
              <w:rPr>
                <w:rFonts w:cstheme="minorHAnsi"/>
                <w:b w:val="0"/>
                <w:lang w:val="en-GB" w:eastAsia="en-DE"/>
              </w:rPr>
              <w:t>Best Parameters</w:t>
            </w:r>
          </w:p>
        </w:tc>
      </w:tr>
      <w:tr w:rsidR="00B719A1" w:rsidRPr="002465AC" w14:paraId="2A030771" w14:textId="77777777" w:rsidTr="00180787">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2605" w:type="dxa"/>
          </w:tcPr>
          <w:p w14:paraId="5E9A41EB" w14:textId="77777777" w:rsidR="00B719A1" w:rsidRPr="009A2F30" w:rsidRDefault="00B719A1" w:rsidP="000037B2">
            <w:pPr>
              <w:rPr>
                <w:rFonts w:cstheme="minorHAnsi"/>
                <w:b w:val="0"/>
                <w:lang w:val="en-GB" w:eastAsia="en-DE"/>
              </w:rPr>
            </w:pPr>
            <w:r w:rsidRPr="009A2F30">
              <w:rPr>
                <w:rFonts w:cstheme="minorHAnsi"/>
                <w:b w:val="0"/>
                <w:lang w:val="en-GB" w:eastAsia="en-DE"/>
              </w:rPr>
              <w:t>Logistic Regression</w:t>
            </w:r>
          </w:p>
        </w:tc>
        <w:tc>
          <w:tcPr>
            <w:tcW w:w="5285" w:type="dxa"/>
          </w:tcPr>
          <w:p w14:paraId="0A683457" w14:textId="3C8CE4BB" w:rsidR="00B719A1" w:rsidRPr="009A2F30" w:rsidRDefault="00B719A1" w:rsidP="000037B2">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r w:rsidRPr="009A2F30">
              <w:rPr>
                <w:rFonts w:asciiTheme="minorHAnsi" w:hAnsiTheme="minorHAnsi" w:cstheme="minorHAnsi"/>
                <w:color w:val="000000"/>
                <w:sz w:val="22"/>
                <w:szCs w:val="22"/>
              </w:rPr>
              <w:t>Penalty</w:t>
            </w:r>
            <w:r w:rsidRPr="009A2F30">
              <w:rPr>
                <w:rFonts w:asciiTheme="minorHAnsi" w:hAnsiTheme="minorHAnsi" w:cstheme="minorHAnsi"/>
                <w:color w:val="000000"/>
                <w:sz w:val="22"/>
                <w:szCs w:val="22"/>
                <w:lang w:val="en-GB"/>
              </w:rPr>
              <w:t>=</w:t>
            </w:r>
            <w:r w:rsidRPr="009A2F30">
              <w:rPr>
                <w:rFonts w:asciiTheme="minorHAnsi" w:hAnsiTheme="minorHAnsi" w:cstheme="minorHAnsi"/>
                <w:color w:val="000000"/>
                <w:sz w:val="22"/>
                <w:szCs w:val="22"/>
              </w:rPr>
              <w:t xml:space="preserve"> l2, </w:t>
            </w:r>
            <w:r w:rsidR="00180787" w:rsidRPr="009A2F30">
              <w:rPr>
                <w:rFonts w:asciiTheme="minorHAnsi" w:hAnsiTheme="minorHAnsi" w:cstheme="minorHAnsi"/>
                <w:color w:val="000000"/>
                <w:sz w:val="22"/>
                <w:szCs w:val="22"/>
                <w:lang w:val="en-US"/>
              </w:rPr>
              <w:t>R</w:t>
            </w:r>
            <w:proofErr w:type="spellStart"/>
            <w:r w:rsidRPr="009A2F30">
              <w:rPr>
                <w:rFonts w:asciiTheme="minorHAnsi" w:hAnsiTheme="minorHAnsi" w:cstheme="minorHAnsi"/>
                <w:color w:val="000000"/>
                <w:sz w:val="22"/>
                <w:szCs w:val="22"/>
              </w:rPr>
              <w:t>andom_state</w:t>
            </w:r>
            <w:proofErr w:type="spellEnd"/>
            <w:r w:rsidRPr="009A2F30">
              <w:rPr>
                <w:rFonts w:asciiTheme="minorHAnsi" w:hAnsiTheme="minorHAnsi" w:cstheme="minorHAnsi"/>
                <w:color w:val="000000"/>
                <w:sz w:val="22"/>
                <w:szCs w:val="22"/>
                <w:lang w:val="en-GB"/>
              </w:rPr>
              <w:t>=</w:t>
            </w:r>
            <w:r w:rsidRPr="009A2F30">
              <w:rPr>
                <w:rFonts w:asciiTheme="minorHAnsi" w:hAnsiTheme="minorHAnsi" w:cstheme="minorHAnsi"/>
                <w:color w:val="000000"/>
                <w:sz w:val="22"/>
                <w:szCs w:val="22"/>
              </w:rPr>
              <w:t xml:space="preserve"> 80, </w:t>
            </w:r>
            <w:r w:rsidR="00180787" w:rsidRPr="009A2F30">
              <w:rPr>
                <w:rFonts w:asciiTheme="minorHAnsi" w:hAnsiTheme="minorHAnsi" w:cstheme="minorHAnsi"/>
                <w:color w:val="000000"/>
                <w:sz w:val="22"/>
                <w:szCs w:val="22"/>
                <w:lang w:val="en-US"/>
              </w:rPr>
              <w:t>S</w:t>
            </w:r>
            <w:proofErr w:type="spellStart"/>
            <w:r w:rsidRPr="009A2F30">
              <w:rPr>
                <w:rFonts w:asciiTheme="minorHAnsi" w:hAnsiTheme="minorHAnsi" w:cstheme="minorHAnsi"/>
                <w:color w:val="000000"/>
                <w:sz w:val="22"/>
                <w:szCs w:val="22"/>
              </w:rPr>
              <w:t>olver</w:t>
            </w:r>
            <w:proofErr w:type="spellEnd"/>
            <w:r w:rsidRPr="009A2F30">
              <w:rPr>
                <w:rFonts w:asciiTheme="minorHAnsi" w:hAnsiTheme="minorHAnsi" w:cstheme="minorHAnsi"/>
                <w:color w:val="000000"/>
                <w:sz w:val="22"/>
                <w:szCs w:val="22"/>
                <w:lang w:val="en-GB"/>
              </w:rPr>
              <w:t xml:space="preserve">= </w:t>
            </w:r>
            <w:r w:rsidRPr="009A2F30">
              <w:rPr>
                <w:rFonts w:asciiTheme="minorHAnsi" w:hAnsiTheme="minorHAnsi" w:cstheme="minorHAnsi"/>
                <w:color w:val="000000"/>
                <w:sz w:val="22"/>
                <w:szCs w:val="22"/>
              </w:rPr>
              <w:t>sag</w:t>
            </w:r>
          </w:p>
          <w:p w14:paraId="5AAC95FE" w14:textId="77777777" w:rsidR="00B719A1" w:rsidRPr="009A2F30" w:rsidRDefault="00B719A1" w:rsidP="000037B2">
            <w:pPr>
              <w:cnfStyle w:val="000000100000" w:firstRow="0" w:lastRow="0" w:firstColumn="0" w:lastColumn="0" w:oddVBand="0" w:evenVBand="0" w:oddHBand="1" w:evenHBand="0" w:firstRowFirstColumn="0" w:firstRowLastColumn="0" w:lastRowFirstColumn="0" w:lastRowLastColumn="0"/>
              <w:rPr>
                <w:rFonts w:cstheme="minorHAnsi"/>
                <w:lang w:eastAsia="en-DE"/>
              </w:rPr>
            </w:pPr>
          </w:p>
        </w:tc>
      </w:tr>
      <w:tr w:rsidR="00B719A1" w:rsidRPr="002465AC" w14:paraId="1244A641" w14:textId="77777777" w:rsidTr="00180787">
        <w:trPr>
          <w:trHeight w:val="644"/>
        </w:trPr>
        <w:tc>
          <w:tcPr>
            <w:cnfStyle w:val="001000000000" w:firstRow="0" w:lastRow="0" w:firstColumn="1" w:lastColumn="0" w:oddVBand="0" w:evenVBand="0" w:oddHBand="0" w:evenHBand="0" w:firstRowFirstColumn="0" w:firstRowLastColumn="0" w:lastRowFirstColumn="0" w:lastRowLastColumn="0"/>
            <w:tcW w:w="2605" w:type="dxa"/>
          </w:tcPr>
          <w:p w14:paraId="51414F8B" w14:textId="77777777" w:rsidR="00B719A1" w:rsidRPr="009A2F30" w:rsidRDefault="00B719A1" w:rsidP="000037B2">
            <w:pPr>
              <w:rPr>
                <w:rFonts w:cstheme="minorHAnsi"/>
                <w:b w:val="0"/>
                <w:lang w:val="en-GB" w:eastAsia="en-DE"/>
              </w:rPr>
            </w:pPr>
            <w:r w:rsidRPr="009A2F30">
              <w:rPr>
                <w:rFonts w:cstheme="minorHAnsi"/>
                <w:b w:val="0"/>
                <w:lang w:val="en-GB" w:eastAsia="en-DE"/>
              </w:rPr>
              <w:t>Decision Tree Classifier</w:t>
            </w:r>
          </w:p>
        </w:tc>
        <w:tc>
          <w:tcPr>
            <w:tcW w:w="5285" w:type="dxa"/>
          </w:tcPr>
          <w:p w14:paraId="0B9FD34C" w14:textId="6A4C706D" w:rsidR="00B719A1" w:rsidRPr="009A2F30" w:rsidRDefault="00B719A1" w:rsidP="000037B2">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rPr>
            </w:pPr>
            <w:r w:rsidRPr="009A2F30">
              <w:rPr>
                <w:rFonts w:asciiTheme="minorHAnsi" w:hAnsiTheme="minorHAnsi" w:cstheme="minorHAnsi"/>
                <w:color w:val="000000"/>
                <w:sz w:val="22"/>
                <w:szCs w:val="22"/>
                <w:lang w:val="en-GB"/>
              </w:rPr>
              <w:t>C</w:t>
            </w:r>
            <w:proofErr w:type="spellStart"/>
            <w:r w:rsidRPr="009A2F30">
              <w:rPr>
                <w:rFonts w:asciiTheme="minorHAnsi" w:hAnsiTheme="minorHAnsi" w:cstheme="minorHAnsi"/>
                <w:color w:val="000000"/>
                <w:sz w:val="22"/>
                <w:szCs w:val="22"/>
              </w:rPr>
              <w:t>riterion</w:t>
            </w:r>
            <w:proofErr w:type="spellEnd"/>
            <w:r w:rsidRPr="009A2F30">
              <w:rPr>
                <w:rFonts w:asciiTheme="minorHAnsi" w:hAnsiTheme="minorHAnsi" w:cstheme="minorHAnsi"/>
                <w:color w:val="000000"/>
                <w:sz w:val="22"/>
                <w:szCs w:val="22"/>
                <w:lang w:val="en-GB"/>
              </w:rPr>
              <w:t xml:space="preserve">= </w:t>
            </w:r>
            <w:proofErr w:type="spellStart"/>
            <w:r w:rsidRPr="009A2F30">
              <w:rPr>
                <w:rFonts w:asciiTheme="minorHAnsi" w:hAnsiTheme="minorHAnsi" w:cstheme="minorHAnsi"/>
                <w:color w:val="000000"/>
                <w:sz w:val="22"/>
                <w:szCs w:val="22"/>
                <w:lang w:val="en-GB"/>
              </w:rPr>
              <w:t>gini</w:t>
            </w:r>
            <w:proofErr w:type="spellEnd"/>
            <w:r w:rsidR="00180787" w:rsidRPr="009A2F30">
              <w:rPr>
                <w:rFonts w:asciiTheme="minorHAnsi" w:hAnsiTheme="minorHAnsi" w:cstheme="minorHAnsi"/>
                <w:color w:val="000000"/>
                <w:sz w:val="22"/>
                <w:szCs w:val="22"/>
                <w:lang w:val="en-GB"/>
              </w:rPr>
              <w:t>, M</w:t>
            </w:r>
            <w:proofErr w:type="spellStart"/>
            <w:r w:rsidRPr="009A2F30">
              <w:rPr>
                <w:rFonts w:asciiTheme="minorHAnsi" w:hAnsiTheme="minorHAnsi" w:cstheme="minorHAnsi"/>
                <w:color w:val="000000"/>
                <w:sz w:val="22"/>
                <w:szCs w:val="22"/>
              </w:rPr>
              <w:t>ax_depth</w:t>
            </w:r>
            <w:proofErr w:type="spellEnd"/>
            <w:r w:rsidRPr="009A2F30">
              <w:rPr>
                <w:rFonts w:asciiTheme="minorHAnsi" w:hAnsiTheme="minorHAnsi" w:cstheme="minorHAnsi"/>
                <w:color w:val="000000"/>
                <w:sz w:val="22"/>
                <w:szCs w:val="22"/>
                <w:lang w:val="en-GB"/>
              </w:rPr>
              <w:t>= 3</w:t>
            </w:r>
            <w:r w:rsidR="00180787" w:rsidRPr="009A2F30">
              <w:rPr>
                <w:rFonts w:asciiTheme="minorHAnsi" w:hAnsiTheme="minorHAnsi" w:cstheme="minorHAnsi"/>
                <w:color w:val="000000"/>
                <w:sz w:val="22"/>
                <w:szCs w:val="22"/>
                <w:lang w:val="en-GB"/>
              </w:rPr>
              <w:t>, S</w:t>
            </w:r>
            <w:proofErr w:type="spellStart"/>
            <w:r w:rsidRPr="009A2F30">
              <w:rPr>
                <w:rFonts w:asciiTheme="minorHAnsi" w:hAnsiTheme="minorHAnsi" w:cstheme="minorHAnsi"/>
                <w:color w:val="000000"/>
                <w:sz w:val="22"/>
                <w:szCs w:val="22"/>
              </w:rPr>
              <w:t>plitter</w:t>
            </w:r>
            <w:proofErr w:type="spellEnd"/>
            <w:r w:rsidRPr="009A2F30">
              <w:rPr>
                <w:rFonts w:asciiTheme="minorHAnsi" w:hAnsiTheme="minorHAnsi" w:cstheme="minorHAnsi"/>
                <w:color w:val="000000"/>
                <w:sz w:val="22"/>
                <w:szCs w:val="22"/>
                <w:lang w:val="en-GB"/>
              </w:rPr>
              <w:t xml:space="preserve">= </w:t>
            </w:r>
            <w:r w:rsidRPr="009A2F30">
              <w:rPr>
                <w:rFonts w:asciiTheme="minorHAnsi" w:hAnsiTheme="minorHAnsi" w:cstheme="minorHAnsi"/>
                <w:color w:val="000000"/>
                <w:sz w:val="22"/>
                <w:szCs w:val="22"/>
              </w:rPr>
              <w:t>random</w:t>
            </w:r>
          </w:p>
          <w:p w14:paraId="0D79BC97" w14:textId="77777777" w:rsidR="00B719A1" w:rsidRPr="009A2F30" w:rsidRDefault="00B719A1" w:rsidP="000037B2">
            <w:pPr>
              <w:cnfStyle w:val="000000000000" w:firstRow="0" w:lastRow="0" w:firstColumn="0" w:lastColumn="0" w:oddVBand="0" w:evenVBand="0" w:oddHBand="0" w:evenHBand="0" w:firstRowFirstColumn="0" w:firstRowLastColumn="0" w:lastRowFirstColumn="0" w:lastRowLastColumn="0"/>
              <w:rPr>
                <w:rFonts w:cstheme="minorHAnsi"/>
                <w:lang w:eastAsia="en-DE"/>
              </w:rPr>
            </w:pPr>
          </w:p>
        </w:tc>
      </w:tr>
      <w:tr w:rsidR="00B719A1" w:rsidRPr="009A2F30" w14:paraId="12F77575" w14:textId="77777777" w:rsidTr="00180787">
        <w:trPr>
          <w:cnfStyle w:val="000000100000" w:firstRow="0" w:lastRow="0" w:firstColumn="0" w:lastColumn="0" w:oddVBand="0" w:evenVBand="0" w:oddHBand="1" w:evenHBand="0" w:firstRowFirstColumn="0" w:firstRowLastColumn="0" w:lastRowFirstColumn="0" w:lastRowLastColumn="0"/>
          <w:trHeight w:val="608"/>
        </w:trPr>
        <w:tc>
          <w:tcPr>
            <w:cnfStyle w:val="001000000000" w:firstRow="0" w:lastRow="0" w:firstColumn="1" w:lastColumn="0" w:oddVBand="0" w:evenVBand="0" w:oddHBand="0" w:evenHBand="0" w:firstRowFirstColumn="0" w:firstRowLastColumn="0" w:lastRowFirstColumn="0" w:lastRowLastColumn="0"/>
            <w:tcW w:w="2605" w:type="dxa"/>
          </w:tcPr>
          <w:p w14:paraId="6EAAC455" w14:textId="77777777" w:rsidR="00B719A1" w:rsidRPr="009A2F30" w:rsidRDefault="00B719A1" w:rsidP="000037B2">
            <w:pPr>
              <w:rPr>
                <w:rFonts w:cstheme="minorHAnsi"/>
                <w:b w:val="0"/>
                <w:lang w:val="en-GB" w:eastAsia="en-DE"/>
              </w:rPr>
            </w:pPr>
            <w:r w:rsidRPr="009A2F30">
              <w:rPr>
                <w:rFonts w:cstheme="minorHAnsi"/>
                <w:b w:val="0"/>
                <w:lang w:val="en-GB" w:eastAsia="en-DE"/>
              </w:rPr>
              <w:t>Random Forest Classifier</w:t>
            </w:r>
          </w:p>
        </w:tc>
        <w:tc>
          <w:tcPr>
            <w:tcW w:w="5285" w:type="dxa"/>
          </w:tcPr>
          <w:p w14:paraId="75628547" w14:textId="17EC9919" w:rsidR="00B719A1" w:rsidRPr="009A2F30" w:rsidRDefault="00180787" w:rsidP="000037B2">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2"/>
                <w:szCs w:val="22"/>
              </w:rPr>
            </w:pPr>
            <w:proofErr w:type="spellStart"/>
            <w:r w:rsidRPr="009A2F30">
              <w:rPr>
                <w:rFonts w:asciiTheme="minorHAnsi" w:hAnsiTheme="minorHAnsi" w:cstheme="minorHAnsi"/>
                <w:color w:val="000000"/>
                <w:sz w:val="22"/>
                <w:szCs w:val="22"/>
              </w:rPr>
              <w:t>M</w:t>
            </w:r>
            <w:r w:rsidR="00B719A1" w:rsidRPr="009A2F30">
              <w:rPr>
                <w:rFonts w:asciiTheme="minorHAnsi" w:hAnsiTheme="minorHAnsi" w:cstheme="minorHAnsi"/>
                <w:color w:val="000000"/>
                <w:sz w:val="22"/>
                <w:szCs w:val="22"/>
              </w:rPr>
              <w:t>ax_depth</w:t>
            </w:r>
            <w:proofErr w:type="spellEnd"/>
            <w:r w:rsidR="00B719A1" w:rsidRPr="009A2F30">
              <w:rPr>
                <w:rFonts w:asciiTheme="minorHAnsi" w:hAnsiTheme="minorHAnsi" w:cstheme="minorHAnsi"/>
                <w:color w:val="000000"/>
                <w:sz w:val="22"/>
                <w:szCs w:val="22"/>
                <w:lang w:val="en-GB"/>
              </w:rPr>
              <w:t xml:space="preserve">= </w:t>
            </w:r>
            <w:r w:rsidR="00B719A1" w:rsidRPr="009A2F30">
              <w:rPr>
                <w:rFonts w:asciiTheme="minorHAnsi" w:hAnsiTheme="minorHAnsi" w:cstheme="minorHAnsi"/>
                <w:color w:val="000000"/>
                <w:sz w:val="22"/>
                <w:szCs w:val="22"/>
              </w:rPr>
              <w:t>8</w:t>
            </w:r>
            <w:r w:rsidRPr="009A2F30">
              <w:rPr>
                <w:rFonts w:asciiTheme="minorHAnsi" w:hAnsiTheme="minorHAnsi" w:cstheme="minorHAnsi"/>
                <w:color w:val="000000"/>
                <w:sz w:val="22"/>
                <w:szCs w:val="22"/>
                <w:lang w:val="en-US"/>
              </w:rPr>
              <w:t xml:space="preserve">, </w:t>
            </w:r>
            <w:proofErr w:type="spellStart"/>
            <w:r w:rsidR="00B719A1" w:rsidRPr="009A2F30">
              <w:rPr>
                <w:rFonts w:asciiTheme="minorHAnsi" w:hAnsiTheme="minorHAnsi" w:cstheme="minorHAnsi"/>
                <w:color w:val="000000"/>
                <w:sz w:val="22"/>
                <w:szCs w:val="22"/>
              </w:rPr>
              <w:t>n_estimators</w:t>
            </w:r>
            <w:proofErr w:type="spellEnd"/>
            <w:r w:rsidR="00B719A1" w:rsidRPr="009A2F30">
              <w:rPr>
                <w:rFonts w:asciiTheme="minorHAnsi" w:hAnsiTheme="minorHAnsi" w:cstheme="minorHAnsi"/>
                <w:color w:val="000000"/>
                <w:sz w:val="22"/>
                <w:szCs w:val="22"/>
                <w:lang w:val="en-GB"/>
              </w:rPr>
              <w:t>=</w:t>
            </w:r>
            <w:r w:rsidR="00B719A1" w:rsidRPr="009A2F30">
              <w:rPr>
                <w:rFonts w:asciiTheme="minorHAnsi" w:hAnsiTheme="minorHAnsi" w:cstheme="minorHAnsi"/>
                <w:color w:val="000000"/>
                <w:sz w:val="22"/>
                <w:szCs w:val="22"/>
              </w:rPr>
              <w:t xml:space="preserve"> 2</w:t>
            </w:r>
          </w:p>
          <w:p w14:paraId="5F9FDD3E" w14:textId="77777777" w:rsidR="00B719A1" w:rsidRPr="009A2F30" w:rsidRDefault="00B719A1" w:rsidP="000037B2">
            <w:pPr>
              <w:cnfStyle w:val="000000100000" w:firstRow="0" w:lastRow="0" w:firstColumn="0" w:lastColumn="0" w:oddVBand="0" w:evenVBand="0" w:oddHBand="1" w:evenHBand="0" w:firstRowFirstColumn="0" w:firstRowLastColumn="0" w:lastRowFirstColumn="0" w:lastRowLastColumn="0"/>
              <w:rPr>
                <w:rFonts w:cstheme="minorHAnsi"/>
                <w:lang w:val="en-GB" w:eastAsia="en-DE"/>
              </w:rPr>
            </w:pPr>
          </w:p>
        </w:tc>
      </w:tr>
      <w:tr w:rsidR="00B719A1" w:rsidRPr="009A2F30" w14:paraId="074FDE7B" w14:textId="77777777" w:rsidTr="00180787">
        <w:trPr>
          <w:trHeight w:val="644"/>
        </w:trPr>
        <w:tc>
          <w:tcPr>
            <w:cnfStyle w:val="001000000000" w:firstRow="0" w:lastRow="0" w:firstColumn="1" w:lastColumn="0" w:oddVBand="0" w:evenVBand="0" w:oddHBand="0" w:evenHBand="0" w:firstRowFirstColumn="0" w:firstRowLastColumn="0" w:lastRowFirstColumn="0" w:lastRowLastColumn="0"/>
            <w:tcW w:w="2605" w:type="dxa"/>
          </w:tcPr>
          <w:p w14:paraId="3A61CC7E" w14:textId="77777777" w:rsidR="00B719A1" w:rsidRPr="009A2F30" w:rsidRDefault="00B719A1" w:rsidP="000037B2">
            <w:pPr>
              <w:rPr>
                <w:rFonts w:cstheme="minorHAnsi"/>
                <w:b w:val="0"/>
                <w:lang w:val="en-GB" w:eastAsia="en-DE"/>
              </w:rPr>
            </w:pPr>
            <w:r w:rsidRPr="009A2F30">
              <w:rPr>
                <w:rFonts w:cstheme="minorHAnsi"/>
                <w:b w:val="0"/>
                <w:lang w:val="en-GB" w:eastAsia="en-DE"/>
              </w:rPr>
              <w:t>K Nearest Neighbour</w:t>
            </w:r>
          </w:p>
        </w:tc>
        <w:tc>
          <w:tcPr>
            <w:tcW w:w="5285" w:type="dxa"/>
          </w:tcPr>
          <w:p w14:paraId="664BDC50" w14:textId="5A19BB74" w:rsidR="00B719A1" w:rsidRPr="009A2F30" w:rsidRDefault="00B719A1" w:rsidP="000037B2">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proofErr w:type="spellStart"/>
            <w:r w:rsidRPr="009A2F30">
              <w:rPr>
                <w:rFonts w:asciiTheme="minorHAnsi" w:hAnsiTheme="minorHAnsi" w:cstheme="minorHAnsi"/>
                <w:color w:val="000000"/>
                <w:sz w:val="22"/>
                <w:szCs w:val="22"/>
              </w:rPr>
              <w:t>n_neighbors</w:t>
            </w:r>
            <w:proofErr w:type="spellEnd"/>
            <w:r w:rsidRPr="009A2F30">
              <w:rPr>
                <w:rFonts w:asciiTheme="minorHAnsi" w:hAnsiTheme="minorHAnsi" w:cstheme="minorHAnsi"/>
                <w:color w:val="000000"/>
                <w:sz w:val="22"/>
                <w:szCs w:val="22"/>
                <w:lang w:val="en-GB"/>
              </w:rPr>
              <w:t xml:space="preserve">= </w:t>
            </w:r>
            <w:r w:rsidRPr="009A2F30">
              <w:rPr>
                <w:rFonts w:asciiTheme="minorHAnsi" w:hAnsiTheme="minorHAnsi" w:cstheme="minorHAnsi"/>
                <w:color w:val="000000"/>
                <w:sz w:val="22"/>
                <w:szCs w:val="22"/>
              </w:rPr>
              <w:t>2</w:t>
            </w:r>
            <w:r w:rsidR="00180787" w:rsidRPr="009A2F30">
              <w:rPr>
                <w:rFonts w:asciiTheme="minorHAnsi" w:hAnsiTheme="minorHAnsi" w:cstheme="minorHAnsi"/>
                <w:color w:val="000000"/>
                <w:sz w:val="22"/>
                <w:szCs w:val="22"/>
                <w:lang w:val="en-US"/>
              </w:rPr>
              <w:t>, M</w:t>
            </w:r>
            <w:proofErr w:type="spellStart"/>
            <w:r w:rsidRPr="009A2F30">
              <w:rPr>
                <w:rFonts w:asciiTheme="minorHAnsi" w:hAnsiTheme="minorHAnsi" w:cstheme="minorHAnsi"/>
                <w:color w:val="000000"/>
                <w:sz w:val="22"/>
                <w:szCs w:val="22"/>
              </w:rPr>
              <w:t>etric</w:t>
            </w:r>
            <w:proofErr w:type="spellEnd"/>
            <w:r w:rsidRPr="009A2F30">
              <w:rPr>
                <w:rFonts w:asciiTheme="minorHAnsi" w:hAnsiTheme="minorHAnsi" w:cstheme="minorHAnsi"/>
                <w:color w:val="000000"/>
                <w:sz w:val="22"/>
                <w:szCs w:val="22"/>
              </w:rPr>
              <w:t>=</w:t>
            </w:r>
            <w:r w:rsidRPr="009A2F30">
              <w:rPr>
                <w:rFonts w:asciiTheme="minorHAnsi" w:hAnsiTheme="minorHAnsi" w:cstheme="minorHAnsi"/>
                <w:color w:val="000000"/>
                <w:sz w:val="22"/>
                <w:szCs w:val="22"/>
                <w:lang w:val="en-GB"/>
              </w:rPr>
              <w:t xml:space="preserve"> </w:t>
            </w:r>
            <w:proofErr w:type="spellStart"/>
            <w:r w:rsidRPr="009A2F30">
              <w:rPr>
                <w:rFonts w:asciiTheme="minorHAnsi" w:hAnsiTheme="minorHAnsi" w:cstheme="minorHAnsi"/>
                <w:color w:val="000000"/>
                <w:sz w:val="22"/>
                <w:szCs w:val="22"/>
              </w:rPr>
              <w:t>minkowski</w:t>
            </w:r>
            <w:proofErr w:type="spellEnd"/>
          </w:p>
        </w:tc>
      </w:tr>
    </w:tbl>
    <w:p w14:paraId="1E16BA00" w14:textId="77777777" w:rsidR="00B719A1" w:rsidRPr="009A2F30" w:rsidRDefault="00B719A1" w:rsidP="00B719A1">
      <w:pPr>
        <w:rPr>
          <w:rFonts w:cstheme="minorHAnsi"/>
          <w:lang w:val="en-GB" w:eastAsia="en-DE"/>
        </w:rPr>
      </w:pPr>
    </w:p>
    <w:p w14:paraId="68EA5702" w14:textId="087968CF" w:rsidR="00B719A1" w:rsidRPr="009A2F30" w:rsidRDefault="00B719A1" w:rsidP="00C57507">
      <w:pPr>
        <w:pStyle w:val="Heading3"/>
        <w:rPr>
          <w:lang w:val="en-GB" w:eastAsia="en-DE"/>
        </w:rPr>
      </w:pPr>
      <w:bookmarkStart w:id="316" w:name="_Toc16453271"/>
      <w:r w:rsidRPr="009A2F30">
        <w:rPr>
          <w:lang w:val="en-GB" w:eastAsia="en-DE"/>
        </w:rPr>
        <w:t>Model Evaluation after Tuning:</w:t>
      </w:r>
      <w:bookmarkEnd w:id="316"/>
    </w:p>
    <w:p w14:paraId="0118CCBC" w14:textId="77777777" w:rsidR="00B719A1" w:rsidRPr="009A2F30" w:rsidRDefault="00B719A1" w:rsidP="00B719A1">
      <w:pPr>
        <w:rPr>
          <w:rFonts w:cstheme="minorHAnsi"/>
          <w:lang w:val="en-GB" w:eastAsia="en-DE"/>
        </w:rPr>
      </w:pPr>
      <w:r w:rsidRPr="009A2F30">
        <w:rPr>
          <w:rFonts w:cstheme="minorHAnsi"/>
          <w:lang w:val="en-GB" w:eastAsia="en-DE"/>
        </w:rPr>
        <w:t>Table 7.3</w:t>
      </w:r>
    </w:p>
    <w:tbl>
      <w:tblPr>
        <w:tblStyle w:val="PlainTable1"/>
        <w:tblW w:w="9039" w:type="dxa"/>
        <w:tblLook w:val="04A0" w:firstRow="1" w:lastRow="0" w:firstColumn="1" w:lastColumn="0" w:noHBand="0" w:noVBand="1"/>
      </w:tblPr>
      <w:tblGrid>
        <w:gridCol w:w="4135"/>
        <w:gridCol w:w="2520"/>
        <w:gridCol w:w="2384"/>
      </w:tblGrid>
      <w:tr w:rsidR="00B719A1" w:rsidRPr="009A2F30" w14:paraId="6B62433E" w14:textId="77777777" w:rsidTr="000037B2">
        <w:trPr>
          <w:cnfStyle w:val="100000000000" w:firstRow="1" w:lastRow="0" w:firstColumn="0" w:lastColumn="0" w:oddVBand="0" w:evenVBand="0" w:oddHBand="0"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135" w:type="dxa"/>
          </w:tcPr>
          <w:p w14:paraId="2F72F614"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17" w:name="_Toc16453272"/>
            <w:r w:rsidRPr="009A2F30">
              <w:rPr>
                <w:rFonts w:eastAsia="Times New Roman" w:cstheme="minorHAnsi"/>
                <w:b w:val="0"/>
                <w:bCs w:val="0"/>
                <w:color w:val="000000"/>
                <w:kern w:val="36"/>
                <w:lang w:val="en-US" w:eastAsia="en-DE"/>
              </w:rPr>
              <w:t>Algorithm</w:t>
            </w:r>
            <w:bookmarkEnd w:id="317"/>
          </w:p>
        </w:tc>
        <w:tc>
          <w:tcPr>
            <w:tcW w:w="2520" w:type="dxa"/>
          </w:tcPr>
          <w:p w14:paraId="6857366E" w14:textId="77777777" w:rsidR="00B719A1" w:rsidRPr="009A2F30" w:rsidRDefault="00B719A1"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318" w:name="_Toc16453273"/>
            <w:r w:rsidRPr="009A2F30">
              <w:rPr>
                <w:rFonts w:eastAsia="Times New Roman" w:cstheme="minorHAnsi"/>
                <w:b w:val="0"/>
                <w:bCs w:val="0"/>
                <w:color w:val="000000"/>
                <w:kern w:val="36"/>
                <w:lang w:val="en-US" w:eastAsia="en-DE"/>
              </w:rPr>
              <w:t>Training Score</w:t>
            </w:r>
            <w:bookmarkEnd w:id="318"/>
          </w:p>
        </w:tc>
        <w:tc>
          <w:tcPr>
            <w:tcW w:w="2384" w:type="dxa"/>
          </w:tcPr>
          <w:p w14:paraId="74D00525" w14:textId="77777777" w:rsidR="00B719A1" w:rsidRPr="009A2F30" w:rsidRDefault="00B719A1"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319" w:name="_Toc16453274"/>
            <w:r w:rsidRPr="009A2F30">
              <w:rPr>
                <w:rFonts w:eastAsia="Times New Roman" w:cstheme="minorHAnsi"/>
                <w:b w:val="0"/>
                <w:bCs w:val="0"/>
                <w:color w:val="000000"/>
                <w:kern w:val="36"/>
                <w:lang w:val="en-US" w:eastAsia="en-DE"/>
              </w:rPr>
              <w:t>Testing Score</w:t>
            </w:r>
            <w:bookmarkEnd w:id="319"/>
          </w:p>
        </w:tc>
      </w:tr>
      <w:tr w:rsidR="00B719A1" w:rsidRPr="009A2F30" w14:paraId="65518C34" w14:textId="77777777" w:rsidTr="000037B2">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135" w:type="dxa"/>
          </w:tcPr>
          <w:p w14:paraId="33BA8375"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20" w:name="_Toc16453275"/>
            <w:r w:rsidRPr="009A2F30">
              <w:rPr>
                <w:rFonts w:eastAsia="Times New Roman" w:cstheme="minorHAnsi"/>
                <w:b w:val="0"/>
                <w:bCs w:val="0"/>
                <w:color w:val="000000"/>
                <w:kern w:val="36"/>
                <w:lang w:val="en-US" w:eastAsia="en-DE"/>
              </w:rPr>
              <w:t>Logistic Regression</w:t>
            </w:r>
            <w:bookmarkEnd w:id="320"/>
          </w:p>
        </w:tc>
        <w:tc>
          <w:tcPr>
            <w:tcW w:w="2520" w:type="dxa"/>
          </w:tcPr>
          <w:p w14:paraId="1551E291"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21" w:name="_Toc16453276"/>
            <w:r w:rsidRPr="009A2F30">
              <w:rPr>
                <w:rFonts w:eastAsia="Times New Roman" w:cstheme="minorHAnsi"/>
                <w:bCs/>
                <w:color w:val="000000"/>
                <w:kern w:val="36"/>
                <w:lang w:val="en-US" w:eastAsia="en-DE"/>
              </w:rPr>
              <w:t>88%</w:t>
            </w:r>
            <w:bookmarkEnd w:id="321"/>
          </w:p>
        </w:tc>
        <w:tc>
          <w:tcPr>
            <w:tcW w:w="2384" w:type="dxa"/>
          </w:tcPr>
          <w:p w14:paraId="016D9DF6"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22" w:name="_Toc16453277"/>
            <w:r w:rsidRPr="009A2F30">
              <w:rPr>
                <w:rFonts w:eastAsia="Times New Roman" w:cstheme="minorHAnsi"/>
                <w:bCs/>
                <w:color w:val="000000"/>
                <w:kern w:val="36"/>
                <w:lang w:val="en-US" w:eastAsia="en-DE"/>
              </w:rPr>
              <w:t>82%</w:t>
            </w:r>
            <w:bookmarkEnd w:id="322"/>
          </w:p>
        </w:tc>
      </w:tr>
      <w:tr w:rsidR="00B719A1" w:rsidRPr="009A2F30" w14:paraId="4594FC28" w14:textId="77777777" w:rsidTr="000037B2">
        <w:trPr>
          <w:trHeight w:val="467"/>
        </w:trPr>
        <w:tc>
          <w:tcPr>
            <w:cnfStyle w:val="001000000000" w:firstRow="0" w:lastRow="0" w:firstColumn="1" w:lastColumn="0" w:oddVBand="0" w:evenVBand="0" w:oddHBand="0" w:evenHBand="0" w:firstRowFirstColumn="0" w:firstRowLastColumn="0" w:lastRowFirstColumn="0" w:lastRowLastColumn="0"/>
            <w:tcW w:w="4135" w:type="dxa"/>
          </w:tcPr>
          <w:p w14:paraId="047C9CAF"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23" w:name="_Toc16453278"/>
            <w:r w:rsidRPr="009A2F30">
              <w:rPr>
                <w:rFonts w:eastAsia="Times New Roman" w:cstheme="minorHAnsi"/>
                <w:b w:val="0"/>
                <w:bCs w:val="0"/>
                <w:color w:val="000000"/>
                <w:kern w:val="36"/>
                <w:lang w:val="en-US" w:eastAsia="en-DE"/>
              </w:rPr>
              <w:t>Decision Tree Classifier</w:t>
            </w:r>
            <w:bookmarkEnd w:id="323"/>
          </w:p>
        </w:tc>
        <w:tc>
          <w:tcPr>
            <w:tcW w:w="2520" w:type="dxa"/>
          </w:tcPr>
          <w:p w14:paraId="3B9392D5"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24" w:name="_Toc16453279"/>
            <w:r w:rsidRPr="009A2F30">
              <w:rPr>
                <w:rFonts w:eastAsia="Times New Roman" w:cstheme="minorHAnsi"/>
                <w:bCs/>
                <w:color w:val="000000"/>
                <w:kern w:val="36"/>
                <w:lang w:val="en-US" w:eastAsia="en-DE"/>
              </w:rPr>
              <w:t>90%</w:t>
            </w:r>
            <w:bookmarkEnd w:id="324"/>
          </w:p>
        </w:tc>
        <w:tc>
          <w:tcPr>
            <w:tcW w:w="2384" w:type="dxa"/>
          </w:tcPr>
          <w:p w14:paraId="2774C421"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25" w:name="_Toc16453280"/>
            <w:r w:rsidRPr="009A2F30">
              <w:rPr>
                <w:rFonts w:eastAsia="Times New Roman" w:cstheme="minorHAnsi"/>
                <w:bCs/>
                <w:color w:val="000000"/>
                <w:kern w:val="36"/>
                <w:lang w:val="en-US" w:eastAsia="en-DE"/>
              </w:rPr>
              <w:t>82%</w:t>
            </w:r>
            <w:bookmarkEnd w:id="325"/>
          </w:p>
        </w:tc>
      </w:tr>
      <w:tr w:rsidR="00B719A1" w:rsidRPr="009A2F30" w14:paraId="619E3DB2" w14:textId="77777777" w:rsidTr="000037B2">
        <w:trPr>
          <w:cnfStyle w:val="000000100000" w:firstRow="0" w:lastRow="0" w:firstColumn="0" w:lastColumn="0" w:oddVBand="0" w:evenVBand="0" w:oddHBand="1" w:evenHBand="0" w:firstRowFirstColumn="0" w:firstRowLastColumn="0" w:lastRowFirstColumn="0" w:lastRowLastColumn="0"/>
          <w:trHeight w:val="351"/>
        </w:trPr>
        <w:tc>
          <w:tcPr>
            <w:cnfStyle w:val="001000000000" w:firstRow="0" w:lastRow="0" w:firstColumn="1" w:lastColumn="0" w:oddVBand="0" w:evenVBand="0" w:oddHBand="0" w:evenHBand="0" w:firstRowFirstColumn="0" w:firstRowLastColumn="0" w:lastRowFirstColumn="0" w:lastRowLastColumn="0"/>
            <w:tcW w:w="4135" w:type="dxa"/>
          </w:tcPr>
          <w:p w14:paraId="7F9A6005"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26" w:name="_Toc16453281"/>
            <w:r w:rsidRPr="009A2F30">
              <w:rPr>
                <w:rFonts w:eastAsia="Times New Roman" w:cstheme="minorHAnsi"/>
                <w:b w:val="0"/>
                <w:bCs w:val="0"/>
                <w:color w:val="000000"/>
                <w:kern w:val="36"/>
                <w:lang w:val="en-US" w:eastAsia="en-DE"/>
              </w:rPr>
              <w:t>K Nearest Neighbor</w:t>
            </w:r>
            <w:bookmarkEnd w:id="326"/>
          </w:p>
        </w:tc>
        <w:tc>
          <w:tcPr>
            <w:tcW w:w="2520" w:type="dxa"/>
          </w:tcPr>
          <w:p w14:paraId="6062A9AF"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27" w:name="_Toc16453282"/>
            <w:r w:rsidRPr="009A2F30">
              <w:rPr>
                <w:rFonts w:eastAsia="Times New Roman" w:cstheme="minorHAnsi"/>
                <w:bCs/>
                <w:color w:val="000000"/>
                <w:kern w:val="36"/>
                <w:lang w:val="en-US" w:eastAsia="en-DE"/>
              </w:rPr>
              <w:t>88%</w:t>
            </w:r>
            <w:bookmarkEnd w:id="327"/>
          </w:p>
        </w:tc>
        <w:tc>
          <w:tcPr>
            <w:tcW w:w="2384" w:type="dxa"/>
          </w:tcPr>
          <w:p w14:paraId="441480CE"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28" w:name="_Toc16453283"/>
            <w:r w:rsidRPr="009A2F30">
              <w:rPr>
                <w:rFonts w:eastAsia="Times New Roman" w:cstheme="minorHAnsi"/>
                <w:bCs/>
                <w:color w:val="000000"/>
                <w:kern w:val="36"/>
                <w:lang w:val="en-US" w:eastAsia="en-DE"/>
              </w:rPr>
              <w:t>82%</w:t>
            </w:r>
            <w:bookmarkEnd w:id="328"/>
          </w:p>
        </w:tc>
      </w:tr>
      <w:tr w:rsidR="00B719A1" w:rsidRPr="009A2F30" w14:paraId="5B868CA8" w14:textId="77777777" w:rsidTr="000037B2">
        <w:trPr>
          <w:trHeight w:val="467"/>
        </w:trPr>
        <w:tc>
          <w:tcPr>
            <w:cnfStyle w:val="001000000000" w:firstRow="0" w:lastRow="0" w:firstColumn="1" w:lastColumn="0" w:oddVBand="0" w:evenVBand="0" w:oddHBand="0" w:evenHBand="0" w:firstRowFirstColumn="0" w:firstRowLastColumn="0" w:lastRowFirstColumn="0" w:lastRowLastColumn="0"/>
            <w:tcW w:w="4135" w:type="dxa"/>
          </w:tcPr>
          <w:p w14:paraId="0EB1ADDC"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29" w:name="_Toc16453284"/>
            <w:r w:rsidRPr="009A2F30">
              <w:rPr>
                <w:rFonts w:eastAsia="Times New Roman" w:cstheme="minorHAnsi"/>
                <w:b w:val="0"/>
                <w:bCs w:val="0"/>
                <w:color w:val="000000"/>
                <w:kern w:val="36"/>
                <w:lang w:val="en-US" w:eastAsia="en-DE"/>
              </w:rPr>
              <w:t>Random Forest Classifier</w:t>
            </w:r>
            <w:bookmarkEnd w:id="329"/>
          </w:p>
        </w:tc>
        <w:tc>
          <w:tcPr>
            <w:tcW w:w="2520" w:type="dxa"/>
          </w:tcPr>
          <w:p w14:paraId="51677C61"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30" w:name="_Toc16453285"/>
            <w:r w:rsidRPr="009A2F30">
              <w:rPr>
                <w:rFonts w:eastAsia="Times New Roman" w:cstheme="minorHAnsi"/>
                <w:bCs/>
                <w:color w:val="000000"/>
                <w:kern w:val="36"/>
                <w:lang w:val="en-US" w:eastAsia="en-DE"/>
              </w:rPr>
              <w:t>92%</w:t>
            </w:r>
            <w:bookmarkEnd w:id="330"/>
          </w:p>
        </w:tc>
        <w:tc>
          <w:tcPr>
            <w:tcW w:w="2384" w:type="dxa"/>
          </w:tcPr>
          <w:p w14:paraId="0A1B7C91" w14:textId="77777777" w:rsidR="00B719A1" w:rsidRPr="009A2F30" w:rsidRDefault="00B719A1"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31" w:name="_Toc16453286"/>
            <w:r w:rsidRPr="009A2F30">
              <w:rPr>
                <w:rFonts w:eastAsia="Times New Roman" w:cstheme="minorHAnsi"/>
                <w:bCs/>
                <w:color w:val="000000"/>
                <w:kern w:val="36"/>
                <w:lang w:val="en-US" w:eastAsia="en-DE"/>
              </w:rPr>
              <w:t>82%</w:t>
            </w:r>
            <w:bookmarkEnd w:id="331"/>
          </w:p>
        </w:tc>
      </w:tr>
      <w:tr w:rsidR="00B719A1" w:rsidRPr="009A2F30" w14:paraId="59D385AE" w14:textId="77777777" w:rsidTr="000037B2">
        <w:trPr>
          <w:cnfStyle w:val="000000100000" w:firstRow="0" w:lastRow="0" w:firstColumn="0" w:lastColumn="0" w:oddVBand="0" w:evenVBand="0" w:oddHBand="1" w:evenHBand="0" w:firstRowFirstColumn="0" w:firstRowLastColumn="0" w:lastRowFirstColumn="0" w:lastRowLastColumn="0"/>
          <w:trHeight w:val="365"/>
        </w:trPr>
        <w:tc>
          <w:tcPr>
            <w:cnfStyle w:val="001000000000" w:firstRow="0" w:lastRow="0" w:firstColumn="1" w:lastColumn="0" w:oddVBand="0" w:evenVBand="0" w:oddHBand="0" w:evenHBand="0" w:firstRowFirstColumn="0" w:firstRowLastColumn="0" w:lastRowFirstColumn="0" w:lastRowLastColumn="0"/>
            <w:tcW w:w="4135" w:type="dxa"/>
          </w:tcPr>
          <w:p w14:paraId="53CEFBE5" w14:textId="77777777" w:rsidR="00B719A1" w:rsidRPr="009A2F30" w:rsidRDefault="00B719A1" w:rsidP="000037B2">
            <w:pPr>
              <w:tabs>
                <w:tab w:val="left" w:pos="1485"/>
              </w:tabs>
              <w:spacing w:before="129"/>
              <w:outlineLvl w:val="0"/>
              <w:rPr>
                <w:rFonts w:eastAsia="Times New Roman" w:cstheme="minorHAnsi"/>
                <w:b w:val="0"/>
                <w:bCs w:val="0"/>
                <w:color w:val="000000"/>
                <w:kern w:val="36"/>
                <w:lang w:val="en-US" w:eastAsia="en-DE"/>
              </w:rPr>
            </w:pPr>
            <w:bookmarkStart w:id="332" w:name="_Toc16453287"/>
            <w:r w:rsidRPr="009A2F30">
              <w:rPr>
                <w:rFonts w:eastAsia="Times New Roman" w:cstheme="minorHAnsi"/>
                <w:b w:val="0"/>
                <w:bCs w:val="0"/>
                <w:color w:val="000000"/>
                <w:kern w:val="36"/>
                <w:lang w:val="en-US" w:eastAsia="en-DE"/>
              </w:rPr>
              <w:t>Naïve Bayes</w:t>
            </w:r>
            <w:bookmarkEnd w:id="332"/>
          </w:p>
        </w:tc>
        <w:tc>
          <w:tcPr>
            <w:tcW w:w="2520" w:type="dxa"/>
          </w:tcPr>
          <w:p w14:paraId="46A26B7D"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33" w:name="_Toc16453288"/>
            <w:r w:rsidRPr="009A2F30">
              <w:rPr>
                <w:rFonts w:eastAsia="Times New Roman" w:cstheme="minorHAnsi"/>
                <w:bCs/>
                <w:color w:val="000000"/>
                <w:kern w:val="36"/>
                <w:lang w:val="en-US" w:eastAsia="en-DE"/>
              </w:rPr>
              <w:t>67%</w:t>
            </w:r>
            <w:bookmarkEnd w:id="333"/>
          </w:p>
        </w:tc>
        <w:tc>
          <w:tcPr>
            <w:tcW w:w="2384" w:type="dxa"/>
          </w:tcPr>
          <w:p w14:paraId="60027872" w14:textId="77777777" w:rsidR="00B719A1" w:rsidRPr="009A2F30" w:rsidRDefault="00B719A1"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34" w:name="_Toc16453289"/>
            <w:r w:rsidRPr="009A2F30">
              <w:rPr>
                <w:rFonts w:eastAsia="Times New Roman" w:cstheme="minorHAnsi"/>
                <w:bCs/>
                <w:color w:val="000000"/>
                <w:kern w:val="36"/>
                <w:lang w:val="en-US" w:eastAsia="en-DE"/>
              </w:rPr>
              <w:t>36%</w:t>
            </w:r>
            <w:bookmarkEnd w:id="334"/>
          </w:p>
        </w:tc>
      </w:tr>
    </w:tbl>
    <w:p w14:paraId="5AF441AE" w14:textId="77777777" w:rsidR="00C57507" w:rsidRPr="009A2F30" w:rsidRDefault="00C57507" w:rsidP="00B719A1">
      <w:pPr>
        <w:rPr>
          <w:rFonts w:cstheme="minorHAnsi"/>
          <w:lang w:val="en-US" w:eastAsia="en-DE"/>
        </w:rPr>
      </w:pPr>
    </w:p>
    <w:p w14:paraId="1A4A139D" w14:textId="34B69163" w:rsidR="00B719A1" w:rsidRPr="009A2F30" w:rsidRDefault="00B719A1" w:rsidP="00B719A1">
      <w:pPr>
        <w:rPr>
          <w:rFonts w:cstheme="minorHAnsi"/>
          <w:lang w:val="en-US" w:eastAsia="en-DE"/>
        </w:rPr>
      </w:pPr>
      <w:r w:rsidRPr="009A2F30">
        <w:rPr>
          <w:rFonts w:cstheme="minorHAnsi"/>
          <w:lang w:val="en-US" w:eastAsia="en-DE"/>
        </w:rPr>
        <w:t>You can clearly see the effect of overfitting is reduced by Parameter tuning. Algorithms that were giving 100% of accuracy due to overfitting is reduced to 94% and 92% of training accuracy.</w:t>
      </w:r>
    </w:p>
    <w:p w14:paraId="26DF3704" w14:textId="01C6B2B3" w:rsidR="00B719A1" w:rsidRPr="009A2F30" w:rsidRDefault="00B719A1" w:rsidP="00C57507">
      <w:pPr>
        <w:pStyle w:val="Heading3"/>
        <w:rPr>
          <w:lang w:val="en-GB" w:eastAsia="en-DE"/>
        </w:rPr>
      </w:pPr>
      <w:bookmarkStart w:id="335" w:name="_Toc16453290"/>
      <w:r w:rsidRPr="009A2F30">
        <w:rPr>
          <w:lang w:val="en-US" w:eastAsia="en-DE"/>
        </w:rPr>
        <w:t>Results:</w:t>
      </w:r>
      <w:bookmarkEnd w:id="335"/>
    </w:p>
    <w:p w14:paraId="5C4E6B25" w14:textId="44DA230B" w:rsidR="00B719A1" w:rsidRPr="009A2F30" w:rsidRDefault="00B719A1" w:rsidP="00B719A1">
      <w:pPr>
        <w:rPr>
          <w:rFonts w:cstheme="minorHAnsi"/>
          <w:lang w:val="en-GB" w:eastAsia="en-DE"/>
        </w:rPr>
      </w:pPr>
      <w:r w:rsidRPr="009A2F30">
        <w:rPr>
          <w:rFonts w:cstheme="minorHAnsi"/>
          <w:lang w:val="en-GB" w:eastAsia="en-DE"/>
        </w:rPr>
        <w:lastRenderedPageBreak/>
        <w:t xml:space="preserve">All these algorithms Logistic Regression, Decision Tree, Random Forest and K nearest Neighbour are giving 82% of accuracy for crisis of a country. This concludes that unemployment and large labour force with no jobs have great effect on the stability of the country. </w:t>
      </w:r>
      <w:proofErr w:type="gramStart"/>
      <w:r w:rsidRPr="009A2F30">
        <w:rPr>
          <w:rFonts w:cstheme="minorHAnsi"/>
          <w:lang w:val="en-GB" w:eastAsia="en-DE"/>
        </w:rPr>
        <w:t>So</w:t>
      </w:r>
      <w:proofErr w:type="gramEnd"/>
      <w:r w:rsidRPr="009A2F30">
        <w:rPr>
          <w:rFonts w:cstheme="minorHAnsi"/>
          <w:lang w:val="en-GB" w:eastAsia="en-DE"/>
        </w:rPr>
        <w:t xml:space="preserve"> to Unemployment plays a large </w:t>
      </w:r>
      <w:proofErr w:type="spellStart"/>
      <w:r w:rsidRPr="009A2F30">
        <w:rPr>
          <w:rFonts w:cstheme="minorHAnsi"/>
          <w:lang w:val="en-GB" w:eastAsia="en-DE"/>
        </w:rPr>
        <w:t>roll</w:t>
      </w:r>
      <w:proofErr w:type="spellEnd"/>
      <w:r w:rsidRPr="009A2F30">
        <w:rPr>
          <w:rFonts w:cstheme="minorHAnsi"/>
          <w:lang w:val="en-GB" w:eastAsia="en-DE"/>
        </w:rPr>
        <w:t xml:space="preserve"> in the rise of a recession or vice versa.</w:t>
      </w:r>
    </w:p>
    <w:p w14:paraId="37E0256E" w14:textId="48874A42" w:rsidR="0019479D" w:rsidRPr="009A2F30" w:rsidRDefault="0019479D" w:rsidP="00C57507">
      <w:pPr>
        <w:pStyle w:val="Heading2"/>
        <w:rPr>
          <w:lang w:val="en-GB"/>
        </w:rPr>
      </w:pPr>
      <w:bookmarkStart w:id="336" w:name="_Toc16453291"/>
      <w:r w:rsidRPr="009A2F30">
        <w:rPr>
          <w:lang w:val="en-GB"/>
        </w:rPr>
        <w:t>Problem 8</w:t>
      </w:r>
      <w:bookmarkEnd w:id="336"/>
      <w:r w:rsidR="002465AC">
        <w:rPr>
          <w:lang w:val="en-GB"/>
        </w:rPr>
        <w:t xml:space="preserve"> (AK)</w:t>
      </w:r>
    </w:p>
    <w:p w14:paraId="4612A8E2" w14:textId="4BF40462" w:rsidR="0019479D" w:rsidRPr="009A2F30" w:rsidRDefault="0019479D" w:rsidP="0019479D">
      <w:pPr>
        <w:rPr>
          <w:rFonts w:cstheme="minorHAnsi"/>
          <w:lang w:val="en-GB"/>
        </w:rPr>
      </w:pPr>
      <w:r w:rsidRPr="009A2F30">
        <w:rPr>
          <w:rFonts w:cstheme="minorHAnsi"/>
          <w:lang w:val="en-GB"/>
        </w:rPr>
        <w:t xml:space="preserve">Is it possible to get the prediction about growth rate of GDP that will be positive or negative without knowing the real GDP? And is it possible to answer this question using this dataset? If not than how we will solve this problem of not enough data? </w:t>
      </w:r>
    </w:p>
    <w:p w14:paraId="54E5CBEE" w14:textId="2BE078B1" w:rsidR="0019479D" w:rsidRPr="009A2F30" w:rsidRDefault="0019479D" w:rsidP="00C57507">
      <w:pPr>
        <w:pStyle w:val="Heading3"/>
        <w:rPr>
          <w:rFonts w:eastAsia="Times New Roman"/>
          <w:lang w:val="en-GB" w:eastAsia="en-DE"/>
        </w:rPr>
      </w:pPr>
      <w:bookmarkStart w:id="337" w:name="_Toc16453292"/>
      <w:r w:rsidRPr="009A2F30">
        <w:rPr>
          <w:rFonts w:eastAsia="Times New Roman"/>
          <w:lang w:val="en-GB" w:eastAsia="en-DE"/>
        </w:rPr>
        <w:t>Explanation:</w:t>
      </w:r>
      <w:bookmarkEnd w:id="337"/>
    </w:p>
    <w:p w14:paraId="0ECD3D89" w14:textId="77777777" w:rsidR="0019479D" w:rsidRPr="009A2F30" w:rsidRDefault="0019479D" w:rsidP="0019479D">
      <w:pPr>
        <w:shd w:val="clear" w:color="auto" w:fill="FFFFFF"/>
        <w:spacing w:before="129" w:after="0" w:line="240" w:lineRule="auto"/>
        <w:outlineLvl w:val="0"/>
        <w:rPr>
          <w:rFonts w:eastAsia="Times New Roman" w:cstheme="minorHAnsi"/>
          <w:bCs/>
          <w:color w:val="000000"/>
          <w:kern w:val="36"/>
          <w:lang w:val="en-US" w:eastAsia="en-DE"/>
        </w:rPr>
      </w:pPr>
      <w:bookmarkStart w:id="338" w:name="_Toc16453293"/>
      <w:r w:rsidRPr="009A2F30">
        <w:rPr>
          <w:rFonts w:eastAsia="Times New Roman" w:cstheme="minorHAnsi"/>
          <w:bCs/>
          <w:color w:val="000000"/>
          <w:kern w:val="36"/>
          <w:lang w:val="en-US" w:eastAsia="en-DE"/>
        </w:rPr>
        <w:t>I deduced a data frame of USA with both electoral and financial features. Fill the missing values using median.</w:t>
      </w:r>
      <w:bookmarkEnd w:id="338"/>
    </w:p>
    <w:p w14:paraId="72BE5C9A" w14:textId="77777777" w:rsidR="0019479D" w:rsidRPr="009A2F30" w:rsidRDefault="0019479D" w:rsidP="00C57507">
      <w:pPr>
        <w:pStyle w:val="Heading4"/>
        <w:rPr>
          <w:rFonts w:eastAsia="Times New Roman"/>
          <w:lang w:val="en-US" w:eastAsia="en-DE"/>
        </w:rPr>
      </w:pPr>
      <w:r w:rsidRPr="009A2F30">
        <w:rPr>
          <w:rFonts w:eastAsia="Times New Roman"/>
          <w:lang w:val="en-US" w:eastAsia="en-DE"/>
        </w:rPr>
        <w:t>Data Merging:</w:t>
      </w:r>
    </w:p>
    <w:p w14:paraId="0BF363C1" w14:textId="77777777" w:rsidR="0019479D" w:rsidRPr="009A2F30" w:rsidRDefault="0019479D" w:rsidP="0019479D">
      <w:pPr>
        <w:shd w:val="clear" w:color="auto" w:fill="FFFFFF"/>
        <w:spacing w:before="129" w:after="0" w:line="240" w:lineRule="auto"/>
        <w:outlineLvl w:val="0"/>
        <w:rPr>
          <w:rFonts w:eastAsia="Times New Roman" w:cstheme="minorHAnsi"/>
          <w:bCs/>
          <w:color w:val="000000"/>
          <w:kern w:val="36"/>
          <w:lang w:val="en-US" w:eastAsia="en-DE"/>
        </w:rPr>
      </w:pPr>
      <w:bookmarkStart w:id="339" w:name="_Toc16453294"/>
      <w:r w:rsidRPr="009A2F30">
        <w:rPr>
          <w:rFonts w:eastAsia="Times New Roman" w:cstheme="minorHAnsi"/>
          <w:bCs/>
          <w:color w:val="000000"/>
          <w:kern w:val="36"/>
          <w:lang w:val="en-US" w:eastAsia="en-DE"/>
        </w:rPr>
        <w:t xml:space="preserve">Merged the given data set with a new data set of </w:t>
      </w:r>
      <w:proofErr w:type="gramStart"/>
      <w:r w:rsidRPr="009A2F30">
        <w:rPr>
          <w:rFonts w:eastAsia="Times New Roman" w:cstheme="minorHAnsi"/>
          <w:bCs/>
          <w:color w:val="000000"/>
          <w:kern w:val="36"/>
          <w:lang w:val="en-US" w:eastAsia="en-DE"/>
        </w:rPr>
        <w:t>USA</w:t>
      </w:r>
      <w:proofErr w:type="gramEnd"/>
      <w:r w:rsidRPr="009A2F30">
        <w:rPr>
          <w:rFonts w:eastAsia="Times New Roman" w:cstheme="minorHAnsi"/>
          <w:bCs/>
          <w:color w:val="000000"/>
          <w:kern w:val="36"/>
          <w:lang w:val="en-US" w:eastAsia="en-DE"/>
        </w:rPr>
        <w:t xml:space="preserve"> from year 1929 to 2014. To check the validity of the datasets I draw a simple plot of Real GDP from given dataset and bar plot of GDP growth rate from the new dataset using Matplotlib Library.</w:t>
      </w:r>
      <w:bookmarkEnd w:id="339"/>
      <w:r w:rsidRPr="009A2F30">
        <w:rPr>
          <w:rFonts w:eastAsia="Times New Roman" w:cstheme="minorHAnsi"/>
          <w:bCs/>
          <w:color w:val="000000"/>
          <w:kern w:val="36"/>
          <w:lang w:val="en-US" w:eastAsia="en-DE"/>
        </w:rPr>
        <w:t xml:space="preserve"> </w:t>
      </w:r>
    </w:p>
    <w:p w14:paraId="15BB7427" w14:textId="77777777" w:rsidR="0019479D" w:rsidRPr="009A2F30" w:rsidRDefault="0019479D" w:rsidP="0019479D">
      <w:pPr>
        <w:shd w:val="clear" w:color="auto" w:fill="FFFFFF"/>
        <w:spacing w:before="129" w:after="0" w:line="240" w:lineRule="auto"/>
        <w:outlineLvl w:val="0"/>
        <w:rPr>
          <w:rFonts w:eastAsia="Times New Roman" w:cstheme="minorHAnsi"/>
          <w:bCs/>
          <w:color w:val="000000"/>
          <w:kern w:val="36"/>
          <w:lang w:val="en-US" w:eastAsia="en-DE"/>
        </w:rPr>
      </w:pPr>
      <w:bookmarkStart w:id="340" w:name="_Toc16453295"/>
      <w:r w:rsidRPr="009A2F30">
        <w:rPr>
          <w:rFonts w:cstheme="minorHAnsi"/>
          <w:noProof/>
        </w:rPr>
        <w:drawing>
          <wp:inline distT="0" distB="0" distL="0" distR="0" wp14:anchorId="780E711C" wp14:editId="0A16AD75">
            <wp:extent cx="5361492" cy="27051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68125" cy="2708447"/>
                    </a:xfrm>
                    <a:prstGeom prst="rect">
                      <a:avLst/>
                    </a:prstGeom>
                    <a:noFill/>
                    <a:ln>
                      <a:noFill/>
                    </a:ln>
                  </pic:spPr>
                </pic:pic>
              </a:graphicData>
            </a:graphic>
          </wp:inline>
        </w:drawing>
      </w:r>
      <w:bookmarkEnd w:id="340"/>
    </w:p>
    <w:p w14:paraId="5363AF7E" w14:textId="77777777" w:rsidR="0019479D" w:rsidRPr="009A2F30" w:rsidRDefault="0019479D" w:rsidP="0019479D">
      <w:pPr>
        <w:shd w:val="clear" w:color="auto" w:fill="FFFFFF"/>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r>
      <w:bookmarkStart w:id="341" w:name="_Toc16453296"/>
      <w:r w:rsidRPr="009A2F30">
        <w:rPr>
          <w:rFonts w:eastAsia="Times New Roman" w:cstheme="minorHAnsi"/>
          <w:bCs/>
          <w:color w:val="000000"/>
          <w:kern w:val="36"/>
          <w:lang w:val="en-US" w:eastAsia="en-DE"/>
        </w:rPr>
        <w:t>Figure 8.1</w:t>
      </w:r>
      <w:bookmarkEnd w:id="341"/>
    </w:p>
    <w:p w14:paraId="505472A5" w14:textId="23090911" w:rsidR="0019479D" w:rsidRPr="009A2F30" w:rsidRDefault="0019479D" w:rsidP="0019479D">
      <w:pPr>
        <w:shd w:val="clear" w:color="auto" w:fill="FFFFFF"/>
        <w:spacing w:before="129" w:after="0" w:line="240" w:lineRule="auto"/>
        <w:outlineLvl w:val="0"/>
        <w:rPr>
          <w:rFonts w:eastAsia="Times New Roman" w:cstheme="minorHAnsi"/>
          <w:bCs/>
          <w:color w:val="000000"/>
          <w:kern w:val="36"/>
          <w:lang w:val="en-US" w:eastAsia="en-DE"/>
        </w:rPr>
      </w:pPr>
      <w:bookmarkStart w:id="342" w:name="_Toc16453297"/>
      <w:r w:rsidRPr="009A2F30">
        <w:rPr>
          <w:rFonts w:eastAsia="Times New Roman" w:cstheme="minorHAnsi"/>
          <w:bCs/>
          <w:color w:val="000000"/>
          <w:kern w:val="36"/>
          <w:lang w:val="en-US" w:eastAsia="en-DE"/>
        </w:rPr>
        <w:t>This figure clearly shows that both datasets are correctly representing each other. As the value of growth rate is in negative you can see the real GDP graph also drops.</w:t>
      </w:r>
      <w:bookmarkEnd w:id="342"/>
    </w:p>
    <w:p w14:paraId="52BEF16B" w14:textId="77777777" w:rsidR="0019479D" w:rsidRPr="009A2F30" w:rsidRDefault="0019479D" w:rsidP="00C57507">
      <w:pPr>
        <w:pStyle w:val="Heading4"/>
        <w:rPr>
          <w:rFonts w:eastAsia="Times New Roman"/>
          <w:lang w:val="en-US" w:eastAsia="en-DE"/>
        </w:rPr>
      </w:pPr>
      <w:r w:rsidRPr="009A2F30">
        <w:rPr>
          <w:rFonts w:eastAsia="Times New Roman"/>
          <w:lang w:val="en-US" w:eastAsia="en-DE"/>
        </w:rPr>
        <w:t>Type Conversion:</w:t>
      </w:r>
    </w:p>
    <w:p w14:paraId="024068AC" w14:textId="77777777" w:rsidR="0019479D" w:rsidRPr="009A2F30" w:rsidRDefault="0019479D" w:rsidP="0019479D">
      <w:pPr>
        <w:rPr>
          <w:rFonts w:cstheme="minorHAnsi"/>
          <w:lang w:val="en-US" w:eastAsia="en-DE"/>
        </w:rPr>
      </w:pPr>
      <w:r w:rsidRPr="009A2F30">
        <w:rPr>
          <w:rFonts w:cstheme="minorHAnsi"/>
          <w:lang w:val="en-US" w:eastAsia="en-DE"/>
        </w:rPr>
        <w:t>In the new data set GDP growth rate are positive and negative both increasing and decreasing values. To make the data more useable according to my question, I converted the column GDP growth rate (</w:t>
      </w:r>
      <w:proofErr w:type="spellStart"/>
      <w:r w:rsidRPr="009A2F30">
        <w:rPr>
          <w:rFonts w:cstheme="minorHAnsi"/>
          <w:lang w:val="en-US" w:eastAsia="en-DE"/>
        </w:rPr>
        <w:t>gdpgrowthrate</w:t>
      </w:r>
      <w:proofErr w:type="spellEnd"/>
      <w:r w:rsidRPr="009A2F30">
        <w:rPr>
          <w:rFonts w:cstheme="minorHAnsi"/>
          <w:lang w:val="en-US" w:eastAsia="en-DE"/>
        </w:rPr>
        <w:t>) into a new discrete value column with 0 (if value is below 0) and 1(if value is equal or above 0).</w:t>
      </w:r>
    </w:p>
    <w:p w14:paraId="7BFC36F1" w14:textId="77777777" w:rsidR="0019479D" w:rsidRPr="009A2F30" w:rsidRDefault="0019479D" w:rsidP="0019479D">
      <w:pPr>
        <w:rPr>
          <w:rFonts w:eastAsia="Times New Roman" w:cstheme="minorHAnsi"/>
          <w:bCs/>
          <w:color w:val="000000"/>
          <w:kern w:val="36"/>
          <w:lang w:val="en-US" w:eastAsia="en-DE"/>
        </w:rPr>
      </w:pPr>
      <w:r w:rsidRPr="009A2F30">
        <w:rPr>
          <w:rFonts w:cstheme="minorHAnsi"/>
          <w:noProof/>
        </w:rPr>
        <w:lastRenderedPageBreak/>
        <w:drawing>
          <wp:inline distT="0" distB="0" distL="0" distR="0" wp14:anchorId="3AC64966" wp14:editId="63FA8F17">
            <wp:extent cx="3486150" cy="23050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86150" cy="2305050"/>
                    </a:xfrm>
                    <a:prstGeom prst="rect">
                      <a:avLst/>
                    </a:prstGeom>
                    <a:noFill/>
                    <a:ln>
                      <a:noFill/>
                    </a:ln>
                  </pic:spPr>
                </pic:pic>
              </a:graphicData>
            </a:graphic>
          </wp:inline>
        </w:drawing>
      </w:r>
    </w:p>
    <w:p w14:paraId="15D4BF0E" w14:textId="77777777" w:rsidR="0019479D" w:rsidRPr="009A2F30" w:rsidRDefault="0019479D" w:rsidP="0019479D">
      <w:pPr>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t xml:space="preserve">       Table 8.1</w:t>
      </w:r>
    </w:p>
    <w:p w14:paraId="1DB23E1A" w14:textId="75602253" w:rsidR="0019479D" w:rsidRPr="009A2F30" w:rsidRDefault="0019479D" w:rsidP="00C57507">
      <w:pPr>
        <w:pStyle w:val="Heading3"/>
        <w:rPr>
          <w:rFonts w:eastAsia="Times New Roman"/>
          <w:lang w:val="en-US" w:eastAsia="en-DE"/>
        </w:rPr>
      </w:pPr>
      <w:bookmarkStart w:id="343" w:name="_Toc16453298"/>
      <w:r w:rsidRPr="009A2F30">
        <w:rPr>
          <w:rFonts w:eastAsia="Times New Roman"/>
          <w:lang w:val="en-US" w:eastAsia="en-DE"/>
        </w:rPr>
        <w:t>Target Feature:</w:t>
      </w:r>
      <w:bookmarkEnd w:id="343"/>
    </w:p>
    <w:p w14:paraId="5A051FE5" w14:textId="77777777" w:rsidR="0019479D" w:rsidRPr="009A2F30" w:rsidRDefault="0019479D" w:rsidP="0019479D">
      <w:pPr>
        <w:shd w:val="clear" w:color="auto" w:fill="FFFFFF"/>
        <w:spacing w:before="129" w:after="0" w:line="240" w:lineRule="auto"/>
        <w:outlineLvl w:val="0"/>
        <w:rPr>
          <w:rFonts w:eastAsia="Times New Roman" w:cstheme="minorHAnsi"/>
          <w:bCs/>
          <w:color w:val="000000"/>
          <w:kern w:val="36"/>
          <w:lang w:val="en-US" w:eastAsia="en-DE"/>
        </w:rPr>
      </w:pPr>
      <w:bookmarkStart w:id="344" w:name="_Toc16453299"/>
      <w:r w:rsidRPr="009A2F30">
        <w:rPr>
          <w:rFonts w:eastAsia="Times New Roman" w:cstheme="minorHAnsi"/>
          <w:bCs/>
          <w:color w:val="000000"/>
          <w:kern w:val="36"/>
          <w:lang w:val="en-US" w:eastAsia="en-DE"/>
        </w:rPr>
        <w:t>GDP Growth Rate (</w:t>
      </w:r>
      <w:proofErr w:type="spellStart"/>
      <w:r w:rsidRPr="009A2F30">
        <w:rPr>
          <w:rFonts w:eastAsia="Times New Roman" w:cstheme="minorHAnsi"/>
          <w:bCs/>
          <w:color w:val="000000"/>
          <w:kern w:val="36"/>
          <w:lang w:val="en-US" w:eastAsia="en-DE"/>
        </w:rPr>
        <w:t>gdp_growth_rate</w:t>
      </w:r>
      <w:proofErr w:type="spellEnd"/>
      <w:r w:rsidRPr="009A2F30">
        <w:rPr>
          <w:rFonts w:eastAsia="Times New Roman" w:cstheme="minorHAnsi"/>
          <w:bCs/>
          <w:color w:val="000000"/>
          <w:kern w:val="36"/>
          <w:lang w:val="en-US" w:eastAsia="en-DE"/>
        </w:rPr>
        <w:t>). It is a discrete feature with 0 and 1 values so to predict this as a target value I will be using Classification Models.</w:t>
      </w:r>
      <w:bookmarkEnd w:id="344"/>
    </w:p>
    <w:p w14:paraId="11A573BA" w14:textId="3B1B529E" w:rsidR="0019479D" w:rsidRPr="009A2F30" w:rsidRDefault="0019479D" w:rsidP="00C57507">
      <w:pPr>
        <w:pStyle w:val="Heading3"/>
        <w:rPr>
          <w:rFonts w:eastAsia="Times New Roman"/>
          <w:lang w:val="en-US" w:eastAsia="en-DE"/>
        </w:rPr>
      </w:pPr>
      <w:bookmarkStart w:id="345" w:name="_Toc16453300"/>
      <w:r w:rsidRPr="009A2F30">
        <w:rPr>
          <w:rFonts w:eastAsia="Times New Roman"/>
          <w:lang w:val="en-US" w:eastAsia="en-DE"/>
        </w:rPr>
        <w:t>Predictors:</w:t>
      </w:r>
      <w:bookmarkEnd w:id="345"/>
    </w:p>
    <w:p w14:paraId="135570C1" w14:textId="77777777" w:rsidR="0019479D" w:rsidRPr="009A2F30" w:rsidRDefault="0019479D" w:rsidP="00C57507">
      <w:pPr>
        <w:pStyle w:val="NoSpacing"/>
        <w:rPr>
          <w:rFonts w:eastAsia="Times New Roman" w:cs="Calibri Light"/>
          <w:sz w:val="22"/>
          <w:lang w:val="en-US" w:eastAsia="en-DE"/>
        </w:rPr>
      </w:pPr>
      <w:r w:rsidRPr="009A50DD">
        <w:rPr>
          <w:rStyle w:val="NoSpacingChar"/>
          <w:lang w:val="en-US"/>
        </w:rPr>
        <w:t xml:space="preserve">Strikes dev, Riots dev, Protests dev, Demonstration dev, Protests, Turnover, </w:t>
      </w:r>
      <w:proofErr w:type="spellStart"/>
      <w:r w:rsidRPr="009A50DD">
        <w:rPr>
          <w:rStyle w:val="NoSpacingChar"/>
          <w:lang w:val="en-US"/>
        </w:rPr>
        <w:t>pk_norm</w:t>
      </w:r>
      <w:proofErr w:type="spellEnd"/>
      <w:r w:rsidRPr="009A50DD">
        <w:rPr>
          <w:rStyle w:val="NoSpacingChar"/>
          <w:lang w:val="en-US"/>
        </w:rPr>
        <w:t xml:space="preserve">, </w:t>
      </w:r>
      <w:proofErr w:type="spellStart"/>
      <w:r w:rsidRPr="009A50DD">
        <w:rPr>
          <w:rStyle w:val="NoSpacingChar"/>
          <w:lang w:val="en-US"/>
        </w:rPr>
        <w:t>pk_fin</w:t>
      </w:r>
      <w:proofErr w:type="spellEnd"/>
      <w:r w:rsidRPr="009A50DD">
        <w:rPr>
          <w:rStyle w:val="NoSpacingChar"/>
          <w:lang w:val="en-US"/>
        </w:rPr>
        <w:t>,</w:t>
      </w:r>
      <w:r w:rsidRPr="009A2F30">
        <w:rPr>
          <w:rFonts w:eastAsia="Times New Roman" w:cs="Calibri Light"/>
          <w:sz w:val="22"/>
          <w:lang w:val="en-US" w:eastAsia="en-DE"/>
        </w:rPr>
        <w:t xml:space="preserve"> </w:t>
      </w:r>
      <w:proofErr w:type="spellStart"/>
      <w:r w:rsidRPr="009A50DD">
        <w:rPr>
          <w:rStyle w:val="NoSpacingChar"/>
          <w:lang w:val="en-US"/>
        </w:rPr>
        <w:t>pk_dis</w:t>
      </w:r>
      <w:proofErr w:type="spellEnd"/>
      <w:r w:rsidRPr="009A50DD">
        <w:rPr>
          <w:rStyle w:val="NoSpacingChar"/>
          <w:lang w:val="en-US"/>
        </w:rPr>
        <w:t>,</w:t>
      </w:r>
      <w:r w:rsidRPr="009A2F30">
        <w:rPr>
          <w:rFonts w:eastAsia="Times New Roman" w:cs="Calibri Light"/>
          <w:sz w:val="22"/>
          <w:lang w:val="en-US" w:eastAsia="en-DE"/>
        </w:rPr>
        <w:t xml:space="preserve"> </w:t>
      </w:r>
      <w:proofErr w:type="spellStart"/>
      <w:r w:rsidRPr="009A2F30">
        <w:rPr>
          <w:rFonts w:eastAsia="Times New Roman" w:cs="Calibri Light"/>
          <w:sz w:val="22"/>
          <w:lang w:val="en-US" w:eastAsia="en-DE"/>
        </w:rPr>
        <w:t>govcrisis</w:t>
      </w:r>
      <w:proofErr w:type="spellEnd"/>
      <w:r w:rsidRPr="009A2F30">
        <w:rPr>
          <w:rFonts w:eastAsia="Times New Roman" w:cs="Calibri Light"/>
          <w:sz w:val="22"/>
          <w:lang w:val="en-US" w:eastAsia="en-DE"/>
        </w:rPr>
        <w:t xml:space="preserve">, and </w:t>
      </w:r>
      <w:proofErr w:type="spellStart"/>
      <w:r w:rsidRPr="009A2F30">
        <w:rPr>
          <w:rFonts w:eastAsia="Times New Roman" w:cs="Calibri Light"/>
          <w:sz w:val="22"/>
          <w:lang w:val="en-US" w:eastAsia="en-DE"/>
        </w:rPr>
        <w:t>crisisJST</w:t>
      </w:r>
      <w:proofErr w:type="spellEnd"/>
    </w:p>
    <w:p w14:paraId="4FD348D8" w14:textId="345A1D55" w:rsidR="0019479D" w:rsidRPr="009A2F30" w:rsidRDefault="0019479D" w:rsidP="00C57507">
      <w:pPr>
        <w:pStyle w:val="Heading3"/>
        <w:rPr>
          <w:rFonts w:eastAsia="Times New Roman"/>
          <w:lang w:val="en-GB" w:eastAsia="en-DE"/>
        </w:rPr>
      </w:pPr>
      <w:bookmarkStart w:id="346" w:name="_Toc16453301"/>
      <w:r w:rsidRPr="009A2F30">
        <w:rPr>
          <w:rFonts w:eastAsia="Times New Roman"/>
          <w:lang w:val="en-GB" w:eastAsia="en-DE"/>
        </w:rPr>
        <w:t>Train Test Split:</w:t>
      </w:r>
      <w:bookmarkEnd w:id="346"/>
    </w:p>
    <w:p w14:paraId="14684B47" w14:textId="2CADA76B" w:rsidR="0019479D" w:rsidRPr="009A2F30" w:rsidRDefault="0019479D" w:rsidP="0019479D">
      <w:pPr>
        <w:shd w:val="clear" w:color="auto" w:fill="FFFFFF"/>
        <w:spacing w:before="129" w:after="0" w:line="240" w:lineRule="auto"/>
        <w:outlineLvl w:val="0"/>
        <w:rPr>
          <w:rFonts w:eastAsia="Times New Roman" w:cstheme="minorHAnsi"/>
          <w:bCs/>
          <w:color w:val="000000"/>
          <w:kern w:val="36"/>
          <w:lang w:val="en-GB" w:eastAsia="en-DE"/>
        </w:rPr>
      </w:pPr>
      <w:bookmarkStart w:id="347" w:name="_Toc16453302"/>
      <w:r w:rsidRPr="009A2F30">
        <w:rPr>
          <w:rFonts w:eastAsia="Times New Roman" w:cstheme="minorHAnsi"/>
          <w:bCs/>
          <w:color w:val="000000"/>
          <w:kern w:val="36"/>
          <w:lang w:val="en-GB" w:eastAsia="en-DE"/>
        </w:rPr>
        <w:t>I use Train Test Split method to divide the data into training and testing parts with Training set 70% and Testing set 30%.</w:t>
      </w:r>
      <w:bookmarkEnd w:id="347"/>
    </w:p>
    <w:p w14:paraId="62B532A2" w14:textId="559D5B68" w:rsidR="0019479D" w:rsidRPr="009A2F30" w:rsidRDefault="0019479D" w:rsidP="00C57507">
      <w:pPr>
        <w:pStyle w:val="Heading3"/>
        <w:rPr>
          <w:rFonts w:eastAsia="Times New Roman"/>
          <w:lang w:val="en-US" w:eastAsia="en-DE"/>
        </w:rPr>
      </w:pPr>
      <w:bookmarkStart w:id="348" w:name="_Toc16453303"/>
      <w:r w:rsidRPr="009A2F30">
        <w:rPr>
          <w:rFonts w:eastAsia="Times New Roman"/>
          <w:lang w:val="en-US" w:eastAsia="en-DE"/>
        </w:rPr>
        <w:t>Feature Selection:</w:t>
      </w:r>
      <w:bookmarkEnd w:id="348"/>
    </w:p>
    <w:p w14:paraId="5C646C1C" w14:textId="77777777" w:rsidR="0019479D" w:rsidRPr="009A2F30" w:rsidRDefault="0019479D" w:rsidP="0019479D">
      <w:pPr>
        <w:rPr>
          <w:rFonts w:cstheme="minorHAnsi"/>
          <w:lang w:val="en-US" w:eastAsia="en-DE"/>
        </w:rPr>
      </w:pPr>
      <w:r w:rsidRPr="009A2F30">
        <w:rPr>
          <w:rFonts w:cstheme="minorHAnsi"/>
          <w:noProof/>
        </w:rPr>
        <w:drawing>
          <wp:inline distT="0" distB="0" distL="0" distR="0" wp14:anchorId="1E5058AC" wp14:editId="0B6686DE">
            <wp:extent cx="4314825" cy="2609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14825" cy="2609850"/>
                    </a:xfrm>
                    <a:prstGeom prst="rect">
                      <a:avLst/>
                    </a:prstGeom>
                    <a:noFill/>
                    <a:ln>
                      <a:noFill/>
                    </a:ln>
                  </pic:spPr>
                </pic:pic>
              </a:graphicData>
            </a:graphic>
          </wp:inline>
        </w:drawing>
      </w:r>
    </w:p>
    <w:p w14:paraId="13944EAF" w14:textId="77777777" w:rsidR="0019479D" w:rsidRPr="009A2F30" w:rsidRDefault="0019479D" w:rsidP="0019479D">
      <w:pPr>
        <w:rPr>
          <w:rFonts w:cstheme="minorHAnsi"/>
          <w:lang w:val="en-US" w:eastAsia="en-DE"/>
        </w:rPr>
      </w:pPr>
      <w:r w:rsidRPr="009A2F30">
        <w:rPr>
          <w:rFonts w:cstheme="minorHAnsi"/>
          <w:lang w:val="en-US" w:eastAsia="en-DE"/>
        </w:rPr>
        <w:tab/>
      </w:r>
      <w:r w:rsidRPr="009A2F30">
        <w:rPr>
          <w:rFonts w:cstheme="minorHAnsi"/>
          <w:lang w:val="en-US" w:eastAsia="en-DE"/>
        </w:rPr>
        <w:tab/>
      </w:r>
      <w:r w:rsidRPr="009A2F30">
        <w:rPr>
          <w:rFonts w:cstheme="minorHAnsi"/>
          <w:lang w:val="en-US" w:eastAsia="en-DE"/>
        </w:rPr>
        <w:tab/>
      </w:r>
      <w:r w:rsidRPr="009A2F30">
        <w:rPr>
          <w:rFonts w:cstheme="minorHAnsi"/>
          <w:lang w:val="en-US" w:eastAsia="en-DE"/>
        </w:rPr>
        <w:tab/>
        <w:t>Figure 8.2</w:t>
      </w:r>
    </w:p>
    <w:p w14:paraId="3B9B4141" w14:textId="77777777" w:rsidR="0019479D" w:rsidRPr="009A2F30" w:rsidRDefault="0019479D" w:rsidP="00C57507">
      <w:pPr>
        <w:pStyle w:val="NoSpacing"/>
        <w:rPr>
          <w:rFonts w:eastAsia="Times New Roman"/>
          <w:lang w:val="en-US" w:eastAsia="en-DE"/>
        </w:rPr>
      </w:pPr>
      <w:r w:rsidRPr="009A2F30">
        <w:rPr>
          <w:rFonts w:eastAsia="Times New Roman"/>
          <w:lang w:val="en-US" w:eastAsia="en-DE"/>
        </w:rPr>
        <w:t xml:space="preserve">Predictors </w:t>
      </w:r>
      <w:r w:rsidRPr="009A50DD">
        <w:rPr>
          <w:lang w:val="en-US"/>
        </w:rPr>
        <w:t>after</w:t>
      </w:r>
      <w:r w:rsidRPr="009A2F30">
        <w:rPr>
          <w:rFonts w:eastAsia="Times New Roman"/>
          <w:lang w:val="en-US" w:eastAsia="en-DE"/>
        </w:rPr>
        <w:t xml:space="preserve"> Feature Selection are:</w:t>
      </w:r>
    </w:p>
    <w:p w14:paraId="4E231E7F" w14:textId="77777777" w:rsidR="0019479D" w:rsidRPr="009A2F30" w:rsidRDefault="0019479D" w:rsidP="0019479D">
      <w:pPr>
        <w:rPr>
          <w:rFonts w:cstheme="minorHAnsi"/>
          <w:lang w:val="en-US" w:eastAsia="en-DE"/>
        </w:rPr>
      </w:pPr>
      <w:r w:rsidRPr="009A2F30">
        <w:rPr>
          <w:rFonts w:cstheme="minorHAnsi"/>
          <w:lang w:val="en-US" w:eastAsia="en-DE"/>
        </w:rPr>
        <w:lastRenderedPageBreak/>
        <w:t>Table 7.1</w:t>
      </w:r>
    </w:p>
    <w:tbl>
      <w:tblPr>
        <w:tblStyle w:val="PlainTable1"/>
        <w:tblW w:w="0" w:type="auto"/>
        <w:tblLook w:val="04A0" w:firstRow="1" w:lastRow="0" w:firstColumn="1" w:lastColumn="0" w:noHBand="0" w:noVBand="1"/>
      </w:tblPr>
      <w:tblGrid>
        <w:gridCol w:w="2932"/>
        <w:gridCol w:w="2932"/>
      </w:tblGrid>
      <w:tr w:rsidR="0019479D" w:rsidRPr="009A2F30" w14:paraId="431C1675" w14:textId="77777777" w:rsidTr="000037B2">
        <w:trPr>
          <w:cnfStyle w:val="100000000000" w:firstRow="1" w:lastRow="0" w:firstColumn="0" w:lastColumn="0" w:oddVBand="0" w:evenVBand="0" w:oddHBand="0"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2932" w:type="dxa"/>
          </w:tcPr>
          <w:p w14:paraId="3455DDB5" w14:textId="77777777" w:rsidR="0019479D" w:rsidRPr="009A2F30" w:rsidRDefault="0019479D" w:rsidP="000037B2">
            <w:pPr>
              <w:rPr>
                <w:rFonts w:cstheme="minorHAnsi"/>
                <w:b w:val="0"/>
                <w:lang w:val="en-US" w:eastAsia="en-DE"/>
              </w:rPr>
            </w:pPr>
            <w:r w:rsidRPr="009A2F30">
              <w:rPr>
                <w:rFonts w:cstheme="minorHAnsi"/>
                <w:b w:val="0"/>
                <w:lang w:val="en-US" w:eastAsia="en-DE"/>
              </w:rPr>
              <w:t>Features</w:t>
            </w:r>
          </w:p>
        </w:tc>
        <w:tc>
          <w:tcPr>
            <w:tcW w:w="2932" w:type="dxa"/>
          </w:tcPr>
          <w:p w14:paraId="5D272DFC" w14:textId="77777777" w:rsidR="0019479D" w:rsidRPr="009A2F30" w:rsidRDefault="0019479D" w:rsidP="000037B2">
            <w:pPr>
              <w:cnfStyle w:val="100000000000" w:firstRow="1" w:lastRow="0" w:firstColumn="0" w:lastColumn="0" w:oddVBand="0" w:evenVBand="0" w:oddHBand="0" w:evenHBand="0" w:firstRowFirstColumn="0" w:firstRowLastColumn="0" w:lastRowFirstColumn="0" w:lastRowLastColumn="0"/>
              <w:rPr>
                <w:rFonts w:cstheme="minorHAnsi"/>
                <w:b w:val="0"/>
                <w:lang w:val="en-US" w:eastAsia="en-DE"/>
              </w:rPr>
            </w:pPr>
            <w:r w:rsidRPr="009A2F30">
              <w:rPr>
                <w:rFonts w:cstheme="minorHAnsi"/>
                <w:b w:val="0"/>
                <w:lang w:val="en-US" w:eastAsia="en-DE"/>
              </w:rPr>
              <w:t>Percentage from total of 100</w:t>
            </w:r>
          </w:p>
        </w:tc>
      </w:tr>
      <w:tr w:rsidR="0019479D" w:rsidRPr="009A2F30" w14:paraId="39657A52" w14:textId="77777777" w:rsidTr="000037B2">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932" w:type="dxa"/>
          </w:tcPr>
          <w:p w14:paraId="27964E49" w14:textId="77777777" w:rsidR="0019479D" w:rsidRPr="009A2F30" w:rsidRDefault="0019479D" w:rsidP="000037B2">
            <w:pPr>
              <w:rPr>
                <w:rFonts w:cstheme="minorHAnsi"/>
                <w:b w:val="0"/>
                <w:lang w:val="en-US" w:eastAsia="en-DE"/>
              </w:rPr>
            </w:pPr>
            <w:r w:rsidRPr="009A2F30">
              <w:rPr>
                <w:rFonts w:cstheme="minorHAnsi"/>
                <w:b w:val="0"/>
                <w:lang w:val="en-US" w:eastAsia="en-DE"/>
              </w:rPr>
              <w:t>Strikes Deviation</w:t>
            </w:r>
          </w:p>
        </w:tc>
        <w:tc>
          <w:tcPr>
            <w:tcW w:w="2932" w:type="dxa"/>
          </w:tcPr>
          <w:p w14:paraId="4C4620CF" w14:textId="77777777" w:rsidR="0019479D" w:rsidRPr="009A2F30" w:rsidRDefault="0019479D" w:rsidP="000037B2">
            <w:pPr>
              <w:cnfStyle w:val="000000100000" w:firstRow="0" w:lastRow="0" w:firstColumn="0" w:lastColumn="0" w:oddVBand="0" w:evenVBand="0" w:oddHBand="1" w:evenHBand="0" w:firstRowFirstColumn="0" w:firstRowLastColumn="0" w:lastRowFirstColumn="0" w:lastRowLastColumn="0"/>
              <w:rPr>
                <w:rFonts w:cstheme="minorHAnsi"/>
                <w:lang w:val="en-US" w:eastAsia="en-DE"/>
              </w:rPr>
            </w:pPr>
            <w:r w:rsidRPr="009A2F30">
              <w:rPr>
                <w:rFonts w:cstheme="minorHAnsi"/>
                <w:lang w:val="en-US" w:eastAsia="en-DE"/>
              </w:rPr>
              <w:t>35%</w:t>
            </w:r>
          </w:p>
        </w:tc>
      </w:tr>
      <w:tr w:rsidR="0019479D" w:rsidRPr="009A2F30" w14:paraId="1DDECA06" w14:textId="77777777" w:rsidTr="000037B2">
        <w:trPr>
          <w:trHeight w:val="465"/>
        </w:trPr>
        <w:tc>
          <w:tcPr>
            <w:cnfStyle w:val="001000000000" w:firstRow="0" w:lastRow="0" w:firstColumn="1" w:lastColumn="0" w:oddVBand="0" w:evenVBand="0" w:oddHBand="0" w:evenHBand="0" w:firstRowFirstColumn="0" w:firstRowLastColumn="0" w:lastRowFirstColumn="0" w:lastRowLastColumn="0"/>
            <w:tcW w:w="2932" w:type="dxa"/>
          </w:tcPr>
          <w:p w14:paraId="05125C75" w14:textId="77777777" w:rsidR="0019479D" w:rsidRPr="009A2F30" w:rsidRDefault="0019479D" w:rsidP="000037B2">
            <w:pPr>
              <w:rPr>
                <w:rFonts w:cstheme="minorHAnsi"/>
                <w:b w:val="0"/>
                <w:lang w:val="en-US" w:eastAsia="en-DE"/>
              </w:rPr>
            </w:pPr>
            <w:r w:rsidRPr="009A2F30">
              <w:rPr>
                <w:rFonts w:cstheme="minorHAnsi"/>
                <w:b w:val="0"/>
                <w:lang w:val="en-US" w:eastAsia="en-DE"/>
              </w:rPr>
              <w:t>Riots Deviation</w:t>
            </w:r>
          </w:p>
        </w:tc>
        <w:tc>
          <w:tcPr>
            <w:tcW w:w="2932" w:type="dxa"/>
          </w:tcPr>
          <w:p w14:paraId="2C719E9D" w14:textId="77777777" w:rsidR="0019479D" w:rsidRPr="009A2F30" w:rsidRDefault="0019479D" w:rsidP="000037B2">
            <w:pPr>
              <w:cnfStyle w:val="000000000000" w:firstRow="0" w:lastRow="0" w:firstColumn="0" w:lastColumn="0" w:oddVBand="0" w:evenVBand="0" w:oddHBand="0" w:evenHBand="0" w:firstRowFirstColumn="0" w:firstRowLastColumn="0" w:lastRowFirstColumn="0" w:lastRowLastColumn="0"/>
              <w:rPr>
                <w:rFonts w:cstheme="minorHAnsi"/>
                <w:lang w:val="en-US" w:eastAsia="en-DE"/>
              </w:rPr>
            </w:pPr>
            <w:r w:rsidRPr="009A2F30">
              <w:rPr>
                <w:rFonts w:cstheme="minorHAnsi"/>
                <w:lang w:val="en-US" w:eastAsia="en-DE"/>
              </w:rPr>
              <w:t>16%</w:t>
            </w:r>
          </w:p>
        </w:tc>
      </w:tr>
      <w:tr w:rsidR="0019479D" w:rsidRPr="009A2F30" w14:paraId="6C0B467D" w14:textId="77777777" w:rsidTr="000037B2">
        <w:trPr>
          <w:cnfStyle w:val="000000100000" w:firstRow="0" w:lastRow="0" w:firstColumn="0" w:lastColumn="0" w:oddVBand="0" w:evenVBand="0" w:oddHBand="1" w:evenHBand="0" w:firstRowFirstColumn="0" w:firstRowLastColumn="0" w:lastRowFirstColumn="0" w:lastRowLastColumn="0"/>
          <w:trHeight w:val="439"/>
        </w:trPr>
        <w:tc>
          <w:tcPr>
            <w:cnfStyle w:val="001000000000" w:firstRow="0" w:lastRow="0" w:firstColumn="1" w:lastColumn="0" w:oddVBand="0" w:evenVBand="0" w:oddHBand="0" w:evenHBand="0" w:firstRowFirstColumn="0" w:firstRowLastColumn="0" w:lastRowFirstColumn="0" w:lastRowLastColumn="0"/>
            <w:tcW w:w="2932" w:type="dxa"/>
          </w:tcPr>
          <w:p w14:paraId="06F90B9E" w14:textId="77777777" w:rsidR="0019479D" w:rsidRPr="009A2F30" w:rsidRDefault="0019479D" w:rsidP="000037B2">
            <w:pPr>
              <w:rPr>
                <w:rFonts w:cstheme="minorHAnsi"/>
                <w:b w:val="0"/>
                <w:lang w:val="en-US" w:eastAsia="en-DE"/>
              </w:rPr>
            </w:pPr>
            <w:r w:rsidRPr="009A2F30">
              <w:rPr>
                <w:rFonts w:cstheme="minorHAnsi"/>
                <w:b w:val="0"/>
                <w:lang w:val="en-US" w:eastAsia="en-DE"/>
              </w:rPr>
              <w:t>Protests Deviation</w:t>
            </w:r>
          </w:p>
        </w:tc>
        <w:tc>
          <w:tcPr>
            <w:tcW w:w="2932" w:type="dxa"/>
          </w:tcPr>
          <w:p w14:paraId="1B3F7229" w14:textId="77777777" w:rsidR="0019479D" w:rsidRPr="009A2F30" w:rsidRDefault="0019479D" w:rsidP="000037B2">
            <w:pPr>
              <w:cnfStyle w:val="000000100000" w:firstRow="0" w:lastRow="0" w:firstColumn="0" w:lastColumn="0" w:oddVBand="0" w:evenVBand="0" w:oddHBand="1" w:evenHBand="0" w:firstRowFirstColumn="0" w:firstRowLastColumn="0" w:lastRowFirstColumn="0" w:lastRowLastColumn="0"/>
              <w:rPr>
                <w:rFonts w:cstheme="minorHAnsi"/>
                <w:lang w:val="en-US" w:eastAsia="en-DE"/>
              </w:rPr>
            </w:pPr>
            <w:r w:rsidRPr="009A2F30">
              <w:rPr>
                <w:rFonts w:cstheme="minorHAnsi"/>
                <w:lang w:val="en-US" w:eastAsia="en-DE"/>
              </w:rPr>
              <w:t>15%</w:t>
            </w:r>
          </w:p>
        </w:tc>
      </w:tr>
      <w:tr w:rsidR="0019479D" w:rsidRPr="009A2F30" w14:paraId="1BF4DA7B" w14:textId="77777777" w:rsidTr="000037B2">
        <w:trPr>
          <w:trHeight w:val="465"/>
        </w:trPr>
        <w:tc>
          <w:tcPr>
            <w:cnfStyle w:val="001000000000" w:firstRow="0" w:lastRow="0" w:firstColumn="1" w:lastColumn="0" w:oddVBand="0" w:evenVBand="0" w:oddHBand="0" w:evenHBand="0" w:firstRowFirstColumn="0" w:firstRowLastColumn="0" w:lastRowFirstColumn="0" w:lastRowLastColumn="0"/>
            <w:tcW w:w="2932" w:type="dxa"/>
          </w:tcPr>
          <w:p w14:paraId="079C2113" w14:textId="77777777" w:rsidR="0019479D" w:rsidRPr="009A2F30" w:rsidRDefault="0019479D" w:rsidP="000037B2">
            <w:pPr>
              <w:rPr>
                <w:rFonts w:cstheme="minorHAnsi"/>
                <w:b w:val="0"/>
                <w:lang w:val="en-US" w:eastAsia="en-DE"/>
              </w:rPr>
            </w:pPr>
            <w:r w:rsidRPr="009A2F30">
              <w:rPr>
                <w:rFonts w:cstheme="minorHAnsi"/>
                <w:b w:val="0"/>
                <w:lang w:val="en-US" w:eastAsia="en-DE"/>
              </w:rPr>
              <w:t>Demonstration Deviation</w:t>
            </w:r>
          </w:p>
        </w:tc>
        <w:tc>
          <w:tcPr>
            <w:tcW w:w="2932" w:type="dxa"/>
          </w:tcPr>
          <w:p w14:paraId="0BAD8C87" w14:textId="77777777" w:rsidR="0019479D" w:rsidRPr="009A2F30" w:rsidRDefault="0019479D" w:rsidP="000037B2">
            <w:pPr>
              <w:cnfStyle w:val="000000000000" w:firstRow="0" w:lastRow="0" w:firstColumn="0" w:lastColumn="0" w:oddVBand="0" w:evenVBand="0" w:oddHBand="0" w:evenHBand="0" w:firstRowFirstColumn="0" w:firstRowLastColumn="0" w:lastRowFirstColumn="0" w:lastRowLastColumn="0"/>
              <w:rPr>
                <w:rFonts w:cstheme="minorHAnsi"/>
                <w:lang w:val="en-US" w:eastAsia="en-DE"/>
              </w:rPr>
            </w:pPr>
            <w:r w:rsidRPr="009A2F30">
              <w:rPr>
                <w:rFonts w:cstheme="minorHAnsi"/>
                <w:lang w:val="en-US" w:eastAsia="en-DE"/>
              </w:rPr>
              <w:t>13%</w:t>
            </w:r>
          </w:p>
        </w:tc>
      </w:tr>
    </w:tbl>
    <w:p w14:paraId="1B6E6672" w14:textId="77777777" w:rsidR="0019479D" w:rsidRPr="009A2F30" w:rsidRDefault="0019479D" w:rsidP="0019479D">
      <w:pPr>
        <w:shd w:val="clear" w:color="auto" w:fill="FFFFFF"/>
        <w:spacing w:before="129" w:after="0" w:line="240" w:lineRule="auto"/>
        <w:outlineLvl w:val="0"/>
        <w:rPr>
          <w:rFonts w:eastAsia="Times New Roman" w:cstheme="minorHAnsi"/>
          <w:bCs/>
          <w:color w:val="000000"/>
          <w:kern w:val="36"/>
          <w:lang w:val="en-US" w:eastAsia="en-DE"/>
        </w:rPr>
      </w:pPr>
    </w:p>
    <w:p w14:paraId="755CDB02" w14:textId="77777777" w:rsidR="0019479D" w:rsidRPr="009A2F30" w:rsidRDefault="0019479D" w:rsidP="0019479D">
      <w:pPr>
        <w:rPr>
          <w:rFonts w:cstheme="minorHAnsi"/>
          <w:lang w:val="en-US" w:eastAsia="en-DE"/>
        </w:rPr>
      </w:pPr>
    </w:p>
    <w:p w14:paraId="064AD364" w14:textId="7C21945C" w:rsidR="0019479D" w:rsidRPr="009A2F30" w:rsidRDefault="0019479D" w:rsidP="00C57507">
      <w:pPr>
        <w:pStyle w:val="Heading3"/>
        <w:rPr>
          <w:lang w:val="en-GB" w:eastAsia="en-DE"/>
        </w:rPr>
      </w:pPr>
      <w:bookmarkStart w:id="349" w:name="_Toc16453304"/>
      <w:r w:rsidRPr="009A2F30">
        <w:rPr>
          <w:lang w:val="en-US" w:eastAsia="en-DE"/>
        </w:rPr>
        <w:t>Model Evaluation:</w:t>
      </w:r>
      <w:bookmarkEnd w:id="349"/>
    </w:p>
    <w:p w14:paraId="2C33A914" w14:textId="5B0B278C" w:rsidR="0019479D" w:rsidRPr="009A2F30" w:rsidRDefault="0019479D" w:rsidP="0019479D">
      <w:pPr>
        <w:rPr>
          <w:rFonts w:cstheme="minorHAnsi"/>
          <w:lang w:val="en-GB" w:eastAsia="en-DE"/>
        </w:rPr>
      </w:pPr>
      <w:r w:rsidRPr="009A2F30">
        <w:rPr>
          <w:rFonts w:cstheme="minorHAnsi"/>
          <w:lang w:val="en-GB" w:eastAsia="en-DE"/>
        </w:rPr>
        <w:t>Table 7.2</w:t>
      </w:r>
      <w:r w:rsidR="000037B2" w:rsidRPr="009A2F30">
        <w:rPr>
          <w:rFonts w:cstheme="minorHAnsi"/>
          <w:lang w:val="en-GB" w:eastAsia="en-DE"/>
        </w:rPr>
        <w:t xml:space="preserve"> </w:t>
      </w:r>
      <w:r w:rsidRPr="009A2F30">
        <w:rPr>
          <w:rFonts w:cstheme="minorHAnsi"/>
          <w:lang w:val="en-GB" w:eastAsia="en-DE"/>
        </w:rPr>
        <w:t>RMSE: Root Mean Square Error</w:t>
      </w:r>
    </w:p>
    <w:tbl>
      <w:tblPr>
        <w:tblStyle w:val="PlainTable1"/>
        <w:tblW w:w="9698" w:type="dxa"/>
        <w:tblLook w:val="04A0" w:firstRow="1" w:lastRow="0" w:firstColumn="1" w:lastColumn="0" w:noHBand="0" w:noVBand="1"/>
      </w:tblPr>
      <w:tblGrid>
        <w:gridCol w:w="3685"/>
        <w:gridCol w:w="2250"/>
        <w:gridCol w:w="2160"/>
        <w:gridCol w:w="1603"/>
      </w:tblGrid>
      <w:tr w:rsidR="0019479D" w:rsidRPr="009A2F30" w14:paraId="1B0C68DA" w14:textId="77777777" w:rsidTr="000037B2">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685" w:type="dxa"/>
          </w:tcPr>
          <w:p w14:paraId="54EA2A06" w14:textId="77777777" w:rsidR="0019479D" w:rsidRPr="009A2F30" w:rsidRDefault="0019479D" w:rsidP="000037B2">
            <w:pPr>
              <w:tabs>
                <w:tab w:val="left" w:pos="1485"/>
              </w:tabs>
              <w:spacing w:before="129"/>
              <w:outlineLvl w:val="0"/>
              <w:rPr>
                <w:rFonts w:eastAsia="Times New Roman" w:cstheme="minorHAnsi"/>
                <w:b w:val="0"/>
                <w:bCs w:val="0"/>
                <w:color w:val="000000"/>
                <w:kern w:val="36"/>
                <w:lang w:val="en-US" w:eastAsia="en-DE"/>
              </w:rPr>
            </w:pPr>
            <w:bookmarkStart w:id="350" w:name="_Toc16453305"/>
            <w:r w:rsidRPr="009A2F30">
              <w:rPr>
                <w:rFonts w:eastAsia="Times New Roman" w:cstheme="minorHAnsi"/>
                <w:b w:val="0"/>
                <w:bCs w:val="0"/>
                <w:color w:val="000000"/>
                <w:kern w:val="36"/>
                <w:lang w:val="en-US" w:eastAsia="en-DE"/>
              </w:rPr>
              <w:t>Algorithm</w:t>
            </w:r>
            <w:bookmarkEnd w:id="350"/>
          </w:p>
        </w:tc>
        <w:tc>
          <w:tcPr>
            <w:tcW w:w="2250" w:type="dxa"/>
          </w:tcPr>
          <w:p w14:paraId="365B0624" w14:textId="77777777" w:rsidR="0019479D" w:rsidRPr="009A2F30" w:rsidRDefault="0019479D"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351" w:name="_Toc16453306"/>
            <w:r w:rsidRPr="009A2F30">
              <w:rPr>
                <w:rFonts w:eastAsia="Times New Roman" w:cstheme="minorHAnsi"/>
                <w:b w:val="0"/>
                <w:bCs w:val="0"/>
                <w:color w:val="000000"/>
                <w:kern w:val="36"/>
                <w:lang w:val="en-US" w:eastAsia="en-DE"/>
              </w:rPr>
              <w:t>Training Score</w:t>
            </w:r>
            <w:bookmarkEnd w:id="351"/>
          </w:p>
        </w:tc>
        <w:tc>
          <w:tcPr>
            <w:tcW w:w="2160" w:type="dxa"/>
          </w:tcPr>
          <w:p w14:paraId="5D076460" w14:textId="77777777" w:rsidR="0019479D" w:rsidRPr="009A2F30" w:rsidRDefault="0019479D"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352" w:name="_Toc16453307"/>
            <w:r w:rsidRPr="009A2F30">
              <w:rPr>
                <w:rFonts w:eastAsia="Times New Roman" w:cstheme="minorHAnsi"/>
                <w:b w:val="0"/>
                <w:bCs w:val="0"/>
                <w:color w:val="000000"/>
                <w:kern w:val="36"/>
                <w:lang w:val="en-US" w:eastAsia="en-DE"/>
              </w:rPr>
              <w:t>Testing Score</w:t>
            </w:r>
            <w:bookmarkEnd w:id="352"/>
          </w:p>
        </w:tc>
        <w:tc>
          <w:tcPr>
            <w:tcW w:w="1603" w:type="dxa"/>
          </w:tcPr>
          <w:p w14:paraId="7FA293C8" w14:textId="77777777" w:rsidR="0019479D" w:rsidRPr="009A2F30" w:rsidRDefault="0019479D" w:rsidP="000037B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353" w:name="_Toc16453308"/>
            <w:r w:rsidRPr="009A2F30">
              <w:rPr>
                <w:rFonts w:eastAsia="Times New Roman" w:cstheme="minorHAnsi"/>
                <w:b w:val="0"/>
                <w:bCs w:val="0"/>
                <w:color w:val="000000"/>
                <w:kern w:val="36"/>
                <w:lang w:val="en-US" w:eastAsia="en-DE"/>
              </w:rPr>
              <w:t>RMSE</w:t>
            </w:r>
            <w:bookmarkEnd w:id="353"/>
          </w:p>
        </w:tc>
      </w:tr>
      <w:tr w:rsidR="0019479D" w:rsidRPr="009A2F30" w14:paraId="784E77D1" w14:textId="77777777" w:rsidTr="000037B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685" w:type="dxa"/>
          </w:tcPr>
          <w:p w14:paraId="461F3D26" w14:textId="77777777" w:rsidR="0019479D" w:rsidRPr="009A2F30" w:rsidRDefault="0019479D" w:rsidP="000037B2">
            <w:pPr>
              <w:tabs>
                <w:tab w:val="left" w:pos="1485"/>
              </w:tabs>
              <w:spacing w:before="129"/>
              <w:outlineLvl w:val="0"/>
              <w:rPr>
                <w:rFonts w:eastAsia="Times New Roman" w:cstheme="minorHAnsi"/>
                <w:b w:val="0"/>
                <w:bCs w:val="0"/>
                <w:color w:val="000000"/>
                <w:kern w:val="36"/>
                <w:lang w:val="en-US" w:eastAsia="en-DE"/>
              </w:rPr>
            </w:pPr>
            <w:bookmarkStart w:id="354" w:name="_Toc16453309"/>
            <w:r w:rsidRPr="009A2F30">
              <w:rPr>
                <w:rFonts w:eastAsia="Times New Roman" w:cstheme="minorHAnsi"/>
                <w:b w:val="0"/>
                <w:bCs w:val="0"/>
                <w:color w:val="000000"/>
                <w:kern w:val="36"/>
                <w:lang w:val="en-US" w:eastAsia="en-DE"/>
              </w:rPr>
              <w:t>Logistic Regression</w:t>
            </w:r>
            <w:bookmarkEnd w:id="354"/>
          </w:p>
        </w:tc>
        <w:tc>
          <w:tcPr>
            <w:tcW w:w="2250" w:type="dxa"/>
          </w:tcPr>
          <w:p w14:paraId="3779BF5C"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55" w:name="_Toc16453310"/>
            <w:r w:rsidRPr="009A2F30">
              <w:rPr>
                <w:rFonts w:eastAsia="Times New Roman" w:cstheme="minorHAnsi"/>
                <w:bCs/>
                <w:color w:val="000000"/>
                <w:kern w:val="36"/>
                <w:lang w:val="en-US" w:eastAsia="en-DE"/>
              </w:rPr>
              <w:t>82%</w:t>
            </w:r>
            <w:bookmarkEnd w:id="355"/>
          </w:p>
        </w:tc>
        <w:tc>
          <w:tcPr>
            <w:tcW w:w="2160" w:type="dxa"/>
          </w:tcPr>
          <w:p w14:paraId="54AEFD1E"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56" w:name="_Toc16453311"/>
            <w:r w:rsidRPr="009A2F30">
              <w:rPr>
                <w:rFonts w:eastAsia="Times New Roman" w:cstheme="minorHAnsi"/>
                <w:bCs/>
                <w:color w:val="000000"/>
                <w:kern w:val="36"/>
                <w:lang w:val="en-US" w:eastAsia="en-DE"/>
              </w:rPr>
              <w:t>81%</w:t>
            </w:r>
            <w:bookmarkEnd w:id="356"/>
          </w:p>
        </w:tc>
        <w:tc>
          <w:tcPr>
            <w:tcW w:w="1603" w:type="dxa"/>
          </w:tcPr>
          <w:p w14:paraId="583159CA"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57" w:name="_Toc16453312"/>
            <w:r w:rsidRPr="009A2F30">
              <w:rPr>
                <w:rFonts w:eastAsia="Times New Roman" w:cstheme="minorHAnsi"/>
                <w:bCs/>
                <w:color w:val="000000"/>
                <w:kern w:val="36"/>
                <w:lang w:val="en-US" w:eastAsia="en-DE"/>
              </w:rPr>
              <w:t>0.44</w:t>
            </w:r>
            <w:bookmarkEnd w:id="357"/>
          </w:p>
        </w:tc>
      </w:tr>
      <w:tr w:rsidR="0019479D" w:rsidRPr="009A2F30" w14:paraId="5B20FF94" w14:textId="77777777" w:rsidTr="000037B2">
        <w:trPr>
          <w:trHeight w:val="418"/>
        </w:trPr>
        <w:tc>
          <w:tcPr>
            <w:cnfStyle w:val="001000000000" w:firstRow="0" w:lastRow="0" w:firstColumn="1" w:lastColumn="0" w:oddVBand="0" w:evenVBand="0" w:oddHBand="0" w:evenHBand="0" w:firstRowFirstColumn="0" w:firstRowLastColumn="0" w:lastRowFirstColumn="0" w:lastRowLastColumn="0"/>
            <w:tcW w:w="3685" w:type="dxa"/>
          </w:tcPr>
          <w:p w14:paraId="75577A2B" w14:textId="77777777" w:rsidR="0019479D" w:rsidRPr="009A2F30" w:rsidRDefault="0019479D" w:rsidP="000037B2">
            <w:pPr>
              <w:tabs>
                <w:tab w:val="left" w:pos="1485"/>
              </w:tabs>
              <w:spacing w:before="129"/>
              <w:outlineLvl w:val="0"/>
              <w:rPr>
                <w:rFonts w:eastAsia="Times New Roman" w:cstheme="minorHAnsi"/>
                <w:b w:val="0"/>
                <w:bCs w:val="0"/>
                <w:color w:val="000000"/>
                <w:kern w:val="36"/>
                <w:lang w:val="en-US" w:eastAsia="en-DE"/>
              </w:rPr>
            </w:pPr>
            <w:bookmarkStart w:id="358" w:name="_Toc16453313"/>
            <w:r w:rsidRPr="009A2F30">
              <w:rPr>
                <w:rFonts w:eastAsia="Times New Roman" w:cstheme="minorHAnsi"/>
                <w:b w:val="0"/>
                <w:bCs w:val="0"/>
                <w:color w:val="000000"/>
                <w:kern w:val="36"/>
                <w:lang w:val="en-US" w:eastAsia="en-DE"/>
              </w:rPr>
              <w:t>Decision Tree Classifier</w:t>
            </w:r>
            <w:bookmarkEnd w:id="358"/>
          </w:p>
        </w:tc>
        <w:tc>
          <w:tcPr>
            <w:tcW w:w="2250" w:type="dxa"/>
          </w:tcPr>
          <w:p w14:paraId="37F6BD88" w14:textId="77777777" w:rsidR="0019479D" w:rsidRPr="009A2F30" w:rsidRDefault="0019479D"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59" w:name="_Toc16453314"/>
            <w:r w:rsidRPr="009A2F30">
              <w:rPr>
                <w:rFonts w:eastAsia="Times New Roman" w:cstheme="minorHAnsi"/>
                <w:bCs/>
                <w:color w:val="000000"/>
                <w:kern w:val="36"/>
                <w:lang w:val="en-US" w:eastAsia="en-DE"/>
              </w:rPr>
              <w:t>98%</w:t>
            </w:r>
            <w:bookmarkEnd w:id="359"/>
          </w:p>
        </w:tc>
        <w:tc>
          <w:tcPr>
            <w:tcW w:w="2160" w:type="dxa"/>
          </w:tcPr>
          <w:p w14:paraId="0FD1D244" w14:textId="77777777" w:rsidR="0019479D" w:rsidRPr="009A2F30" w:rsidRDefault="0019479D"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60" w:name="_Toc16453315"/>
            <w:r w:rsidRPr="009A2F30">
              <w:rPr>
                <w:rFonts w:eastAsia="Times New Roman" w:cstheme="minorHAnsi"/>
                <w:bCs/>
                <w:color w:val="000000"/>
                <w:kern w:val="36"/>
                <w:lang w:val="en-US" w:eastAsia="en-DE"/>
              </w:rPr>
              <w:t>69%</w:t>
            </w:r>
            <w:bookmarkEnd w:id="360"/>
          </w:p>
        </w:tc>
        <w:tc>
          <w:tcPr>
            <w:tcW w:w="1603" w:type="dxa"/>
          </w:tcPr>
          <w:p w14:paraId="7F7C3598" w14:textId="77777777" w:rsidR="0019479D" w:rsidRPr="009A2F30" w:rsidRDefault="0019479D"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61" w:name="_Toc16453316"/>
            <w:r w:rsidRPr="009A2F30">
              <w:rPr>
                <w:rFonts w:eastAsia="Times New Roman" w:cstheme="minorHAnsi"/>
                <w:bCs/>
                <w:color w:val="000000"/>
                <w:kern w:val="36"/>
                <w:lang w:val="en-US" w:eastAsia="en-DE"/>
              </w:rPr>
              <w:t>0.55</w:t>
            </w:r>
            <w:bookmarkEnd w:id="361"/>
          </w:p>
        </w:tc>
      </w:tr>
      <w:tr w:rsidR="0019479D" w:rsidRPr="009A2F30" w14:paraId="4A061166" w14:textId="77777777" w:rsidTr="000037B2">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3685" w:type="dxa"/>
          </w:tcPr>
          <w:p w14:paraId="1BF9B83E" w14:textId="77777777" w:rsidR="0019479D" w:rsidRPr="009A2F30" w:rsidRDefault="0019479D" w:rsidP="000037B2">
            <w:pPr>
              <w:tabs>
                <w:tab w:val="left" w:pos="1485"/>
              </w:tabs>
              <w:spacing w:before="129"/>
              <w:outlineLvl w:val="0"/>
              <w:rPr>
                <w:rFonts w:eastAsia="Times New Roman" w:cstheme="minorHAnsi"/>
                <w:b w:val="0"/>
                <w:bCs w:val="0"/>
                <w:color w:val="000000"/>
                <w:kern w:val="36"/>
                <w:lang w:val="en-US" w:eastAsia="en-DE"/>
              </w:rPr>
            </w:pPr>
            <w:bookmarkStart w:id="362" w:name="_Toc16453317"/>
            <w:r w:rsidRPr="009A2F30">
              <w:rPr>
                <w:rFonts w:eastAsia="Times New Roman" w:cstheme="minorHAnsi"/>
                <w:b w:val="0"/>
                <w:bCs w:val="0"/>
                <w:color w:val="000000"/>
                <w:kern w:val="36"/>
                <w:lang w:val="en-US" w:eastAsia="en-DE"/>
              </w:rPr>
              <w:t>K Nearest Neighbor</w:t>
            </w:r>
            <w:bookmarkEnd w:id="362"/>
          </w:p>
        </w:tc>
        <w:tc>
          <w:tcPr>
            <w:tcW w:w="2250" w:type="dxa"/>
          </w:tcPr>
          <w:p w14:paraId="561DF671"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63" w:name="_Toc16453318"/>
            <w:r w:rsidRPr="009A2F30">
              <w:rPr>
                <w:rFonts w:eastAsia="Times New Roman" w:cstheme="minorHAnsi"/>
                <w:bCs/>
                <w:color w:val="000000"/>
                <w:kern w:val="36"/>
                <w:lang w:val="en-US" w:eastAsia="en-DE"/>
              </w:rPr>
              <w:t>87%</w:t>
            </w:r>
            <w:bookmarkEnd w:id="363"/>
          </w:p>
        </w:tc>
        <w:tc>
          <w:tcPr>
            <w:tcW w:w="2160" w:type="dxa"/>
          </w:tcPr>
          <w:p w14:paraId="568437AC"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64" w:name="_Toc16453319"/>
            <w:r w:rsidRPr="009A2F30">
              <w:rPr>
                <w:rFonts w:eastAsia="Times New Roman" w:cstheme="minorHAnsi"/>
                <w:bCs/>
                <w:color w:val="000000"/>
                <w:kern w:val="36"/>
                <w:lang w:val="en-US" w:eastAsia="en-DE"/>
              </w:rPr>
              <w:t>73%</w:t>
            </w:r>
            <w:bookmarkEnd w:id="364"/>
          </w:p>
        </w:tc>
        <w:tc>
          <w:tcPr>
            <w:tcW w:w="1603" w:type="dxa"/>
          </w:tcPr>
          <w:p w14:paraId="2958AD88"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65" w:name="_Toc16453320"/>
            <w:r w:rsidRPr="009A2F30">
              <w:rPr>
                <w:rFonts w:eastAsia="Times New Roman" w:cstheme="minorHAnsi"/>
                <w:bCs/>
                <w:color w:val="000000"/>
                <w:kern w:val="36"/>
                <w:lang w:val="en-US" w:eastAsia="en-DE"/>
              </w:rPr>
              <w:t>0.52</w:t>
            </w:r>
            <w:bookmarkEnd w:id="365"/>
          </w:p>
        </w:tc>
      </w:tr>
      <w:tr w:rsidR="0019479D" w:rsidRPr="009A2F30" w14:paraId="5E7F08E2" w14:textId="77777777" w:rsidTr="000037B2">
        <w:trPr>
          <w:trHeight w:val="462"/>
        </w:trPr>
        <w:tc>
          <w:tcPr>
            <w:cnfStyle w:val="001000000000" w:firstRow="0" w:lastRow="0" w:firstColumn="1" w:lastColumn="0" w:oddVBand="0" w:evenVBand="0" w:oddHBand="0" w:evenHBand="0" w:firstRowFirstColumn="0" w:firstRowLastColumn="0" w:lastRowFirstColumn="0" w:lastRowLastColumn="0"/>
            <w:tcW w:w="3685" w:type="dxa"/>
          </w:tcPr>
          <w:p w14:paraId="65D64B79" w14:textId="77777777" w:rsidR="0019479D" w:rsidRPr="009A2F30" w:rsidRDefault="0019479D" w:rsidP="000037B2">
            <w:pPr>
              <w:tabs>
                <w:tab w:val="left" w:pos="1485"/>
              </w:tabs>
              <w:spacing w:before="129"/>
              <w:outlineLvl w:val="0"/>
              <w:rPr>
                <w:rFonts w:eastAsia="Times New Roman" w:cstheme="minorHAnsi"/>
                <w:b w:val="0"/>
                <w:bCs w:val="0"/>
                <w:color w:val="000000"/>
                <w:kern w:val="36"/>
                <w:lang w:val="en-US" w:eastAsia="en-DE"/>
              </w:rPr>
            </w:pPr>
            <w:bookmarkStart w:id="366" w:name="_Toc16453321"/>
            <w:r w:rsidRPr="009A2F30">
              <w:rPr>
                <w:rFonts w:eastAsia="Times New Roman" w:cstheme="minorHAnsi"/>
                <w:b w:val="0"/>
                <w:bCs w:val="0"/>
                <w:color w:val="000000"/>
                <w:kern w:val="36"/>
                <w:lang w:val="en-US" w:eastAsia="en-DE"/>
              </w:rPr>
              <w:t>Random Forest Classifier</w:t>
            </w:r>
            <w:bookmarkEnd w:id="366"/>
          </w:p>
        </w:tc>
        <w:tc>
          <w:tcPr>
            <w:tcW w:w="2250" w:type="dxa"/>
          </w:tcPr>
          <w:p w14:paraId="691A3D7E" w14:textId="77777777" w:rsidR="0019479D" w:rsidRPr="009A2F30" w:rsidRDefault="0019479D"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67" w:name="_Toc16453322"/>
            <w:r w:rsidRPr="009A2F30">
              <w:rPr>
                <w:rFonts w:eastAsia="Times New Roman" w:cstheme="minorHAnsi"/>
                <w:bCs/>
                <w:color w:val="000000"/>
                <w:kern w:val="36"/>
                <w:lang w:val="en-US" w:eastAsia="en-DE"/>
              </w:rPr>
              <w:t>98%</w:t>
            </w:r>
            <w:bookmarkEnd w:id="367"/>
          </w:p>
        </w:tc>
        <w:tc>
          <w:tcPr>
            <w:tcW w:w="2160" w:type="dxa"/>
          </w:tcPr>
          <w:p w14:paraId="2EB5F120" w14:textId="77777777" w:rsidR="0019479D" w:rsidRPr="009A2F30" w:rsidRDefault="0019479D"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68" w:name="_Toc16453323"/>
            <w:r w:rsidRPr="009A2F30">
              <w:rPr>
                <w:rFonts w:eastAsia="Times New Roman" w:cstheme="minorHAnsi"/>
                <w:bCs/>
                <w:color w:val="000000"/>
                <w:kern w:val="36"/>
                <w:lang w:val="en-US" w:eastAsia="en-DE"/>
              </w:rPr>
              <w:t>73%</w:t>
            </w:r>
            <w:bookmarkEnd w:id="368"/>
          </w:p>
        </w:tc>
        <w:tc>
          <w:tcPr>
            <w:tcW w:w="1603" w:type="dxa"/>
          </w:tcPr>
          <w:p w14:paraId="14F0371D" w14:textId="77777777" w:rsidR="0019479D" w:rsidRPr="009A2F30" w:rsidRDefault="0019479D"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69" w:name="_Toc16453324"/>
            <w:r w:rsidRPr="009A2F30">
              <w:rPr>
                <w:rFonts w:eastAsia="Times New Roman" w:cstheme="minorHAnsi"/>
                <w:bCs/>
                <w:color w:val="000000"/>
                <w:kern w:val="36"/>
                <w:lang w:val="en-US" w:eastAsia="en-DE"/>
              </w:rPr>
              <w:t>0.52</w:t>
            </w:r>
            <w:bookmarkEnd w:id="369"/>
          </w:p>
        </w:tc>
      </w:tr>
      <w:tr w:rsidR="0019479D" w:rsidRPr="009A2F30" w14:paraId="3B222F72" w14:textId="77777777" w:rsidTr="000037B2">
        <w:trPr>
          <w:cnfStyle w:val="000000100000" w:firstRow="0" w:lastRow="0" w:firstColumn="0" w:lastColumn="0" w:oddVBand="0" w:evenVBand="0" w:oddHBand="1" w:evenHBand="0" w:firstRowFirstColumn="0" w:firstRowLastColumn="0" w:lastRowFirstColumn="0" w:lastRowLastColumn="0"/>
          <w:trHeight w:val="333"/>
        </w:trPr>
        <w:tc>
          <w:tcPr>
            <w:cnfStyle w:val="001000000000" w:firstRow="0" w:lastRow="0" w:firstColumn="1" w:lastColumn="0" w:oddVBand="0" w:evenVBand="0" w:oddHBand="0" w:evenHBand="0" w:firstRowFirstColumn="0" w:firstRowLastColumn="0" w:lastRowFirstColumn="0" w:lastRowLastColumn="0"/>
            <w:tcW w:w="3685" w:type="dxa"/>
          </w:tcPr>
          <w:p w14:paraId="4A84AC87" w14:textId="77777777" w:rsidR="0019479D" w:rsidRPr="009A2F30" w:rsidRDefault="0019479D" w:rsidP="000037B2">
            <w:pPr>
              <w:tabs>
                <w:tab w:val="left" w:pos="1485"/>
              </w:tabs>
              <w:spacing w:before="129"/>
              <w:outlineLvl w:val="0"/>
              <w:rPr>
                <w:rFonts w:eastAsia="Times New Roman" w:cstheme="minorHAnsi"/>
                <w:b w:val="0"/>
                <w:bCs w:val="0"/>
                <w:color w:val="000000"/>
                <w:kern w:val="36"/>
                <w:lang w:val="en-US" w:eastAsia="en-DE"/>
              </w:rPr>
            </w:pPr>
            <w:bookmarkStart w:id="370" w:name="_Toc16453325"/>
            <w:r w:rsidRPr="009A2F30">
              <w:rPr>
                <w:rFonts w:eastAsia="Times New Roman" w:cstheme="minorHAnsi"/>
                <w:b w:val="0"/>
                <w:bCs w:val="0"/>
                <w:color w:val="000000"/>
                <w:kern w:val="36"/>
                <w:lang w:val="en-US" w:eastAsia="en-DE"/>
              </w:rPr>
              <w:t>Naïve Bayes</w:t>
            </w:r>
            <w:bookmarkEnd w:id="370"/>
          </w:p>
        </w:tc>
        <w:tc>
          <w:tcPr>
            <w:tcW w:w="2250" w:type="dxa"/>
          </w:tcPr>
          <w:p w14:paraId="5EDB9C7F"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71" w:name="_Toc16453326"/>
            <w:r w:rsidRPr="009A2F30">
              <w:rPr>
                <w:rFonts w:eastAsia="Times New Roman" w:cstheme="minorHAnsi"/>
                <w:bCs/>
                <w:color w:val="000000"/>
                <w:kern w:val="36"/>
                <w:lang w:val="en-US" w:eastAsia="en-DE"/>
              </w:rPr>
              <w:t>82%</w:t>
            </w:r>
            <w:bookmarkEnd w:id="371"/>
          </w:p>
        </w:tc>
        <w:tc>
          <w:tcPr>
            <w:tcW w:w="2160" w:type="dxa"/>
          </w:tcPr>
          <w:p w14:paraId="2A0F8BBB"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72" w:name="_Toc16453327"/>
            <w:r w:rsidRPr="009A2F30">
              <w:rPr>
                <w:rFonts w:eastAsia="Times New Roman" w:cstheme="minorHAnsi"/>
                <w:bCs/>
                <w:color w:val="000000"/>
                <w:kern w:val="36"/>
                <w:lang w:val="en-US" w:eastAsia="en-DE"/>
              </w:rPr>
              <w:t>65%</w:t>
            </w:r>
            <w:bookmarkEnd w:id="372"/>
          </w:p>
        </w:tc>
        <w:tc>
          <w:tcPr>
            <w:tcW w:w="1603" w:type="dxa"/>
          </w:tcPr>
          <w:p w14:paraId="31704560"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73" w:name="_Toc16453328"/>
            <w:r w:rsidRPr="009A2F30">
              <w:rPr>
                <w:rFonts w:eastAsia="Times New Roman" w:cstheme="minorHAnsi"/>
                <w:bCs/>
                <w:color w:val="000000"/>
                <w:kern w:val="36"/>
                <w:lang w:val="en-US" w:eastAsia="en-DE"/>
              </w:rPr>
              <w:t>0.59</w:t>
            </w:r>
            <w:bookmarkEnd w:id="373"/>
          </w:p>
        </w:tc>
      </w:tr>
      <w:tr w:rsidR="0019479D" w:rsidRPr="009A2F30" w14:paraId="5530B538" w14:textId="77777777" w:rsidTr="000037B2">
        <w:trPr>
          <w:trHeight w:val="429"/>
        </w:trPr>
        <w:tc>
          <w:tcPr>
            <w:cnfStyle w:val="001000000000" w:firstRow="0" w:lastRow="0" w:firstColumn="1" w:lastColumn="0" w:oddVBand="0" w:evenVBand="0" w:oddHBand="0" w:evenHBand="0" w:firstRowFirstColumn="0" w:firstRowLastColumn="0" w:lastRowFirstColumn="0" w:lastRowLastColumn="0"/>
            <w:tcW w:w="3685" w:type="dxa"/>
          </w:tcPr>
          <w:p w14:paraId="2982EB67" w14:textId="77777777" w:rsidR="0019479D" w:rsidRPr="009A2F30" w:rsidRDefault="0019479D" w:rsidP="000037B2">
            <w:pPr>
              <w:tabs>
                <w:tab w:val="left" w:pos="1485"/>
              </w:tabs>
              <w:spacing w:before="129"/>
              <w:outlineLvl w:val="0"/>
              <w:rPr>
                <w:rFonts w:eastAsia="Times New Roman" w:cstheme="minorHAnsi"/>
                <w:b w:val="0"/>
                <w:bCs w:val="0"/>
                <w:color w:val="000000"/>
                <w:kern w:val="36"/>
                <w:lang w:val="en-US" w:eastAsia="en-DE"/>
              </w:rPr>
            </w:pPr>
            <w:bookmarkStart w:id="374" w:name="_Toc16453329"/>
            <w:r w:rsidRPr="009A2F30">
              <w:rPr>
                <w:rFonts w:eastAsia="Times New Roman" w:cstheme="minorHAnsi"/>
                <w:b w:val="0"/>
                <w:bCs w:val="0"/>
                <w:color w:val="000000"/>
                <w:kern w:val="36"/>
                <w:lang w:val="en-US" w:eastAsia="en-DE"/>
              </w:rPr>
              <w:t>SVM</w:t>
            </w:r>
            <w:bookmarkEnd w:id="374"/>
          </w:p>
        </w:tc>
        <w:tc>
          <w:tcPr>
            <w:tcW w:w="2250" w:type="dxa"/>
          </w:tcPr>
          <w:p w14:paraId="1E8D90BB" w14:textId="77777777" w:rsidR="0019479D" w:rsidRPr="009A2F30" w:rsidRDefault="0019479D"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75" w:name="_Toc16453330"/>
            <w:r w:rsidRPr="009A2F30">
              <w:rPr>
                <w:rFonts w:eastAsia="Times New Roman" w:cstheme="minorHAnsi"/>
                <w:bCs/>
                <w:color w:val="000000"/>
                <w:kern w:val="36"/>
                <w:lang w:val="en-US" w:eastAsia="en-DE"/>
              </w:rPr>
              <w:t>78%</w:t>
            </w:r>
            <w:bookmarkEnd w:id="375"/>
          </w:p>
        </w:tc>
        <w:tc>
          <w:tcPr>
            <w:tcW w:w="2160" w:type="dxa"/>
          </w:tcPr>
          <w:p w14:paraId="37F62642" w14:textId="77777777" w:rsidR="0019479D" w:rsidRPr="009A2F30" w:rsidRDefault="0019479D"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76" w:name="_Toc16453331"/>
            <w:r w:rsidRPr="009A2F30">
              <w:rPr>
                <w:rFonts w:eastAsia="Times New Roman" w:cstheme="minorHAnsi"/>
                <w:bCs/>
                <w:color w:val="000000"/>
                <w:kern w:val="36"/>
                <w:lang w:val="en-US" w:eastAsia="en-DE"/>
              </w:rPr>
              <w:t>81%</w:t>
            </w:r>
            <w:bookmarkEnd w:id="376"/>
          </w:p>
        </w:tc>
        <w:tc>
          <w:tcPr>
            <w:tcW w:w="1603" w:type="dxa"/>
          </w:tcPr>
          <w:p w14:paraId="79268106" w14:textId="77777777" w:rsidR="0019479D" w:rsidRPr="009A2F30" w:rsidRDefault="0019479D" w:rsidP="000037B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377" w:name="_Toc16453332"/>
            <w:r w:rsidRPr="009A2F30">
              <w:rPr>
                <w:rFonts w:eastAsia="Times New Roman" w:cstheme="minorHAnsi"/>
                <w:bCs/>
                <w:color w:val="000000"/>
                <w:kern w:val="36"/>
                <w:lang w:val="en-US" w:eastAsia="en-DE"/>
              </w:rPr>
              <w:t>0.44</w:t>
            </w:r>
            <w:bookmarkEnd w:id="377"/>
          </w:p>
        </w:tc>
      </w:tr>
      <w:tr w:rsidR="0019479D" w:rsidRPr="009A2F30" w14:paraId="535DF806" w14:textId="77777777" w:rsidTr="000037B2">
        <w:trPr>
          <w:cnfStyle w:val="000000100000" w:firstRow="0" w:lastRow="0" w:firstColumn="0" w:lastColumn="0" w:oddVBand="0" w:evenVBand="0" w:oddHBand="1" w:evenHBand="0" w:firstRowFirstColumn="0" w:firstRowLastColumn="0" w:lastRowFirstColumn="0" w:lastRowLastColumn="0"/>
          <w:trHeight w:val="429"/>
        </w:trPr>
        <w:tc>
          <w:tcPr>
            <w:cnfStyle w:val="001000000000" w:firstRow="0" w:lastRow="0" w:firstColumn="1" w:lastColumn="0" w:oddVBand="0" w:evenVBand="0" w:oddHBand="0" w:evenHBand="0" w:firstRowFirstColumn="0" w:firstRowLastColumn="0" w:lastRowFirstColumn="0" w:lastRowLastColumn="0"/>
            <w:tcW w:w="3685" w:type="dxa"/>
          </w:tcPr>
          <w:p w14:paraId="48A510DE" w14:textId="77777777" w:rsidR="0019479D" w:rsidRPr="009A2F30" w:rsidRDefault="0019479D" w:rsidP="000037B2">
            <w:pPr>
              <w:tabs>
                <w:tab w:val="left" w:pos="1485"/>
              </w:tabs>
              <w:spacing w:before="129"/>
              <w:outlineLvl w:val="0"/>
              <w:rPr>
                <w:rFonts w:eastAsia="Times New Roman" w:cstheme="minorHAnsi"/>
                <w:b w:val="0"/>
                <w:bCs w:val="0"/>
                <w:color w:val="000000"/>
                <w:kern w:val="36"/>
                <w:lang w:val="en-US" w:eastAsia="en-DE"/>
              </w:rPr>
            </w:pPr>
            <w:bookmarkStart w:id="378" w:name="_Toc16453333"/>
            <w:r w:rsidRPr="009A2F30">
              <w:rPr>
                <w:rFonts w:eastAsia="Times New Roman" w:cstheme="minorHAnsi"/>
                <w:b w:val="0"/>
                <w:bCs w:val="0"/>
                <w:color w:val="000000"/>
                <w:kern w:val="36"/>
                <w:lang w:val="en-US" w:eastAsia="en-DE"/>
              </w:rPr>
              <w:t>Neural Network</w:t>
            </w:r>
            <w:bookmarkEnd w:id="378"/>
          </w:p>
        </w:tc>
        <w:tc>
          <w:tcPr>
            <w:tcW w:w="2250" w:type="dxa"/>
          </w:tcPr>
          <w:p w14:paraId="7F84E139"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79" w:name="_Toc16453334"/>
            <w:r w:rsidRPr="009A2F30">
              <w:rPr>
                <w:rFonts w:eastAsia="Times New Roman" w:cstheme="minorHAnsi"/>
                <w:bCs/>
                <w:color w:val="000000"/>
                <w:kern w:val="36"/>
                <w:lang w:val="en-US" w:eastAsia="en-DE"/>
              </w:rPr>
              <w:t>87%</w:t>
            </w:r>
            <w:bookmarkEnd w:id="379"/>
          </w:p>
        </w:tc>
        <w:tc>
          <w:tcPr>
            <w:tcW w:w="2160" w:type="dxa"/>
          </w:tcPr>
          <w:p w14:paraId="27C139F9"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80" w:name="_Toc16453335"/>
            <w:r w:rsidRPr="009A2F30">
              <w:rPr>
                <w:rFonts w:eastAsia="Times New Roman" w:cstheme="minorHAnsi"/>
                <w:bCs/>
                <w:color w:val="000000"/>
                <w:kern w:val="36"/>
                <w:lang w:val="en-US" w:eastAsia="en-DE"/>
              </w:rPr>
              <w:t>77%</w:t>
            </w:r>
            <w:bookmarkEnd w:id="380"/>
          </w:p>
        </w:tc>
        <w:tc>
          <w:tcPr>
            <w:tcW w:w="1603" w:type="dxa"/>
          </w:tcPr>
          <w:p w14:paraId="3AD9DF72" w14:textId="77777777" w:rsidR="0019479D" w:rsidRPr="009A2F30" w:rsidRDefault="0019479D" w:rsidP="000037B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381" w:name="_Toc16453336"/>
            <w:r w:rsidRPr="009A2F30">
              <w:rPr>
                <w:rFonts w:eastAsia="Times New Roman" w:cstheme="minorHAnsi"/>
                <w:bCs/>
                <w:color w:val="000000"/>
                <w:kern w:val="36"/>
                <w:lang w:val="en-US" w:eastAsia="en-DE"/>
              </w:rPr>
              <w:t>0.48</w:t>
            </w:r>
            <w:bookmarkEnd w:id="381"/>
          </w:p>
        </w:tc>
      </w:tr>
    </w:tbl>
    <w:p w14:paraId="5700CF53" w14:textId="77777777" w:rsidR="0019479D" w:rsidRPr="009A2F30" w:rsidRDefault="0019479D" w:rsidP="0019479D">
      <w:pPr>
        <w:rPr>
          <w:rFonts w:cstheme="minorHAnsi"/>
          <w:lang w:val="en-US" w:eastAsia="en-DE"/>
        </w:rPr>
      </w:pPr>
    </w:p>
    <w:p w14:paraId="551E987D" w14:textId="77777777" w:rsidR="0019479D" w:rsidRPr="009A2F30" w:rsidRDefault="0019479D" w:rsidP="0019479D">
      <w:pPr>
        <w:rPr>
          <w:rFonts w:cstheme="minorHAnsi"/>
          <w:lang w:val="en-US" w:eastAsia="en-DE"/>
        </w:rPr>
      </w:pPr>
    </w:p>
    <w:p w14:paraId="11CCDE7C" w14:textId="77777777" w:rsidR="0019479D" w:rsidRPr="009A2F30" w:rsidRDefault="0019479D" w:rsidP="0019479D">
      <w:pPr>
        <w:rPr>
          <w:rFonts w:cstheme="minorHAnsi"/>
          <w:lang w:val="en-US" w:eastAsia="en-DE"/>
        </w:rPr>
      </w:pPr>
      <w:r w:rsidRPr="009A2F30">
        <w:rPr>
          <w:rFonts w:cstheme="minorHAnsi"/>
          <w:noProof/>
        </w:rPr>
        <w:lastRenderedPageBreak/>
        <w:drawing>
          <wp:inline distT="0" distB="0" distL="0" distR="0" wp14:anchorId="7750B7F4" wp14:editId="6EAE0C84">
            <wp:extent cx="5731510" cy="3180715"/>
            <wp:effectExtent l="0" t="0" r="254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3180715"/>
                    </a:xfrm>
                    <a:prstGeom prst="rect">
                      <a:avLst/>
                    </a:prstGeom>
                    <a:noFill/>
                    <a:ln>
                      <a:noFill/>
                    </a:ln>
                  </pic:spPr>
                </pic:pic>
              </a:graphicData>
            </a:graphic>
          </wp:inline>
        </w:drawing>
      </w:r>
    </w:p>
    <w:p w14:paraId="7B80042C" w14:textId="77777777" w:rsidR="0019479D" w:rsidRPr="009A2F30" w:rsidRDefault="0019479D" w:rsidP="0019479D">
      <w:pPr>
        <w:rPr>
          <w:rFonts w:cstheme="minorHAnsi"/>
          <w:lang w:val="en-US" w:eastAsia="en-DE"/>
        </w:rPr>
      </w:pPr>
      <w:r w:rsidRPr="009A2F30">
        <w:rPr>
          <w:rFonts w:cstheme="minorHAnsi"/>
          <w:lang w:val="en-US" w:eastAsia="en-DE"/>
        </w:rPr>
        <w:tab/>
      </w:r>
      <w:r w:rsidRPr="009A2F30">
        <w:rPr>
          <w:rFonts w:cstheme="minorHAnsi"/>
          <w:lang w:val="en-US" w:eastAsia="en-DE"/>
        </w:rPr>
        <w:tab/>
      </w:r>
      <w:r w:rsidRPr="009A2F30">
        <w:rPr>
          <w:rFonts w:cstheme="minorHAnsi"/>
          <w:lang w:val="en-US" w:eastAsia="en-DE"/>
        </w:rPr>
        <w:tab/>
      </w:r>
      <w:r w:rsidRPr="009A2F30">
        <w:rPr>
          <w:rFonts w:cstheme="minorHAnsi"/>
          <w:lang w:val="en-US" w:eastAsia="en-DE"/>
        </w:rPr>
        <w:tab/>
      </w:r>
      <w:r w:rsidRPr="009A2F30">
        <w:rPr>
          <w:rFonts w:cstheme="minorHAnsi"/>
          <w:lang w:val="en-US" w:eastAsia="en-DE"/>
        </w:rPr>
        <w:tab/>
        <w:t>Figure 8.3</w:t>
      </w:r>
    </w:p>
    <w:p w14:paraId="51D74C90" w14:textId="1243AB8F" w:rsidR="0019479D" w:rsidRPr="009A2F30" w:rsidRDefault="0019479D" w:rsidP="0019479D">
      <w:pPr>
        <w:rPr>
          <w:rFonts w:cstheme="minorHAnsi"/>
          <w:lang w:val="en-US" w:eastAsia="en-DE"/>
        </w:rPr>
      </w:pPr>
      <w:r w:rsidRPr="009A2F30">
        <w:rPr>
          <w:rFonts w:cstheme="minorHAnsi"/>
          <w:lang w:val="en-US" w:eastAsia="en-DE"/>
        </w:rPr>
        <w:t xml:space="preserve">This figure shows the Testing accuracies of all the </w:t>
      </w:r>
      <w:r w:rsidR="001B550D" w:rsidRPr="009A2F30">
        <w:rPr>
          <w:rFonts w:cstheme="minorHAnsi"/>
          <w:lang w:val="en-US" w:eastAsia="en-DE"/>
        </w:rPr>
        <w:t>models</w:t>
      </w:r>
      <w:r w:rsidRPr="009A2F30">
        <w:rPr>
          <w:rFonts w:cstheme="minorHAnsi"/>
          <w:lang w:val="en-US" w:eastAsia="en-DE"/>
        </w:rPr>
        <w:t xml:space="preserve"> in grey and their difference with training accuracies to show how good that </w:t>
      </w:r>
      <w:r w:rsidR="00260AC6" w:rsidRPr="009A2F30">
        <w:rPr>
          <w:rFonts w:cstheme="minorHAnsi"/>
          <w:lang w:val="en-US" w:eastAsia="en-DE"/>
        </w:rPr>
        <w:t>models</w:t>
      </w:r>
      <w:r w:rsidRPr="009A2F30">
        <w:rPr>
          <w:rFonts w:cstheme="minorHAnsi"/>
          <w:lang w:val="en-US" w:eastAsia="en-DE"/>
        </w:rPr>
        <w:t xml:space="preserve"> works on this data for prediction of answer.</w:t>
      </w:r>
    </w:p>
    <w:p w14:paraId="4BA0FEC3" w14:textId="561C4253" w:rsidR="0019479D" w:rsidRPr="009A2F30" w:rsidRDefault="0019479D" w:rsidP="00C57507">
      <w:pPr>
        <w:pStyle w:val="Heading3"/>
        <w:rPr>
          <w:lang w:val="en-US" w:eastAsia="en-DE"/>
        </w:rPr>
      </w:pPr>
      <w:bookmarkStart w:id="382" w:name="_Toc16453337"/>
      <w:r w:rsidRPr="009A2F30">
        <w:rPr>
          <w:lang w:val="en-US" w:eastAsia="en-DE"/>
        </w:rPr>
        <w:t>Results:</w:t>
      </w:r>
      <w:bookmarkEnd w:id="382"/>
    </w:p>
    <w:p w14:paraId="7A5A5F7E" w14:textId="77777777" w:rsidR="0019479D" w:rsidRPr="009A2F30" w:rsidRDefault="0019479D" w:rsidP="0019479D">
      <w:pPr>
        <w:rPr>
          <w:rFonts w:cstheme="minorHAnsi"/>
          <w:lang w:val="en-US" w:eastAsia="en-DE"/>
        </w:rPr>
      </w:pPr>
      <w:r w:rsidRPr="009A2F30">
        <w:rPr>
          <w:rFonts w:cstheme="minorHAnsi"/>
          <w:lang w:val="en-US" w:eastAsia="en-DE"/>
        </w:rPr>
        <w:t xml:space="preserve">For the classification that there will be </w:t>
      </w:r>
      <w:proofErr w:type="gramStart"/>
      <w:r w:rsidRPr="009A2F30">
        <w:rPr>
          <w:rFonts w:cstheme="minorHAnsi"/>
          <w:lang w:val="en-US" w:eastAsia="en-DE"/>
        </w:rPr>
        <w:t>positive growth</w:t>
      </w:r>
      <w:proofErr w:type="gramEnd"/>
      <w:r w:rsidRPr="009A2F30">
        <w:rPr>
          <w:rFonts w:cstheme="minorHAnsi"/>
          <w:lang w:val="en-US" w:eastAsia="en-DE"/>
        </w:rPr>
        <w:t xml:space="preserve"> rate of GDP or not, 2 algorithms Logistic Regression and Support Vector Machine Algorithm are giving comparatively better results than others and they have less difference in their training and testing scores. </w:t>
      </w:r>
      <w:proofErr w:type="gramStart"/>
      <w:r w:rsidRPr="009A2F30">
        <w:rPr>
          <w:rFonts w:cstheme="minorHAnsi"/>
          <w:lang w:val="en-US" w:eastAsia="en-DE"/>
        </w:rPr>
        <w:t>So</w:t>
      </w:r>
      <w:proofErr w:type="gramEnd"/>
      <w:r w:rsidRPr="009A2F30">
        <w:rPr>
          <w:rFonts w:cstheme="minorHAnsi"/>
          <w:lang w:val="en-US" w:eastAsia="en-DE"/>
        </w:rPr>
        <w:t xml:space="preserve"> without knowing the real GDP it is an interesting result to predict the increasing or decreasing GDP growth rate.</w:t>
      </w:r>
    </w:p>
    <w:p w14:paraId="6BD78D79" w14:textId="5DF7D25F" w:rsidR="00BD7043" w:rsidRPr="009A2F30" w:rsidRDefault="000037B2" w:rsidP="00C57507">
      <w:pPr>
        <w:pStyle w:val="Heading2"/>
        <w:rPr>
          <w:lang w:val="en-GB"/>
        </w:rPr>
      </w:pPr>
      <w:bookmarkStart w:id="383" w:name="_Toc16453338"/>
      <w:r w:rsidRPr="009A2F30">
        <w:rPr>
          <w:lang w:val="en-GB"/>
        </w:rPr>
        <w:t>Problem 9</w:t>
      </w:r>
      <w:bookmarkEnd w:id="383"/>
      <w:r w:rsidR="002465AC">
        <w:rPr>
          <w:lang w:val="en-GB"/>
        </w:rPr>
        <w:t xml:space="preserve"> (AK)</w:t>
      </w:r>
    </w:p>
    <w:p w14:paraId="5E56824B" w14:textId="6929A8F1" w:rsidR="000037B2" w:rsidRPr="009A2F30" w:rsidRDefault="000037B2" w:rsidP="00C57507">
      <w:pPr>
        <w:pStyle w:val="NoSpacing"/>
        <w:rPr>
          <w:lang w:val="en-GB"/>
        </w:rPr>
      </w:pPr>
      <w:r w:rsidRPr="009A2F30">
        <w:rPr>
          <w:lang w:val="en-US"/>
        </w:rPr>
        <w:t xml:space="preserve">On which features performance of Government depend </w:t>
      </w:r>
      <w:r w:rsidRPr="009A2F30">
        <w:rPr>
          <w:lang w:val="en-GB"/>
        </w:rPr>
        <w:t>on tree different eras of times in Europe</w:t>
      </w:r>
      <w:r w:rsidRPr="009A2F30">
        <w:rPr>
          <w:lang w:val="en-US"/>
        </w:rPr>
        <w:t>?</w:t>
      </w:r>
      <w:r w:rsidRPr="009A2F30">
        <w:rPr>
          <w:lang w:val="en-GB"/>
        </w:rPr>
        <w:t xml:space="preserve"> s</w:t>
      </w:r>
      <w:r w:rsidRPr="009A2F30">
        <w:rPr>
          <w:lang w:val="en-US"/>
        </w:rPr>
        <w:t xml:space="preserve">o we can </w:t>
      </w:r>
      <w:proofErr w:type="spellStart"/>
      <w:r w:rsidRPr="009A2F30">
        <w:rPr>
          <w:lang w:val="en-US"/>
        </w:rPr>
        <w:t>analyse</w:t>
      </w:r>
      <w:proofErr w:type="spellEnd"/>
      <w:r w:rsidRPr="009A2F30">
        <w:rPr>
          <w:lang w:val="en-US"/>
        </w:rPr>
        <w:t xml:space="preserve"> the factors that affect Govt Performance</w:t>
      </w:r>
      <w:r w:rsidRPr="009A2F30">
        <w:rPr>
          <w:lang w:val="en-GB"/>
        </w:rPr>
        <w:t>.</w:t>
      </w:r>
    </w:p>
    <w:p w14:paraId="37D160BF" w14:textId="277096AC" w:rsidR="000037B2" w:rsidRPr="009A2F30" w:rsidRDefault="000037B2" w:rsidP="00C57507">
      <w:pPr>
        <w:pStyle w:val="Heading3"/>
        <w:rPr>
          <w:rFonts w:eastAsia="Times New Roman"/>
          <w:lang w:val="en-GB" w:eastAsia="en-DE"/>
        </w:rPr>
      </w:pPr>
      <w:bookmarkStart w:id="384" w:name="_Toc16453339"/>
      <w:r w:rsidRPr="009A2F30">
        <w:rPr>
          <w:rFonts w:eastAsia="Times New Roman"/>
          <w:lang w:val="en-GB" w:eastAsia="en-DE"/>
        </w:rPr>
        <w:t>Explanation:</w:t>
      </w:r>
      <w:bookmarkEnd w:id="384"/>
    </w:p>
    <w:p w14:paraId="76794FA2"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US" w:eastAsia="en-DE"/>
        </w:rPr>
      </w:pPr>
      <w:bookmarkStart w:id="385" w:name="_Toc16453340"/>
      <w:r w:rsidRPr="009A2F30">
        <w:rPr>
          <w:rFonts w:eastAsia="Times New Roman" w:cstheme="minorHAnsi"/>
          <w:bCs/>
          <w:color w:val="000000"/>
          <w:kern w:val="36"/>
          <w:lang w:val="en-US" w:eastAsia="en-DE"/>
        </w:rPr>
        <w:t>I deduced a data frame of European 17 countries with both electoral and financial features. Those 17 countries are all from the region of Europe.</w:t>
      </w:r>
      <w:bookmarkEnd w:id="385"/>
    </w:p>
    <w:p w14:paraId="26F0E84C"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US" w:eastAsia="en-DE"/>
        </w:rPr>
      </w:pPr>
      <w:bookmarkStart w:id="386" w:name="_Toc16453341"/>
      <w:r w:rsidRPr="009A2F30">
        <w:rPr>
          <w:rFonts w:eastAsia="Times New Roman" w:cstheme="minorHAnsi"/>
          <w:bCs/>
          <w:color w:val="000000"/>
          <w:kern w:val="36"/>
          <w:lang w:val="en-US" w:eastAsia="en-DE"/>
        </w:rPr>
        <w:t>Italy, France, Germany, Belgium, Switzerland, Belgium, Denmark, Netherlands, Britain, Sweden, Norway, Finland, Spain, Ireland, Greece, Portugal and Spain</w:t>
      </w:r>
      <w:bookmarkEnd w:id="386"/>
    </w:p>
    <w:p w14:paraId="10ECEF86" w14:textId="4BE402A9"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US" w:eastAsia="en-DE"/>
        </w:rPr>
      </w:pPr>
      <w:bookmarkStart w:id="387" w:name="_Toc16453342"/>
      <w:r w:rsidRPr="009A2F30">
        <w:rPr>
          <w:rFonts w:eastAsia="Times New Roman" w:cstheme="minorHAnsi"/>
          <w:bCs/>
          <w:color w:val="000000"/>
          <w:kern w:val="36"/>
          <w:lang w:val="en-US" w:eastAsia="en-DE"/>
        </w:rPr>
        <w:t>Fill the missing values using median.</w:t>
      </w:r>
      <w:bookmarkEnd w:id="387"/>
    </w:p>
    <w:p w14:paraId="6CADA199" w14:textId="7896E7F8" w:rsidR="000037B2" w:rsidRPr="009A2F30" w:rsidRDefault="000037B2" w:rsidP="00C57507">
      <w:pPr>
        <w:pStyle w:val="Heading3"/>
        <w:rPr>
          <w:rFonts w:eastAsia="Times New Roman"/>
          <w:lang w:val="en-US" w:eastAsia="en-DE"/>
        </w:rPr>
      </w:pPr>
      <w:bookmarkStart w:id="388" w:name="_Toc16453343"/>
      <w:r w:rsidRPr="009A2F30">
        <w:rPr>
          <w:rFonts w:eastAsia="Times New Roman"/>
          <w:lang w:val="en-US" w:eastAsia="en-DE"/>
        </w:rPr>
        <w:t>Target Feature:</w:t>
      </w:r>
      <w:bookmarkEnd w:id="388"/>
    </w:p>
    <w:p w14:paraId="5C1D6B15"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US" w:eastAsia="en-DE"/>
        </w:rPr>
      </w:pPr>
      <w:bookmarkStart w:id="389" w:name="_Toc16453344"/>
      <w:r w:rsidRPr="009A2F30">
        <w:rPr>
          <w:rFonts w:eastAsia="Times New Roman" w:cstheme="minorHAnsi"/>
          <w:bCs/>
          <w:color w:val="000000"/>
          <w:kern w:val="36"/>
          <w:lang w:val="en-US" w:eastAsia="en-DE"/>
        </w:rPr>
        <w:lastRenderedPageBreak/>
        <w:t>Normal Recession (</w:t>
      </w:r>
      <w:proofErr w:type="spellStart"/>
      <w:r w:rsidRPr="009A2F30">
        <w:rPr>
          <w:rFonts w:eastAsia="Times New Roman" w:cstheme="minorHAnsi"/>
          <w:bCs/>
          <w:color w:val="000000"/>
          <w:kern w:val="36"/>
          <w:lang w:val="en-US" w:eastAsia="en-DE"/>
        </w:rPr>
        <w:t>pk_norm</w:t>
      </w:r>
      <w:proofErr w:type="spellEnd"/>
      <w:r w:rsidRPr="009A2F30">
        <w:rPr>
          <w:rFonts w:eastAsia="Times New Roman" w:cstheme="minorHAnsi"/>
          <w:bCs/>
          <w:color w:val="000000"/>
          <w:kern w:val="36"/>
          <w:lang w:val="en-US" w:eastAsia="en-DE"/>
        </w:rPr>
        <w:t>). It is a discrete value with 0 and 1 values so I will be using Classification Models.</w:t>
      </w:r>
      <w:bookmarkEnd w:id="389"/>
    </w:p>
    <w:p w14:paraId="6FA1F23F" w14:textId="712B5078" w:rsidR="000037B2" w:rsidRPr="009A2F30" w:rsidRDefault="000037B2" w:rsidP="00C57507">
      <w:pPr>
        <w:pStyle w:val="Heading3"/>
        <w:rPr>
          <w:rFonts w:eastAsia="Times New Roman"/>
          <w:lang w:val="en-US" w:eastAsia="en-DE"/>
        </w:rPr>
      </w:pPr>
      <w:bookmarkStart w:id="390" w:name="_Toc16453345"/>
      <w:r w:rsidRPr="009A2F30">
        <w:rPr>
          <w:rFonts w:eastAsia="Times New Roman"/>
          <w:lang w:val="en-US" w:eastAsia="en-DE"/>
        </w:rPr>
        <w:t>Predictors:</w:t>
      </w:r>
      <w:bookmarkEnd w:id="390"/>
    </w:p>
    <w:p w14:paraId="32D75120" w14:textId="77777777" w:rsidR="000037B2" w:rsidRPr="009A2F30" w:rsidRDefault="000037B2" w:rsidP="000037B2">
      <w:pPr>
        <w:rPr>
          <w:lang w:val="en-US" w:eastAsia="en-DE"/>
        </w:rPr>
      </w:pPr>
      <w:r w:rsidRPr="009A2F30">
        <w:rPr>
          <w:rFonts w:eastAsia="Times New Roman" w:cstheme="minorHAnsi"/>
          <w:color w:val="000000"/>
          <w:lang w:val="en-US" w:eastAsia="en-DE"/>
        </w:rPr>
        <w:t>R</w:t>
      </w:r>
      <w:proofErr w:type="spellStart"/>
      <w:r w:rsidRPr="009A2F30">
        <w:rPr>
          <w:rFonts w:eastAsia="Times New Roman" w:cstheme="minorHAnsi"/>
          <w:color w:val="000000"/>
          <w:lang w:val="en-GB" w:eastAsia="en-DE"/>
        </w:rPr>
        <w:t>ight</w:t>
      </w:r>
      <w:proofErr w:type="spellEnd"/>
      <w:r w:rsidRPr="009A2F30">
        <w:rPr>
          <w:rFonts w:eastAsia="Times New Roman" w:cstheme="minorHAnsi"/>
          <w:color w:val="000000"/>
          <w:lang w:val="en-GB" w:eastAsia="en-DE"/>
        </w:rPr>
        <w:t xml:space="preserve">, Left, Extremists, Protests, RGDP, </w:t>
      </w:r>
      <w:proofErr w:type="spellStart"/>
      <w:r w:rsidRPr="009A2F30">
        <w:rPr>
          <w:rFonts w:eastAsia="Times New Roman" w:cstheme="minorHAnsi"/>
          <w:color w:val="000000"/>
          <w:lang w:val="en-GB" w:eastAsia="en-DE"/>
        </w:rPr>
        <w:t>opp</w:t>
      </w:r>
      <w:proofErr w:type="spellEnd"/>
      <w:r w:rsidRPr="009A2F30">
        <w:rPr>
          <w:rFonts w:eastAsia="Times New Roman" w:cstheme="minorHAnsi"/>
          <w:color w:val="000000"/>
          <w:lang w:val="en-GB" w:eastAsia="en-DE"/>
        </w:rPr>
        <w:t xml:space="preserve"> vote, </w:t>
      </w:r>
      <w:r w:rsidRPr="009A2F30">
        <w:rPr>
          <w:rFonts w:cstheme="minorHAnsi"/>
          <w:lang w:val="en-GB"/>
        </w:rPr>
        <w:t>Financial recession</w:t>
      </w:r>
    </w:p>
    <w:p w14:paraId="09500462" w14:textId="1B5D7B66" w:rsidR="000037B2" w:rsidRPr="009A2F30" w:rsidRDefault="000037B2" w:rsidP="00C57507">
      <w:pPr>
        <w:pStyle w:val="Heading3"/>
        <w:rPr>
          <w:rFonts w:eastAsia="Times New Roman"/>
          <w:lang w:val="en-GB" w:eastAsia="en-DE"/>
        </w:rPr>
      </w:pPr>
      <w:bookmarkStart w:id="391" w:name="_Toc16453346"/>
      <w:r w:rsidRPr="009A2F30">
        <w:rPr>
          <w:rFonts w:eastAsia="Times New Roman"/>
          <w:lang w:val="en-GB" w:eastAsia="en-DE"/>
        </w:rPr>
        <w:t>Train Test Split:</w:t>
      </w:r>
      <w:bookmarkEnd w:id="391"/>
    </w:p>
    <w:p w14:paraId="616823DC" w14:textId="3F3F4A9B"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GB" w:eastAsia="en-DE"/>
        </w:rPr>
      </w:pPr>
      <w:bookmarkStart w:id="392" w:name="_Toc16453347"/>
      <w:r w:rsidRPr="009A2F30">
        <w:rPr>
          <w:rFonts w:eastAsia="Times New Roman" w:cstheme="minorHAnsi"/>
          <w:bCs/>
          <w:color w:val="000000"/>
          <w:kern w:val="36"/>
          <w:lang w:val="en-GB" w:eastAsia="en-DE"/>
        </w:rPr>
        <w:t>I use Train Test Split method to divide the data into training and testing parts with Training set 70% and Testing set 30%.</w:t>
      </w:r>
      <w:bookmarkEnd w:id="392"/>
      <w:r w:rsidRPr="009A2F30">
        <w:rPr>
          <w:rFonts w:eastAsia="Times New Roman" w:cstheme="minorHAnsi"/>
          <w:bCs/>
          <w:color w:val="000000"/>
          <w:kern w:val="36"/>
          <w:lang w:val="en-GB" w:eastAsia="en-DE"/>
        </w:rPr>
        <w:t xml:space="preserve"> </w:t>
      </w:r>
    </w:p>
    <w:p w14:paraId="7334A9CD" w14:textId="4DAB1B91" w:rsidR="000037B2" w:rsidRPr="009A2F30" w:rsidRDefault="000037B2" w:rsidP="00C57507">
      <w:pPr>
        <w:pStyle w:val="Heading3"/>
        <w:rPr>
          <w:rFonts w:eastAsia="Times New Roman"/>
          <w:lang w:val="en-US" w:eastAsia="en-DE"/>
        </w:rPr>
      </w:pPr>
      <w:bookmarkStart w:id="393" w:name="_Toc16453348"/>
      <w:r w:rsidRPr="009A2F30">
        <w:rPr>
          <w:rFonts w:eastAsia="Times New Roman"/>
          <w:lang w:val="en-US" w:eastAsia="en-DE"/>
        </w:rPr>
        <w:t>Feature Selection:</w:t>
      </w:r>
      <w:bookmarkEnd w:id="393"/>
    </w:p>
    <w:p w14:paraId="62D54ED6" w14:textId="2F071F0F"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GB" w:eastAsia="en-DE"/>
        </w:rPr>
      </w:pPr>
      <w:bookmarkStart w:id="394" w:name="_Toc16453349"/>
      <w:r w:rsidRPr="009A2F30">
        <w:rPr>
          <w:rFonts w:eastAsia="Times New Roman" w:cstheme="minorHAnsi"/>
          <w:bCs/>
          <w:color w:val="000000"/>
          <w:kern w:val="36"/>
          <w:lang w:val="en-GB" w:eastAsia="en-DE"/>
        </w:rPr>
        <w:t xml:space="preserve">As in this question main task is to select the most effected features for Normal recession. So, for applying Feature Selection Decision Tree Classifier </w:t>
      </w:r>
      <w:proofErr w:type="gramStart"/>
      <w:r w:rsidRPr="009A2F30">
        <w:rPr>
          <w:rFonts w:eastAsia="Times New Roman" w:cstheme="minorHAnsi"/>
          <w:bCs/>
          <w:color w:val="000000"/>
          <w:kern w:val="36"/>
          <w:lang w:val="en-GB" w:eastAsia="en-DE"/>
        </w:rPr>
        <w:t>is considered to be</w:t>
      </w:r>
      <w:proofErr w:type="gramEnd"/>
      <w:r w:rsidRPr="009A2F30">
        <w:rPr>
          <w:rFonts w:eastAsia="Times New Roman" w:cstheme="minorHAnsi"/>
          <w:bCs/>
          <w:color w:val="000000"/>
          <w:kern w:val="36"/>
          <w:lang w:val="en-GB" w:eastAsia="en-DE"/>
        </w:rPr>
        <w:t xml:space="preserve"> the best choice. Q</w:t>
      </w:r>
      <w:proofErr w:type="spellStart"/>
      <w:r w:rsidRPr="009A2F30">
        <w:rPr>
          <w:rFonts w:eastAsia="Times New Roman" w:cstheme="minorHAnsi"/>
          <w:bCs/>
          <w:color w:val="000000"/>
          <w:kern w:val="36"/>
          <w:lang w:val="en-US" w:eastAsia="en-DE"/>
        </w:rPr>
        <w:t>uestion</w:t>
      </w:r>
      <w:proofErr w:type="spellEnd"/>
      <w:r w:rsidRPr="009A2F30">
        <w:rPr>
          <w:rFonts w:eastAsia="Times New Roman" w:cstheme="minorHAnsi"/>
          <w:bCs/>
          <w:color w:val="000000"/>
          <w:kern w:val="36"/>
          <w:lang w:val="en-US" w:eastAsia="en-DE"/>
        </w:rPr>
        <w:t xml:space="preserve"> is about financial recession prediction in Europe, so I use the best features selected by Sequential Forward Selection</w:t>
      </w:r>
      <w:bookmarkEnd w:id="394"/>
    </w:p>
    <w:p w14:paraId="6C77D683" w14:textId="725B2E2B" w:rsidR="000037B2" w:rsidRPr="009A2F30" w:rsidRDefault="000037B2" w:rsidP="00C57507">
      <w:pPr>
        <w:pStyle w:val="Heading4"/>
        <w:rPr>
          <w:rFonts w:eastAsia="Times New Roman"/>
          <w:lang w:val="en-US" w:eastAsia="en-DE"/>
        </w:rPr>
      </w:pPr>
      <w:r w:rsidRPr="009A2F30">
        <w:rPr>
          <w:rFonts w:eastAsia="Times New Roman"/>
          <w:lang w:val="en-US" w:eastAsia="en-DE"/>
        </w:rPr>
        <w:t>Before World War 2 (1900-1934)</w:t>
      </w:r>
    </w:p>
    <w:p w14:paraId="4C6D577A" w14:textId="77777777" w:rsidR="000037B2" w:rsidRPr="009A2F30" w:rsidRDefault="000037B2" w:rsidP="000037B2">
      <w:pPr>
        <w:pStyle w:val="ListParagraph"/>
        <w:shd w:val="clear" w:color="auto" w:fill="FFFFFF"/>
        <w:spacing w:before="129" w:after="0" w:line="240" w:lineRule="auto"/>
        <w:outlineLvl w:val="0"/>
        <w:rPr>
          <w:rFonts w:eastAsia="Times New Roman" w:cstheme="minorHAnsi"/>
          <w:bCs/>
          <w:color w:val="000000"/>
          <w:kern w:val="36"/>
          <w:lang w:val="en-US" w:eastAsia="en-DE"/>
        </w:rPr>
      </w:pPr>
      <w:bookmarkStart w:id="395" w:name="_Toc16453350"/>
      <w:r w:rsidRPr="009A2F30">
        <w:rPr>
          <w:rFonts w:cstheme="minorHAnsi"/>
          <w:noProof/>
        </w:rPr>
        <w:drawing>
          <wp:inline distT="0" distB="0" distL="0" distR="0" wp14:anchorId="351BF21C" wp14:editId="0C23EA40">
            <wp:extent cx="4171950" cy="282892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71950" cy="2828925"/>
                    </a:xfrm>
                    <a:prstGeom prst="rect">
                      <a:avLst/>
                    </a:prstGeom>
                    <a:noFill/>
                    <a:ln>
                      <a:noFill/>
                    </a:ln>
                  </pic:spPr>
                </pic:pic>
              </a:graphicData>
            </a:graphic>
          </wp:inline>
        </w:drawing>
      </w:r>
      <w:bookmarkEnd w:id="395"/>
    </w:p>
    <w:p w14:paraId="19C1AEC7" w14:textId="77777777" w:rsidR="000037B2" w:rsidRPr="009A2F30" w:rsidRDefault="000037B2" w:rsidP="000037B2">
      <w:pPr>
        <w:pStyle w:val="ListParagraph"/>
        <w:shd w:val="clear" w:color="auto" w:fill="FFFFFF"/>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 xml:space="preserve">                                            </w:t>
      </w:r>
      <w:bookmarkStart w:id="396" w:name="_Toc16453351"/>
      <w:r w:rsidRPr="009A2F30">
        <w:rPr>
          <w:rFonts w:eastAsia="Times New Roman" w:cstheme="minorHAnsi"/>
          <w:bCs/>
          <w:color w:val="000000"/>
          <w:kern w:val="36"/>
          <w:lang w:val="en-US" w:eastAsia="en-DE"/>
        </w:rPr>
        <w:t>Figure 9.1</w:t>
      </w:r>
      <w:bookmarkEnd w:id="396"/>
    </w:p>
    <w:p w14:paraId="365AB866"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US" w:eastAsia="en-DE"/>
        </w:rPr>
      </w:pPr>
    </w:p>
    <w:p w14:paraId="5160EC0F"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US" w:eastAsia="en-DE"/>
        </w:rPr>
      </w:pPr>
      <w:bookmarkStart w:id="397" w:name="_Toc16453352"/>
      <w:r w:rsidRPr="009A2F30">
        <w:rPr>
          <w:rFonts w:eastAsia="Times New Roman" w:cstheme="minorHAnsi"/>
          <w:bCs/>
          <w:color w:val="000000"/>
          <w:kern w:val="36"/>
          <w:lang w:val="en-US" w:eastAsia="en-DE"/>
        </w:rPr>
        <w:t>Table 9.1</w:t>
      </w:r>
      <w:bookmarkEnd w:id="397"/>
    </w:p>
    <w:tbl>
      <w:tblPr>
        <w:tblStyle w:val="PlainTable1"/>
        <w:tblW w:w="8336" w:type="dxa"/>
        <w:tblLook w:val="04A0" w:firstRow="1" w:lastRow="0" w:firstColumn="1" w:lastColumn="0" w:noHBand="0" w:noVBand="1"/>
      </w:tblPr>
      <w:tblGrid>
        <w:gridCol w:w="1566"/>
        <w:gridCol w:w="2001"/>
        <w:gridCol w:w="3059"/>
        <w:gridCol w:w="1710"/>
      </w:tblGrid>
      <w:tr w:rsidR="000037B2" w:rsidRPr="009A2F30" w14:paraId="19F2A789" w14:textId="77777777" w:rsidTr="00180787">
        <w:trPr>
          <w:cnfStyle w:val="100000000000" w:firstRow="1" w:lastRow="0" w:firstColumn="0" w:lastColumn="0" w:oddVBand="0" w:evenVBand="0" w:oddHBand="0" w:evenHBand="0" w:firstRowFirstColumn="0" w:firstRowLastColumn="0" w:lastRowFirstColumn="0" w:lastRowLastColumn="0"/>
          <w:trHeight w:val="180"/>
        </w:trPr>
        <w:tc>
          <w:tcPr>
            <w:cnfStyle w:val="001000000000" w:firstRow="0" w:lastRow="0" w:firstColumn="1" w:lastColumn="0" w:oddVBand="0" w:evenVBand="0" w:oddHBand="0" w:evenHBand="0" w:firstRowFirstColumn="0" w:firstRowLastColumn="0" w:lastRowFirstColumn="0" w:lastRowLastColumn="0"/>
            <w:tcW w:w="1566" w:type="dxa"/>
          </w:tcPr>
          <w:p w14:paraId="0E4CCE79" w14:textId="77777777" w:rsidR="000037B2" w:rsidRPr="009A2F30" w:rsidRDefault="000037B2" w:rsidP="000037B2">
            <w:pPr>
              <w:rPr>
                <w:rFonts w:cstheme="minorHAnsi"/>
                <w:b w:val="0"/>
                <w:lang w:val="en-GB"/>
              </w:rPr>
            </w:pPr>
          </w:p>
        </w:tc>
        <w:tc>
          <w:tcPr>
            <w:tcW w:w="2001" w:type="dxa"/>
          </w:tcPr>
          <w:p w14:paraId="3399B553" w14:textId="77777777" w:rsidR="000037B2" w:rsidRPr="009A2F30" w:rsidRDefault="000037B2"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Index</w:t>
            </w:r>
          </w:p>
        </w:tc>
        <w:tc>
          <w:tcPr>
            <w:tcW w:w="3059" w:type="dxa"/>
          </w:tcPr>
          <w:p w14:paraId="2ACE01ED" w14:textId="77777777" w:rsidR="000037B2" w:rsidRPr="009A2F30" w:rsidRDefault="000037B2"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Names</w:t>
            </w:r>
          </w:p>
        </w:tc>
        <w:tc>
          <w:tcPr>
            <w:tcW w:w="1710" w:type="dxa"/>
          </w:tcPr>
          <w:p w14:paraId="3C2CB398" w14:textId="77777777" w:rsidR="000037B2" w:rsidRPr="009A2F30" w:rsidRDefault="000037B2"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Average Score</w:t>
            </w:r>
          </w:p>
        </w:tc>
      </w:tr>
      <w:tr w:rsidR="000037B2" w:rsidRPr="009A2F30" w14:paraId="24D2BA8C" w14:textId="77777777" w:rsidTr="00180787">
        <w:trPr>
          <w:cnfStyle w:val="000000100000" w:firstRow="0" w:lastRow="0" w:firstColumn="0" w:lastColumn="0" w:oddVBand="0" w:evenVBand="0" w:oddHBand="1" w:evenHBand="0" w:firstRowFirstColumn="0" w:firstRowLastColumn="0" w:lastRowFirstColumn="0" w:lastRowLastColumn="0"/>
          <w:trHeight w:val="187"/>
        </w:trPr>
        <w:tc>
          <w:tcPr>
            <w:cnfStyle w:val="001000000000" w:firstRow="0" w:lastRow="0" w:firstColumn="1" w:lastColumn="0" w:oddVBand="0" w:evenVBand="0" w:oddHBand="0" w:evenHBand="0" w:firstRowFirstColumn="0" w:firstRowLastColumn="0" w:lastRowFirstColumn="0" w:lastRowLastColumn="0"/>
            <w:tcW w:w="1566" w:type="dxa"/>
          </w:tcPr>
          <w:p w14:paraId="0D11FA08" w14:textId="77777777" w:rsidR="000037B2" w:rsidRPr="009A2F30" w:rsidRDefault="000037B2" w:rsidP="000037B2">
            <w:pPr>
              <w:rPr>
                <w:rFonts w:cstheme="minorHAnsi"/>
                <w:b w:val="0"/>
                <w:lang w:val="en-GB"/>
              </w:rPr>
            </w:pPr>
            <w:r w:rsidRPr="009A2F30">
              <w:rPr>
                <w:rFonts w:cstheme="minorHAnsi"/>
                <w:b w:val="0"/>
                <w:lang w:val="en-GB"/>
              </w:rPr>
              <w:t>Step 1</w:t>
            </w:r>
          </w:p>
        </w:tc>
        <w:tc>
          <w:tcPr>
            <w:tcW w:w="2001" w:type="dxa"/>
          </w:tcPr>
          <w:p w14:paraId="05B1AE6C"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6</w:t>
            </w:r>
          </w:p>
        </w:tc>
        <w:tc>
          <w:tcPr>
            <w:tcW w:w="3059" w:type="dxa"/>
          </w:tcPr>
          <w:p w14:paraId="0C7D0A7A"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Financial recession</w:t>
            </w:r>
          </w:p>
        </w:tc>
        <w:tc>
          <w:tcPr>
            <w:tcW w:w="1710" w:type="dxa"/>
          </w:tcPr>
          <w:p w14:paraId="3407A85D"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5%</w:t>
            </w:r>
          </w:p>
        </w:tc>
      </w:tr>
      <w:tr w:rsidR="000037B2" w:rsidRPr="009A2F30" w14:paraId="463106F2" w14:textId="77777777" w:rsidTr="00180787">
        <w:trPr>
          <w:trHeight w:val="110"/>
        </w:trPr>
        <w:tc>
          <w:tcPr>
            <w:cnfStyle w:val="001000000000" w:firstRow="0" w:lastRow="0" w:firstColumn="1" w:lastColumn="0" w:oddVBand="0" w:evenVBand="0" w:oddHBand="0" w:evenHBand="0" w:firstRowFirstColumn="0" w:firstRowLastColumn="0" w:lastRowFirstColumn="0" w:lastRowLastColumn="0"/>
            <w:tcW w:w="1566" w:type="dxa"/>
          </w:tcPr>
          <w:p w14:paraId="434B60A1" w14:textId="77777777" w:rsidR="000037B2" w:rsidRPr="009A2F30" w:rsidRDefault="000037B2" w:rsidP="000037B2">
            <w:pPr>
              <w:rPr>
                <w:rFonts w:cstheme="minorHAnsi"/>
                <w:b w:val="0"/>
                <w:lang w:val="en-GB"/>
              </w:rPr>
            </w:pPr>
            <w:r w:rsidRPr="009A2F30">
              <w:rPr>
                <w:rFonts w:cstheme="minorHAnsi"/>
                <w:b w:val="0"/>
                <w:lang w:val="en-GB"/>
              </w:rPr>
              <w:t>Step 2</w:t>
            </w:r>
          </w:p>
        </w:tc>
        <w:tc>
          <w:tcPr>
            <w:tcW w:w="2001" w:type="dxa"/>
          </w:tcPr>
          <w:p w14:paraId="3DC6DD2D"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6</w:t>
            </w:r>
          </w:p>
        </w:tc>
        <w:tc>
          <w:tcPr>
            <w:tcW w:w="3059" w:type="dxa"/>
          </w:tcPr>
          <w:p w14:paraId="111FD547"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DE"/>
              </w:rPr>
            </w:pPr>
            <w:r w:rsidRPr="009A2F30">
              <w:rPr>
                <w:rFonts w:eastAsia="Times New Roman" w:cstheme="minorHAnsi"/>
                <w:color w:val="000000"/>
                <w:lang w:eastAsia="en-DE"/>
              </w:rPr>
              <w:t>R</w:t>
            </w:r>
            <w:proofErr w:type="spellStart"/>
            <w:r w:rsidRPr="009A2F30">
              <w:rPr>
                <w:rFonts w:eastAsia="Times New Roman" w:cstheme="minorHAnsi"/>
                <w:color w:val="000000"/>
                <w:lang w:val="en-GB" w:eastAsia="en-DE"/>
              </w:rPr>
              <w:t>ight</w:t>
            </w:r>
            <w:proofErr w:type="spellEnd"/>
            <w:r w:rsidRPr="009A2F30">
              <w:rPr>
                <w:rFonts w:eastAsia="Times New Roman" w:cstheme="minorHAnsi"/>
                <w:color w:val="000000"/>
                <w:lang w:val="en-GB" w:eastAsia="en-DE"/>
              </w:rPr>
              <w:t xml:space="preserve">, </w:t>
            </w:r>
            <w:r w:rsidRPr="009A2F30">
              <w:rPr>
                <w:rFonts w:cstheme="minorHAnsi"/>
                <w:lang w:val="en-GB"/>
              </w:rPr>
              <w:t>Financial recession</w:t>
            </w:r>
          </w:p>
        </w:tc>
        <w:tc>
          <w:tcPr>
            <w:tcW w:w="1710" w:type="dxa"/>
          </w:tcPr>
          <w:p w14:paraId="0D45B4AD"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4%</w:t>
            </w:r>
          </w:p>
        </w:tc>
      </w:tr>
      <w:tr w:rsidR="000037B2" w:rsidRPr="009A2F30" w14:paraId="414F0F92" w14:textId="77777777" w:rsidTr="00180787">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566" w:type="dxa"/>
          </w:tcPr>
          <w:p w14:paraId="61E4514C" w14:textId="77777777" w:rsidR="000037B2" w:rsidRPr="009A2F30" w:rsidRDefault="000037B2" w:rsidP="000037B2">
            <w:pPr>
              <w:rPr>
                <w:rFonts w:cstheme="minorHAnsi"/>
                <w:b w:val="0"/>
                <w:lang w:val="en-GB"/>
              </w:rPr>
            </w:pPr>
            <w:r w:rsidRPr="009A2F30">
              <w:rPr>
                <w:rFonts w:cstheme="minorHAnsi"/>
                <w:b w:val="0"/>
                <w:lang w:val="en-GB"/>
              </w:rPr>
              <w:t>Step 3</w:t>
            </w:r>
          </w:p>
        </w:tc>
        <w:tc>
          <w:tcPr>
            <w:tcW w:w="2001" w:type="dxa"/>
          </w:tcPr>
          <w:p w14:paraId="0F0FB338"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2, 6</w:t>
            </w:r>
          </w:p>
        </w:tc>
        <w:tc>
          <w:tcPr>
            <w:tcW w:w="3059" w:type="dxa"/>
          </w:tcPr>
          <w:p w14:paraId="685B2051"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eastAsia="Times New Roman" w:cstheme="minorHAnsi"/>
                <w:color w:val="000000"/>
                <w:lang w:eastAsia="en-DE"/>
              </w:rPr>
              <w:t>R</w:t>
            </w:r>
            <w:proofErr w:type="spellStart"/>
            <w:r w:rsidRPr="009A2F30">
              <w:rPr>
                <w:rFonts w:eastAsia="Times New Roman" w:cstheme="minorHAnsi"/>
                <w:color w:val="000000"/>
                <w:lang w:val="en-GB" w:eastAsia="en-DE"/>
              </w:rPr>
              <w:t>ight</w:t>
            </w:r>
            <w:proofErr w:type="spellEnd"/>
            <w:r w:rsidRPr="009A2F30">
              <w:rPr>
                <w:rFonts w:eastAsia="Times New Roman" w:cstheme="minorHAnsi"/>
                <w:color w:val="000000"/>
                <w:lang w:val="en-GB" w:eastAsia="en-DE"/>
              </w:rPr>
              <w:t xml:space="preserve">, Extremists, </w:t>
            </w:r>
            <w:r w:rsidRPr="009A2F30">
              <w:rPr>
                <w:rFonts w:cstheme="minorHAnsi"/>
                <w:lang w:val="en-GB"/>
              </w:rPr>
              <w:t>Financial recession</w:t>
            </w:r>
          </w:p>
        </w:tc>
        <w:tc>
          <w:tcPr>
            <w:tcW w:w="1710" w:type="dxa"/>
          </w:tcPr>
          <w:p w14:paraId="0AF3AD61"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4%</w:t>
            </w:r>
          </w:p>
        </w:tc>
      </w:tr>
      <w:tr w:rsidR="000037B2" w:rsidRPr="009A2F30" w14:paraId="702BC4D5" w14:textId="77777777" w:rsidTr="00180787">
        <w:trPr>
          <w:trHeight w:val="215"/>
        </w:trPr>
        <w:tc>
          <w:tcPr>
            <w:cnfStyle w:val="001000000000" w:firstRow="0" w:lastRow="0" w:firstColumn="1" w:lastColumn="0" w:oddVBand="0" w:evenVBand="0" w:oddHBand="0" w:evenHBand="0" w:firstRowFirstColumn="0" w:firstRowLastColumn="0" w:lastRowFirstColumn="0" w:lastRowLastColumn="0"/>
            <w:tcW w:w="1566" w:type="dxa"/>
          </w:tcPr>
          <w:p w14:paraId="111529C3" w14:textId="77777777" w:rsidR="000037B2" w:rsidRPr="009A2F30" w:rsidRDefault="000037B2" w:rsidP="000037B2">
            <w:pPr>
              <w:rPr>
                <w:rFonts w:cstheme="minorHAnsi"/>
                <w:b w:val="0"/>
                <w:lang w:val="en-GB"/>
              </w:rPr>
            </w:pPr>
            <w:r w:rsidRPr="009A2F30">
              <w:rPr>
                <w:rFonts w:cstheme="minorHAnsi"/>
                <w:b w:val="0"/>
                <w:lang w:val="en-GB"/>
              </w:rPr>
              <w:t>Step 4</w:t>
            </w:r>
          </w:p>
        </w:tc>
        <w:tc>
          <w:tcPr>
            <w:tcW w:w="2001" w:type="dxa"/>
          </w:tcPr>
          <w:p w14:paraId="73EFC985"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2 , 3, 6</w:t>
            </w:r>
          </w:p>
        </w:tc>
        <w:tc>
          <w:tcPr>
            <w:tcW w:w="3059" w:type="dxa"/>
          </w:tcPr>
          <w:p w14:paraId="5112EF8C"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eastAsia="Times New Roman" w:cstheme="minorHAnsi"/>
                <w:color w:val="000000"/>
                <w:lang w:eastAsia="en-DE"/>
              </w:rPr>
              <w:t>R</w:t>
            </w:r>
            <w:proofErr w:type="spellStart"/>
            <w:r w:rsidRPr="009A2F30">
              <w:rPr>
                <w:rFonts w:eastAsia="Times New Roman" w:cstheme="minorHAnsi"/>
                <w:color w:val="000000"/>
                <w:lang w:val="en-GB" w:eastAsia="en-DE"/>
              </w:rPr>
              <w:t>ight</w:t>
            </w:r>
            <w:proofErr w:type="spellEnd"/>
            <w:r w:rsidRPr="009A2F30">
              <w:rPr>
                <w:rFonts w:eastAsia="Times New Roman" w:cstheme="minorHAnsi"/>
                <w:color w:val="000000"/>
                <w:lang w:val="en-GB" w:eastAsia="en-DE"/>
              </w:rPr>
              <w:t xml:space="preserve">, Extremists, Protests, </w:t>
            </w:r>
            <w:r w:rsidRPr="009A2F30">
              <w:rPr>
                <w:rFonts w:cstheme="minorHAnsi"/>
                <w:lang w:val="en-GB"/>
              </w:rPr>
              <w:t>Financial recession</w:t>
            </w:r>
          </w:p>
        </w:tc>
        <w:tc>
          <w:tcPr>
            <w:tcW w:w="1710" w:type="dxa"/>
          </w:tcPr>
          <w:p w14:paraId="5E7CADFE"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4%</w:t>
            </w:r>
          </w:p>
        </w:tc>
      </w:tr>
      <w:tr w:rsidR="000037B2" w:rsidRPr="009A2F30" w14:paraId="585B35E7" w14:textId="77777777" w:rsidTr="00180787">
        <w:trPr>
          <w:cnfStyle w:val="000000100000" w:firstRow="0" w:lastRow="0" w:firstColumn="0" w:lastColumn="0" w:oddVBand="0" w:evenVBand="0" w:oddHBand="1"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1566" w:type="dxa"/>
          </w:tcPr>
          <w:p w14:paraId="5A2B1E3B" w14:textId="77777777" w:rsidR="000037B2" w:rsidRPr="009A2F30" w:rsidRDefault="000037B2" w:rsidP="000037B2">
            <w:pPr>
              <w:rPr>
                <w:rFonts w:cstheme="minorHAnsi"/>
                <w:b w:val="0"/>
                <w:lang w:val="en-GB"/>
              </w:rPr>
            </w:pPr>
            <w:r w:rsidRPr="009A2F30">
              <w:rPr>
                <w:rFonts w:cstheme="minorHAnsi"/>
                <w:b w:val="0"/>
                <w:lang w:val="en-GB"/>
              </w:rPr>
              <w:t>Step 5</w:t>
            </w:r>
          </w:p>
        </w:tc>
        <w:tc>
          <w:tcPr>
            <w:tcW w:w="2001" w:type="dxa"/>
          </w:tcPr>
          <w:p w14:paraId="4333AB34"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0 ,</w:t>
            </w:r>
            <w:proofErr w:type="gramEnd"/>
            <w:r w:rsidRPr="009A2F30">
              <w:rPr>
                <w:rFonts w:cstheme="minorHAnsi"/>
                <w:lang w:val="en-GB"/>
              </w:rPr>
              <w:t xml:space="preserve"> 1 , 2 , 3 , 6</w:t>
            </w:r>
          </w:p>
        </w:tc>
        <w:tc>
          <w:tcPr>
            <w:tcW w:w="3059" w:type="dxa"/>
          </w:tcPr>
          <w:p w14:paraId="303BC7B4"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eastAsia="Times New Roman" w:cstheme="minorHAnsi"/>
                <w:color w:val="000000"/>
                <w:lang w:eastAsia="en-DE"/>
              </w:rPr>
              <w:t>R</w:t>
            </w:r>
            <w:proofErr w:type="spellStart"/>
            <w:r w:rsidRPr="009A2F30">
              <w:rPr>
                <w:rFonts w:eastAsia="Times New Roman" w:cstheme="minorHAnsi"/>
                <w:color w:val="000000"/>
                <w:lang w:val="en-GB" w:eastAsia="en-DE"/>
              </w:rPr>
              <w:t>ight</w:t>
            </w:r>
            <w:proofErr w:type="spellEnd"/>
            <w:r w:rsidRPr="009A2F30">
              <w:rPr>
                <w:rFonts w:eastAsia="Times New Roman" w:cstheme="minorHAnsi"/>
                <w:color w:val="000000"/>
                <w:lang w:val="en-GB" w:eastAsia="en-DE"/>
              </w:rPr>
              <w:t xml:space="preserve">, Left, Extremists, Protests, </w:t>
            </w:r>
            <w:r w:rsidRPr="009A2F30">
              <w:rPr>
                <w:rFonts w:cstheme="minorHAnsi"/>
                <w:lang w:val="en-GB"/>
              </w:rPr>
              <w:t>Financial recession</w:t>
            </w:r>
          </w:p>
        </w:tc>
        <w:tc>
          <w:tcPr>
            <w:tcW w:w="1710" w:type="dxa"/>
          </w:tcPr>
          <w:p w14:paraId="006907C1"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3%</w:t>
            </w:r>
          </w:p>
        </w:tc>
      </w:tr>
      <w:tr w:rsidR="000037B2" w:rsidRPr="009A2F30" w14:paraId="1438E4C1" w14:textId="77777777" w:rsidTr="00180787">
        <w:trPr>
          <w:trHeight w:val="401"/>
        </w:trPr>
        <w:tc>
          <w:tcPr>
            <w:cnfStyle w:val="001000000000" w:firstRow="0" w:lastRow="0" w:firstColumn="1" w:lastColumn="0" w:oddVBand="0" w:evenVBand="0" w:oddHBand="0" w:evenHBand="0" w:firstRowFirstColumn="0" w:firstRowLastColumn="0" w:lastRowFirstColumn="0" w:lastRowLastColumn="0"/>
            <w:tcW w:w="1566" w:type="dxa"/>
          </w:tcPr>
          <w:p w14:paraId="3E2FC100" w14:textId="77777777" w:rsidR="000037B2" w:rsidRPr="009A2F30" w:rsidRDefault="000037B2" w:rsidP="000037B2">
            <w:pPr>
              <w:rPr>
                <w:rFonts w:cstheme="minorHAnsi"/>
                <w:b w:val="0"/>
                <w:lang w:val="en-GB"/>
              </w:rPr>
            </w:pPr>
            <w:r w:rsidRPr="009A2F30">
              <w:rPr>
                <w:rFonts w:cstheme="minorHAnsi"/>
                <w:b w:val="0"/>
                <w:lang w:val="en-GB"/>
              </w:rPr>
              <w:lastRenderedPageBreak/>
              <w:t>Step 6</w:t>
            </w:r>
          </w:p>
        </w:tc>
        <w:tc>
          <w:tcPr>
            <w:tcW w:w="2001" w:type="dxa"/>
          </w:tcPr>
          <w:p w14:paraId="490BFC4F" w14:textId="77777777" w:rsidR="000037B2" w:rsidRPr="009A2F30" w:rsidRDefault="000037B2" w:rsidP="000037B2">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rPr>
            </w:pPr>
            <w:r w:rsidRPr="009A2F30">
              <w:rPr>
                <w:rFonts w:asciiTheme="minorHAnsi" w:hAnsiTheme="minorHAnsi" w:cstheme="minorHAnsi"/>
                <w:color w:val="000000"/>
                <w:sz w:val="22"/>
                <w:szCs w:val="22"/>
              </w:rPr>
              <w:t>0, 1, 2</w:t>
            </w:r>
            <w:r w:rsidRPr="009A2F30">
              <w:rPr>
                <w:rFonts w:asciiTheme="minorHAnsi" w:hAnsiTheme="minorHAnsi" w:cstheme="minorHAnsi"/>
                <w:color w:val="000000"/>
                <w:sz w:val="22"/>
                <w:szCs w:val="22"/>
                <w:lang w:val="en-GB"/>
              </w:rPr>
              <w:t>, 3, 4, 6</w:t>
            </w:r>
          </w:p>
        </w:tc>
        <w:tc>
          <w:tcPr>
            <w:tcW w:w="3059" w:type="dxa"/>
          </w:tcPr>
          <w:p w14:paraId="6BDB3E56"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eastAsia="Times New Roman" w:cstheme="minorHAnsi"/>
                <w:color w:val="000000"/>
                <w:lang w:eastAsia="en-DE"/>
              </w:rPr>
              <w:t>R</w:t>
            </w:r>
            <w:proofErr w:type="spellStart"/>
            <w:r w:rsidRPr="009A2F30">
              <w:rPr>
                <w:rFonts w:eastAsia="Times New Roman" w:cstheme="minorHAnsi"/>
                <w:color w:val="000000"/>
                <w:lang w:val="en-GB" w:eastAsia="en-DE"/>
              </w:rPr>
              <w:t>ight</w:t>
            </w:r>
            <w:proofErr w:type="spellEnd"/>
            <w:r w:rsidRPr="009A2F30">
              <w:rPr>
                <w:rFonts w:eastAsia="Times New Roman" w:cstheme="minorHAnsi"/>
                <w:color w:val="000000"/>
                <w:lang w:val="en-GB" w:eastAsia="en-DE"/>
              </w:rPr>
              <w:t xml:space="preserve">, Left, Extremists, Protests, RGDP, </w:t>
            </w:r>
            <w:r w:rsidRPr="009A2F30">
              <w:rPr>
                <w:rFonts w:cstheme="minorHAnsi"/>
                <w:lang w:val="en-GB"/>
              </w:rPr>
              <w:t>Financial recession</w:t>
            </w:r>
          </w:p>
        </w:tc>
        <w:tc>
          <w:tcPr>
            <w:tcW w:w="1710" w:type="dxa"/>
          </w:tcPr>
          <w:p w14:paraId="54F348B3"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4%</w:t>
            </w:r>
          </w:p>
        </w:tc>
      </w:tr>
      <w:tr w:rsidR="000037B2" w:rsidRPr="009A2F30" w14:paraId="53DF76B1" w14:textId="77777777" w:rsidTr="00180787">
        <w:trPr>
          <w:cnfStyle w:val="000000100000" w:firstRow="0" w:lastRow="0" w:firstColumn="0" w:lastColumn="0" w:oddVBand="0" w:evenVBand="0" w:oddHBand="1" w:evenHBand="0" w:firstRowFirstColumn="0" w:firstRowLastColumn="0" w:lastRowFirstColumn="0" w:lastRowLastColumn="0"/>
          <w:trHeight w:val="364"/>
        </w:trPr>
        <w:tc>
          <w:tcPr>
            <w:cnfStyle w:val="001000000000" w:firstRow="0" w:lastRow="0" w:firstColumn="1" w:lastColumn="0" w:oddVBand="0" w:evenVBand="0" w:oddHBand="0" w:evenHBand="0" w:firstRowFirstColumn="0" w:firstRowLastColumn="0" w:lastRowFirstColumn="0" w:lastRowLastColumn="0"/>
            <w:tcW w:w="1566" w:type="dxa"/>
          </w:tcPr>
          <w:p w14:paraId="65AC7EE7" w14:textId="77777777" w:rsidR="000037B2" w:rsidRPr="009A2F30" w:rsidRDefault="000037B2" w:rsidP="000037B2">
            <w:pPr>
              <w:rPr>
                <w:rFonts w:cstheme="minorHAnsi"/>
                <w:b w:val="0"/>
                <w:lang w:val="en-GB"/>
              </w:rPr>
            </w:pPr>
            <w:r w:rsidRPr="009A2F30">
              <w:rPr>
                <w:rFonts w:cstheme="minorHAnsi"/>
                <w:b w:val="0"/>
                <w:lang w:val="en-GB"/>
              </w:rPr>
              <w:t>Step 7</w:t>
            </w:r>
          </w:p>
        </w:tc>
        <w:tc>
          <w:tcPr>
            <w:tcW w:w="2001" w:type="dxa"/>
          </w:tcPr>
          <w:p w14:paraId="258D4600"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color w:val="000000"/>
              </w:rPr>
              <w:t>0, 1</w:t>
            </w:r>
            <w:r w:rsidRPr="009A2F30">
              <w:rPr>
                <w:rFonts w:cstheme="minorHAnsi"/>
                <w:color w:val="000000"/>
                <w:lang w:val="en-GB"/>
              </w:rPr>
              <w:t>, 2, 3</w:t>
            </w:r>
            <w:r w:rsidRPr="009A2F30">
              <w:rPr>
                <w:rFonts w:cstheme="minorHAnsi"/>
                <w:color w:val="000000"/>
              </w:rPr>
              <w:t xml:space="preserve">, </w:t>
            </w:r>
            <w:r w:rsidRPr="009A2F30">
              <w:rPr>
                <w:rFonts w:cstheme="minorHAnsi"/>
                <w:color w:val="000000"/>
                <w:lang w:val="en-GB"/>
              </w:rPr>
              <w:t>4, 5, 6</w:t>
            </w:r>
          </w:p>
        </w:tc>
        <w:tc>
          <w:tcPr>
            <w:tcW w:w="3059" w:type="dxa"/>
          </w:tcPr>
          <w:p w14:paraId="37C33EEC"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eastAsia="Times New Roman" w:cstheme="minorHAnsi"/>
                <w:color w:val="000000"/>
                <w:lang w:eastAsia="en-DE"/>
              </w:rPr>
              <w:t>R</w:t>
            </w:r>
            <w:proofErr w:type="spellStart"/>
            <w:r w:rsidRPr="009A2F30">
              <w:rPr>
                <w:rFonts w:eastAsia="Times New Roman" w:cstheme="minorHAnsi"/>
                <w:color w:val="000000"/>
                <w:lang w:val="en-GB" w:eastAsia="en-DE"/>
              </w:rPr>
              <w:t>ight</w:t>
            </w:r>
            <w:proofErr w:type="spellEnd"/>
            <w:r w:rsidRPr="009A2F30">
              <w:rPr>
                <w:rFonts w:eastAsia="Times New Roman" w:cstheme="minorHAnsi"/>
                <w:color w:val="000000"/>
                <w:lang w:val="en-GB" w:eastAsia="en-DE"/>
              </w:rPr>
              <w:t xml:space="preserve">, Left, Extremists, Protests, RGDP, </w:t>
            </w:r>
            <w:proofErr w:type="spellStart"/>
            <w:r w:rsidRPr="009A2F30">
              <w:rPr>
                <w:rFonts w:eastAsia="Times New Roman" w:cstheme="minorHAnsi"/>
                <w:color w:val="000000"/>
                <w:lang w:val="en-GB" w:eastAsia="en-DE"/>
              </w:rPr>
              <w:t>opp</w:t>
            </w:r>
            <w:proofErr w:type="spellEnd"/>
            <w:r w:rsidRPr="009A2F30">
              <w:rPr>
                <w:rFonts w:eastAsia="Times New Roman" w:cstheme="minorHAnsi"/>
                <w:color w:val="000000"/>
                <w:lang w:val="en-GB" w:eastAsia="en-DE"/>
              </w:rPr>
              <w:t xml:space="preserve"> vote, </w:t>
            </w:r>
            <w:r w:rsidRPr="009A2F30">
              <w:rPr>
                <w:rFonts w:cstheme="minorHAnsi"/>
                <w:lang w:val="en-GB"/>
              </w:rPr>
              <w:t>Financial recession</w:t>
            </w:r>
          </w:p>
        </w:tc>
        <w:tc>
          <w:tcPr>
            <w:tcW w:w="1710" w:type="dxa"/>
          </w:tcPr>
          <w:p w14:paraId="5851C42A"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2%</w:t>
            </w:r>
          </w:p>
        </w:tc>
      </w:tr>
    </w:tbl>
    <w:p w14:paraId="3ED952AC"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GB" w:eastAsia="en-DE"/>
        </w:rPr>
      </w:pPr>
      <w:bookmarkStart w:id="398" w:name="_Toc16453353"/>
      <w:r w:rsidRPr="009A2F30">
        <w:rPr>
          <w:rFonts w:eastAsia="Times New Roman" w:cstheme="minorHAnsi"/>
          <w:bCs/>
          <w:color w:val="000000"/>
          <w:kern w:val="36"/>
          <w:lang w:val="en-US" w:eastAsia="en-DE"/>
        </w:rPr>
        <w:t>Before World War 2</w:t>
      </w:r>
      <w:r w:rsidRPr="009A2F30">
        <w:rPr>
          <w:rFonts w:eastAsia="Times New Roman" w:cstheme="minorHAnsi"/>
          <w:bCs/>
          <w:color w:val="000000"/>
          <w:kern w:val="36"/>
          <w:lang w:val="en-GB" w:eastAsia="en-DE"/>
        </w:rPr>
        <w:t xml:space="preserve"> the most important features that effect the normal recession to occur are Financial Recession, Right wing, Extremists, Left wing, Protests, Real GDP</w:t>
      </w:r>
      <w:r w:rsidRPr="009A2F30">
        <w:rPr>
          <w:rFonts w:eastAsia="Times New Roman" w:cstheme="minorHAnsi"/>
          <w:bCs/>
          <w:color w:val="000000"/>
          <w:kern w:val="36"/>
          <w:lang w:val="en-US" w:eastAsia="en-DE"/>
        </w:rPr>
        <w:t xml:space="preserve"> with percentage of 84%</w:t>
      </w:r>
      <w:bookmarkEnd w:id="398"/>
    </w:p>
    <w:p w14:paraId="32455951" w14:textId="77777777" w:rsidR="000037B2" w:rsidRPr="009A2F30" w:rsidRDefault="000037B2" w:rsidP="00C57507">
      <w:pPr>
        <w:pStyle w:val="Heading4"/>
        <w:rPr>
          <w:rFonts w:eastAsia="Times New Roman"/>
          <w:lang w:val="en-US" w:eastAsia="en-DE"/>
        </w:rPr>
      </w:pPr>
      <w:r w:rsidRPr="009A2F30">
        <w:rPr>
          <w:rFonts w:eastAsia="Times New Roman"/>
          <w:lang w:val="en-US" w:eastAsia="en-DE"/>
        </w:rPr>
        <w:t>After World War 2 (1945-1984)</w:t>
      </w:r>
    </w:p>
    <w:p w14:paraId="2980412F"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US" w:eastAsia="en-DE"/>
        </w:rPr>
      </w:pPr>
      <w:bookmarkStart w:id="399" w:name="_Toc16453354"/>
      <w:r w:rsidRPr="009A2F30">
        <w:rPr>
          <w:rFonts w:cstheme="minorHAnsi"/>
          <w:noProof/>
        </w:rPr>
        <w:drawing>
          <wp:inline distT="0" distB="0" distL="0" distR="0" wp14:anchorId="58DE5711" wp14:editId="64BEFB65">
            <wp:extent cx="4076700" cy="26098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76700" cy="2609850"/>
                    </a:xfrm>
                    <a:prstGeom prst="rect">
                      <a:avLst/>
                    </a:prstGeom>
                    <a:noFill/>
                    <a:ln>
                      <a:noFill/>
                    </a:ln>
                  </pic:spPr>
                </pic:pic>
              </a:graphicData>
            </a:graphic>
          </wp:inline>
        </w:drawing>
      </w:r>
      <w:bookmarkEnd w:id="399"/>
    </w:p>
    <w:p w14:paraId="385169DD" w14:textId="77777777" w:rsidR="000037B2" w:rsidRPr="009A2F30" w:rsidRDefault="000037B2" w:rsidP="000037B2">
      <w:pPr>
        <w:pStyle w:val="ListParagraph"/>
        <w:shd w:val="clear" w:color="auto" w:fill="FFFFFF"/>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 xml:space="preserve">                                   </w:t>
      </w:r>
      <w:bookmarkStart w:id="400" w:name="_Toc16453355"/>
      <w:r w:rsidRPr="009A2F30">
        <w:rPr>
          <w:rFonts w:eastAsia="Times New Roman" w:cstheme="minorHAnsi"/>
          <w:bCs/>
          <w:color w:val="000000"/>
          <w:kern w:val="36"/>
          <w:lang w:val="en-US" w:eastAsia="en-DE"/>
        </w:rPr>
        <w:t>Figure 9.2</w:t>
      </w:r>
      <w:bookmarkEnd w:id="400"/>
    </w:p>
    <w:p w14:paraId="26570932"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US" w:eastAsia="en-DE"/>
        </w:rPr>
      </w:pPr>
    </w:p>
    <w:p w14:paraId="740888B2"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US" w:eastAsia="en-DE"/>
        </w:rPr>
      </w:pPr>
      <w:bookmarkStart w:id="401" w:name="_Toc16453356"/>
      <w:r w:rsidRPr="009A2F30">
        <w:rPr>
          <w:rFonts w:eastAsia="Times New Roman" w:cstheme="minorHAnsi"/>
          <w:bCs/>
          <w:color w:val="000000"/>
          <w:kern w:val="36"/>
          <w:lang w:val="en-US" w:eastAsia="en-DE"/>
        </w:rPr>
        <w:t>Table 9.2</w:t>
      </w:r>
      <w:bookmarkEnd w:id="401"/>
    </w:p>
    <w:tbl>
      <w:tblPr>
        <w:tblStyle w:val="PlainTable1"/>
        <w:tblW w:w="8396" w:type="dxa"/>
        <w:tblLook w:val="04A0" w:firstRow="1" w:lastRow="0" w:firstColumn="1" w:lastColumn="0" w:noHBand="0" w:noVBand="1"/>
      </w:tblPr>
      <w:tblGrid>
        <w:gridCol w:w="1578"/>
        <w:gridCol w:w="2015"/>
        <w:gridCol w:w="3081"/>
        <w:gridCol w:w="1722"/>
      </w:tblGrid>
      <w:tr w:rsidR="000037B2" w:rsidRPr="009A2F30" w14:paraId="735B877C" w14:textId="77777777" w:rsidTr="00180787">
        <w:trPr>
          <w:cnfStyle w:val="100000000000" w:firstRow="1" w:lastRow="0" w:firstColumn="0" w:lastColumn="0" w:oddVBand="0" w:evenVBand="0" w:oddHBand="0" w:evenHBand="0" w:firstRowFirstColumn="0" w:firstRowLastColumn="0" w:lastRowFirstColumn="0" w:lastRowLastColumn="0"/>
          <w:trHeight w:val="208"/>
        </w:trPr>
        <w:tc>
          <w:tcPr>
            <w:cnfStyle w:val="001000000000" w:firstRow="0" w:lastRow="0" w:firstColumn="1" w:lastColumn="0" w:oddVBand="0" w:evenVBand="0" w:oddHBand="0" w:evenHBand="0" w:firstRowFirstColumn="0" w:firstRowLastColumn="0" w:lastRowFirstColumn="0" w:lastRowLastColumn="0"/>
            <w:tcW w:w="1578" w:type="dxa"/>
          </w:tcPr>
          <w:p w14:paraId="06710416" w14:textId="77777777" w:rsidR="000037B2" w:rsidRPr="009A2F30" w:rsidRDefault="000037B2" w:rsidP="000037B2">
            <w:pPr>
              <w:rPr>
                <w:rFonts w:cstheme="minorHAnsi"/>
                <w:b w:val="0"/>
                <w:lang w:val="en-GB"/>
              </w:rPr>
            </w:pPr>
          </w:p>
        </w:tc>
        <w:tc>
          <w:tcPr>
            <w:tcW w:w="2015" w:type="dxa"/>
          </w:tcPr>
          <w:p w14:paraId="38B6775D" w14:textId="77777777" w:rsidR="000037B2" w:rsidRPr="009A2F30" w:rsidRDefault="000037B2"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Index</w:t>
            </w:r>
          </w:p>
        </w:tc>
        <w:tc>
          <w:tcPr>
            <w:tcW w:w="3081" w:type="dxa"/>
          </w:tcPr>
          <w:p w14:paraId="4B0E0D8A" w14:textId="77777777" w:rsidR="000037B2" w:rsidRPr="009A2F30" w:rsidRDefault="000037B2"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Names</w:t>
            </w:r>
          </w:p>
        </w:tc>
        <w:tc>
          <w:tcPr>
            <w:tcW w:w="1722" w:type="dxa"/>
          </w:tcPr>
          <w:p w14:paraId="752A5067" w14:textId="77777777" w:rsidR="000037B2" w:rsidRPr="009A2F30" w:rsidRDefault="000037B2"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Average Score</w:t>
            </w:r>
          </w:p>
        </w:tc>
      </w:tr>
      <w:tr w:rsidR="000037B2" w:rsidRPr="009A2F30" w14:paraId="2D19A096" w14:textId="77777777" w:rsidTr="00180787">
        <w:trPr>
          <w:cnfStyle w:val="000000100000" w:firstRow="0" w:lastRow="0" w:firstColumn="0" w:lastColumn="0" w:oddVBand="0" w:evenVBand="0" w:oddHBand="1" w:evenHBand="0" w:firstRowFirstColumn="0" w:firstRowLastColumn="0" w:lastRowFirstColumn="0" w:lastRowLastColumn="0"/>
          <w:trHeight w:val="217"/>
        </w:trPr>
        <w:tc>
          <w:tcPr>
            <w:cnfStyle w:val="001000000000" w:firstRow="0" w:lastRow="0" w:firstColumn="1" w:lastColumn="0" w:oddVBand="0" w:evenVBand="0" w:oddHBand="0" w:evenHBand="0" w:firstRowFirstColumn="0" w:firstRowLastColumn="0" w:lastRowFirstColumn="0" w:lastRowLastColumn="0"/>
            <w:tcW w:w="1578" w:type="dxa"/>
          </w:tcPr>
          <w:p w14:paraId="19699ADB" w14:textId="77777777" w:rsidR="000037B2" w:rsidRPr="009A2F30" w:rsidRDefault="000037B2" w:rsidP="000037B2">
            <w:pPr>
              <w:rPr>
                <w:rFonts w:cstheme="minorHAnsi"/>
                <w:b w:val="0"/>
                <w:lang w:val="en-GB"/>
              </w:rPr>
            </w:pPr>
            <w:r w:rsidRPr="009A2F30">
              <w:rPr>
                <w:rFonts w:cstheme="minorHAnsi"/>
                <w:b w:val="0"/>
                <w:lang w:val="en-GB"/>
              </w:rPr>
              <w:t>Step 1</w:t>
            </w:r>
          </w:p>
        </w:tc>
        <w:tc>
          <w:tcPr>
            <w:tcW w:w="2015" w:type="dxa"/>
          </w:tcPr>
          <w:p w14:paraId="03669250"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6</w:t>
            </w:r>
          </w:p>
        </w:tc>
        <w:tc>
          <w:tcPr>
            <w:tcW w:w="3081" w:type="dxa"/>
          </w:tcPr>
          <w:p w14:paraId="1107B6DF"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Financial recession</w:t>
            </w:r>
          </w:p>
        </w:tc>
        <w:tc>
          <w:tcPr>
            <w:tcW w:w="1722" w:type="dxa"/>
          </w:tcPr>
          <w:p w14:paraId="6FFF3824"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72%</w:t>
            </w:r>
          </w:p>
        </w:tc>
      </w:tr>
      <w:tr w:rsidR="000037B2" w:rsidRPr="009A2F30" w14:paraId="2322F77F" w14:textId="77777777" w:rsidTr="00180787">
        <w:trPr>
          <w:trHeight w:val="128"/>
        </w:trPr>
        <w:tc>
          <w:tcPr>
            <w:cnfStyle w:val="001000000000" w:firstRow="0" w:lastRow="0" w:firstColumn="1" w:lastColumn="0" w:oddVBand="0" w:evenVBand="0" w:oddHBand="0" w:evenHBand="0" w:firstRowFirstColumn="0" w:firstRowLastColumn="0" w:lastRowFirstColumn="0" w:lastRowLastColumn="0"/>
            <w:tcW w:w="1578" w:type="dxa"/>
          </w:tcPr>
          <w:p w14:paraId="4B32565C" w14:textId="77777777" w:rsidR="000037B2" w:rsidRPr="009A2F30" w:rsidRDefault="000037B2" w:rsidP="000037B2">
            <w:pPr>
              <w:rPr>
                <w:rFonts w:cstheme="minorHAnsi"/>
                <w:b w:val="0"/>
                <w:lang w:val="en-GB"/>
              </w:rPr>
            </w:pPr>
            <w:r w:rsidRPr="009A2F30">
              <w:rPr>
                <w:rFonts w:cstheme="minorHAnsi"/>
                <w:b w:val="0"/>
                <w:lang w:val="en-GB"/>
              </w:rPr>
              <w:t>Step 2</w:t>
            </w:r>
          </w:p>
        </w:tc>
        <w:tc>
          <w:tcPr>
            <w:tcW w:w="2015" w:type="dxa"/>
          </w:tcPr>
          <w:p w14:paraId="6527E647"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3 ,</w:t>
            </w:r>
            <w:proofErr w:type="gramEnd"/>
            <w:r w:rsidRPr="009A2F30">
              <w:rPr>
                <w:rFonts w:cstheme="minorHAnsi"/>
                <w:lang w:val="en-GB"/>
              </w:rPr>
              <w:t xml:space="preserve"> 6</w:t>
            </w:r>
          </w:p>
        </w:tc>
        <w:tc>
          <w:tcPr>
            <w:tcW w:w="3081" w:type="dxa"/>
          </w:tcPr>
          <w:p w14:paraId="46BA3059"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val="en-GB" w:eastAsia="en-DE"/>
              </w:rPr>
            </w:pPr>
            <w:proofErr w:type="spellStart"/>
            <w:r w:rsidRPr="009A2F30">
              <w:rPr>
                <w:rFonts w:eastAsia="Times New Roman" w:cstheme="minorHAnsi"/>
                <w:color w:val="000000"/>
                <w:lang w:val="en-GB" w:eastAsia="en-DE"/>
              </w:rPr>
              <w:t>Extrimists</w:t>
            </w:r>
            <w:proofErr w:type="spellEnd"/>
            <w:r w:rsidRPr="009A2F30">
              <w:rPr>
                <w:rFonts w:eastAsia="Times New Roman" w:cstheme="minorHAnsi"/>
                <w:color w:val="000000"/>
                <w:lang w:val="en-GB" w:eastAsia="en-DE"/>
              </w:rPr>
              <w:t xml:space="preserve">, </w:t>
            </w:r>
            <w:r w:rsidRPr="009A2F30">
              <w:rPr>
                <w:rFonts w:cstheme="minorHAnsi"/>
                <w:lang w:val="en-GB"/>
              </w:rPr>
              <w:t>Financial recession</w:t>
            </w:r>
          </w:p>
        </w:tc>
        <w:tc>
          <w:tcPr>
            <w:tcW w:w="1722" w:type="dxa"/>
          </w:tcPr>
          <w:p w14:paraId="6FDD9827"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72%</w:t>
            </w:r>
          </w:p>
        </w:tc>
      </w:tr>
      <w:tr w:rsidR="000037B2" w:rsidRPr="009A2F30" w14:paraId="066BF363" w14:textId="77777777" w:rsidTr="00180787">
        <w:trPr>
          <w:cnfStyle w:val="000000100000" w:firstRow="0" w:lastRow="0" w:firstColumn="0" w:lastColumn="0" w:oddVBand="0" w:evenVBand="0" w:oddHBand="1" w:evenHBand="0" w:firstRowFirstColumn="0" w:firstRowLastColumn="0" w:lastRowFirstColumn="0" w:lastRowLastColumn="0"/>
          <w:trHeight w:val="324"/>
        </w:trPr>
        <w:tc>
          <w:tcPr>
            <w:cnfStyle w:val="001000000000" w:firstRow="0" w:lastRow="0" w:firstColumn="1" w:lastColumn="0" w:oddVBand="0" w:evenVBand="0" w:oddHBand="0" w:evenHBand="0" w:firstRowFirstColumn="0" w:firstRowLastColumn="0" w:lastRowFirstColumn="0" w:lastRowLastColumn="0"/>
            <w:tcW w:w="1578" w:type="dxa"/>
          </w:tcPr>
          <w:p w14:paraId="0F7D8933" w14:textId="77777777" w:rsidR="000037B2" w:rsidRPr="009A2F30" w:rsidRDefault="000037B2" w:rsidP="000037B2">
            <w:pPr>
              <w:rPr>
                <w:rFonts w:cstheme="minorHAnsi"/>
                <w:b w:val="0"/>
                <w:lang w:val="en-GB"/>
              </w:rPr>
            </w:pPr>
            <w:r w:rsidRPr="009A2F30">
              <w:rPr>
                <w:rFonts w:cstheme="minorHAnsi"/>
                <w:b w:val="0"/>
                <w:lang w:val="en-GB"/>
              </w:rPr>
              <w:t>Step 3</w:t>
            </w:r>
          </w:p>
        </w:tc>
        <w:tc>
          <w:tcPr>
            <w:tcW w:w="2015" w:type="dxa"/>
          </w:tcPr>
          <w:p w14:paraId="5E0516A2"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2, 3, 6</w:t>
            </w:r>
          </w:p>
        </w:tc>
        <w:tc>
          <w:tcPr>
            <w:tcW w:w="3081" w:type="dxa"/>
          </w:tcPr>
          <w:p w14:paraId="04422C08"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eastAsia="Times New Roman" w:cstheme="minorHAnsi"/>
                <w:color w:val="000000"/>
                <w:lang w:val="en-GB" w:eastAsia="en-DE"/>
              </w:rPr>
              <w:t xml:space="preserve">Extremists, Protests, </w:t>
            </w:r>
            <w:r w:rsidRPr="009A2F30">
              <w:rPr>
                <w:rFonts w:cstheme="minorHAnsi"/>
                <w:lang w:val="en-GB"/>
              </w:rPr>
              <w:t>Financial recession</w:t>
            </w:r>
          </w:p>
        </w:tc>
        <w:tc>
          <w:tcPr>
            <w:tcW w:w="1722" w:type="dxa"/>
          </w:tcPr>
          <w:p w14:paraId="799FE6F3"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70%</w:t>
            </w:r>
          </w:p>
        </w:tc>
      </w:tr>
      <w:tr w:rsidR="000037B2" w:rsidRPr="009A2F30" w14:paraId="60693889" w14:textId="77777777" w:rsidTr="00180787">
        <w:trPr>
          <w:trHeight w:val="249"/>
        </w:trPr>
        <w:tc>
          <w:tcPr>
            <w:cnfStyle w:val="001000000000" w:firstRow="0" w:lastRow="0" w:firstColumn="1" w:lastColumn="0" w:oddVBand="0" w:evenVBand="0" w:oddHBand="0" w:evenHBand="0" w:firstRowFirstColumn="0" w:firstRowLastColumn="0" w:lastRowFirstColumn="0" w:lastRowLastColumn="0"/>
            <w:tcW w:w="1578" w:type="dxa"/>
          </w:tcPr>
          <w:p w14:paraId="7664E139" w14:textId="77777777" w:rsidR="000037B2" w:rsidRPr="009A2F30" w:rsidRDefault="000037B2" w:rsidP="000037B2">
            <w:pPr>
              <w:rPr>
                <w:rFonts w:cstheme="minorHAnsi"/>
                <w:b w:val="0"/>
                <w:lang w:val="en-GB"/>
              </w:rPr>
            </w:pPr>
            <w:r w:rsidRPr="009A2F30">
              <w:rPr>
                <w:rFonts w:cstheme="minorHAnsi"/>
                <w:b w:val="0"/>
                <w:lang w:val="en-GB"/>
              </w:rPr>
              <w:t>Step 4</w:t>
            </w:r>
          </w:p>
        </w:tc>
        <w:tc>
          <w:tcPr>
            <w:tcW w:w="2015" w:type="dxa"/>
          </w:tcPr>
          <w:p w14:paraId="172133C2"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gramStart"/>
            <w:r w:rsidRPr="009A2F30">
              <w:rPr>
                <w:rFonts w:cstheme="minorHAnsi"/>
                <w:lang w:val="en-GB"/>
              </w:rPr>
              <w:t>1 ,</w:t>
            </w:r>
            <w:proofErr w:type="gramEnd"/>
            <w:r w:rsidRPr="009A2F30">
              <w:rPr>
                <w:rFonts w:cstheme="minorHAnsi"/>
                <w:lang w:val="en-GB"/>
              </w:rPr>
              <w:t xml:space="preserve"> 2 , 3, 6</w:t>
            </w:r>
          </w:p>
        </w:tc>
        <w:tc>
          <w:tcPr>
            <w:tcW w:w="3081" w:type="dxa"/>
          </w:tcPr>
          <w:p w14:paraId="6FCB4A41"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eastAsia="Times New Roman" w:cstheme="minorHAnsi"/>
                <w:color w:val="000000"/>
                <w:lang w:val="en-GB" w:eastAsia="en-DE"/>
              </w:rPr>
              <w:t xml:space="preserve">Left, Extremists, Protests, </w:t>
            </w:r>
            <w:r w:rsidRPr="009A2F30">
              <w:rPr>
                <w:rFonts w:cstheme="minorHAnsi"/>
                <w:lang w:val="en-GB"/>
              </w:rPr>
              <w:t>Financial recession</w:t>
            </w:r>
          </w:p>
        </w:tc>
        <w:tc>
          <w:tcPr>
            <w:tcW w:w="1722" w:type="dxa"/>
          </w:tcPr>
          <w:p w14:paraId="64EC82F7"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71%</w:t>
            </w:r>
          </w:p>
        </w:tc>
      </w:tr>
      <w:tr w:rsidR="000037B2" w:rsidRPr="009A2F30" w14:paraId="52F4FE00" w14:textId="77777777" w:rsidTr="00180787">
        <w:trPr>
          <w:cnfStyle w:val="000000100000" w:firstRow="0" w:lastRow="0" w:firstColumn="0" w:lastColumn="0" w:oddVBand="0" w:evenVBand="0" w:oddHBand="1" w:evenHBand="0" w:firstRowFirstColumn="0" w:firstRowLastColumn="0" w:lastRowFirstColumn="0" w:lastRowLastColumn="0"/>
          <w:trHeight w:val="465"/>
        </w:trPr>
        <w:tc>
          <w:tcPr>
            <w:cnfStyle w:val="001000000000" w:firstRow="0" w:lastRow="0" w:firstColumn="1" w:lastColumn="0" w:oddVBand="0" w:evenVBand="0" w:oddHBand="0" w:evenHBand="0" w:firstRowFirstColumn="0" w:firstRowLastColumn="0" w:lastRowFirstColumn="0" w:lastRowLastColumn="0"/>
            <w:tcW w:w="1578" w:type="dxa"/>
          </w:tcPr>
          <w:p w14:paraId="3FAAD4CF" w14:textId="77777777" w:rsidR="000037B2" w:rsidRPr="009A2F30" w:rsidRDefault="000037B2" w:rsidP="000037B2">
            <w:pPr>
              <w:rPr>
                <w:rFonts w:cstheme="minorHAnsi"/>
                <w:b w:val="0"/>
                <w:lang w:val="en-GB"/>
              </w:rPr>
            </w:pPr>
            <w:r w:rsidRPr="009A2F30">
              <w:rPr>
                <w:rFonts w:cstheme="minorHAnsi"/>
                <w:b w:val="0"/>
                <w:lang w:val="en-GB"/>
              </w:rPr>
              <w:t>Step 5</w:t>
            </w:r>
          </w:p>
        </w:tc>
        <w:tc>
          <w:tcPr>
            <w:tcW w:w="2015" w:type="dxa"/>
          </w:tcPr>
          <w:p w14:paraId="17B2D867"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gramStart"/>
            <w:r w:rsidRPr="009A2F30">
              <w:rPr>
                <w:rFonts w:cstheme="minorHAnsi"/>
                <w:lang w:val="en-GB"/>
              </w:rPr>
              <w:t>1 ,</w:t>
            </w:r>
            <w:proofErr w:type="gramEnd"/>
            <w:r w:rsidRPr="009A2F30">
              <w:rPr>
                <w:rFonts w:cstheme="minorHAnsi"/>
                <w:lang w:val="en-GB"/>
              </w:rPr>
              <w:t xml:space="preserve"> 2 , 3 , 5, 6</w:t>
            </w:r>
          </w:p>
        </w:tc>
        <w:tc>
          <w:tcPr>
            <w:tcW w:w="3081" w:type="dxa"/>
          </w:tcPr>
          <w:p w14:paraId="43249AAB"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eastAsia="Times New Roman" w:cstheme="minorHAnsi"/>
                <w:color w:val="000000"/>
                <w:lang w:val="en-GB" w:eastAsia="en-DE"/>
              </w:rPr>
              <w:t xml:space="preserve">Left, Extremists, Protests, </w:t>
            </w:r>
            <w:proofErr w:type="spellStart"/>
            <w:r w:rsidRPr="009A2F30">
              <w:rPr>
                <w:rFonts w:eastAsia="Times New Roman" w:cstheme="minorHAnsi"/>
                <w:color w:val="000000"/>
                <w:lang w:val="en-GB" w:eastAsia="en-DE"/>
              </w:rPr>
              <w:t>opp</w:t>
            </w:r>
            <w:proofErr w:type="spellEnd"/>
            <w:r w:rsidRPr="009A2F30">
              <w:rPr>
                <w:rFonts w:eastAsia="Times New Roman" w:cstheme="minorHAnsi"/>
                <w:color w:val="000000"/>
                <w:lang w:val="en-GB" w:eastAsia="en-DE"/>
              </w:rPr>
              <w:t xml:space="preserve"> vote, </w:t>
            </w:r>
            <w:r w:rsidRPr="009A2F30">
              <w:rPr>
                <w:rFonts w:cstheme="minorHAnsi"/>
                <w:lang w:val="en-GB"/>
              </w:rPr>
              <w:t>Financial recession</w:t>
            </w:r>
          </w:p>
        </w:tc>
        <w:tc>
          <w:tcPr>
            <w:tcW w:w="1722" w:type="dxa"/>
          </w:tcPr>
          <w:p w14:paraId="6E4E7540"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70%</w:t>
            </w:r>
          </w:p>
        </w:tc>
      </w:tr>
      <w:tr w:rsidR="000037B2" w:rsidRPr="009A2F30" w14:paraId="73503528" w14:textId="77777777" w:rsidTr="00180787">
        <w:trPr>
          <w:trHeight w:val="465"/>
        </w:trPr>
        <w:tc>
          <w:tcPr>
            <w:cnfStyle w:val="001000000000" w:firstRow="0" w:lastRow="0" w:firstColumn="1" w:lastColumn="0" w:oddVBand="0" w:evenVBand="0" w:oddHBand="0" w:evenHBand="0" w:firstRowFirstColumn="0" w:firstRowLastColumn="0" w:lastRowFirstColumn="0" w:lastRowLastColumn="0"/>
            <w:tcW w:w="1578" w:type="dxa"/>
          </w:tcPr>
          <w:p w14:paraId="1BC1399E" w14:textId="77777777" w:rsidR="000037B2" w:rsidRPr="009A2F30" w:rsidRDefault="000037B2" w:rsidP="000037B2">
            <w:pPr>
              <w:rPr>
                <w:rFonts w:cstheme="minorHAnsi"/>
                <w:b w:val="0"/>
                <w:lang w:val="en-GB"/>
              </w:rPr>
            </w:pPr>
            <w:r w:rsidRPr="009A2F30">
              <w:rPr>
                <w:rFonts w:cstheme="minorHAnsi"/>
                <w:b w:val="0"/>
                <w:lang w:val="en-GB"/>
              </w:rPr>
              <w:t>Step 6</w:t>
            </w:r>
          </w:p>
        </w:tc>
        <w:tc>
          <w:tcPr>
            <w:tcW w:w="2015" w:type="dxa"/>
          </w:tcPr>
          <w:p w14:paraId="5ECC204A" w14:textId="77777777" w:rsidR="000037B2" w:rsidRPr="009A2F30" w:rsidRDefault="000037B2" w:rsidP="000037B2">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rPr>
            </w:pPr>
            <w:r w:rsidRPr="009A2F30">
              <w:rPr>
                <w:rFonts w:asciiTheme="minorHAnsi" w:hAnsiTheme="minorHAnsi" w:cstheme="minorHAnsi"/>
                <w:color w:val="000000"/>
                <w:sz w:val="22"/>
                <w:szCs w:val="22"/>
              </w:rPr>
              <w:t xml:space="preserve"> 1, 2</w:t>
            </w:r>
            <w:r w:rsidRPr="009A2F30">
              <w:rPr>
                <w:rFonts w:asciiTheme="minorHAnsi" w:hAnsiTheme="minorHAnsi" w:cstheme="minorHAnsi"/>
                <w:color w:val="000000"/>
                <w:sz w:val="22"/>
                <w:szCs w:val="22"/>
                <w:lang w:val="en-GB"/>
              </w:rPr>
              <w:t>, 3, 4,5, 6</w:t>
            </w:r>
          </w:p>
        </w:tc>
        <w:tc>
          <w:tcPr>
            <w:tcW w:w="3081" w:type="dxa"/>
          </w:tcPr>
          <w:p w14:paraId="57FF9212" w14:textId="77777777" w:rsidR="000037B2" w:rsidRPr="009A2F30" w:rsidRDefault="000037B2" w:rsidP="000037B2">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rPr>
            </w:pPr>
            <w:r w:rsidRPr="009A2F30">
              <w:rPr>
                <w:rFonts w:asciiTheme="minorHAnsi" w:hAnsiTheme="minorHAnsi" w:cstheme="minorHAnsi"/>
                <w:color w:val="000000"/>
                <w:sz w:val="22"/>
                <w:szCs w:val="22"/>
                <w:lang w:val="en-GB"/>
              </w:rPr>
              <w:t xml:space="preserve">Left, Extremists, Protests, RGDP, </w:t>
            </w:r>
            <w:proofErr w:type="spellStart"/>
            <w:r w:rsidRPr="009A2F30">
              <w:rPr>
                <w:rFonts w:asciiTheme="minorHAnsi" w:hAnsiTheme="minorHAnsi" w:cstheme="minorHAnsi"/>
                <w:color w:val="000000"/>
                <w:sz w:val="22"/>
                <w:szCs w:val="22"/>
                <w:lang w:val="en-GB"/>
              </w:rPr>
              <w:t>opp</w:t>
            </w:r>
            <w:proofErr w:type="spellEnd"/>
            <w:r w:rsidRPr="009A2F30">
              <w:rPr>
                <w:rFonts w:asciiTheme="minorHAnsi" w:hAnsiTheme="minorHAnsi" w:cstheme="minorHAnsi"/>
                <w:color w:val="000000"/>
                <w:sz w:val="22"/>
                <w:szCs w:val="22"/>
                <w:lang w:val="en-GB"/>
              </w:rPr>
              <w:t xml:space="preserve"> vote, </w:t>
            </w:r>
            <w:r w:rsidRPr="009A2F30">
              <w:rPr>
                <w:rFonts w:asciiTheme="minorHAnsi" w:hAnsiTheme="minorHAnsi" w:cstheme="minorHAnsi"/>
                <w:sz w:val="22"/>
                <w:szCs w:val="22"/>
                <w:lang w:val="en-GB"/>
              </w:rPr>
              <w:t>Financial recession</w:t>
            </w:r>
          </w:p>
        </w:tc>
        <w:tc>
          <w:tcPr>
            <w:tcW w:w="1722" w:type="dxa"/>
          </w:tcPr>
          <w:p w14:paraId="0293988E"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69%</w:t>
            </w:r>
          </w:p>
        </w:tc>
      </w:tr>
      <w:tr w:rsidR="000037B2" w:rsidRPr="009A2F30" w14:paraId="2BFACABA" w14:textId="77777777" w:rsidTr="0018078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1578" w:type="dxa"/>
          </w:tcPr>
          <w:p w14:paraId="67143ADD" w14:textId="77777777" w:rsidR="000037B2" w:rsidRPr="009A2F30" w:rsidRDefault="000037B2" w:rsidP="000037B2">
            <w:pPr>
              <w:rPr>
                <w:rFonts w:cstheme="minorHAnsi"/>
                <w:b w:val="0"/>
                <w:lang w:val="en-GB"/>
              </w:rPr>
            </w:pPr>
            <w:r w:rsidRPr="009A2F30">
              <w:rPr>
                <w:rFonts w:cstheme="minorHAnsi"/>
                <w:b w:val="0"/>
                <w:lang w:val="en-GB"/>
              </w:rPr>
              <w:t>Step 7</w:t>
            </w:r>
          </w:p>
        </w:tc>
        <w:tc>
          <w:tcPr>
            <w:tcW w:w="2015" w:type="dxa"/>
          </w:tcPr>
          <w:p w14:paraId="0E232075"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color w:val="000000"/>
              </w:rPr>
              <w:t>0, 1</w:t>
            </w:r>
            <w:r w:rsidRPr="009A2F30">
              <w:rPr>
                <w:rFonts w:cstheme="minorHAnsi"/>
                <w:color w:val="000000"/>
                <w:lang w:val="en-GB"/>
              </w:rPr>
              <w:t>, 2, 3</w:t>
            </w:r>
            <w:r w:rsidRPr="009A2F30">
              <w:rPr>
                <w:rFonts w:cstheme="minorHAnsi"/>
                <w:color w:val="000000"/>
              </w:rPr>
              <w:t xml:space="preserve">, </w:t>
            </w:r>
            <w:r w:rsidRPr="009A2F30">
              <w:rPr>
                <w:rFonts w:cstheme="minorHAnsi"/>
                <w:color w:val="000000"/>
                <w:lang w:val="en-GB"/>
              </w:rPr>
              <w:t>4, 5, 6</w:t>
            </w:r>
          </w:p>
        </w:tc>
        <w:tc>
          <w:tcPr>
            <w:tcW w:w="3081" w:type="dxa"/>
          </w:tcPr>
          <w:p w14:paraId="74A0D8C1"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eastAsia="Times New Roman" w:cstheme="minorHAnsi"/>
                <w:color w:val="000000"/>
                <w:lang w:eastAsia="en-DE"/>
              </w:rPr>
              <w:t>R</w:t>
            </w:r>
            <w:proofErr w:type="spellStart"/>
            <w:r w:rsidRPr="009A2F30">
              <w:rPr>
                <w:rFonts w:eastAsia="Times New Roman" w:cstheme="minorHAnsi"/>
                <w:color w:val="000000"/>
                <w:lang w:val="en-GB" w:eastAsia="en-DE"/>
              </w:rPr>
              <w:t>ight</w:t>
            </w:r>
            <w:proofErr w:type="spellEnd"/>
            <w:r w:rsidRPr="009A2F30">
              <w:rPr>
                <w:rFonts w:eastAsia="Times New Roman" w:cstheme="minorHAnsi"/>
                <w:color w:val="000000"/>
                <w:lang w:val="en-GB" w:eastAsia="en-DE"/>
              </w:rPr>
              <w:t xml:space="preserve">, Left, Extremists, Protests, RGDP, </w:t>
            </w:r>
            <w:proofErr w:type="spellStart"/>
            <w:r w:rsidRPr="009A2F30">
              <w:rPr>
                <w:rFonts w:eastAsia="Times New Roman" w:cstheme="minorHAnsi"/>
                <w:color w:val="000000"/>
                <w:lang w:val="en-GB" w:eastAsia="en-DE"/>
              </w:rPr>
              <w:t>opp</w:t>
            </w:r>
            <w:proofErr w:type="spellEnd"/>
            <w:r w:rsidRPr="009A2F30">
              <w:rPr>
                <w:rFonts w:eastAsia="Times New Roman" w:cstheme="minorHAnsi"/>
                <w:color w:val="000000"/>
                <w:lang w:val="en-GB" w:eastAsia="en-DE"/>
              </w:rPr>
              <w:t xml:space="preserve"> vote, </w:t>
            </w:r>
            <w:r w:rsidRPr="009A2F30">
              <w:rPr>
                <w:rFonts w:cstheme="minorHAnsi"/>
                <w:lang w:val="en-GB"/>
              </w:rPr>
              <w:t>Financial recession</w:t>
            </w:r>
          </w:p>
        </w:tc>
        <w:tc>
          <w:tcPr>
            <w:tcW w:w="1722" w:type="dxa"/>
          </w:tcPr>
          <w:p w14:paraId="59A8636A"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69%</w:t>
            </w:r>
          </w:p>
        </w:tc>
      </w:tr>
    </w:tbl>
    <w:p w14:paraId="664C20A3" w14:textId="1514B984" w:rsidR="000037B2" w:rsidRPr="009A2F30" w:rsidRDefault="000037B2" w:rsidP="00180787">
      <w:pPr>
        <w:pStyle w:val="Heading3"/>
        <w:numPr>
          <w:ilvl w:val="0"/>
          <w:numId w:val="0"/>
        </w:numPr>
        <w:rPr>
          <w:rFonts w:asciiTheme="minorHAnsi" w:eastAsia="Times New Roman" w:hAnsiTheme="minorHAnsi" w:cstheme="minorHAnsi"/>
          <w:lang w:val="en-US" w:eastAsia="en-DE"/>
        </w:rPr>
      </w:pPr>
      <w:bookmarkStart w:id="402" w:name="_Toc16453357"/>
      <w:r w:rsidRPr="009A2F30">
        <w:rPr>
          <w:rFonts w:asciiTheme="minorHAnsi" w:eastAsia="Times New Roman" w:hAnsiTheme="minorHAnsi" w:cstheme="minorHAnsi"/>
          <w:bCs w:val="0"/>
          <w:color w:val="000000"/>
          <w:kern w:val="36"/>
          <w:lang w:val="en-US" w:eastAsia="en-DE"/>
        </w:rPr>
        <w:t xml:space="preserve">After World War 2 most of the features that were having effect on normal recession before war are not affecting it any more. Features that have effect are Extremists and Financial </w:t>
      </w:r>
      <w:r w:rsidRPr="009A2F30">
        <w:rPr>
          <w:rFonts w:asciiTheme="minorHAnsi" w:eastAsia="Times New Roman" w:hAnsiTheme="minorHAnsi" w:cstheme="minorHAnsi"/>
          <w:bCs w:val="0"/>
          <w:color w:val="000000"/>
          <w:kern w:val="36"/>
          <w:lang w:val="en-US" w:eastAsia="en-DE"/>
        </w:rPr>
        <w:lastRenderedPageBreak/>
        <w:t>Recession with maximum percentage of 72% which is comparatively very low as compared to before and after WW2. During war situation was not in control.</w:t>
      </w:r>
      <w:bookmarkEnd w:id="402"/>
    </w:p>
    <w:p w14:paraId="118D039B" w14:textId="77777777" w:rsidR="000037B2" w:rsidRPr="009A2F30" w:rsidRDefault="000037B2" w:rsidP="00C57507">
      <w:pPr>
        <w:pStyle w:val="Heading4"/>
        <w:rPr>
          <w:rFonts w:eastAsia="Times New Roman"/>
          <w:lang w:val="en-US" w:eastAsia="en-DE"/>
        </w:rPr>
      </w:pPr>
      <w:r w:rsidRPr="009A2F30">
        <w:rPr>
          <w:rFonts w:eastAsia="Times New Roman"/>
          <w:lang w:val="en-US" w:eastAsia="en-DE"/>
        </w:rPr>
        <w:t>Now (1985 - 2014)</w:t>
      </w:r>
    </w:p>
    <w:p w14:paraId="69D0047B" w14:textId="77777777" w:rsidR="000037B2" w:rsidRPr="009A2F30" w:rsidRDefault="000037B2" w:rsidP="000037B2">
      <w:pPr>
        <w:shd w:val="clear" w:color="auto" w:fill="FFFFFF"/>
        <w:spacing w:before="129" w:after="0" w:line="240" w:lineRule="auto"/>
        <w:ind w:left="360"/>
        <w:outlineLvl w:val="0"/>
        <w:rPr>
          <w:rFonts w:eastAsia="Times New Roman" w:cstheme="minorHAnsi"/>
          <w:bCs/>
          <w:color w:val="000000"/>
          <w:kern w:val="36"/>
          <w:lang w:val="en-US" w:eastAsia="en-DE"/>
        </w:rPr>
      </w:pPr>
      <w:bookmarkStart w:id="403" w:name="_Toc16453358"/>
      <w:r w:rsidRPr="009A2F30">
        <w:rPr>
          <w:rFonts w:cstheme="minorHAnsi"/>
          <w:noProof/>
        </w:rPr>
        <w:drawing>
          <wp:inline distT="0" distB="0" distL="0" distR="0" wp14:anchorId="0DBF31D4" wp14:editId="7AE74736">
            <wp:extent cx="4019550" cy="26955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019550" cy="2695575"/>
                    </a:xfrm>
                    <a:prstGeom prst="rect">
                      <a:avLst/>
                    </a:prstGeom>
                    <a:noFill/>
                    <a:ln>
                      <a:noFill/>
                    </a:ln>
                  </pic:spPr>
                </pic:pic>
              </a:graphicData>
            </a:graphic>
          </wp:inline>
        </w:drawing>
      </w:r>
      <w:bookmarkEnd w:id="403"/>
    </w:p>
    <w:p w14:paraId="6C48E535" w14:textId="77777777" w:rsidR="000037B2" w:rsidRPr="009A2F30" w:rsidRDefault="000037B2" w:rsidP="000037B2">
      <w:pPr>
        <w:pStyle w:val="ListParagraph"/>
        <w:shd w:val="clear" w:color="auto" w:fill="FFFFFF"/>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 xml:space="preserve">                                   </w:t>
      </w:r>
      <w:bookmarkStart w:id="404" w:name="_Toc16453359"/>
      <w:r w:rsidRPr="009A2F30">
        <w:rPr>
          <w:rFonts w:eastAsia="Times New Roman" w:cstheme="minorHAnsi"/>
          <w:bCs/>
          <w:color w:val="000000"/>
          <w:kern w:val="36"/>
          <w:lang w:val="en-US" w:eastAsia="en-DE"/>
        </w:rPr>
        <w:t>Figure 9.3</w:t>
      </w:r>
      <w:bookmarkEnd w:id="404"/>
    </w:p>
    <w:p w14:paraId="438E0C21" w14:textId="77777777" w:rsidR="000037B2" w:rsidRPr="009A2F30" w:rsidRDefault="000037B2" w:rsidP="000037B2">
      <w:pPr>
        <w:shd w:val="clear" w:color="auto" w:fill="FFFFFF"/>
        <w:spacing w:before="129" w:after="0" w:line="240" w:lineRule="auto"/>
        <w:ind w:left="360"/>
        <w:outlineLvl w:val="0"/>
        <w:rPr>
          <w:rFonts w:eastAsia="Times New Roman" w:cstheme="minorHAnsi"/>
          <w:bCs/>
          <w:color w:val="000000"/>
          <w:kern w:val="36"/>
          <w:lang w:val="en-US" w:eastAsia="en-DE"/>
        </w:rPr>
      </w:pPr>
    </w:p>
    <w:p w14:paraId="3B741ACA" w14:textId="77777777" w:rsidR="000037B2" w:rsidRPr="009A2F30" w:rsidRDefault="000037B2" w:rsidP="000037B2">
      <w:pPr>
        <w:shd w:val="clear" w:color="auto" w:fill="FFFFFF"/>
        <w:spacing w:before="129" w:after="0" w:line="240" w:lineRule="auto"/>
        <w:ind w:left="360"/>
        <w:outlineLvl w:val="0"/>
        <w:rPr>
          <w:rFonts w:eastAsia="Times New Roman" w:cstheme="minorHAnsi"/>
          <w:bCs/>
          <w:color w:val="000000"/>
          <w:kern w:val="36"/>
          <w:lang w:val="en-US" w:eastAsia="en-DE"/>
        </w:rPr>
      </w:pPr>
      <w:bookmarkStart w:id="405" w:name="_Toc16453360"/>
      <w:r w:rsidRPr="009A2F30">
        <w:rPr>
          <w:rFonts w:eastAsia="Times New Roman" w:cstheme="minorHAnsi"/>
          <w:bCs/>
          <w:color w:val="000000"/>
          <w:kern w:val="36"/>
          <w:lang w:val="en-US" w:eastAsia="en-DE"/>
        </w:rPr>
        <w:t>Table 9.3</w:t>
      </w:r>
      <w:bookmarkEnd w:id="405"/>
    </w:p>
    <w:tbl>
      <w:tblPr>
        <w:tblStyle w:val="PlainTable1"/>
        <w:tblW w:w="0" w:type="auto"/>
        <w:tblLook w:val="04A0" w:firstRow="1" w:lastRow="0" w:firstColumn="1" w:lastColumn="0" w:noHBand="0" w:noVBand="1"/>
      </w:tblPr>
      <w:tblGrid>
        <w:gridCol w:w="1542"/>
        <w:gridCol w:w="1972"/>
        <w:gridCol w:w="3047"/>
        <w:gridCol w:w="1685"/>
      </w:tblGrid>
      <w:tr w:rsidR="000037B2" w:rsidRPr="009A2F30" w14:paraId="54017470" w14:textId="77777777" w:rsidTr="00180787">
        <w:trPr>
          <w:cnfStyle w:val="100000000000" w:firstRow="1" w:lastRow="0" w:firstColumn="0" w:lastColumn="0" w:oddVBand="0" w:evenVBand="0" w:oddHBand="0" w:evenHBand="0" w:firstRowFirstColumn="0" w:firstRowLastColumn="0" w:lastRowFirstColumn="0" w:lastRowLastColumn="0"/>
          <w:trHeight w:val="138"/>
        </w:trPr>
        <w:tc>
          <w:tcPr>
            <w:cnfStyle w:val="001000000000" w:firstRow="0" w:lastRow="0" w:firstColumn="1" w:lastColumn="0" w:oddVBand="0" w:evenVBand="0" w:oddHBand="0" w:evenHBand="0" w:firstRowFirstColumn="0" w:firstRowLastColumn="0" w:lastRowFirstColumn="0" w:lastRowLastColumn="0"/>
            <w:tcW w:w="1542" w:type="dxa"/>
          </w:tcPr>
          <w:p w14:paraId="70349830" w14:textId="77777777" w:rsidR="000037B2" w:rsidRPr="009A2F30" w:rsidRDefault="000037B2" w:rsidP="000037B2">
            <w:pPr>
              <w:rPr>
                <w:rFonts w:cstheme="minorHAnsi"/>
                <w:b w:val="0"/>
                <w:lang w:val="en-GB"/>
              </w:rPr>
            </w:pPr>
          </w:p>
        </w:tc>
        <w:tc>
          <w:tcPr>
            <w:tcW w:w="1972" w:type="dxa"/>
          </w:tcPr>
          <w:p w14:paraId="2CBF5D5A" w14:textId="77777777" w:rsidR="000037B2" w:rsidRPr="009A2F30" w:rsidRDefault="000037B2"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Index</w:t>
            </w:r>
          </w:p>
        </w:tc>
        <w:tc>
          <w:tcPr>
            <w:tcW w:w="3047" w:type="dxa"/>
          </w:tcPr>
          <w:p w14:paraId="446D1F89" w14:textId="77777777" w:rsidR="000037B2" w:rsidRPr="009A2F30" w:rsidRDefault="000037B2"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Feature Names</w:t>
            </w:r>
          </w:p>
        </w:tc>
        <w:tc>
          <w:tcPr>
            <w:tcW w:w="1685" w:type="dxa"/>
          </w:tcPr>
          <w:p w14:paraId="295F9C71" w14:textId="77777777" w:rsidR="000037B2" w:rsidRPr="009A2F30" w:rsidRDefault="000037B2" w:rsidP="000037B2">
            <w:pPr>
              <w:cnfStyle w:val="100000000000" w:firstRow="1" w:lastRow="0" w:firstColumn="0" w:lastColumn="0" w:oddVBand="0" w:evenVBand="0" w:oddHBand="0" w:evenHBand="0" w:firstRowFirstColumn="0" w:firstRowLastColumn="0" w:lastRowFirstColumn="0" w:lastRowLastColumn="0"/>
              <w:rPr>
                <w:rFonts w:cstheme="minorHAnsi"/>
                <w:b w:val="0"/>
                <w:lang w:val="en-GB"/>
              </w:rPr>
            </w:pPr>
            <w:r w:rsidRPr="009A2F30">
              <w:rPr>
                <w:rFonts w:cstheme="minorHAnsi"/>
                <w:b w:val="0"/>
                <w:lang w:val="en-GB"/>
              </w:rPr>
              <w:t>Average Score</w:t>
            </w:r>
          </w:p>
        </w:tc>
      </w:tr>
      <w:tr w:rsidR="000037B2" w:rsidRPr="009A2F30" w14:paraId="5924CA62" w14:textId="77777777" w:rsidTr="00180787">
        <w:trPr>
          <w:cnfStyle w:val="000000100000" w:firstRow="0" w:lastRow="0" w:firstColumn="0" w:lastColumn="0" w:oddVBand="0" w:evenVBand="0" w:oddHBand="1" w:evenHBand="0" w:firstRowFirstColumn="0" w:firstRowLastColumn="0" w:lastRowFirstColumn="0" w:lastRowLastColumn="0"/>
          <w:trHeight w:val="235"/>
        </w:trPr>
        <w:tc>
          <w:tcPr>
            <w:cnfStyle w:val="001000000000" w:firstRow="0" w:lastRow="0" w:firstColumn="1" w:lastColumn="0" w:oddVBand="0" w:evenVBand="0" w:oddHBand="0" w:evenHBand="0" w:firstRowFirstColumn="0" w:firstRowLastColumn="0" w:lastRowFirstColumn="0" w:lastRowLastColumn="0"/>
            <w:tcW w:w="1542" w:type="dxa"/>
          </w:tcPr>
          <w:p w14:paraId="56DCE146" w14:textId="77777777" w:rsidR="000037B2" w:rsidRPr="009A2F30" w:rsidRDefault="000037B2" w:rsidP="000037B2">
            <w:pPr>
              <w:rPr>
                <w:rFonts w:cstheme="minorHAnsi"/>
                <w:b w:val="0"/>
                <w:lang w:val="en-GB"/>
              </w:rPr>
            </w:pPr>
            <w:r w:rsidRPr="009A2F30">
              <w:rPr>
                <w:rFonts w:cstheme="minorHAnsi"/>
                <w:b w:val="0"/>
                <w:lang w:val="en-GB"/>
              </w:rPr>
              <w:t>Step 1</w:t>
            </w:r>
          </w:p>
        </w:tc>
        <w:tc>
          <w:tcPr>
            <w:tcW w:w="1972" w:type="dxa"/>
          </w:tcPr>
          <w:p w14:paraId="72BB2C8B"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6</w:t>
            </w:r>
          </w:p>
        </w:tc>
        <w:tc>
          <w:tcPr>
            <w:tcW w:w="3047" w:type="dxa"/>
          </w:tcPr>
          <w:p w14:paraId="11A8C2D7"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proofErr w:type="spellStart"/>
            <w:r w:rsidRPr="009A2F30">
              <w:rPr>
                <w:rFonts w:cstheme="minorHAnsi"/>
                <w:lang w:val="en-GB"/>
              </w:rPr>
              <w:t>Pk_fin</w:t>
            </w:r>
            <w:proofErr w:type="spellEnd"/>
          </w:p>
        </w:tc>
        <w:tc>
          <w:tcPr>
            <w:tcW w:w="1685" w:type="dxa"/>
          </w:tcPr>
          <w:p w14:paraId="12476CC7"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7%</w:t>
            </w:r>
          </w:p>
        </w:tc>
      </w:tr>
      <w:tr w:rsidR="000037B2" w:rsidRPr="009A2F30" w14:paraId="1DCBC024" w14:textId="77777777" w:rsidTr="00180787">
        <w:trPr>
          <w:trHeight w:val="270"/>
        </w:trPr>
        <w:tc>
          <w:tcPr>
            <w:cnfStyle w:val="001000000000" w:firstRow="0" w:lastRow="0" w:firstColumn="1" w:lastColumn="0" w:oddVBand="0" w:evenVBand="0" w:oddHBand="0" w:evenHBand="0" w:firstRowFirstColumn="0" w:firstRowLastColumn="0" w:lastRowFirstColumn="0" w:lastRowLastColumn="0"/>
            <w:tcW w:w="1542" w:type="dxa"/>
          </w:tcPr>
          <w:p w14:paraId="7375055D" w14:textId="77777777" w:rsidR="000037B2" w:rsidRPr="009A2F30" w:rsidRDefault="000037B2" w:rsidP="000037B2">
            <w:pPr>
              <w:rPr>
                <w:rFonts w:cstheme="minorHAnsi"/>
                <w:b w:val="0"/>
                <w:lang w:val="en-GB"/>
              </w:rPr>
            </w:pPr>
            <w:r w:rsidRPr="009A2F30">
              <w:rPr>
                <w:rFonts w:cstheme="minorHAnsi"/>
                <w:b w:val="0"/>
                <w:lang w:val="en-GB"/>
              </w:rPr>
              <w:t>Step 2</w:t>
            </w:r>
          </w:p>
        </w:tc>
        <w:tc>
          <w:tcPr>
            <w:tcW w:w="1972" w:type="dxa"/>
          </w:tcPr>
          <w:p w14:paraId="6B5BB2F9"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2, 6</w:t>
            </w:r>
          </w:p>
        </w:tc>
        <w:tc>
          <w:tcPr>
            <w:tcW w:w="3047" w:type="dxa"/>
          </w:tcPr>
          <w:p w14:paraId="37EDF3C4"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lang w:eastAsia="en-DE"/>
              </w:rPr>
            </w:pPr>
            <w:proofErr w:type="spellStart"/>
            <w:r w:rsidRPr="009A2F30">
              <w:rPr>
                <w:rFonts w:cstheme="minorHAnsi"/>
                <w:lang w:val="en-GB"/>
              </w:rPr>
              <w:t>Extrimist</w:t>
            </w:r>
            <w:proofErr w:type="spellEnd"/>
            <w:r w:rsidRPr="009A2F30">
              <w:rPr>
                <w:rFonts w:cstheme="minorHAnsi"/>
                <w:lang w:val="en-GB"/>
              </w:rPr>
              <w:t xml:space="preserve">, </w:t>
            </w:r>
            <w:proofErr w:type="spellStart"/>
            <w:r w:rsidRPr="009A2F30">
              <w:rPr>
                <w:rFonts w:cstheme="minorHAnsi"/>
                <w:lang w:val="en-GB"/>
              </w:rPr>
              <w:t>pk_fin</w:t>
            </w:r>
            <w:proofErr w:type="spellEnd"/>
          </w:p>
          <w:p w14:paraId="3EAD830A"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1685" w:type="dxa"/>
          </w:tcPr>
          <w:p w14:paraId="2188F27F"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6%</w:t>
            </w:r>
          </w:p>
        </w:tc>
      </w:tr>
      <w:tr w:rsidR="000037B2" w:rsidRPr="009A2F30" w14:paraId="0BA21850" w14:textId="77777777" w:rsidTr="00180787">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542" w:type="dxa"/>
          </w:tcPr>
          <w:p w14:paraId="2C96DBED" w14:textId="77777777" w:rsidR="000037B2" w:rsidRPr="009A2F30" w:rsidRDefault="000037B2" w:rsidP="000037B2">
            <w:pPr>
              <w:rPr>
                <w:rFonts w:cstheme="minorHAnsi"/>
                <w:b w:val="0"/>
                <w:lang w:val="en-GB"/>
              </w:rPr>
            </w:pPr>
            <w:r w:rsidRPr="009A2F30">
              <w:rPr>
                <w:rFonts w:cstheme="minorHAnsi"/>
                <w:b w:val="0"/>
                <w:lang w:val="en-GB"/>
              </w:rPr>
              <w:t>Step 3</w:t>
            </w:r>
          </w:p>
        </w:tc>
        <w:tc>
          <w:tcPr>
            <w:tcW w:w="1972" w:type="dxa"/>
          </w:tcPr>
          <w:p w14:paraId="327FEB70"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2 ,4, 6</w:t>
            </w:r>
          </w:p>
        </w:tc>
        <w:tc>
          <w:tcPr>
            <w:tcW w:w="3047" w:type="dxa"/>
          </w:tcPr>
          <w:p w14:paraId="70780771"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proofErr w:type="spellStart"/>
            <w:r w:rsidRPr="009A2F30">
              <w:rPr>
                <w:rFonts w:cstheme="minorHAnsi"/>
                <w:lang w:val="en-GB"/>
              </w:rPr>
              <w:t>Extrimists</w:t>
            </w:r>
            <w:proofErr w:type="spellEnd"/>
            <w:r w:rsidRPr="009A2F30">
              <w:rPr>
                <w:rFonts w:cstheme="minorHAnsi"/>
                <w:lang w:val="en-GB"/>
              </w:rPr>
              <w:t xml:space="preserve">, RGDP, </w:t>
            </w:r>
            <w:proofErr w:type="spellStart"/>
            <w:r w:rsidRPr="009A2F30">
              <w:rPr>
                <w:rFonts w:cstheme="minorHAnsi"/>
                <w:lang w:val="en-GB"/>
              </w:rPr>
              <w:t>pk_fin</w:t>
            </w:r>
            <w:proofErr w:type="spellEnd"/>
          </w:p>
        </w:tc>
        <w:tc>
          <w:tcPr>
            <w:tcW w:w="1685" w:type="dxa"/>
          </w:tcPr>
          <w:p w14:paraId="47C27F7F"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7%</w:t>
            </w:r>
          </w:p>
        </w:tc>
      </w:tr>
      <w:tr w:rsidR="000037B2" w:rsidRPr="009A2F30" w14:paraId="70FD964F" w14:textId="77777777" w:rsidTr="00180787">
        <w:trPr>
          <w:trHeight w:val="365"/>
        </w:trPr>
        <w:tc>
          <w:tcPr>
            <w:cnfStyle w:val="001000000000" w:firstRow="0" w:lastRow="0" w:firstColumn="1" w:lastColumn="0" w:oddVBand="0" w:evenVBand="0" w:oddHBand="0" w:evenHBand="0" w:firstRowFirstColumn="0" w:firstRowLastColumn="0" w:lastRowFirstColumn="0" w:lastRowLastColumn="0"/>
            <w:tcW w:w="1542" w:type="dxa"/>
          </w:tcPr>
          <w:p w14:paraId="648B5B20" w14:textId="77777777" w:rsidR="000037B2" w:rsidRPr="009A2F30" w:rsidRDefault="000037B2" w:rsidP="000037B2">
            <w:pPr>
              <w:rPr>
                <w:rFonts w:cstheme="minorHAnsi"/>
                <w:b w:val="0"/>
                <w:lang w:val="en-GB"/>
              </w:rPr>
            </w:pPr>
            <w:r w:rsidRPr="009A2F30">
              <w:rPr>
                <w:rFonts w:cstheme="minorHAnsi"/>
                <w:b w:val="0"/>
                <w:lang w:val="en-GB"/>
              </w:rPr>
              <w:t>Step 4</w:t>
            </w:r>
          </w:p>
        </w:tc>
        <w:tc>
          <w:tcPr>
            <w:tcW w:w="1972" w:type="dxa"/>
          </w:tcPr>
          <w:p w14:paraId="5133BEF4"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2, 4, 5, 6</w:t>
            </w:r>
          </w:p>
        </w:tc>
        <w:tc>
          <w:tcPr>
            <w:tcW w:w="3047" w:type="dxa"/>
          </w:tcPr>
          <w:p w14:paraId="493178CC"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proofErr w:type="spellStart"/>
            <w:r w:rsidRPr="009A2F30">
              <w:rPr>
                <w:rFonts w:cstheme="minorHAnsi"/>
                <w:lang w:val="en-GB"/>
              </w:rPr>
              <w:t>Extrimists</w:t>
            </w:r>
            <w:proofErr w:type="spellEnd"/>
            <w:r w:rsidRPr="009A2F30">
              <w:rPr>
                <w:rFonts w:cstheme="minorHAnsi"/>
                <w:lang w:val="en-GB"/>
              </w:rPr>
              <w:t xml:space="preserve">, RGDP, </w:t>
            </w:r>
            <w:proofErr w:type="spellStart"/>
            <w:r w:rsidRPr="009A2F30">
              <w:rPr>
                <w:rFonts w:cstheme="minorHAnsi"/>
                <w:lang w:val="en-GB"/>
              </w:rPr>
              <w:t>opp</w:t>
            </w:r>
            <w:proofErr w:type="spellEnd"/>
            <w:r w:rsidRPr="009A2F30">
              <w:rPr>
                <w:rFonts w:cstheme="minorHAnsi"/>
                <w:lang w:val="en-GB"/>
              </w:rPr>
              <w:t xml:space="preserve"> vote, </w:t>
            </w:r>
            <w:proofErr w:type="spellStart"/>
            <w:r w:rsidRPr="009A2F30">
              <w:rPr>
                <w:rFonts w:cstheme="minorHAnsi"/>
                <w:lang w:val="en-GB"/>
              </w:rPr>
              <w:t>pk_fin</w:t>
            </w:r>
            <w:proofErr w:type="spellEnd"/>
          </w:p>
        </w:tc>
        <w:tc>
          <w:tcPr>
            <w:tcW w:w="1685" w:type="dxa"/>
          </w:tcPr>
          <w:p w14:paraId="09F40201"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7%</w:t>
            </w:r>
          </w:p>
        </w:tc>
      </w:tr>
      <w:tr w:rsidR="000037B2" w:rsidRPr="009A2F30" w14:paraId="1C5266E9" w14:textId="77777777" w:rsidTr="00180787">
        <w:trPr>
          <w:cnfStyle w:val="000000100000" w:firstRow="0" w:lastRow="0" w:firstColumn="0" w:lastColumn="0" w:oddVBand="0" w:evenVBand="0" w:oddHBand="1" w:evenHBand="0" w:firstRowFirstColumn="0" w:firstRowLastColumn="0" w:lastRowFirstColumn="0" w:lastRowLastColumn="0"/>
          <w:trHeight w:val="411"/>
        </w:trPr>
        <w:tc>
          <w:tcPr>
            <w:cnfStyle w:val="001000000000" w:firstRow="0" w:lastRow="0" w:firstColumn="1" w:lastColumn="0" w:oddVBand="0" w:evenVBand="0" w:oddHBand="0" w:evenHBand="0" w:firstRowFirstColumn="0" w:firstRowLastColumn="0" w:lastRowFirstColumn="0" w:lastRowLastColumn="0"/>
            <w:tcW w:w="1542" w:type="dxa"/>
          </w:tcPr>
          <w:p w14:paraId="4B7C4C82" w14:textId="77777777" w:rsidR="000037B2" w:rsidRPr="009A2F30" w:rsidRDefault="000037B2" w:rsidP="000037B2">
            <w:pPr>
              <w:rPr>
                <w:rFonts w:cstheme="minorHAnsi"/>
                <w:b w:val="0"/>
                <w:lang w:val="en-GB"/>
              </w:rPr>
            </w:pPr>
            <w:r w:rsidRPr="009A2F30">
              <w:rPr>
                <w:rFonts w:cstheme="minorHAnsi"/>
                <w:b w:val="0"/>
                <w:lang w:val="en-GB"/>
              </w:rPr>
              <w:t>Step 5</w:t>
            </w:r>
          </w:p>
        </w:tc>
        <w:tc>
          <w:tcPr>
            <w:tcW w:w="1972" w:type="dxa"/>
          </w:tcPr>
          <w:p w14:paraId="7A900225"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1, 2, 4, 5, 6</w:t>
            </w:r>
          </w:p>
        </w:tc>
        <w:tc>
          <w:tcPr>
            <w:tcW w:w="3047" w:type="dxa"/>
          </w:tcPr>
          <w:p w14:paraId="01AF4D5E"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lang w:eastAsia="en-DE"/>
              </w:rPr>
            </w:pPr>
            <w:r w:rsidRPr="009A2F30">
              <w:rPr>
                <w:rFonts w:cstheme="minorHAnsi"/>
                <w:lang w:val="en-GB"/>
              </w:rPr>
              <w:t xml:space="preserve">Left, </w:t>
            </w:r>
            <w:proofErr w:type="spellStart"/>
            <w:r w:rsidRPr="009A2F30">
              <w:rPr>
                <w:rFonts w:cstheme="minorHAnsi"/>
                <w:lang w:val="en-GB"/>
              </w:rPr>
              <w:t>Extrimists</w:t>
            </w:r>
            <w:proofErr w:type="spellEnd"/>
            <w:r w:rsidRPr="009A2F30">
              <w:rPr>
                <w:rFonts w:cstheme="minorHAnsi"/>
                <w:lang w:val="en-GB"/>
              </w:rPr>
              <w:t xml:space="preserve">, RGDP, </w:t>
            </w:r>
            <w:proofErr w:type="spellStart"/>
            <w:r w:rsidRPr="009A2F30">
              <w:rPr>
                <w:rFonts w:cstheme="minorHAnsi"/>
                <w:lang w:val="en-GB"/>
              </w:rPr>
              <w:t>opp</w:t>
            </w:r>
            <w:proofErr w:type="spellEnd"/>
            <w:r w:rsidRPr="009A2F30">
              <w:rPr>
                <w:rFonts w:cstheme="minorHAnsi"/>
                <w:lang w:val="en-GB"/>
              </w:rPr>
              <w:t xml:space="preserve"> vote, </w:t>
            </w:r>
            <w:proofErr w:type="spellStart"/>
            <w:r w:rsidRPr="009A2F30">
              <w:rPr>
                <w:rFonts w:cstheme="minorHAnsi"/>
                <w:lang w:val="en-GB"/>
              </w:rPr>
              <w:t>pk_fin</w:t>
            </w:r>
            <w:proofErr w:type="spellEnd"/>
          </w:p>
        </w:tc>
        <w:tc>
          <w:tcPr>
            <w:tcW w:w="1685" w:type="dxa"/>
          </w:tcPr>
          <w:p w14:paraId="3D37AF71"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6%</w:t>
            </w:r>
          </w:p>
        </w:tc>
      </w:tr>
      <w:tr w:rsidR="000037B2" w:rsidRPr="009A2F30" w14:paraId="6FA9289C" w14:textId="77777777" w:rsidTr="00180787">
        <w:trPr>
          <w:trHeight w:val="411"/>
        </w:trPr>
        <w:tc>
          <w:tcPr>
            <w:cnfStyle w:val="001000000000" w:firstRow="0" w:lastRow="0" w:firstColumn="1" w:lastColumn="0" w:oddVBand="0" w:evenVBand="0" w:oddHBand="0" w:evenHBand="0" w:firstRowFirstColumn="0" w:firstRowLastColumn="0" w:lastRowFirstColumn="0" w:lastRowLastColumn="0"/>
            <w:tcW w:w="1542" w:type="dxa"/>
          </w:tcPr>
          <w:p w14:paraId="2042AF7F" w14:textId="77777777" w:rsidR="000037B2" w:rsidRPr="009A2F30" w:rsidRDefault="000037B2" w:rsidP="000037B2">
            <w:pPr>
              <w:rPr>
                <w:rFonts w:cstheme="minorHAnsi"/>
                <w:b w:val="0"/>
                <w:lang w:val="en-GB"/>
              </w:rPr>
            </w:pPr>
            <w:r w:rsidRPr="009A2F30">
              <w:rPr>
                <w:rFonts w:cstheme="minorHAnsi"/>
                <w:b w:val="0"/>
                <w:lang w:val="en-GB"/>
              </w:rPr>
              <w:t>Step 6</w:t>
            </w:r>
          </w:p>
        </w:tc>
        <w:tc>
          <w:tcPr>
            <w:tcW w:w="1972" w:type="dxa"/>
          </w:tcPr>
          <w:p w14:paraId="39534D1D" w14:textId="77777777" w:rsidR="000037B2" w:rsidRPr="009A2F30" w:rsidRDefault="000037B2" w:rsidP="000037B2">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2"/>
                <w:szCs w:val="22"/>
                <w:lang w:val="en-GB"/>
              </w:rPr>
            </w:pPr>
            <w:r w:rsidRPr="009A2F30">
              <w:rPr>
                <w:rFonts w:asciiTheme="minorHAnsi" w:hAnsiTheme="minorHAnsi" w:cstheme="minorHAnsi"/>
                <w:color w:val="000000"/>
                <w:sz w:val="22"/>
                <w:szCs w:val="22"/>
                <w:lang w:val="en-GB"/>
              </w:rPr>
              <w:t>1,2,3,4,5,6</w:t>
            </w:r>
          </w:p>
        </w:tc>
        <w:tc>
          <w:tcPr>
            <w:tcW w:w="3047" w:type="dxa"/>
          </w:tcPr>
          <w:p w14:paraId="4BC2314B"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 xml:space="preserve">Left, </w:t>
            </w:r>
            <w:proofErr w:type="spellStart"/>
            <w:r w:rsidRPr="009A2F30">
              <w:rPr>
                <w:rFonts w:cstheme="minorHAnsi"/>
                <w:lang w:val="en-GB"/>
              </w:rPr>
              <w:t>Extrimists</w:t>
            </w:r>
            <w:proofErr w:type="spellEnd"/>
            <w:r w:rsidRPr="009A2F30">
              <w:rPr>
                <w:rFonts w:cstheme="minorHAnsi"/>
                <w:lang w:val="en-GB"/>
              </w:rPr>
              <w:t xml:space="preserve">, Right, RGDP, </w:t>
            </w:r>
            <w:proofErr w:type="spellStart"/>
            <w:r w:rsidRPr="009A2F30">
              <w:rPr>
                <w:rFonts w:cstheme="minorHAnsi"/>
                <w:lang w:val="en-GB"/>
              </w:rPr>
              <w:t>opp</w:t>
            </w:r>
            <w:proofErr w:type="spellEnd"/>
            <w:r w:rsidRPr="009A2F30">
              <w:rPr>
                <w:rFonts w:cstheme="minorHAnsi"/>
                <w:lang w:val="en-GB"/>
              </w:rPr>
              <w:t xml:space="preserve"> </w:t>
            </w:r>
            <w:proofErr w:type="spellStart"/>
            <w:proofErr w:type="gramStart"/>
            <w:r w:rsidRPr="009A2F30">
              <w:rPr>
                <w:rFonts w:cstheme="minorHAnsi"/>
                <w:lang w:val="en-GB"/>
              </w:rPr>
              <w:t>vote,protests</w:t>
            </w:r>
            <w:proofErr w:type="spellEnd"/>
            <w:proofErr w:type="gramEnd"/>
            <w:r w:rsidRPr="009A2F30">
              <w:rPr>
                <w:rFonts w:cstheme="minorHAnsi"/>
                <w:lang w:val="en-GB"/>
              </w:rPr>
              <w:t xml:space="preserve">, </w:t>
            </w:r>
            <w:proofErr w:type="spellStart"/>
            <w:r w:rsidRPr="009A2F30">
              <w:rPr>
                <w:rFonts w:cstheme="minorHAnsi"/>
                <w:lang w:val="en-GB"/>
              </w:rPr>
              <w:t>pk_fin</w:t>
            </w:r>
            <w:proofErr w:type="spellEnd"/>
          </w:p>
        </w:tc>
        <w:tc>
          <w:tcPr>
            <w:tcW w:w="1685" w:type="dxa"/>
          </w:tcPr>
          <w:p w14:paraId="73E9E954" w14:textId="77777777" w:rsidR="000037B2" w:rsidRPr="009A2F30" w:rsidRDefault="000037B2" w:rsidP="000037B2">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9A2F30">
              <w:rPr>
                <w:rFonts w:cstheme="minorHAnsi"/>
                <w:lang w:val="en-GB"/>
              </w:rPr>
              <w:t>87%</w:t>
            </w:r>
          </w:p>
        </w:tc>
      </w:tr>
      <w:tr w:rsidR="000037B2" w:rsidRPr="009A2F30" w14:paraId="39630969" w14:textId="77777777" w:rsidTr="00180787">
        <w:trPr>
          <w:cnfStyle w:val="000000100000" w:firstRow="0" w:lastRow="0" w:firstColumn="0" w:lastColumn="0" w:oddVBand="0" w:evenVBand="0" w:oddHBand="1" w:evenHBand="0" w:firstRowFirstColumn="0" w:firstRowLastColumn="0" w:lastRowFirstColumn="0" w:lastRowLastColumn="0"/>
          <w:trHeight w:val="277"/>
        </w:trPr>
        <w:tc>
          <w:tcPr>
            <w:cnfStyle w:val="001000000000" w:firstRow="0" w:lastRow="0" w:firstColumn="1" w:lastColumn="0" w:oddVBand="0" w:evenVBand="0" w:oddHBand="0" w:evenHBand="0" w:firstRowFirstColumn="0" w:firstRowLastColumn="0" w:lastRowFirstColumn="0" w:lastRowLastColumn="0"/>
            <w:tcW w:w="1542" w:type="dxa"/>
          </w:tcPr>
          <w:p w14:paraId="4787D47E" w14:textId="77777777" w:rsidR="000037B2" w:rsidRPr="009A2F30" w:rsidRDefault="000037B2" w:rsidP="000037B2">
            <w:pPr>
              <w:rPr>
                <w:rFonts w:cstheme="minorHAnsi"/>
                <w:b w:val="0"/>
                <w:lang w:val="en-GB"/>
              </w:rPr>
            </w:pPr>
            <w:r w:rsidRPr="009A2F30">
              <w:rPr>
                <w:rFonts w:cstheme="minorHAnsi"/>
                <w:b w:val="0"/>
                <w:lang w:val="en-GB"/>
              </w:rPr>
              <w:t>Step 7</w:t>
            </w:r>
          </w:p>
        </w:tc>
        <w:tc>
          <w:tcPr>
            <w:tcW w:w="1972" w:type="dxa"/>
          </w:tcPr>
          <w:p w14:paraId="40EFCE4C"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color w:val="000000"/>
              </w:rPr>
              <w:t>0, 1, 2</w:t>
            </w:r>
            <w:r w:rsidRPr="009A2F30">
              <w:rPr>
                <w:rFonts w:cstheme="minorHAnsi"/>
                <w:color w:val="000000"/>
                <w:lang w:val="en-GB"/>
              </w:rPr>
              <w:t>, 3, 4, 5, 6</w:t>
            </w:r>
          </w:p>
        </w:tc>
        <w:tc>
          <w:tcPr>
            <w:tcW w:w="3047" w:type="dxa"/>
          </w:tcPr>
          <w:p w14:paraId="4ACA225C"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 xml:space="preserve">Right, Left, </w:t>
            </w:r>
            <w:proofErr w:type="spellStart"/>
            <w:r w:rsidRPr="009A2F30">
              <w:rPr>
                <w:rFonts w:cstheme="minorHAnsi"/>
                <w:lang w:val="en-GB"/>
              </w:rPr>
              <w:t>Extrimists</w:t>
            </w:r>
            <w:proofErr w:type="spellEnd"/>
            <w:r w:rsidRPr="009A2F30">
              <w:rPr>
                <w:rFonts w:cstheme="minorHAnsi"/>
                <w:lang w:val="en-GB"/>
              </w:rPr>
              <w:t xml:space="preserve">, RGDP, </w:t>
            </w:r>
            <w:proofErr w:type="spellStart"/>
            <w:r w:rsidRPr="009A2F30">
              <w:rPr>
                <w:rFonts w:cstheme="minorHAnsi"/>
                <w:lang w:val="en-GB"/>
              </w:rPr>
              <w:t>opp</w:t>
            </w:r>
            <w:proofErr w:type="spellEnd"/>
            <w:r w:rsidRPr="009A2F30">
              <w:rPr>
                <w:rFonts w:cstheme="minorHAnsi"/>
                <w:lang w:val="en-GB"/>
              </w:rPr>
              <w:t xml:space="preserve"> vote, </w:t>
            </w:r>
            <w:proofErr w:type="spellStart"/>
            <w:r w:rsidRPr="009A2F30">
              <w:rPr>
                <w:rFonts w:cstheme="minorHAnsi"/>
                <w:lang w:val="en-GB"/>
              </w:rPr>
              <w:t>pk_fin</w:t>
            </w:r>
            <w:proofErr w:type="spellEnd"/>
          </w:p>
        </w:tc>
        <w:tc>
          <w:tcPr>
            <w:tcW w:w="1685" w:type="dxa"/>
          </w:tcPr>
          <w:p w14:paraId="4794FAB7" w14:textId="77777777" w:rsidR="000037B2" w:rsidRPr="009A2F30" w:rsidRDefault="000037B2" w:rsidP="000037B2">
            <w:pPr>
              <w:cnfStyle w:val="000000100000" w:firstRow="0" w:lastRow="0" w:firstColumn="0" w:lastColumn="0" w:oddVBand="0" w:evenVBand="0" w:oddHBand="1" w:evenHBand="0" w:firstRowFirstColumn="0" w:firstRowLastColumn="0" w:lastRowFirstColumn="0" w:lastRowLastColumn="0"/>
              <w:rPr>
                <w:rFonts w:cstheme="minorHAnsi"/>
                <w:lang w:val="en-GB"/>
              </w:rPr>
            </w:pPr>
            <w:r w:rsidRPr="009A2F30">
              <w:rPr>
                <w:rFonts w:cstheme="minorHAnsi"/>
                <w:lang w:val="en-GB"/>
              </w:rPr>
              <w:t>86%</w:t>
            </w:r>
          </w:p>
        </w:tc>
      </w:tr>
    </w:tbl>
    <w:p w14:paraId="276CCD33"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GB" w:eastAsia="en-DE"/>
        </w:rPr>
      </w:pPr>
      <w:bookmarkStart w:id="406" w:name="_Toc16453361"/>
      <w:r w:rsidRPr="009A2F30">
        <w:rPr>
          <w:rFonts w:eastAsia="Times New Roman" w:cstheme="minorHAnsi"/>
          <w:bCs/>
          <w:color w:val="000000"/>
          <w:kern w:val="36"/>
          <w:lang w:val="en-US" w:eastAsia="en-DE"/>
        </w:rPr>
        <w:t xml:space="preserve">From </w:t>
      </w:r>
      <w:r w:rsidRPr="009A2F30">
        <w:rPr>
          <w:rFonts w:eastAsia="Times New Roman" w:cstheme="minorHAnsi"/>
          <w:bCs/>
          <w:color w:val="000000"/>
          <w:kern w:val="36"/>
          <w:lang w:val="en-GB" w:eastAsia="en-DE"/>
        </w:rPr>
        <w:t>year 1980-2014 dependency of features are:</w:t>
      </w:r>
      <w:bookmarkEnd w:id="406"/>
    </w:p>
    <w:p w14:paraId="1408DF05" w14:textId="77777777" w:rsidR="000037B2" w:rsidRPr="009A2F30" w:rsidRDefault="000037B2" w:rsidP="000037B2">
      <w:pPr>
        <w:shd w:val="clear" w:color="auto" w:fill="FFFFFF"/>
        <w:spacing w:before="129" w:after="0" w:line="240" w:lineRule="auto"/>
        <w:ind w:left="360"/>
        <w:outlineLvl w:val="0"/>
        <w:rPr>
          <w:rFonts w:eastAsia="Times New Roman" w:cstheme="minorHAnsi"/>
          <w:bCs/>
          <w:color w:val="000000"/>
          <w:kern w:val="36"/>
          <w:lang w:val="en-GB" w:eastAsia="en-DE"/>
        </w:rPr>
      </w:pPr>
      <w:bookmarkStart w:id="407" w:name="_Toc16453362"/>
      <w:r w:rsidRPr="009A2F30">
        <w:rPr>
          <w:rFonts w:eastAsia="Times New Roman" w:cstheme="minorHAnsi"/>
          <w:bCs/>
          <w:color w:val="000000"/>
          <w:kern w:val="36"/>
          <w:lang w:val="en-GB" w:eastAsia="en-DE"/>
        </w:rPr>
        <w:t>Left wing, Right wing, Extremists, Real GDP, Opposition vote, Financial Recession, Protests</w:t>
      </w:r>
      <w:bookmarkEnd w:id="407"/>
    </w:p>
    <w:p w14:paraId="153CBD37" w14:textId="083F2786"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GB" w:eastAsia="en-DE"/>
        </w:rPr>
      </w:pPr>
      <w:bookmarkStart w:id="408" w:name="_Toc16453363"/>
      <w:r w:rsidRPr="009A2F30">
        <w:rPr>
          <w:rFonts w:eastAsia="Times New Roman" w:cstheme="minorHAnsi"/>
          <w:bCs/>
          <w:color w:val="000000"/>
          <w:kern w:val="36"/>
          <w:lang w:val="en-GB" w:eastAsia="en-DE"/>
        </w:rPr>
        <w:t>Are affecting the occurrence of normal recession with maximum of 87% which show that now conditions are in control of government so they can improve their performance by improving these features.</w:t>
      </w:r>
      <w:bookmarkEnd w:id="408"/>
    </w:p>
    <w:p w14:paraId="5633AE89" w14:textId="11A16CF9" w:rsidR="000037B2" w:rsidRPr="009A2F30" w:rsidRDefault="000037B2" w:rsidP="00C57507">
      <w:pPr>
        <w:pStyle w:val="Heading3"/>
        <w:rPr>
          <w:rFonts w:eastAsia="Times New Roman"/>
          <w:lang w:val="en-GB" w:eastAsia="en-DE"/>
        </w:rPr>
      </w:pPr>
      <w:bookmarkStart w:id="409" w:name="_Toc16453364"/>
      <w:r w:rsidRPr="009A2F30">
        <w:rPr>
          <w:rFonts w:eastAsia="Times New Roman"/>
          <w:lang w:val="en-GB" w:eastAsia="en-DE"/>
        </w:rPr>
        <w:t>Results:</w:t>
      </w:r>
      <w:bookmarkEnd w:id="409"/>
    </w:p>
    <w:p w14:paraId="17BBA985"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GB" w:eastAsia="en-DE"/>
        </w:rPr>
      </w:pPr>
      <w:bookmarkStart w:id="410" w:name="_Toc16453365"/>
      <w:r w:rsidRPr="009A2F30">
        <w:rPr>
          <w:rFonts w:eastAsia="Times New Roman" w:cstheme="minorHAnsi"/>
          <w:bCs/>
          <w:color w:val="000000"/>
          <w:kern w:val="36"/>
          <w:lang w:val="en-GB" w:eastAsia="en-DE"/>
        </w:rPr>
        <w:t xml:space="preserve">In first 35 years there was more possibility to predict the occurrence of event like recession using the given features but after World War 2 there was chaos and it was not possible to </w:t>
      </w:r>
      <w:r w:rsidRPr="009A2F30">
        <w:rPr>
          <w:rFonts w:eastAsia="Times New Roman" w:cstheme="minorHAnsi"/>
          <w:bCs/>
          <w:color w:val="000000"/>
          <w:kern w:val="36"/>
          <w:lang w:val="en-GB" w:eastAsia="en-DE"/>
        </w:rPr>
        <w:lastRenderedPageBreak/>
        <w:t>predict using these features and adding more features to predict the result is decreasing the accuracy of result.</w:t>
      </w:r>
      <w:bookmarkEnd w:id="410"/>
      <w:r w:rsidRPr="009A2F30">
        <w:rPr>
          <w:rFonts w:eastAsia="Times New Roman" w:cstheme="minorHAnsi"/>
          <w:bCs/>
          <w:color w:val="000000"/>
          <w:kern w:val="36"/>
          <w:lang w:val="en-GB" w:eastAsia="en-DE"/>
        </w:rPr>
        <w:t xml:space="preserve"> </w:t>
      </w:r>
    </w:p>
    <w:p w14:paraId="15630E70" w14:textId="77777777" w:rsidR="000037B2" w:rsidRPr="009A2F30" w:rsidRDefault="000037B2" w:rsidP="000037B2">
      <w:pPr>
        <w:shd w:val="clear" w:color="auto" w:fill="FFFFFF"/>
        <w:spacing w:before="129" w:after="0" w:line="240" w:lineRule="auto"/>
        <w:outlineLvl w:val="0"/>
        <w:rPr>
          <w:rFonts w:eastAsia="Times New Roman" w:cstheme="minorHAnsi"/>
          <w:bCs/>
          <w:color w:val="000000"/>
          <w:kern w:val="36"/>
          <w:lang w:val="en-GB" w:eastAsia="en-DE"/>
        </w:rPr>
      </w:pPr>
      <w:bookmarkStart w:id="411" w:name="_Toc16453366"/>
      <w:r w:rsidRPr="009A2F30">
        <w:rPr>
          <w:rFonts w:eastAsia="Times New Roman" w:cstheme="minorHAnsi"/>
          <w:bCs/>
          <w:color w:val="000000"/>
          <w:kern w:val="36"/>
          <w:lang w:val="en-GB" w:eastAsia="en-DE"/>
        </w:rPr>
        <w:t>In last 35 years of data it is more dependent on these features and results are more predictable. So, using these results we can select best features for an event to occur and prevent future recessions by keeping the situation more in control. These results also conclude that how War effects the condition of not only the country that is in war but also derail the whole region both economically and systematically.</w:t>
      </w:r>
      <w:bookmarkEnd w:id="411"/>
    </w:p>
    <w:p w14:paraId="142D9E3B" w14:textId="77777777" w:rsidR="000037B2" w:rsidRPr="009A2F30" w:rsidRDefault="000037B2" w:rsidP="000037B2">
      <w:pPr>
        <w:rPr>
          <w:rFonts w:cstheme="minorHAnsi"/>
          <w:lang w:val="en-GB" w:eastAsia="en-DE"/>
        </w:rPr>
      </w:pPr>
      <w:r w:rsidRPr="009A2F30">
        <w:rPr>
          <w:rFonts w:cstheme="minorHAnsi"/>
          <w:lang w:val="en-GB" w:eastAsia="en-DE"/>
        </w:rPr>
        <w:t xml:space="preserve"> </w:t>
      </w:r>
    </w:p>
    <w:p w14:paraId="490F21B3" w14:textId="40F6B506" w:rsidR="00BD7043" w:rsidRPr="009A2F30" w:rsidRDefault="00BD7043" w:rsidP="00C57507">
      <w:pPr>
        <w:pStyle w:val="Heading2"/>
        <w:rPr>
          <w:lang w:val="en-GB"/>
        </w:rPr>
      </w:pPr>
      <w:bookmarkStart w:id="412" w:name="_Toc16453367"/>
      <w:r w:rsidRPr="009A2F30">
        <w:rPr>
          <w:lang w:val="en-GB"/>
        </w:rPr>
        <w:t>Problem 10</w:t>
      </w:r>
      <w:bookmarkEnd w:id="412"/>
      <w:r w:rsidR="002465AC">
        <w:rPr>
          <w:lang w:val="en-GB"/>
        </w:rPr>
        <w:t xml:space="preserve"> (AK)</w:t>
      </w:r>
    </w:p>
    <w:p w14:paraId="05BEDFE8" w14:textId="79DBE60A" w:rsidR="00BD7043" w:rsidRPr="009A2F30" w:rsidRDefault="00BD7043" w:rsidP="00BD7043">
      <w:pPr>
        <w:rPr>
          <w:rFonts w:cstheme="minorHAnsi"/>
          <w:lang w:val="en-GB"/>
        </w:rPr>
      </w:pPr>
      <w:r w:rsidRPr="009A2F30">
        <w:rPr>
          <w:rFonts w:cstheme="minorHAnsi"/>
          <w:lang w:val="en-GB"/>
        </w:rPr>
        <w:t xml:space="preserve">Can we predict the GDP growth rate of USA as it goes negative when decreases and positive when increases so, to predict it is going to increase or decrease in future? </w:t>
      </w:r>
    </w:p>
    <w:p w14:paraId="06A08301" w14:textId="77D40DEB" w:rsidR="00BD7043" w:rsidRPr="009A2F30" w:rsidRDefault="00BD7043" w:rsidP="00C57507">
      <w:pPr>
        <w:pStyle w:val="Heading3"/>
        <w:rPr>
          <w:rFonts w:eastAsia="Times New Roman"/>
          <w:lang w:val="en-GB" w:eastAsia="en-DE"/>
        </w:rPr>
      </w:pPr>
      <w:bookmarkStart w:id="413" w:name="_Toc16453368"/>
      <w:r w:rsidRPr="009A2F30">
        <w:rPr>
          <w:rFonts w:eastAsia="Times New Roman"/>
          <w:lang w:val="en-GB" w:eastAsia="en-DE"/>
        </w:rPr>
        <w:t>Explanation:</w:t>
      </w:r>
      <w:bookmarkEnd w:id="413"/>
    </w:p>
    <w:p w14:paraId="56CE67EC" w14:textId="77777777" w:rsidR="00BD7043" w:rsidRPr="009A2F30" w:rsidRDefault="00BD7043" w:rsidP="00BD7043">
      <w:pPr>
        <w:shd w:val="clear" w:color="auto" w:fill="FFFFFF"/>
        <w:spacing w:before="129" w:after="0" w:line="240" w:lineRule="auto"/>
        <w:outlineLvl w:val="0"/>
        <w:rPr>
          <w:rFonts w:eastAsia="Times New Roman" w:cstheme="minorHAnsi"/>
          <w:bCs/>
          <w:color w:val="000000"/>
          <w:kern w:val="36"/>
          <w:lang w:val="en-US" w:eastAsia="en-DE"/>
        </w:rPr>
      </w:pPr>
      <w:bookmarkStart w:id="414" w:name="_Toc16453369"/>
      <w:r w:rsidRPr="009A2F30">
        <w:rPr>
          <w:rFonts w:eastAsia="Times New Roman" w:cstheme="minorHAnsi"/>
          <w:bCs/>
          <w:color w:val="000000"/>
          <w:kern w:val="36"/>
          <w:lang w:val="en-US" w:eastAsia="en-DE"/>
        </w:rPr>
        <w:t>I deduced a data frame of USA with both electoral and financial features. Fill the missing values using mean as the target feature is a continuous value with data type of float so mean is the best method here as it will give a value in float.</w:t>
      </w:r>
      <w:bookmarkEnd w:id="414"/>
    </w:p>
    <w:p w14:paraId="4775A92B" w14:textId="77777777" w:rsidR="00BD7043" w:rsidRPr="009A2F30" w:rsidRDefault="00BD7043" w:rsidP="00C57507">
      <w:pPr>
        <w:pStyle w:val="Heading4"/>
        <w:rPr>
          <w:rFonts w:eastAsia="Times New Roman"/>
          <w:lang w:val="en-US" w:eastAsia="en-DE"/>
        </w:rPr>
      </w:pPr>
      <w:r w:rsidRPr="009A2F30">
        <w:rPr>
          <w:rFonts w:eastAsia="Times New Roman"/>
          <w:lang w:val="en-US" w:eastAsia="en-DE"/>
        </w:rPr>
        <w:t>Data Merging:</w:t>
      </w:r>
    </w:p>
    <w:p w14:paraId="5D191FAB" w14:textId="04150DD7" w:rsidR="00BD7043" w:rsidRPr="009A2F30" w:rsidRDefault="00BD7043" w:rsidP="00180787">
      <w:pPr>
        <w:shd w:val="clear" w:color="auto" w:fill="FFFFFF"/>
        <w:spacing w:before="129" w:after="0" w:line="240" w:lineRule="auto"/>
        <w:outlineLvl w:val="0"/>
        <w:rPr>
          <w:rFonts w:eastAsia="Times New Roman" w:cstheme="minorHAnsi"/>
          <w:bCs/>
          <w:color w:val="000000"/>
          <w:kern w:val="36"/>
          <w:lang w:val="en-US" w:eastAsia="en-DE"/>
        </w:rPr>
      </w:pPr>
      <w:bookmarkStart w:id="415" w:name="_Toc16453370"/>
      <w:r w:rsidRPr="009A2F30">
        <w:rPr>
          <w:rFonts w:eastAsia="Times New Roman" w:cstheme="minorHAnsi"/>
          <w:bCs/>
          <w:color w:val="000000"/>
          <w:kern w:val="36"/>
          <w:lang w:val="en-US" w:eastAsia="en-DE"/>
        </w:rPr>
        <w:t xml:space="preserve">Merged the given data set with a new data set of </w:t>
      </w:r>
      <w:proofErr w:type="gramStart"/>
      <w:r w:rsidRPr="009A2F30">
        <w:rPr>
          <w:rFonts w:eastAsia="Times New Roman" w:cstheme="minorHAnsi"/>
          <w:bCs/>
          <w:color w:val="000000"/>
          <w:kern w:val="36"/>
          <w:lang w:val="en-US" w:eastAsia="en-DE"/>
        </w:rPr>
        <w:t>USA</w:t>
      </w:r>
      <w:proofErr w:type="gramEnd"/>
      <w:r w:rsidRPr="009A2F30">
        <w:rPr>
          <w:rFonts w:eastAsia="Times New Roman" w:cstheme="minorHAnsi"/>
          <w:bCs/>
          <w:color w:val="000000"/>
          <w:kern w:val="36"/>
          <w:lang w:val="en-US" w:eastAsia="en-DE"/>
        </w:rPr>
        <w:t xml:space="preserve"> from year 1929 to 2014.</w:t>
      </w:r>
      <w:bookmarkEnd w:id="415"/>
      <w:r w:rsidRPr="009A2F30">
        <w:rPr>
          <w:rFonts w:eastAsia="Times New Roman" w:cstheme="minorHAnsi"/>
          <w:bCs/>
          <w:color w:val="000000"/>
          <w:kern w:val="36"/>
          <w:lang w:val="en-US" w:eastAsia="en-DE"/>
        </w:rPr>
        <w:t xml:space="preserve"> </w:t>
      </w:r>
    </w:p>
    <w:p w14:paraId="27E0D251" w14:textId="5ED6C276" w:rsidR="00BD7043" w:rsidRPr="009A2F30" w:rsidRDefault="00BD7043" w:rsidP="00C57507">
      <w:pPr>
        <w:pStyle w:val="Heading3"/>
        <w:rPr>
          <w:rFonts w:eastAsia="Times New Roman"/>
          <w:lang w:val="en-US" w:eastAsia="en-DE"/>
        </w:rPr>
      </w:pPr>
      <w:bookmarkStart w:id="416" w:name="_Toc16453371"/>
      <w:r w:rsidRPr="009A2F30">
        <w:rPr>
          <w:rFonts w:eastAsia="Times New Roman"/>
          <w:lang w:val="en-US" w:eastAsia="en-DE"/>
        </w:rPr>
        <w:t>Target Feature:</w:t>
      </w:r>
      <w:bookmarkEnd w:id="416"/>
    </w:p>
    <w:p w14:paraId="1EB86ADD" w14:textId="11FBB292" w:rsidR="00BD7043" w:rsidRPr="009A2F30" w:rsidRDefault="00BD7043" w:rsidP="00BD7043">
      <w:pPr>
        <w:shd w:val="clear" w:color="auto" w:fill="FFFFFF"/>
        <w:spacing w:before="129" w:after="0" w:line="240" w:lineRule="auto"/>
        <w:outlineLvl w:val="0"/>
        <w:rPr>
          <w:rFonts w:eastAsia="Times New Roman" w:cstheme="minorHAnsi"/>
          <w:bCs/>
          <w:color w:val="000000"/>
          <w:kern w:val="36"/>
          <w:lang w:val="en-US" w:eastAsia="en-DE"/>
        </w:rPr>
      </w:pPr>
      <w:bookmarkStart w:id="417" w:name="_Toc16453372"/>
      <w:r w:rsidRPr="009A2F30">
        <w:rPr>
          <w:rFonts w:eastAsia="Times New Roman" w:cstheme="minorHAnsi"/>
          <w:bCs/>
          <w:color w:val="000000"/>
          <w:kern w:val="36"/>
          <w:lang w:val="en-US" w:eastAsia="en-DE"/>
        </w:rPr>
        <w:t>GDP Growth Rate (</w:t>
      </w:r>
      <w:proofErr w:type="spellStart"/>
      <w:r w:rsidRPr="009A2F30">
        <w:rPr>
          <w:rFonts w:eastAsia="Times New Roman" w:cstheme="minorHAnsi"/>
          <w:bCs/>
          <w:color w:val="000000"/>
          <w:kern w:val="36"/>
          <w:lang w:val="en-US" w:eastAsia="en-DE"/>
        </w:rPr>
        <w:t>gdpgrowthrate</w:t>
      </w:r>
      <w:proofErr w:type="spellEnd"/>
      <w:r w:rsidRPr="009A2F30">
        <w:rPr>
          <w:rFonts w:eastAsia="Times New Roman" w:cstheme="minorHAnsi"/>
          <w:bCs/>
          <w:color w:val="000000"/>
          <w:kern w:val="36"/>
          <w:lang w:val="en-US" w:eastAsia="en-DE"/>
        </w:rPr>
        <w:t>). It is a continuous value so I will be using Regression Models.</w:t>
      </w:r>
      <w:bookmarkEnd w:id="417"/>
    </w:p>
    <w:p w14:paraId="23E86658" w14:textId="17F14F12" w:rsidR="00BD7043" w:rsidRPr="009A2F30" w:rsidRDefault="00BD7043" w:rsidP="00C57507">
      <w:pPr>
        <w:pStyle w:val="Heading3"/>
        <w:rPr>
          <w:lang w:val="en-US" w:eastAsia="en-DE"/>
        </w:rPr>
      </w:pPr>
      <w:bookmarkStart w:id="418" w:name="_Toc16453373"/>
      <w:r w:rsidRPr="009A2F30">
        <w:rPr>
          <w:lang w:val="en-US" w:eastAsia="en-DE"/>
        </w:rPr>
        <w:t>Predictors:</w:t>
      </w:r>
      <w:bookmarkEnd w:id="418"/>
    </w:p>
    <w:p w14:paraId="25AB1171" w14:textId="77777777" w:rsidR="00BD7043" w:rsidRPr="009A2F30" w:rsidRDefault="00BD7043" w:rsidP="00BD7043">
      <w:pPr>
        <w:rPr>
          <w:lang w:val="en-US" w:eastAsia="en-DE"/>
        </w:rPr>
      </w:pPr>
      <w:r w:rsidRPr="009A2F30">
        <w:rPr>
          <w:lang w:val="en-US" w:eastAsia="en-DE"/>
        </w:rPr>
        <w:t>Government Vote, Opposition Vote, Fractionalization, Party count, Protests, Protests dev, Demonstration dev, Strikes dev, real GDP', Inflation Rate, No. of government crisis.</w:t>
      </w:r>
    </w:p>
    <w:p w14:paraId="2EC8DCDD" w14:textId="3C91F896" w:rsidR="00BD7043" w:rsidRPr="009A2F30" w:rsidRDefault="00BD7043" w:rsidP="00C57507">
      <w:pPr>
        <w:pStyle w:val="Heading3"/>
        <w:rPr>
          <w:rFonts w:eastAsia="Times New Roman"/>
          <w:lang w:val="en-GB" w:eastAsia="en-DE"/>
        </w:rPr>
      </w:pPr>
      <w:bookmarkStart w:id="419" w:name="_Toc16453374"/>
      <w:r w:rsidRPr="009A2F30">
        <w:rPr>
          <w:rFonts w:eastAsia="Times New Roman"/>
          <w:lang w:val="en-GB" w:eastAsia="en-DE"/>
        </w:rPr>
        <w:t>Train Test Split:</w:t>
      </w:r>
      <w:bookmarkEnd w:id="419"/>
    </w:p>
    <w:p w14:paraId="7864C968" w14:textId="3D9B82F4" w:rsidR="00BD7043" w:rsidRPr="009A2F30" w:rsidRDefault="00BD7043" w:rsidP="00BD7043">
      <w:pPr>
        <w:shd w:val="clear" w:color="auto" w:fill="FFFFFF"/>
        <w:spacing w:before="129" w:after="0" w:line="240" w:lineRule="auto"/>
        <w:outlineLvl w:val="0"/>
        <w:rPr>
          <w:rFonts w:eastAsia="Times New Roman" w:cstheme="minorHAnsi"/>
          <w:bCs/>
          <w:color w:val="000000"/>
          <w:kern w:val="36"/>
          <w:lang w:val="en-GB" w:eastAsia="en-DE"/>
        </w:rPr>
      </w:pPr>
      <w:bookmarkStart w:id="420" w:name="_Toc16453375"/>
      <w:r w:rsidRPr="009A2F30">
        <w:rPr>
          <w:rFonts w:eastAsia="Times New Roman" w:cstheme="minorHAnsi"/>
          <w:bCs/>
          <w:color w:val="000000"/>
          <w:kern w:val="36"/>
          <w:lang w:val="en-GB" w:eastAsia="en-DE"/>
        </w:rPr>
        <w:t>I use Train Test Split method to divide the data into training and testing parts with Training set 75% and Testing set 25%.</w:t>
      </w:r>
      <w:bookmarkEnd w:id="420"/>
      <w:r w:rsidRPr="009A2F30">
        <w:rPr>
          <w:rFonts w:eastAsia="Times New Roman" w:cstheme="minorHAnsi"/>
          <w:bCs/>
          <w:color w:val="000000"/>
          <w:kern w:val="36"/>
          <w:lang w:val="en-GB" w:eastAsia="en-DE"/>
        </w:rPr>
        <w:t xml:space="preserve"> </w:t>
      </w:r>
    </w:p>
    <w:p w14:paraId="4D8F8567" w14:textId="01D16FB0" w:rsidR="00BD7043" w:rsidRPr="009A2F30" w:rsidRDefault="00BD7043" w:rsidP="00C57507">
      <w:pPr>
        <w:pStyle w:val="Heading3"/>
        <w:rPr>
          <w:rFonts w:eastAsia="Times New Roman"/>
          <w:lang w:val="en-GB" w:eastAsia="en-DE"/>
        </w:rPr>
      </w:pPr>
      <w:bookmarkStart w:id="421" w:name="_Toc16453376"/>
      <w:r w:rsidRPr="009A2F30">
        <w:rPr>
          <w:rFonts w:eastAsia="Times New Roman"/>
          <w:lang w:val="en-GB" w:eastAsia="en-DE"/>
        </w:rPr>
        <w:t>Feature Selection:</w:t>
      </w:r>
      <w:bookmarkEnd w:id="421"/>
    </w:p>
    <w:p w14:paraId="15FDAC8B" w14:textId="77777777" w:rsidR="00BD7043" w:rsidRPr="009A2F30" w:rsidRDefault="00BD7043" w:rsidP="00C57507">
      <w:pPr>
        <w:pStyle w:val="Heading4"/>
        <w:rPr>
          <w:rFonts w:eastAsia="Times New Roman"/>
          <w:color w:val="000000"/>
          <w:kern w:val="36"/>
          <w:lang w:val="en-GB" w:eastAsia="en-DE"/>
        </w:rPr>
      </w:pPr>
      <w:r w:rsidRPr="009A2F30">
        <w:rPr>
          <w:rFonts w:eastAsia="Times New Roman"/>
          <w:lang w:val="en-GB" w:eastAsia="en-DE"/>
        </w:rPr>
        <w:t>Dimensionality Reduction</w:t>
      </w:r>
      <w:r w:rsidRPr="009A2F30">
        <w:rPr>
          <w:rFonts w:eastAsia="Times New Roman"/>
          <w:color w:val="000000"/>
          <w:kern w:val="36"/>
          <w:lang w:val="en-GB" w:eastAsia="en-DE"/>
        </w:rPr>
        <w:t>.</w:t>
      </w:r>
    </w:p>
    <w:p w14:paraId="3FD10818" w14:textId="77777777" w:rsidR="00BD7043" w:rsidRPr="009A2F30" w:rsidRDefault="00BD7043" w:rsidP="00BD7043">
      <w:pPr>
        <w:rPr>
          <w:rFonts w:cstheme="minorHAnsi"/>
          <w:lang w:val="en-GB" w:eastAsia="en-DE"/>
        </w:rPr>
      </w:pPr>
      <w:r w:rsidRPr="009A2F30">
        <w:rPr>
          <w:rFonts w:cstheme="minorHAnsi"/>
          <w:lang w:val="en-GB" w:eastAsia="en-DE"/>
        </w:rPr>
        <w:t>For the selection of the most related features I applied Principle Component Analysis PCA. Reduce the features to 5 and select the most related one from 5 components.</w:t>
      </w:r>
    </w:p>
    <w:p w14:paraId="45C7405D" w14:textId="04DDD32E" w:rsidR="00BD7043" w:rsidRPr="009A2F30" w:rsidRDefault="00BD7043" w:rsidP="00180787">
      <w:pPr>
        <w:shd w:val="clear" w:color="auto" w:fill="FFFFFF"/>
        <w:spacing w:before="129" w:after="0" w:line="240" w:lineRule="auto"/>
        <w:outlineLvl w:val="0"/>
        <w:rPr>
          <w:rFonts w:eastAsia="Times New Roman" w:cstheme="minorHAnsi"/>
          <w:bCs/>
          <w:color w:val="000000"/>
          <w:kern w:val="36"/>
          <w:lang w:val="en-US" w:eastAsia="en-DE"/>
        </w:rPr>
      </w:pPr>
      <w:bookmarkStart w:id="422" w:name="_Toc16453377"/>
      <w:r w:rsidRPr="009A2F30">
        <w:rPr>
          <w:rFonts w:cstheme="minorHAnsi"/>
          <w:noProof/>
        </w:rPr>
        <w:lastRenderedPageBreak/>
        <w:drawing>
          <wp:inline distT="0" distB="0" distL="0" distR="0" wp14:anchorId="0E1FF31D" wp14:editId="4EAAADE4">
            <wp:extent cx="4810125" cy="3877517"/>
            <wp:effectExtent l="0" t="0" r="0" b="88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226" cy="3892915"/>
                    </a:xfrm>
                    <a:prstGeom prst="rect">
                      <a:avLst/>
                    </a:prstGeom>
                    <a:noFill/>
                    <a:ln>
                      <a:noFill/>
                    </a:ln>
                  </pic:spPr>
                </pic:pic>
              </a:graphicData>
            </a:graphic>
          </wp:inline>
        </w:drawing>
      </w:r>
      <w:bookmarkEnd w:id="422"/>
    </w:p>
    <w:p w14:paraId="07FD129F" w14:textId="4F624ACC" w:rsidR="00BD7043" w:rsidRPr="009A2F30" w:rsidRDefault="00BD7043" w:rsidP="00C57507">
      <w:pPr>
        <w:pStyle w:val="Heading3"/>
        <w:rPr>
          <w:rFonts w:eastAsia="Times New Roman"/>
          <w:lang w:val="en-US" w:eastAsia="en-DE"/>
        </w:rPr>
      </w:pPr>
      <w:bookmarkStart w:id="423" w:name="_Toc16453378"/>
      <w:r w:rsidRPr="009A2F30">
        <w:rPr>
          <w:rFonts w:eastAsia="Times New Roman"/>
          <w:lang w:val="en-US" w:eastAsia="en-DE"/>
        </w:rPr>
        <w:t>Model Evaluation:</w:t>
      </w:r>
      <w:bookmarkEnd w:id="423"/>
    </w:p>
    <w:p w14:paraId="12C00148" w14:textId="77777777" w:rsidR="00BD7043" w:rsidRPr="009A2F30" w:rsidRDefault="00BD7043" w:rsidP="00BD7043">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bookmarkStart w:id="424" w:name="_Toc16453379"/>
      <w:r w:rsidRPr="009A2F30">
        <w:rPr>
          <w:rFonts w:eastAsia="Times New Roman" w:cstheme="minorHAnsi"/>
          <w:bCs/>
          <w:color w:val="000000"/>
          <w:kern w:val="36"/>
          <w:lang w:val="en-US" w:eastAsia="en-DE"/>
        </w:rPr>
        <w:t>RMSE: Root Mean Square Error</w:t>
      </w:r>
      <w:bookmarkEnd w:id="424"/>
    </w:p>
    <w:tbl>
      <w:tblPr>
        <w:tblStyle w:val="PlainTable1"/>
        <w:tblW w:w="0" w:type="auto"/>
        <w:tblLook w:val="04A0" w:firstRow="1" w:lastRow="0" w:firstColumn="1" w:lastColumn="0" w:noHBand="0" w:noVBand="1"/>
      </w:tblPr>
      <w:tblGrid>
        <w:gridCol w:w="3871"/>
        <w:gridCol w:w="3871"/>
      </w:tblGrid>
      <w:tr w:rsidR="00BD7043" w:rsidRPr="009A2F30" w14:paraId="142D7E9B" w14:textId="77777777" w:rsidTr="00B66DD2">
        <w:trPr>
          <w:cnfStyle w:val="100000000000" w:firstRow="1" w:lastRow="0" w:firstColumn="0" w:lastColumn="0" w:oddVBand="0" w:evenVBand="0" w:oddHBand="0"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871" w:type="dxa"/>
          </w:tcPr>
          <w:p w14:paraId="6AFDDE60" w14:textId="77777777" w:rsidR="00BD7043" w:rsidRPr="009A2F30" w:rsidRDefault="00BD7043" w:rsidP="00B66DD2">
            <w:pPr>
              <w:tabs>
                <w:tab w:val="left" w:pos="1485"/>
              </w:tabs>
              <w:spacing w:before="129"/>
              <w:outlineLvl w:val="0"/>
              <w:rPr>
                <w:rFonts w:eastAsia="Times New Roman" w:cstheme="minorHAnsi"/>
                <w:b w:val="0"/>
                <w:bCs w:val="0"/>
                <w:color w:val="000000"/>
                <w:kern w:val="36"/>
                <w:lang w:val="en-US" w:eastAsia="en-DE"/>
              </w:rPr>
            </w:pPr>
            <w:bookmarkStart w:id="425" w:name="_Toc16453380"/>
            <w:r w:rsidRPr="009A2F30">
              <w:rPr>
                <w:rFonts w:eastAsia="Times New Roman" w:cstheme="minorHAnsi"/>
                <w:b w:val="0"/>
                <w:bCs w:val="0"/>
                <w:color w:val="000000"/>
                <w:kern w:val="36"/>
                <w:lang w:val="en-US" w:eastAsia="en-DE"/>
              </w:rPr>
              <w:t>Algorithm</w:t>
            </w:r>
            <w:bookmarkEnd w:id="425"/>
          </w:p>
        </w:tc>
        <w:tc>
          <w:tcPr>
            <w:tcW w:w="3871" w:type="dxa"/>
          </w:tcPr>
          <w:p w14:paraId="2849040F" w14:textId="77777777" w:rsidR="00BD7043" w:rsidRPr="009A2F30" w:rsidRDefault="00BD7043" w:rsidP="00B66DD2">
            <w:pPr>
              <w:tabs>
                <w:tab w:val="left" w:pos="1485"/>
              </w:tabs>
              <w:spacing w:before="129"/>
              <w:outlineLvl w:val="0"/>
              <w:cnfStyle w:val="100000000000" w:firstRow="1" w:lastRow="0" w:firstColumn="0" w:lastColumn="0" w:oddVBand="0" w:evenVBand="0" w:oddHBand="0" w:evenHBand="0" w:firstRowFirstColumn="0" w:firstRowLastColumn="0" w:lastRowFirstColumn="0" w:lastRowLastColumn="0"/>
              <w:rPr>
                <w:rFonts w:eastAsia="Times New Roman" w:cstheme="minorHAnsi"/>
                <w:b w:val="0"/>
                <w:bCs w:val="0"/>
                <w:color w:val="000000"/>
                <w:kern w:val="36"/>
                <w:lang w:val="en-US" w:eastAsia="en-DE"/>
              </w:rPr>
            </w:pPr>
            <w:bookmarkStart w:id="426" w:name="_Toc16453381"/>
            <w:r w:rsidRPr="009A2F30">
              <w:rPr>
                <w:rFonts w:eastAsia="Times New Roman" w:cstheme="minorHAnsi"/>
                <w:b w:val="0"/>
                <w:bCs w:val="0"/>
                <w:color w:val="000000"/>
                <w:kern w:val="36"/>
                <w:lang w:val="en-US" w:eastAsia="en-DE"/>
              </w:rPr>
              <w:t>RMSE</w:t>
            </w:r>
            <w:bookmarkEnd w:id="426"/>
          </w:p>
        </w:tc>
      </w:tr>
      <w:tr w:rsidR="00BD7043" w:rsidRPr="009A2F30" w14:paraId="3703664E" w14:textId="77777777" w:rsidTr="00B66DD2">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871" w:type="dxa"/>
          </w:tcPr>
          <w:p w14:paraId="305EBAE7" w14:textId="77777777" w:rsidR="00BD7043" w:rsidRPr="009A2F30" w:rsidRDefault="00BD7043" w:rsidP="00B66DD2">
            <w:pPr>
              <w:tabs>
                <w:tab w:val="left" w:pos="1485"/>
              </w:tabs>
              <w:spacing w:before="129"/>
              <w:outlineLvl w:val="0"/>
              <w:rPr>
                <w:rFonts w:eastAsia="Times New Roman" w:cstheme="minorHAnsi"/>
                <w:b w:val="0"/>
                <w:bCs w:val="0"/>
                <w:color w:val="000000"/>
                <w:kern w:val="36"/>
                <w:lang w:val="en-US" w:eastAsia="en-DE"/>
              </w:rPr>
            </w:pPr>
            <w:bookmarkStart w:id="427" w:name="_Toc16453382"/>
            <w:r w:rsidRPr="009A2F30">
              <w:rPr>
                <w:rFonts w:eastAsia="Times New Roman" w:cstheme="minorHAnsi"/>
                <w:b w:val="0"/>
                <w:bCs w:val="0"/>
                <w:color w:val="000000"/>
                <w:kern w:val="36"/>
                <w:lang w:val="en-US" w:eastAsia="en-DE"/>
              </w:rPr>
              <w:t>Linear Regression</w:t>
            </w:r>
            <w:bookmarkEnd w:id="427"/>
          </w:p>
        </w:tc>
        <w:tc>
          <w:tcPr>
            <w:tcW w:w="3871" w:type="dxa"/>
          </w:tcPr>
          <w:p w14:paraId="3D350B68" w14:textId="77777777" w:rsidR="00BD7043" w:rsidRPr="009A2F30" w:rsidRDefault="00BD7043" w:rsidP="00B66DD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428" w:name="_Toc16453383"/>
            <w:r w:rsidRPr="009A2F30">
              <w:rPr>
                <w:rFonts w:eastAsia="Times New Roman" w:cstheme="minorHAnsi"/>
                <w:bCs/>
                <w:color w:val="000000"/>
                <w:kern w:val="36"/>
                <w:lang w:val="en-US" w:eastAsia="en-DE"/>
              </w:rPr>
              <w:t>3.74</w:t>
            </w:r>
            <w:bookmarkEnd w:id="428"/>
          </w:p>
        </w:tc>
      </w:tr>
      <w:tr w:rsidR="00BD7043" w:rsidRPr="009A2F30" w14:paraId="4AA0D633" w14:textId="77777777" w:rsidTr="00B66DD2">
        <w:trPr>
          <w:trHeight w:val="329"/>
        </w:trPr>
        <w:tc>
          <w:tcPr>
            <w:cnfStyle w:val="001000000000" w:firstRow="0" w:lastRow="0" w:firstColumn="1" w:lastColumn="0" w:oddVBand="0" w:evenVBand="0" w:oddHBand="0" w:evenHBand="0" w:firstRowFirstColumn="0" w:firstRowLastColumn="0" w:lastRowFirstColumn="0" w:lastRowLastColumn="0"/>
            <w:tcW w:w="3871" w:type="dxa"/>
          </w:tcPr>
          <w:p w14:paraId="187889CB" w14:textId="77777777" w:rsidR="00BD7043" w:rsidRPr="009A2F30" w:rsidRDefault="00BD7043" w:rsidP="00B66DD2">
            <w:pPr>
              <w:tabs>
                <w:tab w:val="left" w:pos="1485"/>
              </w:tabs>
              <w:spacing w:before="129"/>
              <w:outlineLvl w:val="0"/>
              <w:rPr>
                <w:rFonts w:eastAsia="Times New Roman" w:cstheme="minorHAnsi"/>
                <w:b w:val="0"/>
                <w:bCs w:val="0"/>
                <w:color w:val="000000"/>
                <w:kern w:val="36"/>
                <w:lang w:val="en-US" w:eastAsia="en-DE"/>
              </w:rPr>
            </w:pPr>
            <w:bookmarkStart w:id="429" w:name="_Toc16453384"/>
            <w:r w:rsidRPr="009A2F30">
              <w:rPr>
                <w:rFonts w:eastAsia="Times New Roman" w:cstheme="minorHAnsi"/>
                <w:b w:val="0"/>
                <w:bCs w:val="0"/>
                <w:color w:val="000000"/>
                <w:kern w:val="36"/>
                <w:lang w:val="en-US" w:eastAsia="en-DE"/>
              </w:rPr>
              <w:t>Lasso Regression</w:t>
            </w:r>
            <w:bookmarkEnd w:id="429"/>
          </w:p>
        </w:tc>
        <w:tc>
          <w:tcPr>
            <w:tcW w:w="3871" w:type="dxa"/>
          </w:tcPr>
          <w:p w14:paraId="634AE0D9" w14:textId="77777777" w:rsidR="00BD7043" w:rsidRPr="009A2F30" w:rsidRDefault="00BD7043" w:rsidP="00B66DD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430" w:name="_Toc16453385"/>
            <w:r w:rsidRPr="009A2F30">
              <w:rPr>
                <w:rFonts w:eastAsia="Times New Roman" w:cstheme="minorHAnsi"/>
                <w:bCs/>
                <w:color w:val="000000"/>
                <w:kern w:val="36"/>
                <w:lang w:val="en-US" w:eastAsia="en-DE"/>
              </w:rPr>
              <w:t>3.74</w:t>
            </w:r>
            <w:bookmarkEnd w:id="430"/>
          </w:p>
        </w:tc>
      </w:tr>
      <w:tr w:rsidR="00BD7043" w:rsidRPr="009A2F30" w14:paraId="23A5B4A1" w14:textId="77777777" w:rsidTr="00B66DD2">
        <w:trPr>
          <w:cnfStyle w:val="000000100000" w:firstRow="0" w:lastRow="0" w:firstColumn="0" w:lastColumn="0" w:oddVBand="0" w:evenVBand="0" w:oddHBand="1" w:evenHBand="0" w:firstRowFirstColumn="0" w:firstRowLastColumn="0" w:lastRowFirstColumn="0" w:lastRowLastColumn="0"/>
          <w:trHeight w:val="343"/>
        </w:trPr>
        <w:tc>
          <w:tcPr>
            <w:cnfStyle w:val="001000000000" w:firstRow="0" w:lastRow="0" w:firstColumn="1" w:lastColumn="0" w:oddVBand="0" w:evenVBand="0" w:oddHBand="0" w:evenHBand="0" w:firstRowFirstColumn="0" w:firstRowLastColumn="0" w:lastRowFirstColumn="0" w:lastRowLastColumn="0"/>
            <w:tcW w:w="3871" w:type="dxa"/>
          </w:tcPr>
          <w:p w14:paraId="1746358D" w14:textId="77777777" w:rsidR="00BD7043" w:rsidRPr="009A2F30" w:rsidRDefault="00BD7043" w:rsidP="00B66DD2">
            <w:pPr>
              <w:tabs>
                <w:tab w:val="left" w:pos="1485"/>
              </w:tabs>
              <w:spacing w:before="129"/>
              <w:outlineLvl w:val="0"/>
              <w:rPr>
                <w:rFonts w:eastAsia="Times New Roman" w:cstheme="minorHAnsi"/>
                <w:b w:val="0"/>
                <w:bCs w:val="0"/>
                <w:color w:val="000000"/>
                <w:kern w:val="36"/>
                <w:lang w:val="en-US" w:eastAsia="en-DE"/>
              </w:rPr>
            </w:pPr>
            <w:bookmarkStart w:id="431" w:name="_Toc16453386"/>
            <w:r w:rsidRPr="009A2F30">
              <w:rPr>
                <w:rFonts w:eastAsia="Times New Roman" w:cstheme="minorHAnsi"/>
                <w:b w:val="0"/>
                <w:bCs w:val="0"/>
                <w:color w:val="000000"/>
                <w:kern w:val="36"/>
                <w:lang w:val="en-US" w:eastAsia="en-DE"/>
              </w:rPr>
              <w:t>Decision Tree Regressor</w:t>
            </w:r>
            <w:bookmarkEnd w:id="431"/>
          </w:p>
        </w:tc>
        <w:tc>
          <w:tcPr>
            <w:tcW w:w="3871" w:type="dxa"/>
          </w:tcPr>
          <w:p w14:paraId="7B811F96" w14:textId="77777777" w:rsidR="00BD7043" w:rsidRPr="009A2F30" w:rsidRDefault="00BD7043" w:rsidP="00B66DD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432" w:name="_Toc16453387"/>
            <w:r w:rsidRPr="009A2F30">
              <w:rPr>
                <w:rFonts w:eastAsia="Times New Roman" w:cstheme="minorHAnsi"/>
                <w:bCs/>
                <w:color w:val="000000"/>
                <w:kern w:val="36"/>
                <w:lang w:val="en-US" w:eastAsia="en-DE"/>
              </w:rPr>
              <w:t>3.84</w:t>
            </w:r>
            <w:bookmarkEnd w:id="432"/>
          </w:p>
        </w:tc>
      </w:tr>
      <w:tr w:rsidR="00BD7043" w:rsidRPr="009A2F30" w14:paraId="03CDEB54" w14:textId="77777777" w:rsidTr="00B66DD2">
        <w:trPr>
          <w:trHeight w:val="329"/>
        </w:trPr>
        <w:tc>
          <w:tcPr>
            <w:cnfStyle w:val="001000000000" w:firstRow="0" w:lastRow="0" w:firstColumn="1" w:lastColumn="0" w:oddVBand="0" w:evenVBand="0" w:oddHBand="0" w:evenHBand="0" w:firstRowFirstColumn="0" w:firstRowLastColumn="0" w:lastRowFirstColumn="0" w:lastRowLastColumn="0"/>
            <w:tcW w:w="3871" w:type="dxa"/>
          </w:tcPr>
          <w:p w14:paraId="270F5723" w14:textId="77777777" w:rsidR="00BD7043" w:rsidRPr="009A2F30" w:rsidRDefault="00BD7043" w:rsidP="00B66DD2">
            <w:pPr>
              <w:tabs>
                <w:tab w:val="left" w:pos="1485"/>
              </w:tabs>
              <w:spacing w:before="129"/>
              <w:outlineLvl w:val="0"/>
              <w:rPr>
                <w:rFonts w:eastAsia="Times New Roman" w:cstheme="minorHAnsi"/>
                <w:b w:val="0"/>
                <w:bCs w:val="0"/>
                <w:color w:val="000000"/>
                <w:kern w:val="36"/>
                <w:lang w:val="en-US" w:eastAsia="en-DE"/>
              </w:rPr>
            </w:pPr>
            <w:bookmarkStart w:id="433" w:name="_Toc16453388"/>
            <w:r w:rsidRPr="009A2F30">
              <w:rPr>
                <w:rFonts w:eastAsia="Times New Roman" w:cstheme="minorHAnsi"/>
                <w:b w:val="0"/>
                <w:bCs w:val="0"/>
                <w:color w:val="000000"/>
                <w:kern w:val="36"/>
                <w:lang w:val="en-US" w:eastAsia="en-DE"/>
              </w:rPr>
              <w:t>Random Forest Regressor</w:t>
            </w:r>
            <w:bookmarkEnd w:id="433"/>
          </w:p>
        </w:tc>
        <w:tc>
          <w:tcPr>
            <w:tcW w:w="3871" w:type="dxa"/>
          </w:tcPr>
          <w:p w14:paraId="128E9A9B" w14:textId="77777777" w:rsidR="00BD7043" w:rsidRPr="009A2F30" w:rsidRDefault="00BD7043" w:rsidP="00B66DD2">
            <w:pPr>
              <w:tabs>
                <w:tab w:val="left" w:pos="1485"/>
              </w:tabs>
              <w:spacing w:before="129"/>
              <w:outlineLvl w:val="0"/>
              <w:cnfStyle w:val="000000000000" w:firstRow="0" w:lastRow="0" w:firstColumn="0" w:lastColumn="0" w:oddVBand="0" w:evenVBand="0" w:oddHBand="0" w:evenHBand="0" w:firstRowFirstColumn="0" w:firstRowLastColumn="0" w:lastRowFirstColumn="0" w:lastRowLastColumn="0"/>
              <w:rPr>
                <w:rFonts w:eastAsia="Times New Roman" w:cstheme="minorHAnsi"/>
                <w:bCs/>
                <w:color w:val="000000"/>
                <w:kern w:val="36"/>
                <w:lang w:val="en-US" w:eastAsia="en-DE"/>
              </w:rPr>
            </w:pPr>
            <w:bookmarkStart w:id="434" w:name="_Toc16453389"/>
            <w:r w:rsidRPr="009A2F30">
              <w:rPr>
                <w:rFonts w:eastAsia="Times New Roman" w:cstheme="minorHAnsi"/>
                <w:bCs/>
                <w:color w:val="000000"/>
                <w:kern w:val="36"/>
                <w:lang w:val="en-US" w:eastAsia="en-DE"/>
              </w:rPr>
              <w:t>3.64</w:t>
            </w:r>
            <w:bookmarkEnd w:id="434"/>
          </w:p>
        </w:tc>
      </w:tr>
      <w:tr w:rsidR="00BD7043" w:rsidRPr="009A2F30" w14:paraId="1A9AE1C1" w14:textId="77777777" w:rsidTr="00B66DD2">
        <w:trPr>
          <w:cnfStyle w:val="000000100000" w:firstRow="0" w:lastRow="0" w:firstColumn="0" w:lastColumn="0" w:oddVBand="0" w:evenVBand="0" w:oddHBand="1" w:evenHBand="0" w:firstRowFirstColumn="0" w:firstRowLastColumn="0" w:lastRowFirstColumn="0" w:lastRowLastColumn="0"/>
          <w:trHeight w:val="329"/>
        </w:trPr>
        <w:tc>
          <w:tcPr>
            <w:cnfStyle w:val="001000000000" w:firstRow="0" w:lastRow="0" w:firstColumn="1" w:lastColumn="0" w:oddVBand="0" w:evenVBand="0" w:oddHBand="0" w:evenHBand="0" w:firstRowFirstColumn="0" w:firstRowLastColumn="0" w:lastRowFirstColumn="0" w:lastRowLastColumn="0"/>
            <w:tcW w:w="3871" w:type="dxa"/>
          </w:tcPr>
          <w:p w14:paraId="0DC99FC7" w14:textId="77777777" w:rsidR="00BD7043" w:rsidRPr="009A2F30" w:rsidRDefault="00BD7043" w:rsidP="00B66DD2">
            <w:pPr>
              <w:tabs>
                <w:tab w:val="left" w:pos="1485"/>
              </w:tabs>
              <w:spacing w:before="129"/>
              <w:outlineLvl w:val="0"/>
              <w:rPr>
                <w:rFonts w:eastAsia="Times New Roman" w:cstheme="minorHAnsi"/>
                <w:b w:val="0"/>
                <w:bCs w:val="0"/>
                <w:color w:val="000000"/>
                <w:kern w:val="36"/>
                <w:lang w:val="en-US" w:eastAsia="en-DE"/>
              </w:rPr>
            </w:pPr>
            <w:bookmarkStart w:id="435" w:name="_Toc16453390"/>
            <w:r w:rsidRPr="009A2F30">
              <w:rPr>
                <w:rFonts w:eastAsia="Times New Roman" w:cstheme="minorHAnsi"/>
                <w:b w:val="0"/>
                <w:bCs w:val="0"/>
                <w:color w:val="000000"/>
                <w:kern w:val="36"/>
                <w:lang w:val="en-US" w:eastAsia="en-DE"/>
              </w:rPr>
              <w:t>MLP Regressor</w:t>
            </w:r>
            <w:bookmarkEnd w:id="435"/>
          </w:p>
        </w:tc>
        <w:tc>
          <w:tcPr>
            <w:tcW w:w="3871" w:type="dxa"/>
          </w:tcPr>
          <w:p w14:paraId="0B0359DB" w14:textId="77777777" w:rsidR="00BD7043" w:rsidRPr="009A2F30" w:rsidRDefault="00BD7043" w:rsidP="00B66DD2">
            <w:pPr>
              <w:tabs>
                <w:tab w:val="left" w:pos="1485"/>
              </w:tabs>
              <w:spacing w:before="129"/>
              <w:outlineLvl w:val="0"/>
              <w:cnfStyle w:val="000000100000" w:firstRow="0" w:lastRow="0" w:firstColumn="0" w:lastColumn="0" w:oddVBand="0" w:evenVBand="0" w:oddHBand="1" w:evenHBand="0" w:firstRowFirstColumn="0" w:firstRowLastColumn="0" w:lastRowFirstColumn="0" w:lastRowLastColumn="0"/>
              <w:rPr>
                <w:rFonts w:eastAsia="Times New Roman" w:cstheme="minorHAnsi"/>
                <w:bCs/>
                <w:color w:val="000000"/>
                <w:kern w:val="36"/>
                <w:lang w:val="en-US" w:eastAsia="en-DE"/>
              </w:rPr>
            </w:pPr>
            <w:bookmarkStart w:id="436" w:name="_Toc16453391"/>
            <w:r w:rsidRPr="009A2F30">
              <w:rPr>
                <w:rFonts w:eastAsia="Times New Roman" w:cstheme="minorHAnsi"/>
                <w:bCs/>
                <w:color w:val="000000"/>
                <w:kern w:val="36"/>
                <w:lang w:val="en-US" w:eastAsia="en-DE"/>
              </w:rPr>
              <w:t>3.83</w:t>
            </w:r>
            <w:bookmarkEnd w:id="436"/>
          </w:p>
        </w:tc>
      </w:tr>
    </w:tbl>
    <w:p w14:paraId="446DFDAE" w14:textId="6C817612" w:rsidR="00BD7043" w:rsidRPr="009A2F30" w:rsidRDefault="00BD7043" w:rsidP="00BD7043">
      <w:pPr>
        <w:shd w:val="clear" w:color="auto" w:fill="FFFFFF"/>
        <w:tabs>
          <w:tab w:val="left" w:pos="1485"/>
        </w:tabs>
        <w:spacing w:before="129" w:after="0" w:line="240" w:lineRule="auto"/>
        <w:outlineLvl w:val="0"/>
        <w:rPr>
          <w:rFonts w:eastAsia="Times New Roman" w:cstheme="minorHAnsi"/>
          <w:bCs/>
          <w:color w:val="000000"/>
          <w:kern w:val="36"/>
          <w:lang w:val="en-US" w:eastAsia="en-DE"/>
        </w:rPr>
      </w:pP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r>
      <w:r w:rsidRPr="009A2F30">
        <w:rPr>
          <w:rFonts w:eastAsia="Times New Roman" w:cstheme="minorHAnsi"/>
          <w:bCs/>
          <w:color w:val="000000"/>
          <w:kern w:val="36"/>
          <w:lang w:val="en-US" w:eastAsia="en-DE"/>
        </w:rPr>
        <w:tab/>
        <w:t xml:space="preserve">          </w:t>
      </w:r>
      <w:bookmarkStart w:id="437" w:name="_Toc16453392"/>
      <w:r w:rsidRPr="009A2F30">
        <w:rPr>
          <w:rFonts w:eastAsia="Times New Roman" w:cstheme="minorHAnsi"/>
          <w:bCs/>
          <w:color w:val="000000"/>
          <w:kern w:val="36"/>
          <w:lang w:val="en-US" w:eastAsia="en-DE"/>
        </w:rPr>
        <w:t>Table 10.1</w:t>
      </w:r>
      <w:bookmarkEnd w:id="437"/>
    </w:p>
    <w:p w14:paraId="6ED0960D" w14:textId="61CC5632" w:rsidR="00BD7043" w:rsidRPr="009A2F30" w:rsidRDefault="00BD7043" w:rsidP="00F31BA4">
      <w:pPr>
        <w:pStyle w:val="Heading3"/>
        <w:rPr>
          <w:lang w:val="en-US" w:eastAsia="en-DE"/>
        </w:rPr>
      </w:pPr>
      <w:bookmarkStart w:id="438" w:name="_Toc16453393"/>
      <w:r w:rsidRPr="009A2F30">
        <w:rPr>
          <w:lang w:val="en-US" w:eastAsia="en-DE"/>
        </w:rPr>
        <w:t>Results:</w:t>
      </w:r>
      <w:bookmarkEnd w:id="438"/>
    </w:p>
    <w:p w14:paraId="531956B3" w14:textId="77777777" w:rsidR="00BD7043" w:rsidRPr="009A2F30" w:rsidRDefault="00BD7043" w:rsidP="00BD7043">
      <w:pPr>
        <w:rPr>
          <w:rFonts w:cstheme="minorHAnsi"/>
          <w:lang w:val="en-US" w:eastAsia="en-DE"/>
        </w:rPr>
      </w:pPr>
      <w:r w:rsidRPr="009A2F30">
        <w:rPr>
          <w:rFonts w:cstheme="minorHAnsi"/>
          <w:lang w:val="en-US" w:eastAsia="en-DE"/>
        </w:rPr>
        <w:t xml:space="preserve">In this Question I consider the root mean square error to compare the performance of Algorithms. As the Table 10.1 shows that the Random Forest Regressor gives the lowest Root mean square error score. So, it is best idea to use this algorithm for prediction of GDP growth rate. Prediction results shows that it gives the right answers about the negative and positive values of the continuous value of GDP growth rate.  </w:t>
      </w:r>
      <w:proofErr w:type="gramStart"/>
      <w:r w:rsidRPr="009A2F30">
        <w:rPr>
          <w:rFonts w:cstheme="minorHAnsi"/>
          <w:lang w:val="en-US" w:eastAsia="en-DE"/>
        </w:rPr>
        <w:t>So</w:t>
      </w:r>
      <w:proofErr w:type="gramEnd"/>
      <w:r w:rsidRPr="009A2F30">
        <w:rPr>
          <w:rFonts w:cstheme="minorHAnsi"/>
          <w:lang w:val="en-US" w:eastAsia="en-DE"/>
        </w:rPr>
        <w:t xml:space="preserve"> this method can be used for the prediction of GDP growth rate although it would not give the accurate result but we analyze the trend.</w:t>
      </w:r>
    </w:p>
    <w:p w14:paraId="7F7F39AE" w14:textId="77777777" w:rsidR="0019479D" w:rsidRPr="00BD7043" w:rsidRDefault="0019479D" w:rsidP="00B719A1">
      <w:pPr>
        <w:rPr>
          <w:rFonts w:cstheme="minorHAnsi"/>
          <w:lang w:val="en-US" w:eastAsia="en-DE"/>
        </w:rPr>
      </w:pPr>
    </w:p>
    <w:bookmarkEnd w:id="280"/>
    <w:p w14:paraId="13AB927B" w14:textId="77777777" w:rsidR="00B719A1" w:rsidRDefault="00B719A1" w:rsidP="00E21035">
      <w:pPr>
        <w:shd w:val="clear" w:color="auto" w:fill="FFFFFF"/>
        <w:tabs>
          <w:tab w:val="left" w:pos="1485"/>
        </w:tabs>
        <w:spacing w:before="129" w:after="0" w:line="240" w:lineRule="auto"/>
        <w:outlineLvl w:val="0"/>
        <w:rPr>
          <w:rFonts w:eastAsia="Times New Roman" w:cs="Calibri Light"/>
          <w:bCs/>
          <w:color w:val="000000"/>
          <w:kern w:val="36"/>
          <w:lang w:val="en-GB" w:eastAsia="en-DE"/>
        </w:rPr>
      </w:pPr>
    </w:p>
    <w:p w14:paraId="41A8752E" w14:textId="77777777" w:rsidR="00B719A1" w:rsidRPr="0015457D" w:rsidRDefault="00B719A1" w:rsidP="00E21035">
      <w:pPr>
        <w:shd w:val="clear" w:color="auto" w:fill="FFFFFF"/>
        <w:tabs>
          <w:tab w:val="left" w:pos="1485"/>
        </w:tabs>
        <w:spacing w:before="129" w:after="0" w:line="240" w:lineRule="auto"/>
        <w:outlineLvl w:val="0"/>
        <w:rPr>
          <w:rFonts w:eastAsia="Times New Roman" w:cs="Calibri Light"/>
          <w:bCs/>
          <w:color w:val="000000"/>
          <w:kern w:val="36"/>
          <w:lang w:val="en-GB" w:eastAsia="en-DE"/>
        </w:rPr>
      </w:pPr>
    </w:p>
    <w:p w14:paraId="50B175AA" w14:textId="31423442" w:rsidR="007E34E7" w:rsidRDefault="007E34E7" w:rsidP="007E34E7">
      <w:pPr>
        <w:pStyle w:val="Heading3"/>
      </w:pPr>
      <w:bookmarkStart w:id="439" w:name="_Toc16453394"/>
      <w:r>
        <w:t>Explanation</w:t>
      </w:r>
      <w:bookmarkEnd w:id="439"/>
    </w:p>
    <w:p w14:paraId="03B4D615" w14:textId="216362F8" w:rsidR="007E34E7" w:rsidRDefault="007E34E7" w:rsidP="007E34E7">
      <w:pPr>
        <w:pStyle w:val="Heading3"/>
      </w:pPr>
      <w:bookmarkStart w:id="440" w:name="_Toc16453395"/>
      <w:r>
        <w:t>Target Feature</w:t>
      </w:r>
      <w:bookmarkEnd w:id="440"/>
    </w:p>
    <w:p w14:paraId="64AEA772" w14:textId="7D9BF31B" w:rsidR="007E34E7" w:rsidRDefault="007E34E7" w:rsidP="007E34E7">
      <w:pPr>
        <w:pStyle w:val="Heading3"/>
      </w:pPr>
      <w:bookmarkStart w:id="441" w:name="_Toc16453396"/>
      <w:r>
        <w:t>Predictors</w:t>
      </w:r>
      <w:bookmarkEnd w:id="441"/>
    </w:p>
    <w:p w14:paraId="4488AA5F" w14:textId="0367DF06" w:rsidR="007E34E7" w:rsidRDefault="007E34E7" w:rsidP="007E34E7">
      <w:pPr>
        <w:pStyle w:val="Heading3"/>
      </w:pPr>
      <w:bookmarkStart w:id="442" w:name="_Toc16453397"/>
      <w:r>
        <w:t>Train/Test/Split</w:t>
      </w:r>
      <w:bookmarkEnd w:id="442"/>
    </w:p>
    <w:p w14:paraId="5B2C2C69" w14:textId="3770CEF0" w:rsidR="007E34E7" w:rsidRDefault="007E34E7" w:rsidP="007E34E7">
      <w:pPr>
        <w:pStyle w:val="Heading3"/>
      </w:pPr>
      <w:bookmarkStart w:id="443" w:name="_Toc16453398"/>
      <w:r>
        <w:t>Feature Selection</w:t>
      </w:r>
      <w:bookmarkEnd w:id="443"/>
    </w:p>
    <w:p w14:paraId="586FA801" w14:textId="2D332164" w:rsidR="007E34E7" w:rsidRDefault="007E34E7" w:rsidP="007E34E7">
      <w:pPr>
        <w:pStyle w:val="Heading3"/>
      </w:pPr>
      <w:bookmarkStart w:id="444" w:name="_Toc16453399"/>
      <w:r>
        <w:t>Model Evaluation</w:t>
      </w:r>
      <w:bookmarkEnd w:id="444"/>
    </w:p>
    <w:p w14:paraId="5D1AEA71" w14:textId="04224FDE" w:rsidR="007E34E7" w:rsidRDefault="007E34E7" w:rsidP="007E34E7">
      <w:pPr>
        <w:pStyle w:val="Heading3"/>
      </w:pPr>
      <w:bookmarkStart w:id="445" w:name="_Toc16453400"/>
      <w:r>
        <w:t>Parameter Tuning</w:t>
      </w:r>
      <w:bookmarkEnd w:id="445"/>
    </w:p>
    <w:p w14:paraId="6D2AFD64" w14:textId="6C5673AF" w:rsidR="007E34E7" w:rsidRDefault="007E34E7" w:rsidP="007E34E7">
      <w:pPr>
        <w:pStyle w:val="Heading3"/>
      </w:pPr>
      <w:bookmarkStart w:id="446" w:name="_Toc16453401"/>
      <w:r>
        <w:t>Model Evaluation after Parameter Tuning</w:t>
      </w:r>
      <w:bookmarkEnd w:id="446"/>
    </w:p>
    <w:p w14:paraId="24034E33" w14:textId="67B25B95" w:rsidR="007E34E7" w:rsidRDefault="007E34E7" w:rsidP="007E34E7">
      <w:pPr>
        <w:pStyle w:val="Heading3"/>
      </w:pPr>
      <w:bookmarkStart w:id="447" w:name="_Toc16453402"/>
      <w:r>
        <w:t>Results</w:t>
      </w:r>
      <w:bookmarkEnd w:id="447"/>
    </w:p>
    <w:p w14:paraId="285697BE" w14:textId="2410EBAB" w:rsidR="007E34E7" w:rsidRDefault="007E34E7" w:rsidP="007E34E7"/>
    <w:p w14:paraId="382DC448" w14:textId="77777777" w:rsidR="000D50A8" w:rsidRDefault="000D50A8" w:rsidP="007E34E7"/>
    <w:p w14:paraId="6EE59D96" w14:textId="7DFD190D" w:rsidR="007E34E7" w:rsidRPr="007E34E7" w:rsidRDefault="007E34E7" w:rsidP="007E34E7">
      <w:pPr>
        <w:pStyle w:val="Heading1"/>
      </w:pPr>
      <w:bookmarkStart w:id="448" w:name="_Toc16453403"/>
      <w:r>
        <w:t>Conclusion</w:t>
      </w:r>
      <w:bookmarkEnd w:id="448"/>
    </w:p>
    <w:p w14:paraId="54BCA449" w14:textId="69B79A97" w:rsidR="00F946CD" w:rsidRPr="00E37EBA" w:rsidRDefault="00E37EBA" w:rsidP="00E37EBA">
      <w:pPr>
        <w:pStyle w:val="Heading1"/>
        <w:rPr>
          <w:lang w:val="en-GB"/>
        </w:rPr>
      </w:pPr>
      <w:r w:rsidRPr="00E37EBA">
        <w:rPr>
          <w:lang w:val="en-GB"/>
        </w:rPr>
        <w:br w:type="page"/>
      </w:r>
      <w:bookmarkStart w:id="449" w:name="_Toc16453404"/>
      <w:r w:rsidR="00F946CD" w:rsidRPr="00E37EBA">
        <w:rPr>
          <w:lang w:val="en-GB"/>
        </w:rPr>
        <w:lastRenderedPageBreak/>
        <w:t>Literatur</w:t>
      </w:r>
      <w:r w:rsidR="00515C76">
        <w:rPr>
          <w:lang w:val="en-GB"/>
        </w:rPr>
        <w:t>e</w:t>
      </w:r>
      <w:bookmarkEnd w:id="449"/>
    </w:p>
    <w:p w14:paraId="033831CF" w14:textId="5AC10D94" w:rsidR="007B7977" w:rsidRPr="00B66DD2" w:rsidRDefault="00531A62" w:rsidP="001C3E04">
      <w:pPr>
        <w:pStyle w:val="NormalWeb"/>
        <w:ind w:left="640" w:hanging="640"/>
        <w:rPr>
          <w:lang w:val="en-US"/>
        </w:rPr>
      </w:pPr>
      <w:r>
        <w:fldChar w:fldCharType="begin" w:fldLock="1"/>
      </w:r>
      <w:r w:rsidRPr="00D829DB">
        <w:rPr>
          <w:lang w:val="en-GB"/>
        </w:rPr>
        <w:instrText xml:space="preserve">ADDIN Mendeley Bibliography CSL_BIBLIOGRAPHY </w:instrText>
      </w:r>
      <w:r>
        <w:fldChar w:fldCharType="separate"/>
      </w:r>
      <w:r w:rsidR="0011282C" w:rsidRPr="00C063F9">
        <w:rPr>
          <w:rFonts w:ascii="Calibri Light" w:hAnsi="Calibri Light"/>
          <w:noProof/>
          <w:sz w:val="20"/>
          <w:lang w:val="en-GB"/>
        </w:rPr>
        <w:t>[1]</w:t>
      </w:r>
      <w:r w:rsidR="0011282C" w:rsidRPr="00C063F9">
        <w:rPr>
          <w:rFonts w:ascii="Calibri Light" w:hAnsi="Calibri Light"/>
          <w:noProof/>
          <w:sz w:val="20"/>
          <w:lang w:val="en-GB"/>
        </w:rPr>
        <w:tab/>
        <w:t xml:space="preserve">T. Davenport and J. Short, “The New Industrial Engineering: Information Technology and Business Process Redesign,” </w:t>
      </w:r>
      <w:r w:rsidR="0011282C" w:rsidRPr="00C063F9">
        <w:rPr>
          <w:rFonts w:ascii="Calibri Light" w:hAnsi="Calibri Light"/>
          <w:i/>
          <w:iCs/>
          <w:noProof/>
          <w:sz w:val="20"/>
          <w:lang w:val="en-GB"/>
        </w:rPr>
        <w:t>Sloan Management Review</w:t>
      </w:r>
      <w:r w:rsidR="0011282C" w:rsidRPr="00C063F9">
        <w:rPr>
          <w:rFonts w:ascii="Calibri Light" w:hAnsi="Calibri Light"/>
          <w:noProof/>
          <w:sz w:val="20"/>
          <w:lang w:val="en-GB"/>
        </w:rPr>
        <w:t>, vol. 31, no. 4, pp. 11–27, 1990.</w:t>
      </w:r>
      <w:r>
        <w:fldChar w:fldCharType="end"/>
      </w:r>
    </w:p>
    <w:p w14:paraId="29919840" w14:textId="2DA93421" w:rsidR="00515C76" w:rsidRPr="00B66DD2" w:rsidRDefault="00515C76" w:rsidP="00515C76">
      <w:pPr>
        <w:shd w:val="clear" w:color="auto" w:fill="FFFFFF"/>
        <w:spacing w:before="129" w:after="0" w:line="240" w:lineRule="auto"/>
        <w:outlineLvl w:val="0"/>
        <w:rPr>
          <w:rFonts w:eastAsia="Times New Roman" w:cstheme="minorHAnsi"/>
          <w:bCs/>
          <w:color w:val="000000"/>
          <w:kern w:val="36"/>
          <w:sz w:val="20"/>
          <w:szCs w:val="20"/>
          <w:lang w:val="en-US" w:eastAsia="en-DE"/>
        </w:rPr>
      </w:pPr>
      <w:bookmarkStart w:id="450" w:name="_Toc16453405"/>
      <w:r w:rsidRPr="00B66DD2">
        <w:rPr>
          <w:sz w:val="20"/>
          <w:szCs w:val="20"/>
          <w:lang w:val="en-US"/>
        </w:rPr>
        <w:t>[2]</w:t>
      </w:r>
      <w:r w:rsidRPr="00B66DD2">
        <w:rPr>
          <w:sz w:val="20"/>
          <w:szCs w:val="20"/>
          <w:lang w:val="en-US"/>
        </w:rPr>
        <w:tab/>
      </w:r>
      <w:hyperlink r:id="rId40" w:history="1">
        <w:r w:rsidRPr="00B66DD2">
          <w:rPr>
            <w:rStyle w:val="Hyperlink"/>
            <w:rFonts w:cstheme="minorHAnsi"/>
            <w:sz w:val="20"/>
            <w:szCs w:val="20"/>
            <w:lang w:val="en-US"/>
          </w:rPr>
          <w:t>https://www.bea.gov/data/gdp/gross-domestic-product</w:t>
        </w:r>
        <w:bookmarkEnd w:id="450"/>
      </w:hyperlink>
    </w:p>
    <w:p w14:paraId="3B32DE94" w14:textId="1FFC1230" w:rsidR="00515C76" w:rsidRPr="00B66DD2" w:rsidRDefault="002B56E9" w:rsidP="001C3E04">
      <w:pPr>
        <w:pStyle w:val="NormalWeb"/>
        <w:ind w:left="640" w:hanging="640"/>
        <w:rPr>
          <w:sz w:val="20"/>
          <w:szCs w:val="20"/>
          <w:lang w:val="en-US"/>
        </w:rPr>
      </w:pPr>
      <w:r w:rsidRPr="00B66DD2">
        <w:rPr>
          <w:sz w:val="20"/>
          <w:szCs w:val="20"/>
          <w:lang w:val="en-US"/>
        </w:rPr>
        <w:t>[3]</w:t>
      </w:r>
      <w:r w:rsidRPr="00B66DD2">
        <w:rPr>
          <w:sz w:val="20"/>
          <w:szCs w:val="20"/>
          <w:lang w:val="en-US"/>
        </w:rPr>
        <w:tab/>
      </w:r>
      <w:hyperlink r:id="rId41" w:history="1">
        <w:r w:rsidRPr="00B66DD2">
          <w:rPr>
            <w:rStyle w:val="Hyperlink"/>
            <w:sz w:val="20"/>
            <w:szCs w:val="20"/>
            <w:lang w:val="en-US"/>
          </w:rPr>
          <w:t>https://data.oecd.org/unemp/unemployment-rate</w:t>
        </w:r>
        <w:bookmarkStart w:id="451" w:name="_GoBack"/>
        <w:bookmarkEnd w:id="451"/>
        <w:r w:rsidRPr="00B66DD2">
          <w:rPr>
            <w:rStyle w:val="Hyperlink"/>
            <w:sz w:val="20"/>
            <w:szCs w:val="20"/>
            <w:lang w:val="en-US"/>
          </w:rPr>
          <w:t>.htm</w:t>
        </w:r>
      </w:hyperlink>
    </w:p>
    <w:sectPr w:rsidR="00515C76" w:rsidRPr="00B66DD2" w:rsidSect="00221B3A">
      <w:footerReference w:type="even" r:id="rId42"/>
      <w:footerReference w:type="default" r:id="rId43"/>
      <w:footerReference w:type="first" r:id="rId44"/>
      <w:pgSz w:w="11906" w:h="16838" w:code="9"/>
      <w:pgMar w:top="1418" w:right="1418" w:bottom="1134" w:left="2155" w:header="1191" w:footer="1021"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9FCC67" w14:textId="77777777" w:rsidR="00CF3330" w:rsidRDefault="00CF3330" w:rsidP="00B51D96">
      <w:r>
        <w:separator/>
      </w:r>
    </w:p>
  </w:endnote>
  <w:endnote w:type="continuationSeparator" w:id="0">
    <w:p w14:paraId="4BB1C6EC" w14:textId="77777777" w:rsidR="00CF3330" w:rsidRDefault="00CF3330" w:rsidP="00B51D9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9707462"/>
      <w:docPartObj>
        <w:docPartGallery w:val="Page Numbers (Bottom of Page)"/>
        <w:docPartUnique/>
      </w:docPartObj>
    </w:sdtPr>
    <w:sdtEndPr>
      <w:rPr>
        <w:rFonts w:asciiTheme="minorHAnsi" w:hAnsiTheme="minorHAnsi"/>
        <w:color w:val="404040" w:themeColor="text1" w:themeTint="BF"/>
        <w:sz w:val="20"/>
      </w:rPr>
    </w:sdtEndPr>
    <w:sdtContent>
      <w:p w14:paraId="44F1208B" w14:textId="77777777" w:rsidR="00F54F7F" w:rsidRDefault="00F54F7F" w:rsidP="00284430">
        <w:pPr>
          <w:pStyle w:val="Header"/>
          <w:pBdr>
            <w:bottom w:val="dotted" w:sz="4" w:space="1" w:color="808080" w:themeColor="background1" w:themeShade="80"/>
          </w:pBdr>
        </w:pPr>
      </w:p>
      <w:p w14:paraId="717A5AB2" w14:textId="77777777" w:rsidR="00F54F7F" w:rsidRDefault="00F54F7F" w:rsidP="00284430">
        <w:pPr>
          <w:pStyle w:val="Header"/>
          <w:pBdr>
            <w:bottom w:val="dotted" w:sz="4" w:space="1" w:color="808080" w:themeColor="background1" w:themeShade="80"/>
          </w:pBdr>
          <w:rPr>
            <w:i/>
            <w14:textOutline w14:w="9525" w14:cap="rnd" w14:cmpd="sng" w14:algn="ctr">
              <w14:noFill/>
              <w14:prstDash w14:val="solid"/>
              <w14:bevel/>
            </w14:textOutline>
          </w:rPr>
        </w:pPr>
      </w:p>
      <w:p w14:paraId="7DF65592" w14:textId="77777777" w:rsidR="00F54F7F" w:rsidRDefault="00F54F7F" w:rsidP="00762285">
        <w:pPr>
          <w:pStyle w:val="Footer"/>
          <w:tabs>
            <w:tab w:val="left" w:pos="7582"/>
            <w:tab w:val="right" w:pos="8333"/>
          </w:tabs>
          <w:rPr>
            <w:sz w:val="20"/>
          </w:rPr>
        </w:pPr>
      </w:p>
      <w:p w14:paraId="6E3DCC6E" w14:textId="77777777" w:rsidR="00F54F7F" w:rsidRPr="00284430" w:rsidRDefault="00F54F7F" w:rsidP="00762285">
        <w:pPr>
          <w:pStyle w:val="Footer"/>
          <w:tabs>
            <w:tab w:val="left" w:pos="7582"/>
            <w:tab w:val="right" w:pos="8333"/>
          </w:tabs>
          <w:rPr>
            <w:rFonts w:asciiTheme="minorHAnsi" w:hAnsiTheme="minorHAnsi"/>
            <w:color w:val="404040" w:themeColor="text1" w:themeTint="BF"/>
            <w:sz w:val="4"/>
            <w14:textOutline w14:w="12700" w14:cap="rnd" w14:cmpd="sng" w14:algn="ctr">
              <w14:solidFill>
                <w14:schemeClr w14:val="tx1"/>
              </w14:solidFill>
              <w14:prstDash w14:val="solid"/>
              <w14:bevel/>
            </w14:textOutline>
          </w:rPr>
        </w:pPr>
        <w:r w:rsidRPr="00284430">
          <w:rPr>
            <w:rFonts w:asciiTheme="minorHAnsi" w:hAnsiTheme="minorHAnsi"/>
            <w:color w:val="404040" w:themeColor="text1" w:themeTint="BF"/>
            <w:sz w:val="20"/>
          </w:rPr>
          <w:fldChar w:fldCharType="begin"/>
        </w:r>
        <w:r w:rsidRPr="00263187">
          <w:rPr>
            <w:rFonts w:asciiTheme="minorHAnsi" w:hAnsiTheme="minorHAnsi"/>
            <w:color w:val="404040" w:themeColor="text1" w:themeTint="BF"/>
            <w:sz w:val="20"/>
          </w:rPr>
          <w:instrText>PAGE   \* MERGEFORMAT</w:instrText>
        </w:r>
        <w:r w:rsidRPr="00284430">
          <w:rPr>
            <w:rFonts w:asciiTheme="minorHAnsi" w:hAnsiTheme="minorHAnsi"/>
            <w:color w:val="404040" w:themeColor="text1" w:themeTint="BF"/>
            <w:sz w:val="20"/>
          </w:rPr>
          <w:fldChar w:fldCharType="separate"/>
        </w:r>
        <w:r>
          <w:rPr>
            <w:rFonts w:asciiTheme="minorHAnsi" w:hAnsiTheme="minorHAnsi"/>
            <w:noProof/>
            <w:color w:val="404040" w:themeColor="text1" w:themeTint="BF"/>
            <w:sz w:val="20"/>
          </w:rPr>
          <w:t>2</w:t>
        </w:r>
        <w:r w:rsidRPr="00284430">
          <w:rPr>
            <w:rFonts w:asciiTheme="minorHAnsi" w:hAnsiTheme="minorHAnsi"/>
            <w:color w:val="404040" w:themeColor="text1" w:themeTint="BF"/>
            <w:sz w:val="20"/>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1197696272"/>
      <w:docPartObj>
        <w:docPartGallery w:val="Page Numbers (Bottom of Page)"/>
        <w:docPartUnique/>
      </w:docPartObj>
    </w:sdtPr>
    <w:sdtEndPr>
      <w:rPr>
        <w:rFonts w:asciiTheme="minorHAnsi" w:hAnsiTheme="minorHAnsi"/>
        <w:color w:val="404040" w:themeColor="text1" w:themeTint="BF"/>
      </w:rPr>
    </w:sdtEndPr>
    <w:sdtContent>
      <w:p w14:paraId="3466F6A1" w14:textId="77777777" w:rsidR="00F54F7F" w:rsidRPr="008663A9" w:rsidRDefault="00F54F7F" w:rsidP="008663A9">
        <w:pPr>
          <w:pStyle w:val="Header"/>
          <w:rPr>
            <w:sz w:val="20"/>
          </w:rPr>
        </w:pPr>
      </w:p>
      <w:p w14:paraId="6D105C25" w14:textId="77777777" w:rsidR="00F54F7F" w:rsidRPr="008663A9" w:rsidRDefault="00F54F7F" w:rsidP="00284430">
        <w:pPr>
          <w:pStyle w:val="Header"/>
          <w:pBdr>
            <w:bottom w:val="dotted" w:sz="4" w:space="1" w:color="808080" w:themeColor="background1" w:themeShade="80"/>
          </w:pBdr>
          <w:rPr>
            <w:i/>
            <w:sz w:val="20"/>
            <w14:textOutline w14:w="9525" w14:cap="rnd" w14:cmpd="sng" w14:algn="ctr">
              <w14:noFill/>
              <w14:prstDash w14:val="solid"/>
              <w14:bevel/>
            </w14:textOutline>
          </w:rPr>
        </w:pPr>
      </w:p>
      <w:p w14:paraId="27ABF998" w14:textId="77777777" w:rsidR="00F54F7F" w:rsidRDefault="00F54F7F" w:rsidP="008663A9">
        <w:pPr>
          <w:pStyle w:val="Footer"/>
          <w:tabs>
            <w:tab w:val="left" w:pos="7582"/>
            <w:tab w:val="right" w:pos="8333"/>
          </w:tabs>
          <w:rPr>
            <w:sz w:val="20"/>
          </w:rPr>
        </w:pPr>
        <w:r w:rsidRPr="008663A9">
          <w:rPr>
            <w:sz w:val="20"/>
          </w:rPr>
          <w:tab/>
        </w:r>
        <w:r w:rsidRPr="008663A9">
          <w:rPr>
            <w:sz w:val="20"/>
          </w:rPr>
          <w:tab/>
        </w:r>
        <w:r w:rsidRPr="008663A9">
          <w:rPr>
            <w:sz w:val="20"/>
          </w:rPr>
          <w:tab/>
        </w:r>
      </w:p>
      <w:p w14:paraId="0B930354" w14:textId="77777777" w:rsidR="00F54F7F" w:rsidRPr="00284430" w:rsidRDefault="00F54F7F" w:rsidP="00284430">
        <w:pPr>
          <w:pStyle w:val="Footer"/>
          <w:tabs>
            <w:tab w:val="left" w:pos="7582"/>
            <w:tab w:val="right" w:pos="8333"/>
          </w:tabs>
          <w:jc w:val="right"/>
          <w:rPr>
            <w:rFonts w:asciiTheme="minorHAnsi" w:hAnsiTheme="minorHAnsi"/>
            <w:color w:val="404040" w:themeColor="text1" w:themeTint="BF"/>
            <w:sz w:val="4"/>
            <w14:textOutline w14:w="12700" w14:cap="rnd" w14:cmpd="sng" w14:algn="ctr">
              <w14:solidFill>
                <w14:schemeClr w14:val="tx1"/>
              </w14:solidFill>
              <w14:prstDash w14:val="solid"/>
              <w14:bevel/>
            </w14:textOutline>
          </w:rPr>
        </w:pPr>
        <w:r w:rsidRPr="00284430">
          <w:rPr>
            <w:rFonts w:asciiTheme="minorHAnsi" w:hAnsiTheme="minorHAnsi"/>
            <w:color w:val="404040" w:themeColor="text1" w:themeTint="BF"/>
            <w:sz w:val="20"/>
          </w:rPr>
          <w:fldChar w:fldCharType="begin"/>
        </w:r>
        <w:r w:rsidRPr="00284430">
          <w:rPr>
            <w:rFonts w:asciiTheme="minorHAnsi" w:hAnsiTheme="minorHAnsi"/>
            <w:color w:val="404040" w:themeColor="text1" w:themeTint="BF"/>
            <w:sz w:val="20"/>
          </w:rPr>
          <w:instrText>PAGE   \* MERGEFORMAT</w:instrText>
        </w:r>
        <w:r w:rsidRPr="00284430">
          <w:rPr>
            <w:rFonts w:asciiTheme="minorHAnsi" w:hAnsiTheme="minorHAnsi"/>
            <w:color w:val="404040" w:themeColor="text1" w:themeTint="BF"/>
            <w:sz w:val="20"/>
          </w:rPr>
          <w:fldChar w:fldCharType="separate"/>
        </w:r>
        <w:r>
          <w:rPr>
            <w:rFonts w:asciiTheme="minorHAnsi" w:hAnsiTheme="minorHAnsi"/>
            <w:noProof/>
            <w:color w:val="404040" w:themeColor="text1" w:themeTint="BF"/>
            <w:sz w:val="20"/>
          </w:rPr>
          <w:t>3</w:t>
        </w:r>
        <w:r w:rsidRPr="00284430">
          <w:rPr>
            <w:rFonts w:asciiTheme="minorHAnsi" w:hAnsiTheme="minorHAnsi"/>
            <w:color w:val="404040" w:themeColor="text1" w:themeTint="B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0788FD" w14:textId="77777777" w:rsidR="00F54F7F" w:rsidRDefault="00F54F7F" w:rsidP="005C5441">
    <w:pPr>
      <w:pStyle w:val="Footer"/>
      <w:tabs>
        <w:tab w:val="clear" w:pos="4536"/>
        <w:tab w:val="clear" w:pos="9072"/>
        <w:tab w:val="left" w:pos="644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B0CB45" w14:textId="77777777" w:rsidR="00CF3330" w:rsidRDefault="00CF3330" w:rsidP="00B51D96">
      <w:r>
        <w:separator/>
      </w:r>
    </w:p>
  </w:footnote>
  <w:footnote w:type="continuationSeparator" w:id="0">
    <w:p w14:paraId="71049CFB" w14:textId="77777777" w:rsidR="00CF3330" w:rsidRDefault="00CF3330" w:rsidP="00B51D9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94CB1"/>
    <w:multiLevelType w:val="hybridMultilevel"/>
    <w:tmpl w:val="5F40AE8A"/>
    <w:lvl w:ilvl="0" w:tplc="D2C0A48E">
      <w:numFmt w:val="bullet"/>
      <w:lvlText w:val="•"/>
      <w:lvlJc w:val="left"/>
      <w:pPr>
        <w:ind w:left="1065" w:hanging="705"/>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474BED"/>
    <w:multiLevelType w:val="hybridMultilevel"/>
    <w:tmpl w:val="21FC2A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7915D0"/>
    <w:multiLevelType w:val="multilevel"/>
    <w:tmpl w:val="1F00A2BC"/>
    <w:lvl w:ilvl="0">
      <w:start w:val="1"/>
      <w:numFmt w:val="decimal"/>
      <w:pStyle w:val="Heading1"/>
      <w:lvlText w:val="%1"/>
      <w:lvlJc w:val="left"/>
      <w:pPr>
        <w:ind w:left="432" w:hanging="432"/>
      </w:pPr>
    </w:lvl>
    <w:lvl w:ilvl="1">
      <w:start w:val="1"/>
      <w:numFmt w:val="decimal"/>
      <w:pStyle w:val="Heading2"/>
      <w:lvlText w:val="%1.%2"/>
      <w:lvlJc w:val="left"/>
      <w:pPr>
        <w:ind w:left="165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EE61332"/>
    <w:multiLevelType w:val="hybridMultilevel"/>
    <w:tmpl w:val="54769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6B2F"/>
    <w:rsid w:val="00000B64"/>
    <w:rsid w:val="00000C97"/>
    <w:rsid w:val="0000100F"/>
    <w:rsid w:val="0000111D"/>
    <w:rsid w:val="000016CC"/>
    <w:rsid w:val="0000172A"/>
    <w:rsid w:val="00001A23"/>
    <w:rsid w:val="00001CFA"/>
    <w:rsid w:val="00002593"/>
    <w:rsid w:val="0000263E"/>
    <w:rsid w:val="00002E5D"/>
    <w:rsid w:val="0000323A"/>
    <w:rsid w:val="0000324F"/>
    <w:rsid w:val="000032BD"/>
    <w:rsid w:val="00003380"/>
    <w:rsid w:val="0000370B"/>
    <w:rsid w:val="000037B2"/>
    <w:rsid w:val="00003805"/>
    <w:rsid w:val="00003928"/>
    <w:rsid w:val="00003B6B"/>
    <w:rsid w:val="00003B83"/>
    <w:rsid w:val="00003F16"/>
    <w:rsid w:val="0000467A"/>
    <w:rsid w:val="000049CF"/>
    <w:rsid w:val="00004A5E"/>
    <w:rsid w:val="00004D5E"/>
    <w:rsid w:val="00004E78"/>
    <w:rsid w:val="00004FEA"/>
    <w:rsid w:val="000052D3"/>
    <w:rsid w:val="00005333"/>
    <w:rsid w:val="00005378"/>
    <w:rsid w:val="000053E8"/>
    <w:rsid w:val="000054BB"/>
    <w:rsid w:val="00005518"/>
    <w:rsid w:val="00005536"/>
    <w:rsid w:val="00005899"/>
    <w:rsid w:val="00005A70"/>
    <w:rsid w:val="00005AA6"/>
    <w:rsid w:val="00005D20"/>
    <w:rsid w:val="00005D3F"/>
    <w:rsid w:val="00005D8A"/>
    <w:rsid w:val="00005FCC"/>
    <w:rsid w:val="00006146"/>
    <w:rsid w:val="000061F1"/>
    <w:rsid w:val="00006677"/>
    <w:rsid w:val="00006780"/>
    <w:rsid w:val="00006B43"/>
    <w:rsid w:val="00006D4E"/>
    <w:rsid w:val="0000730D"/>
    <w:rsid w:val="000075D0"/>
    <w:rsid w:val="0000799E"/>
    <w:rsid w:val="00007A5E"/>
    <w:rsid w:val="00007C0F"/>
    <w:rsid w:val="00007FA0"/>
    <w:rsid w:val="000101C5"/>
    <w:rsid w:val="00010324"/>
    <w:rsid w:val="000103CC"/>
    <w:rsid w:val="00010619"/>
    <w:rsid w:val="00010651"/>
    <w:rsid w:val="0001098A"/>
    <w:rsid w:val="000109B9"/>
    <w:rsid w:val="000111CE"/>
    <w:rsid w:val="0001140C"/>
    <w:rsid w:val="0001154F"/>
    <w:rsid w:val="00011FA3"/>
    <w:rsid w:val="00012815"/>
    <w:rsid w:val="00012CDE"/>
    <w:rsid w:val="00012D8B"/>
    <w:rsid w:val="0001320D"/>
    <w:rsid w:val="000138F0"/>
    <w:rsid w:val="00014675"/>
    <w:rsid w:val="000147A5"/>
    <w:rsid w:val="00014982"/>
    <w:rsid w:val="00014B97"/>
    <w:rsid w:val="00014CBE"/>
    <w:rsid w:val="000150C6"/>
    <w:rsid w:val="0001529E"/>
    <w:rsid w:val="0001571C"/>
    <w:rsid w:val="000157E1"/>
    <w:rsid w:val="00015F17"/>
    <w:rsid w:val="00016183"/>
    <w:rsid w:val="00016436"/>
    <w:rsid w:val="0001666C"/>
    <w:rsid w:val="00016D40"/>
    <w:rsid w:val="0001715C"/>
    <w:rsid w:val="00017679"/>
    <w:rsid w:val="00017A2A"/>
    <w:rsid w:val="00017EAF"/>
    <w:rsid w:val="00020016"/>
    <w:rsid w:val="000207DD"/>
    <w:rsid w:val="000208BD"/>
    <w:rsid w:val="00020E0A"/>
    <w:rsid w:val="00021824"/>
    <w:rsid w:val="00021B1D"/>
    <w:rsid w:val="00021F47"/>
    <w:rsid w:val="00022749"/>
    <w:rsid w:val="00022EBE"/>
    <w:rsid w:val="00022EC2"/>
    <w:rsid w:val="00022EF3"/>
    <w:rsid w:val="00022F46"/>
    <w:rsid w:val="0002311E"/>
    <w:rsid w:val="00023513"/>
    <w:rsid w:val="00023AFC"/>
    <w:rsid w:val="00024081"/>
    <w:rsid w:val="000240DF"/>
    <w:rsid w:val="00024664"/>
    <w:rsid w:val="00024A29"/>
    <w:rsid w:val="00024B61"/>
    <w:rsid w:val="00024CDE"/>
    <w:rsid w:val="00024F53"/>
    <w:rsid w:val="00025880"/>
    <w:rsid w:val="000266B4"/>
    <w:rsid w:val="0002700A"/>
    <w:rsid w:val="000271A4"/>
    <w:rsid w:val="00027573"/>
    <w:rsid w:val="00027692"/>
    <w:rsid w:val="00027AEA"/>
    <w:rsid w:val="00027D9B"/>
    <w:rsid w:val="00027F66"/>
    <w:rsid w:val="00030117"/>
    <w:rsid w:val="00030203"/>
    <w:rsid w:val="00030559"/>
    <w:rsid w:val="00030A6E"/>
    <w:rsid w:val="00030B1C"/>
    <w:rsid w:val="00030D3C"/>
    <w:rsid w:val="00030D92"/>
    <w:rsid w:val="0003101A"/>
    <w:rsid w:val="00031344"/>
    <w:rsid w:val="00031A04"/>
    <w:rsid w:val="00031A68"/>
    <w:rsid w:val="00031C83"/>
    <w:rsid w:val="00031E08"/>
    <w:rsid w:val="000324AE"/>
    <w:rsid w:val="00032585"/>
    <w:rsid w:val="0003260D"/>
    <w:rsid w:val="00032A20"/>
    <w:rsid w:val="00032E6F"/>
    <w:rsid w:val="000330C9"/>
    <w:rsid w:val="000338AD"/>
    <w:rsid w:val="00033E2E"/>
    <w:rsid w:val="00034342"/>
    <w:rsid w:val="00034D58"/>
    <w:rsid w:val="00034FE3"/>
    <w:rsid w:val="00035702"/>
    <w:rsid w:val="00035A37"/>
    <w:rsid w:val="00035FB3"/>
    <w:rsid w:val="00036AE4"/>
    <w:rsid w:val="00036BA8"/>
    <w:rsid w:val="00036E46"/>
    <w:rsid w:val="00036F49"/>
    <w:rsid w:val="0003717B"/>
    <w:rsid w:val="00037617"/>
    <w:rsid w:val="00037950"/>
    <w:rsid w:val="00037BA2"/>
    <w:rsid w:val="00037D19"/>
    <w:rsid w:val="00037EB5"/>
    <w:rsid w:val="000401E6"/>
    <w:rsid w:val="000403CE"/>
    <w:rsid w:val="000403DC"/>
    <w:rsid w:val="00040CEE"/>
    <w:rsid w:val="0004131F"/>
    <w:rsid w:val="0004156B"/>
    <w:rsid w:val="00041A7F"/>
    <w:rsid w:val="00041E11"/>
    <w:rsid w:val="00042008"/>
    <w:rsid w:val="00042811"/>
    <w:rsid w:val="00042BBF"/>
    <w:rsid w:val="00042D7C"/>
    <w:rsid w:val="00042EEB"/>
    <w:rsid w:val="000431D0"/>
    <w:rsid w:val="00043710"/>
    <w:rsid w:val="000438F2"/>
    <w:rsid w:val="000439CE"/>
    <w:rsid w:val="000441DE"/>
    <w:rsid w:val="000447DE"/>
    <w:rsid w:val="000448FB"/>
    <w:rsid w:val="0004493A"/>
    <w:rsid w:val="00044B1E"/>
    <w:rsid w:val="00044D1A"/>
    <w:rsid w:val="00045C03"/>
    <w:rsid w:val="00045C57"/>
    <w:rsid w:val="00045DED"/>
    <w:rsid w:val="00046071"/>
    <w:rsid w:val="000461F0"/>
    <w:rsid w:val="0004624F"/>
    <w:rsid w:val="0004668B"/>
    <w:rsid w:val="000468ED"/>
    <w:rsid w:val="000469CE"/>
    <w:rsid w:val="000473AB"/>
    <w:rsid w:val="00047463"/>
    <w:rsid w:val="000474A7"/>
    <w:rsid w:val="0004752F"/>
    <w:rsid w:val="000475C6"/>
    <w:rsid w:val="00047955"/>
    <w:rsid w:val="00047B3F"/>
    <w:rsid w:val="00050207"/>
    <w:rsid w:val="0005083D"/>
    <w:rsid w:val="00050953"/>
    <w:rsid w:val="000509C8"/>
    <w:rsid w:val="00050A35"/>
    <w:rsid w:val="00050B31"/>
    <w:rsid w:val="0005144F"/>
    <w:rsid w:val="00051580"/>
    <w:rsid w:val="000519AF"/>
    <w:rsid w:val="000519D5"/>
    <w:rsid w:val="00051D28"/>
    <w:rsid w:val="00052520"/>
    <w:rsid w:val="00052DEC"/>
    <w:rsid w:val="00052FA4"/>
    <w:rsid w:val="0005307C"/>
    <w:rsid w:val="00053129"/>
    <w:rsid w:val="00053AF4"/>
    <w:rsid w:val="00053CB8"/>
    <w:rsid w:val="00053D52"/>
    <w:rsid w:val="00054281"/>
    <w:rsid w:val="000554CB"/>
    <w:rsid w:val="000555B4"/>
    <w:rsid w:val="000555BA"/>
    <w:rsid w:val="000559D3"/>
    <w:rsid w:val="00055E5A"/>
    <w:rsid w:val="00056008"/>
    <w:rsid w:val="000561D4"/>
    <w:rsid w:val="000562CB"/>
    <w:rsid w:val="000565EF"/>
    <w:rsid w:val="000567EE"/>
    <w:rsid w:val="00056870"/>
    <w:rsid w:val="00056958"/>
    <w:rsid w:val="00056CB8"/>
    <w:rsid w:val="00056F5F"/>
    <w:rsid w:val="000572BD"/>
    <w:rsid w:val="000572DC"/>
    <w:rsid w:val="00057388"/>
    <w:rsid w:val="00057787"/>
    <w:rsid w:val="00057A84"/>
    <w:rsid w:val="00057CF6"/>
    <w:rsid w:val="00057D52"/>
    <w:rsid w:val="0006021D"/>
    <w:rsid w:val="00060386"/>
    <w:rsid w:val="00060674"/>
    <w:rsid w:val="000608E6"/>
    <w:rsid w:val="00060DFF"/>
    <w:rsid w:val="00060E0F"/>
    <w:rsid w:val="00060F21"/>
    <w:rsid w:val="000614F4"/>
    <w:rsid w:val="00061732"/>
    <w:rsid w:val="00061F2A"/>
    <w:rsid w:val="000626FF"/>
    <w:rsid w:val="000630D6"/>
    <w:rsid w:val="000632A1"/>
    <w:rsid w:val="0006333E"/>
    <w:rsid w:val="00063349"/>
    <w:rsid w:val="000638FB"/>
    <w:rsid w:val="00063EC7"/>
    <w:rsid w:val="00063F7F"/>
    <w:rsid w:val="00063F84"/>
    <w:rsid w:val="00063FCE"/>
    <w:rsid w:val="00064236"/>
    <w:rsid w:val="00064BA3"/>
    <w:rsid w:val="00064C0C"/>
    <w:rsid w:val="00064C1A"/>
    <w:rsid w:val="00064C41"/>
    <w:rsid w:val="0006569B"/>
    <w:rsid w:val="0006569F"/>
    <w:rsid w:val="00065B55"/>
    <w:rsid w:val="00065D4F"/>
    <w:rsid w:val="00066149"/>
    <w:rsid w:val="000662EC"/>
    <w:rsid w:val="00066525"/>
    <w:rsid w:val="00066F45"/>
    <w:rsid w:val="00066FAC"/>
    <w:rsid w:val="0006721D"/>
    <w:rsid w:val="00067B62"/>
    <w:rsid w:val="00067ED8"/>
    <w:rsid w:val="00067F48"/>
    <w:rsid w:val="000709FA"/>
    <w:rsid w:val="00070BD8"/>
    <w:rsid w:val="00070DE0"/>
    <w:rsid w:val="000710DB"/>
    <w:rsid w:val="000711B8"/>
    <w:rsid w:val="00071F55"/>
    <w:rsid w:val="000722C7"/>
    <w:rsid w:val="000727D1"/>
    <w:rsid w:val="00072844"/>
    <w:rsid w:val="00072A5D"/>
    <w:rsid w:val="00072C18"/>
    <w:rsid w:val="00072C26"/>
    <w:rsid w:val="00072C84"/>
    <w:rsid w:val="00072DB4"/>
    <w:rsid w:val="00073204"/>
    <w:rsid w:val="0007362B"/>
    <w:rsid w:val="00073757"/>
    <w:rsid w:val="00073936"/>
    <w:rsid w:val="00073F7F"/>
    <w:rsid w:val="000741E9"/>
    <w:rsid w:val="00074284"/>
    <w:rsid w:val="000743ED"/>
    <w:rsid w:val="000747EB"/>
    <w:rsid w:val="00074931"/>
    <w:rsid w:val="000749A3"/>
    <w:rsid w:val="000752F0"/>
    <w:rsid w:val="0007560C"/>
    <w:rsid w:val="00075663"/>
    <w:rsid w:val="000757B9"/>
    <w:rsid w:val="00075847"/>
    <w:rsid w:val="00075D7E"/>
    <w:rsid w:val="0007626F"/>
    <w:rsid w:val="0007635C"/>
    <w:rsid w:val="000763A6"/>
    <w:rsid w:val="00076574"/>
    <w:rsid w:val="000772AA"/>
    <w:rsid w:val="0007780B"/>
    <w:rsid w:val="00077EA3"/>
    <w:rsid w:val="0008002F"/>
    <w:rsid w:val="00080079"/>
    <w:rsid w:val="00080127"/>
    <w:rsid w:val="000806A0"/>
    <w:rsid w:val="0008075E"/>
    <w:rsid w:val="0008097C"/>
    <w:rsid w:val="00080CE6"/>
    <w:rsid w:val="00080E18"/>
    <w:rsid w:val="000813D3"/>
    <w:rsid w:val="00081456"/>
    <w:rsid w:val="0008188E"/>
    <w:rsid w:val="0008190E"/>
    <w:rsid w:val="00081AB0"/>
    <w:rsid w:val="00081AE2"/>
    <w:rsid w:val="0008214B"/>
    <w:rsid w:val="00082286"/>
    <w:rsid w:val="00082627"/>
    <w:rsid w:val="00082A85"/>
    <w:rsid w:val="00082C09"/>
    <w:rsid w:val="00082E3C"/>
    <w:rsid w:val="000830E1"/>
    <w:rsid w:val="000834E6"/>
    <w:rsid w:val="000837C4"/>
    <w:rsid w:val="00083BB0"/>
    <w:rsid w:val="00083BD6"/>
    <w:rsid w:val="00084040"/>
    <w:rsid w:val="0008434D"/>
    <w:rsid w:val="00084648"/>
    <w:rsid w:val="00084FB1"/>
    <w:rsid w:val="00085472"/>
    <w:rsid w:val="0008549E"/>
    <w:rsid w:val="000854EF"/>
    <w:rsid w:val="000855EF"/>
    <w:rsid w:val="00085B99"/>
    <w:rsid w:val="00085CB9"/>
    <w:rsid w:val="00086037"/>
    <w:rsid w:val="00086653"/>
    <w:rsid w:val="00086773"/>
    <w:rsid w:val="00086A4D"/>
    <w:rsid w:val="00086C34"/>
    <w:rsid w:val="00086F22"/>
    <w:rsid w:val="00087011"/>
    <w:rsid w:val="00087041"/>
    <w:rsid w:val="000878BA"/>
    <w:rsid w:val="00087BFF"/>
    <w:rsid w:val="00087C18"/>
    <w:rsid w:val="00090193"/>
    <w:rsid w:val="0009025F"/>
    <w:rsid w:val="00090402"/>
    <w:rsid w:val="00090690"/>
    <w:rsid w:val="000907F5"/>
    <w:rsid w:val="00090A9D"/>
    <w:rsid w:val="00090F02"/>
    <w:rsid w:val="00090FBC"/>
    <w:rsid w:val="00091244"/>
    <w:rsid w:val="00091473"/>
    <w:rsid w:val="000914F9"/>
    <w:rsid w:val="00091784"/>
    <w:rsid w:val="00091C1F"/>
    <w:rsid w:val="00092163"/>
    <w:rsid w:val="00092654"/>
    <w:rsid w:val="00092790"/>
    <w:rsid w:val="00092B0C"/>
    <w:rsid w:val="00093541"/>
    <w:rsid w:val="00093902"/>
    <w:rsid w:val="00094157"/>
    <w:rsid w:val="00094B42"/>
    <w:rsid w:val="00094BA3"/>
    <w:rsid w:val="00094C1B"/>
    <w:rsid w:val="000953DC"/>
    <w:rsid w:val="00095CB5"/>
    <w:rsid w:val="00095EB9"/>
    <w:rsid w:val="000960EE"/>
    <w:rsid w:val="00096329"/>
    <w:rsid w:val="000965DE"/>
    <w:rsid w:val="0009693E"/>
    <w:rsid w:val="00096E97"/>
    <w:rsid w:val="00096F64"/>
    <w:rsid w:val="00097101"/>
    <w:rsid w:val="000971EC"/>
    <w:rsid w:val="00097382"/>
    <w:rsid w:val="00097393"/>
    <w:rsid w:val="000976A2"/>
    <w:rsid w:val="00097E93"/>
    <w:rsid w:val="000A00BB"/>
    <w:rsid w:val="000A0327"/>
    <w:rsid w:val="000A0457"/>
    <w:rsid w:val="000A0883"/>
    <w:rsid w:val="000A0E40"/>
    <w:rsid w:val="000A1034"/>
    <w:rsid w:val="000A1147"/>
    <w:rsid w:val="000A15D3"/>
    <w:rsid w:val="000A1853"/>
    <w:rsid w:val="000A19D4"/>
    <w:rsid w:val="000A1B18"/>
    <w:rsid w:val="000A1C5A"/>
    <w:rsid w:val="000A1DFB"/>
    <w:rsid w:val="000A1F3C"/>
    <w:rsid w:val="000A23F1"/>
    <w:rsid w:val="000A247E"/>
    <w:rsid w:val="000A25E2"/>
    <w:rsid w:val="000A26D2"/>
    <w:rsid w:val="000A2708"/>
    <w:rsid w:val="000A2B8E"/>
    <w:rsid w:val="000A34A9"/>
    <w:rsid w:val="000A3803"/>
    <w:rsid w:val="000A3D7B"/>
    <w:rsid w:val="000A4A04"/>
    <w:rsid w:val="000A4A92"/>
    <w:rsid w:val="000A4D4A"/>
    <w:rsid w:val="000A4E19"/>
    <w:rsid w:val="000A51B1"/>
    <w:rsid w:val="000A5275"/>
    <w:rsid w:val="000A5354"/>
    <w:rsid w:val="000A5534"/>
    <w:rsid w:val="000A5666"/>
    <w:rsid w:val="000A59C3"/>
    <w:rsid w:val="000A5EB9"/>
    <w:rsid w:val="000A5EC5"/>
    <w:rsid w:val="000A5EE6"/>
    <w:rsid w:val="000A670B"/>
    <w:rsid w:val="000A6FD1"/>
    <w:rsid w:val="000A715F"/>
    <w:rsid w:val="000A7337"/>
    <w:rsid w:val="000A73BD"/>
    <w:rsid w:val="000A7B59"/>
    <w:rsid w:val="000A7EBF"/>
    <w:rsid w:val="000A7EDD"/>
    <w:rsid w:val="000B02B7"/>
    <w:rsid w:val="000B0474"/>
    <w:rsid w:val="000B064F"/>
    <w:rsid w:val="000B0737"/>
    <w:rsid w:val="000B08FC"/>
    <w:rsid w:val="000B1015"/>
    <w:rsid w:val="000B1150"/>
    <w:rsid w:val="000B1ABC"/>
    <w:rsid w:val="000B1C59"/>
    <w:rsid w:val="000B1F1A"/>
    <w:rsid w:val="000B210B"/>
    <w:rsid w:val="000B21E5"/>
    <w:rsid w:val="000B22A2"/>
    <w:rsid w:val="000B2443"/>
    <w:rsid w:val="000B2520"/>
    <w:rsid w:val="000B2946"/>
    <w:rsid w:val="000B2FC9"/>
    <w:rsid w:val="000B306C"/>
    <w:rsid w:val="000B314C"/>
    <w:rsid w:val="000B3503"/>
    <w:rsid w:val="000B35B0"/>
    <w:rsid w:val="000B37ED"/>
    <w:rsid w:val="000B3812"/>
    <w:rsid w:val="000B390E"/>
    <w:rsid w:val="000B3C60"/>
    <w:rsid w:val="000B3CAC"/>
    <w:rsid w:val="000B3FFC"/>
    <w:rsid w:val="000B4195"/>
    <w:rsid w:val="000B4328"/>
    <w:rsid w:val="000B4CFF"/>
    <w:rsid w:val="000B4D96"/>
    <w:rsid w:val="000B4E07"/>
    <w:rsid w:val="000B5013"/>
    <w:rsid w:val="000B5141"/>
    <w:rsid w:val="000B5166"/>
    <w:rsid w:val="000B54A4"/>
    <w:rsid w:val="000B5511"/>
    <w:rsid w:val="000B556F"/>
    <w:rsid w:val="000B5799"/>
    <w:rsid w:val="000B5C60"/>
    <w:rsid w:val="000B5D63"/>
    <w:rsid w:val="000B62BC"/>
    <w:rsid w:val="000B67F8"/>
    <w:rsid w:val="000B6A3C"/>
    <w:rsid w:val="000B6A61"/>
    <w:rsid w:val="000B7400"/>
    <w:rsid w:val="000B7424"/>
    <w:rsid w:val="000B745F"/>
    <w:rsid w:val="000B76BB"/>
    <w:rsid w:val="000B7FEC"/>
    <w:rsid w:val="000B7FF2"/>
    <w:rsid w:val="000C0066"/>
    <w:rsid w:val="000C0244"/>
    <w:rsid w:val="000C0308"/>
    <w:rsid w:val="000C0641"/>
    <w:rsid w:val="000C06DB"/>
    <w:rsid w:val="000C0792"/>
    <w:rsid w:val="000C0BF3"/>
    <w:rsid w:val="000C0E79"/>
    <w:rsid w:val="000C1A2F"/>
    <w:rsid w:val="000C1AD5"/>
    <w:rsid w:val="000C1C14"/>
    <w:rsid w:val="000C1D95"/>
    <w:rsid w:val="000C21D3"/>
    <w:rsid w:val="000C25B4"/>
    <w:rsid w:val="000C26D2"/>
    <w:rsid w:val="000C2C2B"/>
    <w:rsid w:val="000C2F18"/>
    <w:rsid w:val="000C2F40"/>
    <w:rsid w:val="000C2FC6"/>
    <w:rsid w:val="000C32F5"/>
    <w:rsid w:val="000C3869"/>
    <w:rsid w:val="000C3D3E"/>
    <w:rsid w:val="000C3E39"/>
    <w:rsid w:val="000C3E63"/>
    <w:rsid w:val="000C40A9"/>
    <w:rsid w:val="000C42A2"/>
    <w:rsid w:val="000C47A3"/>
    <w:rsid w:val="000C4925"/>
    <w:rsid w:val="000C49EA"/>
    <w:rsid w:val="000C4DAD"/>
    <w:rsid w:val="000C4EBA"/>
    <w:rsid w:val="000C5530"/>
    <w:rsid w:val="000C55D4"/>
    <w:rsid w:val="000C5A2B"/>
    <w:rsid w:val="000C5D02"/>
    <w:rsid w:val="000C5D7F"/>
    <w:rsid w:val="000C5E95"/>
    <w:rsid w:val="000C64D8"/>
    <w:rsid w:val="000C66B9"/>
    <w:rsid w:val="000C67D5"/>
    <w:rsid w:val="000C68A6"/>
    <w:rsid w:val="000C6979"/>
    <w:rsid w:val="000C6CD1"/>
    <w:rsid w:val="000C705B"/>
    <w:rsid w:val="000C711F"/>
    <w:rsid w:val="000C71C8"/>
    <w:rsid w:val="000C7391"/>
    <w:rsid w:val="000C7D5E"/>
    <w:rsid w:val="000D0466"/>
    <w:rsid w:val="000D04D7"/>
    <w:rsid w:val="000D075F"/>
    <w:rsid w:val="000D0760"/>
    <w:rsid w:val="000D0C77"/>
    <w:rsid w:val="000D0CD4"/>
    <w:rsid w:val="000D0E4C"/>
    <w:rsid w:val="000D0F2A"/>
    <w:rsid w:val="000D12AD"/>
    <w:rsid w:val="000D141C"/>
    <w:rsid w:val="000D1717"/>
    <w:rsid w:val="000D183E"/>
    <w:rsid w:val="000D1B8D"/>
    <w:rsid w:val="000D2639"/>
    <w:rsid w:val="000D28C3"/>
    <w:rsid w:val="000D2B94"/>
    <w:rsid w:val="000D2F89"/>
    <w:rsid w:val="000D301E"/>
    <w:rsid w:val="000D354B"/>
    <w:rsid w:val="000D3684"/>
    <w:rsid w:val="000D36C7"/>
    <w:rsid w:val="000D3910"/>
    <w:rsid w:val="000D3B10"/>
    <w:rsid w:val="000D3BF3"/>
    <w:rsid w:val="000D3DE2"/>
    <w:rsid w:val="000D44BC"/>
    <w:rsid w:val="000D44F8"/>
    <w:rsid w:val="000D47BE"/>
    <w:rsid w:val="000D49A2"/>
    <w:rsid w:val="000D4B84"/>
    <w:rsid w:val="000D4B92"/>
    <w:rsid w:val="000D50A8"/>
    <w:rsid w:val="000D50ED"/>
    <w:rsid w:val="000D519A"/>
    <w:rsid w:val="000D51FC"/>
    <w:rsid w:val="000D59E7"/>
    <w:rsid w:val="000D5C3D"/>
    <w:rsid w:val="000D5E38"/>
    <w:rsid w:val="000D5FFF"/>
    <w:rsid w:val="000D6E8A"/>
    <w:rsid w:val="000D6EF1"/>
    <w:rsid w:val="000D70A9"/>
    <w:rsid w:val="000D774E"/>
    <w:rsid w:val="000E00C6"/>
    <w:rsid w:val="000E0272"/>
    <w:rsid w:val="000E041A"/>
    <w:rsid w:val="000E0785"/>
    <w:rsid w:val="000E07D9"/>
    <w:rsid w:val="000E0C33"/>
    <w:rsid w:val="000E0EA4"/>
    <w:rsid w:val="000E12E8"/>
    <w:rsid w:val="000E154F"/>
    <w:rsid w:val="000E1A13"/>
    <w:rsid w:val="000E1FDD"/>
    <w:rsid w:val="000E20E9"/>
    <w:rsid w:val="000E2215"/>
    <w:rsid w:val="000E2279"/>
    <w:rsid w:val="000E251A"/>
    <w:rsid w:val="000E27BE"/>
    <w:rsid w:val="000E2945"/>
    <w:rsid w:val="000E2D8E"/>
    <w:rsid w:val="000E2EE2"/>
    <w:rsid w:val="000E2F51"/>
    <w:rsid w:val="000E30A7"/>
    <w:rsid w:val="000E32D9"/>
    <w:rsid w:val="000E363D"/>
    <w:rsid w:val="000E3E35"/>
    <w:rsid w:val="000E4345"/>
    <w:rsid w:val="000E4BAA"/>
    <w:rsid w:val="000E509C"/>
    <w:rsid w:val="000E5289"/>
    <w:rsid w:val="000E529A"/>
    <w:rsid w:val="000E5F9E"/>
    <w:rsid w:val="000E608D"/>
    <w:rsid w:val="000E61E8"/>
    <w:rsid w:val="000E65EE"/>
    <w:rsid w:val="000E6771"/>
    <w:rsid w:val="000E687E"/>
    <w:rsid w:val="000E6CD1"/>
    <w:rsid w:val="000E74EB"/>
    <w:rsid w:val="000E757D"/>
    <w:rsid w:val="000E779E"/>
    <w:rsid w:val="000E7901"/>
    <w:rsid w:val="000E7C6E"/>
    <w:rsid w:val="000F004C"/>
    <w:rsid w:val="000F01E9"/>
    <w:rsid w:val="000F0497"/>
    <w:rsid w:val="000F0658"/>
    <w:rsid w:val="000F0D21"/>
    <w:rsid w:val="000F180C"/>
    <w:rsid w:val="000F1826"/>
    <w:rsid w:val="000F1E4C"/>
    <w:rsid w:val="000F21BB"/>
    <w:rsid w:val="000F222E"/>
    <w:rsid w:val="000F251C"/>
    <w:rsid w:val="000F299E"/>
    <w:rsid w:val="000F2AD0"/>
    <w:rsid w:val="000F2D0D"/>
    <w:rsid w:val="000F332F"/>
    <w:rsid w:val="000F33DB"/>
    <w:rsid w:val="000F383B"/>
    <w:rsid w:val="000F4200"/>
    <w:rsid w:val="000F4562"/>
    <w:rsid w:val="000F4900"/>
    <w:rsid w:val="000F4B16"/>
    <w:rsid w:val="000F4B73"/>
    <w:rsid w:val="000F5255"/>
    <w:rsid w:val="000F555B"/>
    <w:rsid w:val="000F56FC"/>
    <w:rsid w:val="000F5BC2"/>
    <w:rsid w:val="000F5C9D"/>
    <w:rsid w:val="000F5D9B"/>
    <w:rsid w:val="000F6393"/>
    <w:rsid w:val="000F64BC"/>
    <w:rsid w:val="000F6990"/>
    <w:rsid w:val="000F69F7"/>
    <w:rsid w:val="000F6DAB"/>
    <w:rsid w:val="000F7097"/>
    <w:rsid w:val="00100213"/>
    <w:rsid w:val="00100841"/>
    <w:rsid w:val="001011BC"/>
    <w:rsid w:val="00101328"/>
    <w:rsid w:val="001015AD"/>
    <w:rsid w:val="0010162D"/>
    <w:rsid w:val="00101B5F"/>
    <w:rsid w:val="00101D5F"/>
    <w:rsid w:val="0010234A"/>
    <w:rsid w:val="00102591"/>
    <w:rsid w:val="001025FE"/>
    <w:rsid w:val="001026FC"/>
    <w:rsid w:val="001028C7"/>
    <w:rsid w:val="00102B9B"/>
    <w:rsid w:val="00102C14"/>
    <w:rsid w:val="00102FF3"/>
    <w:rsid w:val="00103333"/>
    <w:rsid w:val="00103771"/>
    <w:rsid w:val="001037BF"/>
    <w:rsid w:val="001039FE"/>
    <w:rsid w:val="001041FE"/>
    <w:rsid w:val="001045AA"/>
    <w:rsid w:val="00104E3B"/>
    <w:rsid w:val="00105138"/>
    <w:rsid w:val="001052C8"/>
    <w:rsid w:val="001052E8"/>
    <w:rsid w:val="00105C2F"/>
    <w:rsid w:val="001060E0"/>
    <w:rsid w:val="001060E2"/>
    <w:rsid w:val="001065B3"/>
    <w:rsid w:val="001065E0"/>
    <w:rsid w:val="001065F7"/>
    <w:rsid w:val="001071E0"/>
    <w:rsid w:val="00107324"/>
    <w:rsid w:val="001074F5"/>
    <w:rsid w:val="00107750"/>
    <w:rsid w:val="00107BE7"/>
    <w:rsid w:val="00110121"/>
    <w:rsid w:val="0011017E"/>
    <w:rsid w:val="00110497"/>
    <w:rsid w:val="0011085F"/>
    <w:rsid w:val="00110B34"/>
    <w:rsid w:val="00110F65"/>
    <w:rsid w:val="001119AB"/>
    <w:rsid w:val="001119B0"/>
    <w:rsid w:val="00111ECD"/>
    <w:rsid w:val="001122F2"/>
    <w:rsid w:val="001125A6"/>
    <w:rsid w:val="0011282C"/>
    <w:rsid w:val="00112A15"/>
    <w:rsid w:val="00112A36"/>
    <w:rsid w:val="00112DF2"/>
    <w:rsid w:val="001130F6"/>
    <w:rsid w:val="00113A1B"/>
    <w:rsid w:val="00113DC3"/>
    <w:rsid w:val="00114383"/>
    <w:rsid w:val="001145A7"/>
    <w:rsid w:val="0011489B"/>
    <w:rsid w:val="001148A3"/>
    <w:rsid w:val="00114A01"/>
    <w:rsid w:val="00115065"/>
    <w:rsid w:val="00115699"/>
    <w:rsid w:val="001156C8"/>
    <w:rsid w:val="001157D9"/>
    <w:rsid w:val="00115E89"/>
    <w:rsid w:val="00116475"/>
    <w:rsid w:val="00116559"/>
    <w:rsid w:val="00116B5A"/>
    <w:rsid w:val="00116D56"/>
    <w:rsid w:val="00116DDF"/>
    <w:rsid w:val="00116F69"/>
    <w:rsid w:val="00117CE0"/>
    <w:rsid w:val="0012017F"/>
    <w:rsid w:val="0012058B"/>
    <w:rsid w:val="001205BC"/>
    <w:rsid w:val="00120686"/>
    <w:rsid w:val="00120CB4"/>
    <w:rsid w:val="0012120B"/>
    <w:rsid w:val="00121566"/>
    <w:rsid w:val="0012182C"/>
    <w:rsid w:val="0012185A"/>
    <w:rsid w:val="00121FFF"/>
    <w:rsid w:val="001222B1"/>
    <w:rsid w:val="001225AB"/>
    <w:rsid w:val="00122D1C"/>
    <w:rsid w:val="00122E8D"/>
    <w:rsid w:val="0012310A"/>
    <w:rsid w:val="00123191"/>
    <w:rsid w:val="001235C1"/>
    <w:rsid w:val="001237B8"/>
    <w:rsid w:val="00123CED"/>
    <w:rsid w:val="00123D05"/>
    <w:rsid w:val="00124183"/>
    <w:rsid w:val="00124432"/>
    <w:rsid w:val="00124A65"/>
    <w:rsid w:val="00124C2C"/>
    <w:rsid w:val="001250B7"/>
    <w:rsid w:val="0012511D"/>
    <w:rsid w:val="00125290"/>
    <w:rsid w:val="0012561C"/>
    <w:rsid w:val="001256EC"/>
    <w:rsid w:val="0012576D"/>
    <w:rsid w:val="00125A5F"/>
    <w:rsid w:val="00125B46"/>
    <w:rsid w:val="00125CC1"/>
    <w:rsid w:val="00125CE8"/>
    <w:rsid w:val="0012604B"/>
    <w:rsid w:val="00126DEE"/>
    <w:rsid w:val="00127069"/>
    <w:rsid w:val="00127492"/>
    <w:rsid w:val="001278B2"/>
    <w:rsid w:val="00127A63"/>
    <w:rsid w:val="00127B69"/>
    <w:rsid w:val="00127C08"/>
    <w:rsid w:val="00127D2C"/>
    <w:rsid w:val="00127F37"/>
    <w:rsid w:val="001301BE"/>
    <w:rsid w:val="0013050E"/>
    <w:rsid w:val="0013073C"/>
    <w:rsid w:val="001308A7"/>
    <w:rsid w:val="001308ED"/>
    <w:rsid w:val="00130C63"/>
    <w:rsid w:val="00130EA1"/>
    <w:rsid w:val="00131110"/>
    <w:rsid w:val="00131355"/>
    <w:rsid w:val="001314DC"/>
    <w:rsid w:val="001314F5"/>
    <w:rsid w:val="00131AB3"/>
    <w:rsid w:val="00131DF8"/>
    <w:rsid w:val="00131EB5"/>
    <w:rsid w:val="0013202F"/>
    <w:rsid w:val="00132448"/>
    <w:rsid w:val="0013252B"/>
    <w:rsid w:val="00132F9E"/>
    <w:rsid w:val="00132FEE"/>
    <w:rsid w:val="00133032"/>
    <w:rsid w:val="001333BB"/>
    <w:rsid w:val="0013368F"/>
    <w:rsid w:val="00133777"/>
    <w:rsid w:val="001338BD"/>
    <w:rsid w:val="00133D64"/>
    <w:rsid w:val="0013448E"/>
    <w:rsid w:val="0013450F"/>
    <w:rsid w:val="00134A96"/>
    <w:rsid w:val="00134BF3"/>
    <w:rsid w:val="00134EAB"/>
    <w:rsid w:val="00135405"/>
    <w:rsid w:val="00135C45"/>
    <w:rsid w:val="00135CC8"/>
    <w:rsid w:val="00135E7B"/>
    <w:rsid w:val="0013647E"/>
    <w:rsid w:val="001365D8"/>
    <w:rsid w:val="00136971"/>
    <w:rsid w:val="00136A60"/>
    <w:rsid w:val="0013720A"/>
    <w:rsid w:val="001372BA"/>
    <w:rsid w:val="00137C32"/>
    <w:rsid w:val="00137F08"/>
    <w:rsid w:val="00137F1A"/>
    <w:rsid w:val="001407F2"/>
    <w:rsid w:val="00140C17"/>
    <w:rsid w:val="001410B2"/>
    <w:rsid w:val="00141271"/>
    <w:rsid w:val="00141290"/>
    <w:rsid w:val="00141DEC"/>
    <w:rsid w:val="00141FCF"/>
    <w:rsid w:val="00141FDC"/>
    <w:rsid w:val="0014202B"/>
    <w:rsid w:val="00142298"/>
    <w:rsid w:val="001423F4"/>
    <w:rsid w:val="00142523"/>
    <w:rsid w:val="00142557"/>
    <w:rsid w:val="0014262C"/>
    <w:rsid w:val="0014267B"/>
    <w:rsid w:val="0014293C"/>
    <w:rsid w:val="00142B22"/>
    <w:rsid w:val="00142B91"/>
    <w:rsid w:val="00142D47"/>
    <w:rsid w:val="001437D3"/>
    <w:rsid w:val="00143EA5"/>
    <w:rsid w:val="00143F1E"/>
    <w:rsid w:val="00144009"/>
    <w:rsid w:val="0014439B"/>
    <w:rsid w:val="0014451E"/>
    <w:rsid w:val="001446FC"/>
    <w:rsid w:val="0014484F"/>
    <w:rsid w:val="001448D5"/>
    <w:rsid w:val="001448E1"/>
    <w:rsid w:val="00144BDA"/>
    <w:rsid w:val="00144BEB"/>
    <w:rsid w:val="0014529F"/>
    <w:rsid w:val="00145842"/>
    <w:rsid w:val="00145CC3"/>
    <w:rsid w:val="00145D26"/>
    <w:rsid w:val="001462A8"/>
    <w:rsid w:val="00146B72"/>
    <w:rsid w:val="0014710F"/>
    <w:rsid w:val="00147195"/>
    <w:rsid w:val="00147733"/>
    <w:rsid w:val="00147CEE"/>
    <w:rsid w:val="00147DD5"/>
    <w:rsid w:val="0015065D"/>
    <w:rsid w:val="00150986"/>
    <w:rsid w:val="00151718"/>
    <w:rsid w:val="001517CC"/>
    <w:rsid w:val="00151A7A"/>
    <w:rsid w:val="00151AC3"/>
    <w:rsid w:val="00151DB3"/>
    <w:rsid w:val="00151DD1"/>
    <w:rsid w:val="00151DFF"/>
    <w:rsid w:val="00152021"/>
    <w:rsid w:val="001520C6"/>
    <w:rsid w:val="0015254E"/>
    <w:rsid w:val="0015274C"/>
    <w:rsid w:val="00152BAD"/>
    <w:rsid w:val="00152EFF"/>
    <w:rsid w:val="00153189"/>
    <w:rsid w:val="0015338D"/>
    <w:rsid w:val="001533F7"/>
    <w:rsid w:val="001536A8"/>
    <w:rsid w:val="00153C56"/>
    <w:rsid w:val="00154275"/>
    <w:rsid w:val="00154439"/>
    <w:rsid w:val="0015457D"/>
    <w:rsid w:val="001547C6"/>
    <w:rsid w:val="00154EE4"/>
    <w:rsid w:val="00155299"/>
    <w:rsid w:val="001552BC"/>
    <w:rsid w:val="00155544"/>
    <w:rsid w:val="001555E0"/>
    <w:rsid w:val="001559E3"/>
    <w:rsid w:val="001562A2"/>
    <w:rsid w:val="0015655A"/>
    <w:rsid w:val="00156731"/>
    <w:rsid w:val="00156C26"/>
    <w:rsid w:val="00156F4C"/>
    <w:rsid w:val="0015728E"/>
    <w:rsid w:val="001573B9"/>
    <w:rsid w:val="0015795E"/>
    <w:rsid w:val="00157B92"/>
    <w:rsid w:val="0016054F"/>
    <w:rsid w:val="0016066B"/>
    <w:rsid w:val="00160820"/>
    <w:rsid w:val="00160A84"/>
    <w:rsid w:val="00160B1D"/>
    <w:rsid w:val="00160B5A"/>
    <w:rsid w:val="00160BAF"/>
    <w:rsid w:val="00160E34"/>
    <w:rsid w:val="00160F70"/>
    <w:rsid w:val="001610A4"/>
    <w:rsid w:val="00161190"/>
    <w:rsid w:val="00162138"/>
    <w:rsid w:val="0016231C"/>
    <w:rsid w:val="00162627"/>
    <w:rsid w:val="001629C9"/>
    <w:rsid w:val="00162A2F"/>
    <w:rsid w:val="00162E4B"/>
    <w:rsid w:val="00162E9B"/>
    <w:rsid w:val="00162EE7"/>
    <w:rsid w:val="00163F1F"/>
    <w:rsid w:val="00164029"/>
    <w:rsid w:val="001644B5"/>
    <w:rsid w:val="001645B2"/>
    <w:rsid w:val="001648BF"/>
    <w:rsid w:val="0016490B"/>
    <w:rsid w:val="0016503F"/>
    <w:rsid w:val="00165803"/>
    <w:rsid w:val="001659D8"/>
    <w:rsid w:val="00166D53"/>
    <w:rsid w:val="00166DAD"/>
    <w:rsid w:val="00166F4E"/>
    <w:rsid w:val="00166F88"/>
    <w:rsid w:val="00167067"/>
    <w:rsid w:val="00167170"/>
    <w:rsid w:val="001672D1"/>
    <w:rsid w:val="00167E4A"/>
    <w:rsid w:val="001705C4"/>
    <w:rsid w:val="0017062A"/>
    <w:rsid w:val="00170745"/>
    <w:rsid w:val="00170751"/>
    <w:rsid w:val="00170879"/>
    <w:rsid w:val="00170AC1"/>
    <w:rsid w:val="00170FFD"/>
    <w:rsid w:val="00171031"/>
    <w:rsid w:val="0017109F"/>
    <w:rsid w:val="001711EE"/>
    <w:rsid w:val="0017140C"/>
    <w:rsid w:val="0017192F"/>
    <w:rsid w:val="001720DA"/>
    <w:rsid w:val="001721C0"/>
    <w:rsid w:val="0017281E"/>
    <w:rsid w:val="00173065"/>
    <w:rsid w:val="00173096"/>
    <w:rsid w:val="00173280"/>
    <w:rsid w:val="00173487"/>
    <w:rsid w:val="001739B1"/>
    <w:rsid w:val="00173FE4"/>
    <w:rsid w:val="00173FEF"/>
    <w:rsid w:val="00174406"/>
    <w:rsid w:val="0017469E"/>
    <w:rsid w:val="00174B2B"/>
    <w:rsid w:val="00174ECB"/>
    <w:rsid w:val="001751ED"/>
    <w:rsid w:val="00175424"/>
    <w:rsid w:val="0017542F"/>
    <w:rsid w:val="00175A37"/>
    <w:rsid w:val="00175AFB"/>
    <w:rsid w:val="00175CFE"/>
    <w:rsid w:val="001760E9"/>
    <w:rsid w:val="001761F8"/>
    <w:rsid w:val="001765B4"/>
    <w:rsid w:val="001767BE"/>
    <w:rsid w:val="001768D7"/>
    <w:rsid w:val="00176AE0"/>
    <w:rsid w:val="0017702E"/>
    <w:rsid w:val="0018044B"/>
    <w:rsid w:val="00180568"/>
    <w:rsid w:val="00180787"/>
    <w:rsid w:val="00180812"/>
    <w:rsid w:val="00180E9A"/>
    <w:rsid w:val="00181143"/>
    <w:rsid w:val="0018123B"/>
    <w:rsid w:val="00181289"/>
    <w:rsid w:val="0018137A"/>
    <w:rsid w:val="00181A00"/>
    <w:rsid w:val="00181C38"/>
    <w:rsid w:val="0018211C"/>
    <w:rsid w:val="00182274"/>
    <w:rsid w:val="00182413"/>
    <w:rsid w:val="00182691"/>
    <w:rsid w:val="00182748"/>
    <w:rsid w:val="001832D7"/>
    <w:rsid w:val="00183531"/>
    <w:rsid w:val="00183889"/>
    <w:rsid w:val="0018394D"/>
    <w:rsid w:val="00183C12"/>
    <w:rsid w:val="00184354"/>
    <w:rsid w:val="00184764"/>
    <w:rsid w:val="00184A9C"/>
    <w:rsid w:val="0018561E"/>
    <w:rsid w:val="00185EF6"/>
    <w:rsid w:val="00185F24"/>
    <w:rsid w:val="00186113"/>
    <w:rsid w:val="00186304"/>
    <w:rsid w:val="00186318"/>
    <w:rsid w:val="0018659F"/>
    <w:rsid w:val="00186789"/>
    <w:rsid w:val="00186AC3"/>
    <w:rsid w:val="00186F25"/>
    <w:rsid w:val="00187031"/>
    <w:rsid w:val="0018708E"/>
    <w:rsid w:val="0018710C"/>
    <w:rsid w:val="00187135"/>
    <w:rsid w:val="001873A2"/>
    <w:rsid w:val="00187A74"/>
    <w:rsid w:val="00187C04"/>
    <w:rsid w:val="00187E26"/>
    <w:rsid w:val="001906CD"/>
    <w:rsid w:val="00190A28"/>
    <w:rsid w:val="00190AD4"/>
    <w:rsid w:val="00190EA6"/>
    <w:rsid w:val="00190EFC"/>
    <w:rsid w:val="00191003"/>
    <w:rsid w:val="001915F2"/>
    <w:rsid w:val="00191686"/>
    <w:rsid w:val="00191732"/>
    <w:rsid w:val="00191922"/>
    <w:rsid w:val="00191996"/>
    <w:rsid w:val="00192027"/>
    <w:rsid w:val="0019273F"/>
    <w:rsid w:val="001928C4"/>
    <w:rsid w:val="00192D13"/>
    <w:rsid w:val="0019329B"/>
    <w:rsid w:val="001933C6"/>
    <w:rsid w:val="00193B8B"/>
    <w:rsid w:val="00193DF6"/>
    <w:rsid w:val="00194101"/>
    <w:rsid w:val="001942F6"/>
    <w:rsid w:val="0019432A"/>
    <w:rsid w:val="00194562"/>
    <w:rsid w:val="0019479D"/>
    <w:rsid w:val="00195146"/>
    <w:rsid w:val="001954DC"/>
    <w:rsid w:val="0019612E"/>
    <w:rsid w:val="0019686C"/>
    <w:rsid w:val="00196F18"/>
    <w:rsid w:val="00197699"/>
    <w:rsid w:val="00197C08"/>
    <w:rsid w:val="00197E04"/>
    <w:rsid w:val="00197E38"/>
    <w:rsid w:val="001A0146"/>
    <w:rsid w:val="001A025F"/>
    <w:rsid w:val="001A0329"/>
    <w:rsid w:val="001A05D3"/>
    <w:rsid w:val="001A09D8"/>
    <w:rsid w:val="001A10E5"/>
    <w:rsid w:val="001A1151"/>
    <w:rsid w:val="001A1696"/>
    <w:rsid w:val="001A18D6"/>
    <w:rsid w:val="001A1BF3"/>
    <w:rsid w:val="001A1C55"/>
    <w:rsid w:val="001A1C68"/>
    <w:rsid w:val="001A1E01"/>
    <w:rsid w:val="001A2383"/>
    <w:rsid w:val="001A28DA"/>
    <w:rsid w:val="001A29B3"/>
    <w:rsid w:val="001A310C"/>
    <w:rsid w:val="001A3D42"/>
    <w:rsid w:val="001A3D9B"/>
    <w:rsid w:val="001A43A9"/>
    <w:rsid w:val="001A43B6"/>
    <w:rsid w:val="001A43DD"/>
    <w:rsid w:val="001A4606"/>
    <w:rsid w:val="001A4A03"/>
    <w:rsid w:val="001A4A29"/>
    <w:rsid w:val="001A4E7C"/>
    <w:rsid w:val="001A5181"/>
    <w:rsid w:val="001A5313"/>
    <w:rsid w:val="001A5417"/>
    <w:rsid w:val="001A59F1"/>
    <w:rsid w:val="001A6055"/>
    <w:rsid w:val="001A611A"/>
    <w:rsid w:val="001A66A2"/>
    <w:rsid w:val="001A67FF"/>
    <w:rsid w:val="001A6AD0"/>
    <w:rsid w:val="001A6B3B"/>
    <w:rsid w:val="001A6C0C"/>
    <w:rsid w:val="001A7038"/>
    <w:rsid w:val="001A723D"/>
    <w:rsid w:val="001A7439"/>
    <w:rsid w:val="001A7741"/>
    <w:rsid w:val="001A7939"/>
    <w:rsid w:val="001A7C46"/>
    <w:rsid w:val="001B01E0"/>
    <w:rsid w:val="001B0657"/>
    <w:rsid w:val="001B08D7"/>
    <w:rsid w:val="001B09A7"/>
    <w:rsid w:val="001B0C9A"/>
    <w:rsid w:val="001B0F90"/>
    <w:rsid w:val="001B1350"/>
    <w:rsid w:val="001B1F9C"/>
    <w:rsid w:val="001B2257"/>
    <w:rsid w:val="001B2D0F"/>
    <w:rsid w:val="001B2E5D"/>
    <w:rsid w:val="001B3181"/>
    <w:rsid w:val="001B3396"/>
    <w:rsid w:val="001B347A"/>
    <w:rsid w:val="001B3972"/>
    <w:rsid w:val="001B3C35"/>
    <w:rsid w:val="001B40BC"/>
    <w:rsid w:val="001B432C"/>
    <w:rsid w:val="001B46A1"/>
    <w:rsid w:val="001B4848"/>
    <w:rsid w:val="001B4B60"/>
    <w:rsid w:val="001B4CB0"/>
    <w:rsid w:val="001B4D16"/>
    <w:rsid w:val="001B550D"/>
    <w:rsid w:val="001B56CC"/>
    <w:rsid w:val="001B5709"/>
    <w:rsid w:val="001B5715"/>
    <w:rsid w:val="001B571F"/>
    <w:rsid w:val="001B5820"/>
    <w:rsid w:val="001B5C21"/>
    <w:rsid w:val="001B5C28"/>
    <w:rsid w:val="001B5D2F"/>
    <w:rsid w:val="001B5E2E"/>
    <w:rsid w:val="001B6291"/>
    <w:rsid w:val="001B62CF"/>
    <w:rsid w:val="001B6586"/>
    <w:rsid w:val="001B669E"/>
    <w:rsid w:val="001B66FE"/>
    <w:rsid w:val="001B6F02"/>
    <w:rsid w:val="001B6FC9"/>
    <w:rsid w:val="001B7023"/>
    <w:rsid w:val="001B7388"/>
    <w:rsid w:val="001B78AB"/>
    <w:rsid w:val="001B79D9"/>
    <w:rsid w:val="001B7A6C"/>
    <w:rsid w:val="001B7F55"/>
    <w:rsid w:val="001C0092"/>
    <w:rsid w:val="001C013B"/>
    <w:rsid w:val="001C02FA"/>
    <w:rsid w:val="001C09A8"/>
    <w:rsid w:val="001C0FB3"/>
    <w:rsid w:val="001C14C9"/>
    <w:rsid w:val="001C17EA"/>
    <w:rsid w:val="001C1D35"/>
    <w:rsid w:val="001C2050"/>
    <w:rsid w:val="001C2069"/>
    <w:rsid w:val="001C20B4"/>
    <w:rsid w:val="001C216B"/>
    <w:rsid w:val="001C2713"/>
    <w:rsid w:val="001C2E23"/>
    <w:rsid w:val="001C2E3B"/>
    <w:rsid w:val="001C32D1"/>
    <w:rsid w:val="001C342C"/>
    <w:rsid w:val="001C3619"/>
    <w:rsid w:val="001C381F"/>
    <w:rsid w:val="001C3E04"/>
    <w:rsid w:val="001C4220"/>
    <w:rsid w:val="001C4AD3"/>
    <w:rsid w:val="001C4FCC"/>
    <w:rsid w:val="001C521A"/>
    <w:rsid w:val="001C56AB"/>
    <w:rsid w:val="001C5E23"/>
    <w:rsid w:val="001C6492"/>
    <w:rsid w:val="001C6A10"/>
    <w:rsid w:val="001C6DD0"/>
    <w:rsid w:val="001C6E1B"/>
    <w:rsid w:val="001C7A62"/>
    <w:rsid w:val="001D0113"/>
    <w:rsid w:val="001D0873"/>
    <w:rsid w:val="001D08B6"/>
    <w:rsid w:val="001D08CC"/>
    <w:rsid w:val="001D0C21"/>
    <w:rsid w:val="001D0CF0"/>
    <w:rsid w:val="001D0F8A"/>
    <w:rsid w:val="001D16AB"/>
    <w:rsid w:val="001D19A7"/>
    <w:rsid w:val="001D1A07"/>
    <w:rsid w:val="001D1A8E"/>
    <w:rsid w:val="001D1CCD"/>
    <w:rsid w:val="001D30BF"/>
    <w:rsid w:val="001D34AA"/>
    <w:rsid w:val="001D386E"/>
    <w:rsid w:val="001D38AC"/>
    <w:rsid w:val="001D3E41"/>
    <w:rsid w:val="001D4249"/>
    <w:rsid w:val="001D4382"/>
    <w:rsid w:val="001D46D6"/>
    <w:rsid w:val="001D4773"/>
    <w:rsid w:val="001D4DB4"/>
    <w:rsid w:val="001D505B"/>
    <w:rsid w:val="001D539D"/>
    <w:rsid w:val="001D54CD"/>
    <w:rsid w:val="001D596B"/>
    <w:rsid w:val="001D5B14"/>
    <w:rsid w:val="001D5B34"/>
    <w:rsid w:val="001D5F78"/>
    <w:rsid w:val="001D6356"/>
    <w:rsid w:val="001D654E"/>
    <w:rsid w:val="001D6782"/>
    <w:rsid w:val="001D6B90"/>
    <w:rsid w:val="001D72B5"/>
    <w:rsid w:val="001D73A7"/>
    <w:rsid w:val="001D7581"/>
    <w:rsid w:val="001D7D36"/>
    <w:rsid w:val="001E0574"/>
    <w:rsid w:val="001E0AF2"/>
    <w:rsid w:val="001E0D3F"/>
    <w:rsid w:val="001E0E43"/>
    <w:rsid w:val="001E1149"/>
    <w:rsid w:val="001E12F7"/>
    <w:rsid w:val="001E17DC"/>
    <w:rsid w:val="001E2240"/>
    <w:rsid w:val="001E258A"/>
    <w:rsid w:val="001E2C5C"/>
    <w:rsid w:val="001E3208"/>
    <w:rsid w:val="001E38BB"/>
    <w:rsid w:val="001E3C00"/>
    <w:rsid w:val="001E3D20"/>
    <w:rsid w:val="001E3D94"/>
    <w:rsid w:val="001E3FD7"/>
    <w:rsid w:val="001E4A0C"/>
    <w:rsid w:val="001E4A21"/>
    <w:rsid w:val="001E4A47"/>
    <w:rsid w:val="001E4A7B"/>
    <w:rsid w:val="001E4A8D"/>
    <w:rsid w:val="001E4B3E"/>
    <w:rsid w:val="001E4BE0"/>
    <w:rsid w:val="001E4E4B"/>
    <w:rsid w:val="001E520F"/>
    <w:rsid w:val="001E5B4C"/>
    <w:rsid w:val="001E62B7"/>
    <w:rsid w:val="001E6410"/>
    <w:rsid w:val="001E6968"/>
    <w:rsid w:val="001E70F9"/>
    <w:rsid w:val="001E778D"/>
    <w:rsid w:val="001F18A8"/>
    <w:rsid w:val="001F1CFD"/>
    <w:rsid w:val="001F227C"/>
    <w:rsid w:val="001F2340"/>
    <w:rsid w:val="001F2505"/>
    <w:rsid w:val="001F2A75"/>
    <w:rsid w:val="001F2F4A"/>
    <w:rsid w:val="001F304E"/>
    <w:rsid w:val="001F3945"/>
    <w:rsid w:val="001F3E25"/>
    <w:rsid w:val="001F407C"/>
    <w:rsid w:val="001F49BB"/>
    <w:rsid w:val="001F4B45"/>
    <w:rsid w:val="001F4BBF"/>
    <w:rsid w:val="001F5034"/>
    <w:rsid w:val="001F5351"/>
    <w:rsid w:val="001F53EF"/>
    <w:rsid w:val="001F55B9"/>
    <w:rsid w:val="001F57AA"/>
    <w:rsid w:val="001F5A56"/>
    <w:rsid w:val="001F6083"/>
    <w:rsid w:val="001F6198"/>
    <w:rsid w:val="001F6552"/>
    <w:rsid w:val="001F66A2"/>
    <w:rsid w:val="001F6CC4"/>
    <w:rsid w:val="001F78E7"/>
    <w:rsid w:val="001F7DAC"/>
    <w:rsid w:val="001F7EDB"/>
    <w:rsid w:val="00200436"/>
    <w:rsid w:val="00200438"/>
    <w:rsid w:val="002008C4"/>
    <w:rsid w:val="00200B20"/>
    <w:rsid w:val="00200EA4"/>
    <w:rsid w:val="0020105C"/>
    <w:rsid w:val="002011C0"/>
    <w:rsid w:val="00201289"/>
    <w:rsid w:val="002015A3"/>
    <w:rsid w:val="002017CA"/>
    <w:rsid w:val="00201BCC"/>
    <w:rsid w:val="00201BDE"/>
    <w:rsid w:val="00201D00"/>
    <w:rsid w:val="00202163"/>
    <w:rsid w:val="0020273E"/>
    <w:rsid w:val="002029BF"/>
    <w:rsid w:val="002029CA"/>
    <w:rsid w:val="00202EC7"/>
    <w:rsid w:val="00202EF9"/>
    <w:rsid w:val="0020305E"/>
    <w:rsid w:val="002034E0"/>
    <w:rsid w:val="002036C6"/>
    <w:rsid w:val="00203F7B"/>
    <w:rsid w:val="002040A4"/>
    <w:rsid w:val="002040AD"/>
    <w:rsid w:val="00204283"/>
    <w:rsid w:val="00204409"/>
    <w:rsid w:val="002044CD"/>
    <w:rsid w:val="00204A1E"/>
    <w:rsid w:val="00204BA6"/>
    <w:rsid w:val="00204C20"/>
    <w:rsid w:val="00204C36"/>
    <w:rsid w:val="00204F7F"/>
    <w:rsid w:val="002051BB"/>
    <w:rsid w:val="00205314"/>
    <w:rsid w:val="002053A6"/>
    <w:rsid w:val="002053CD"/>
    <w:rsid w:val="002059A4"/>
    <w:rsid w:val="00205EC5"/>
    <w:rsid w:val="00205FF3"/>
    <w:rsid w:val="002063A4"/>
    <w:rsid w:val="002066B4"/>
    <w:rsid w:val="00206777"/>
    <w:rsid w:val="002067A5"/>
    <w:rsid w:val="0020684A"/>
    <w:rsid w:val="002071B2"/>
    <w:rsid w:val="002077EE"/>
    <w:rsid w:val="00207E54"/>
    <w:rsid w:val="00207EAC"/>
    <w:rsid w:val="0021057F"/>
    <w:rsid w:val="00210D78"/>
    <w:rsid w:val="00210E3A"/>
    <w:rsid w:val="002117A8"/>
    <w:rsid w:val="0021186D"/>
    <w:rsid w:val="0021198A"/>
    <w:rsid w:val="0021224D"/>
    <w:rsid w:val="00212782"/>
    <w:rsid w:val="00212795"/>
    <w:rsid w:val="002129EC"/>
    <w:rsid w:val="002130DC"/>
    <w:rsid w:val="002139C2"/>
    <w:rsid w:val="00213A4E"/>
    <w:rsid w:val="00213D32"/>
    <w:rsid w:val="00213E0F"/>
    <w:rsid w:val="00214196"/>
    <w:rsid w:val="002143AD"/>
    <w:rsid w:val="00214564"/>
    <w:rsid w:val="002145B4"/>
    <w:rsid w:val="002147DC"/>
    <w:rsid w:val="00214B67"/>
    <w:rsid w:val="00214CEE"/>
    <w:rsid w:val="00214DD7"/>
    <w:rsid w:val="00214EFF"/>
    <w:rsid w:val="00214F2E"/>
    <w:rsid w:val="002152FC"/>
    <w:rsid w:val="0021585E"/>
    <w:rsid w:val="00216553"/>
    <w:rsid w:val="0021656D"/>
    <w:rsid w:val="0021667C"/>
    <w:rsid w:val="00216B0D"/>
    <w:rsid w:val="00216D98"/>
    <w:rsid w:val="00216EAC"/>
    <w:rsid w:val="00217146"/>
    <w:rsid w:val="0021742F"/>
    <w:rsid w:val="00217533"/>
    <w:rsid w:val="00217783"/>
    <w:rsid w:val="00217869"/>
    <w:rsid w:val="00217B18"/>
    <w:rsid w:val="00217B52"/>
    <w:rsid w:val="00217CA2"/>
    <w:rsid w:val="00217EB1"/>
    <w:rsid w:val="00217EC6"/>
    <w:rsid w:val="00220121"/>
    <w:rsid w:val="002204D2"/>
    <w:rsid w:val="002205D7"/>
    <w:rsid w:val="002208F2"/>
    <w:rsid w:val="00220CAA"/>
    <w:rsid w:val="00220D05"/>
    <w:rsid w:val="00220DA3"/>
    <w:rsid w:val="00220DFB"/>
    <w:rsid w:val="00220E51"/>
    <w:rsid w:val="00220EF2"/>
    <w:rsid w:val="0022130C"/>
    <w:rsid w:val="0022138B"/>
    <w:rsid w:val="00221B3A"/>
    <w:rsid w:val="00222180"/>
    <w:rsid w:val="00222332"/>
    <w:rsid w:val="00222458"/>
    <w:rsid w:val="00222E16"/>
    <w:rsid w:val="00222FF4"/>
    <w:rsid w:val="002231B1"/>
    <w:rsid w:val="00223289"/>
    <w:rsid w:val="00223539"/>
    <w:rsid w:val="00223556"/>
    <w:rsid w:val="002238BA"/>
    <w:rsid w:val="00223AD9"/>
    <w:rsid w:val="00224DD7"/>
    <w:rsid w:val="002254CE"/>
    <w:rsid w:val="00225585"/>
    <w:rsid w:val="0022561F"/>
    <w:rsid w:val="002258A2"/>
    <w:rsid w:val="00225972"/>
    <w:rsid w:val="00225C41"/>
    <w:rsid w:val="00225C47"/>
    <w:rsid w:val="00225D69"/>
    <w:rsid w:val="00225DB1"/>
    <w:rsid w:val="00226324"/>
    <w:rsid w:val="00226342"/>
    <w:rsid w:val="002265F5"/>
    <w:rsid w:val="0022674A"/>
    <w:rsid w:val="00226BA0"/>
    <w:rsid w:val="00226C51"/>
    <w:rsid w:val="00226F43"/>
    <w:rsid w:val="00226F57"/>
    <w:rsid w:val="00226FBE"/>
    <w:rsid w:val="00227105"/>
    <w:rsid w:val="002271FA"/>
    <w:rsid w:val="00227E39"/>
    <w:rsid w:val="00227E6A"/>
    <w:rsid w:val="0023006A"/>
    <w:rsid w:val="002300C9"/>
    <w:rsid w:val="0023033D"/>
    <w:rsid w:val="002305C5"/>
    <w:rsid w:val="0023074A"/>
    <w:rsid w:val="00230856"/>
    <w:rsid w:val="00230F4B"/>
    <w:rsid w:val="00231623"/>
    <w:rsid w:val="002318BC"/>
    <w:rsid w:val="002319BB"/>
    <w:rsid w:val="002328B3"/>
    <w:rsid w:val="002329A2"/>
    <w:rsid w:val="00232AE5"/>
    <w:rsid w:val="00232C4D"/>
    <w:rsid w:val="00232D2C"/>
    <w:rsid w:val="0023327E"/>
    <w:rsid w:val="002335C7"/>
    <w:rsid w:val="002337A8"/>
    <w:rsid w:val="002338ED"/>
    <w:rsid w:val="00233A51"/>
    <w:rsid w:val="00233B79"/>
    <w:rsid w:val="00233EE5"/>
    <w:rsid w:val="00233F4A"/>
    <w:rsid w:val="00234555"/>
    <w:rsid w:val="0023491C"/>
    <w:rsid w:val="00234A7A"/>
    <w:rsid w:val="0023510E"/>
    <w:rsid w:val="00235180"/>
    <w:rsid w:val="002351A3"/>
    <w:rsid w:val="002353EC"/>
    <w:rsid w:val="00235615"/>
    <w:rsid w:val="002357E6"/>
    <w:rsid w:val="00235A97"/>
    <w:rsid w:val="00236414"/>
    <w:rsid w:val="00236458"/>
    <w:rsid w:val="0023658C"/>
    <w:rsid w:val="00236778"/>
    <w:rsid w:val="002369E3"/>
    <w:rsid w:val="00236BE9"/>
    <w:rsid w:val="00237260"/>
    <w:rsid w:val="0023739B"/>
    <w:rsid w:val="0023750C"/>
    <w:rsid w:val="00237788"/>
    <w:rsid w:val="00237801"/>
    <w:rsid w:val="0024057C"/>
    <w:rsid w:val="002405F9"/>
    <w:rsid w:val="00240667"/>
    <w:rsid w:val="00240A89"/>
    <w:rsid w:val="00240ADE"/>
    <w:rsid w:val="00240DF4"/>
    <w:rsid w:val="00240EAD"/>
    <w:rsid w:val="002416E4"/>
    <w:rsid w:val="00241855"/>
    <w:rsid w:val="00241C57"/>
    <w:rsid w:val="00241CA2"/>
    <w:rsid w:val="00241E2B"/>
    <w:rsid w:val="00241E38"/>
    <w:rsid w:val="00241E5A"/>
    <w:rsid w:val="00241F18"/>
    <w:rsid w:val="00242121"/>
    <w:rsid w:val="0024217E"/>
    <w:rsid w:val="002426EF"/>
    <w:rsid w:val="00242889"/>
    <w:rsid w:val="00242897"/>
    <w:rsid w:val="00242A10"/>
    <w:rsid w:val="002430A7"/>
    <w:rsid w:val="00243109"/>
    <w:rsid w:val="00243265"/>
    <w:rsid w:val="002434F9"/>
    <w:rsid w:val="002437BE"/>
    <w:rsid w:val="00243B50"/>
    <w:rsid w:val="00243BD9"/>
    <w:rsid w:val="00243EC9"/>
    <w:rsid w:val="00244360"/>
    <w:rsid w:val="002443FB"/>
    <w:rsid w:val="002444EB"/>
    <w:rsid w:val="002445F5"/>
    <w:rsid w:val="00244601"/>
    <w:rsid w:val="00244747"/>
    <w:rsid w:val="00244A27"/>
    <w:rsid w:val="00244AC4"/>
    <w:rsid w:val="00244C7F"/>
    <w:rsid w:val="00244FAB"/>
    <w:rsid w:val="00245060"/>
    <w:rsid w:val="002451CD"/>
    <w:rsid w:val="002452E7"/>
    <w:rsid w:val="002453D7"/>
    <w:rsid w:val="00245488"/>
    <w:rsid w:val="00245489"/>
    <w:rsid w:val="00245775"/>
    <w:rsid w:val="002458B8"/>
    <w:rsid w:val="00245B10"/>
    <w:rsid w:val="00245D26"/>
    <w:rsid w:val="00246306"/>
    <w:rsid w:val="0024630F"/>
    <w:rsid w:val="002465AC"/>
    <w:rsid w:val="002467CB"/>
    <w:rsid w:val="002467F6"/>
    <w:rsid w:val="0024683B"/>
    <w:rsid w:val="00246E70"/>
    <w:rsid w:val="00247063"/>
    <w:rsid w:val="0024724F"/>
    <w:rsid w:val="002472A0"/>
    <w:rsid w:val="002474A4"/>
    <w:rsid w:val="002477A2"/>
    <w:rsid w:val="002477E3"/>
    <w:rsid w:val="00247ABC"/>
    <w:rsid w:val="00247B5B"/>
    <w:rsid w:val="0025001E"/>
    <w:rsid w:val="002505E7"/>
    <w:rsid w:val="00250DD1"/>
    <w:rsid w:val="00250F33"/>
    <w:rsid w:val="00250FD4"/>
    <w:rsid w:val="0025109C"/>
    <w:rsid w:val="00251453"/>
    <w:rsid w:val="00251DD2"/>
    <w:rsid w:val="00252737"/>
    <w:rsid w:val="00252C9F"/>
    <w:rsid w:val="00253291"/>
    <w:rsid w:val="0025362A"/>
    <w:rsid w:val="00253862"/>
    <w:rsid w:val="002540B8"/>
    <w:rsid w:val="002541C8"/>
    <w:rsid w:val="00254271"/>
    <w:rsid w:val="00254304"/>
    <w:rsid w:val="00254444"/>
    <w:rsid w:val="002544BE"/>
    <w:rsid w:val="002546A1"/>
    <w:rsid w:val="00254A24"/>
    <w:rsid w:val="00254FCC"/>
    <w:rsid w:val="0025525C"/>
    <w:rsid w:val="0025548C"/>
    <w:rsid w:val="0025558A"/>
    <w:rsid w:val="00255B2B"/>
    <w:rsid w:val="00255F3B"/>
    <w:rsid w:val="00255FE0"/>
    <w:rsid w:val="00256782"/>
    <w:rsid w:val="00256A3F"/>
    <w:rsid w:val="00256E33"/>
    <w:rsid w:val="002571AB"/>
    <w:rsid w:val="0025798E"/>
    <w:rsid w:val="00257D56"/>
    <w:rsid w:val="00257FA1"/>
    <w:rsid w:val="002600AC"/>
    <w:rsid w:val="00260665"/>
    <w:rsid w:val="002607A3"/>
    <w:rsid w:val="0026093F"/>
    <w:rsid w:val="0026099F"/>
    <w:rsid w:val="00260A5D"/>
    <w:rsid w:val="00260AC6"/>
    <w:rsid w:val="00260AE9"/>
    <w:rsid w:val="00260E8F"/>
    <w:rsid w:val="002614F3"/>
    <w:rsid w:val="002615CF"/>
    <w:rsid w:val="00261783"/>
    <w:rsid w:val="00261B2F"/>
    <w:rsid w:val="00261B7F"/>
    <w:rsid w:val="0026221F"/>
    <w:rsid w:val="00262387"/>
    <w:rsid w:val="0026246C"/>
    <w:rsid w:val="00262486"/>
    <w:rsid w:val="002624D1"/>
    <w:rsid w:val="002627E8"/>
    <w:rsid w:val="00262B4A"/>
    <w:rsid w:val="00262BB4"/>
    <w:rsid w:val="00263187"/>
    <w:rsid w:val="00263209"/>
    <w:rsid w:val="00263867"/>
    <w:rsid w:val="002638A7"/>
    <w:rsid w:val="00263A5F"/>
    <w:rsid w:val="002649D0"/>
    <w:rsid w:val="00264C97"/>
    <w:rsid w:val="00264F46"/>
    <w:rsid w:val="002654D3"/>
    <w:rsid w:val="0026553A"/>
    <w:rsid w:val="0026564A"/>
    <w:rsid w:val="002656D2"/>
    <w:rsid w:val="002659B8"/>
    <w:rsid w:val="00265FB0"/>
    <w:rsid w:val="002660BC"/>
    <w:rsid w:val="002660CA"/>
    <w:rsid w:val="00266491"/>
    <w:rsid w:val="002664F0"/>
    <w:rsid w:val="00266567"/>
    <w:rsid w:val="002666E0"/>
    <w:rsid w:val="0026688D"/>
    <w:rsid w:val="002668FC"/>
    <w:rsid w:val="00267354"/>
    <w:rsid w:val="00267742"/>
    <w:rsid w:val="00267DBC"/>
    <w:rsid w:val="00267E6D"/>
    <w:rsid w:val="002700B4"/>
    <w:rsid w:val="0027021E"/>
    <w:rsid w:val="002705D2"/>
    <w:rsid w:val="00270C16"/>
    <w:rsid w:val="00270E30"/>
    <w:rsid w:val="00271A33"/>
    <w:rsid w:val="00271ABA"/>
    <w:rsid w:val="0027238E"/>
    <w:rsid w:val="0027271B"/>
    <w:rsid w:val="00272DED"/>
    <w:rsid w:val="002731BF"/>
    <w:rsid w:val="002735E3"/>
    <w:rsid w:val="002736CD"/>
    <w:rsid w:val="00273DD1"/>
    <w:rsid w:val="00273E97"/>
    <w:rsid w:val="002743B5"/>
    <w:rsid w:val="00274455"/>
    <w:rsid w:val="002744CD"/>
    <w:rsid w:val="002747E9"/>
    <w:rsid w:val="00274867"/>
    <w:rsid w:val="00274CBB"/>
    <w:rsid w:val="00275417"/>
    <w:rsid w:val="002755C3"/>
    <w:rsid w:val="00275884"/>
    <w:rsid w:val="00275913"/>
    <w:rsid w:val="00275BA7"/>
    <w:rsid w:val="00275D5C"/>
    <w:rsid w:val="00275E7F"/>
    <w:rsid w:val="00275FD0"/>
    <w:rsid w:val="002760A8"/>
    <w:rsid w:val="00276274"/>
    <w:rsid w:val="002764F2"/>
    <w:rsid w:val="002765DD"/>
    <w:rsid w:val="00276670"/>
    <w:rsid w:val="002768E0"/>
    <w:rsid w:val="0027691E"/>
    <w:rsid w:val="00276B10"/>
    <w:rsid w:val="00277374"/>
    <w:rsid w:val="0027796A"/>
    <w:rsid w:val="00277B48"/>
    <w:rsid w:val="00277D6B"/>
    <w:rsid w:val="00277FF2"/>
    <w:rsid w:val="0028007F"/>
    <w:rsid w:val="00280E30"/>
    <w:rsid w:val="00280E53"/>
    <w:rsid w:val="00280F54"/>
    <w:rsid w:val="002816E4"/>
    <w:rsid w:val="002820B8"/>
    <w:rsid w:val="002822B2"/>
    <w:rsid w:val="00282A2D"/>
    <w:rsid w:val="00283248"/>
    <w:rsid w:val="00283273"/>
    <w:rsid w:val="00283414"/>
    <w:rsid w:val="00283531"/>
    <w:rsid w:val="00283538"/>
    <w:rsid w:val="0028358F"/>
    <w:rsid w:val="0028391D"/>
    <w:rsid w:val="00283945"/>
    <w:rsid w:val="00283B47"/>
    <w:rsid w:val="00283C57"/>
    <w:rsid w:val="00283D1C"/>
    <w:rsid w:val="00283D8A"/>
    <w:rsid w:val="002841EE"/>
    <w:rsid w:val="00284430"/>
    <w:rsid w:val="002847B7"/>
    <w:rsid w:val="0028497F"/>
    <w:rsid w:val="00284F80"/>
    <w:rsid w:val="002855BB"/>
    <w:rsid w:val="002855C6"/>
    <w:rsid w:val="002856B7"/>
    <w:rsid w:val="00285BAA"/>
    <w:rsid w:val="00285D83"/>
    <w:rsid w:val="00285D9E"/>
    <w:rsid w:val="00285F59"/>
    <w:rsid w:val="0028614E"/>
    <w:rsid w:val="00286512"/>
    <w:rsid w:val="00286582"/>
    <w:rsid w:val="00286A1C"/>
    <w:rsid w:val="00286ABF"/>
    <w:rsid w:val="00286F40"/>
    <w:rsid w:val="002870C9"/>
    <w:rsid w:val="00287774"/>
    <w:rsid w:val="002877C0"/>
    <w:rsid w:val="00287828"/>
    <w:rsid w:val="00287B92"/>
    <w:rsid w:val="00287BE2"/>
    <w:rsid w:val="00287EAC"/>
    <w:rsid w:val="00290139"/>
    <w:rsid w:val="002904E9"/>
    <w:rsid w:val="00290761"/>
    <w:rsid w:val="00290E0D"/>
    <w:rsid w:val="0029188C"/>
    <w:rsid w:val="00291B67"/>
    <w:rsid w:val="00291E4B"/>
    <w:rsid w:val="00292521"/>
    <w:rsid w:val="00292561"/>
    <w:rsid w:val="00292AA5"/>
    <w:rsid w:val="00292C8D"/>
    <w:rsid w:val="00292F94"/>
    <w:rsid w:val="00293614"/>
    <w:rsid w:val="00293760"/>
    <w:rsid w:val="00293F94"/>
    <w:rsid w:val="00293FA1"/>
    <w:rsid w:val="002940BC"/>
    <w:rsid w:val="00294522"/>
    <w:rsid w:val="00294559"/>
    <w:rsid w:val="00294608"/>
    <w:rsid w:val="00294AE6"/>
    <w:rsid w:val="00294C76"/>
    <w:rsid w:val="00295A73"/>
    <w:rsid w:val="00295C74"/>
    <w:rsid w:val="00295E75"/>
    <w:rsid w:val="00295F99"/>
    <w:rsid w:val="002964CA"/>
    <w:rsid w:val="002964E4"/>
    <w:rsid w:val="002966FC"/>
    <w:rsid w:val="002968E3"/>
    <w:rsid w:val="00296A9A"/>
    <w:rsid w:val="0029735D"/>
    <w:rsid w:val="0029742F"/>
    <w:rsid w:val="00297484"/>
    <w:rsid w:val="00297522"/>
    <w:rsid w:val="0029763A"/>
    <w:rsid w:val="00297866"/>
    <w:rsid w:val="00297A54"/>
    <w:rsid w:val="00297DDE"/>
    <w:rsid w:val="00297E5A"/>
    <w:rsid w:val="00297EA5"/>
    <w:rsid w:val="00297F7B"/>
    <w:rsid w:val="002A08C3"/>
    <w:rsid w:val="002A0C0A"/>
    <w:rsid w:val="002A0C99"/>
    <w:rsid w:val="002A1E24"/>
    <w:rsid w:val="002A2010"/>
    <w:rsid w:val="002A2083"/>
    <w:rsid w:val="002A217C"/>
    <w:rsid w:val="002A22A8"/>
    <w:rsid w:val="002A258B"/>
    <w:rsid w:val="002A277E"/>
    <w:rsid w:val="002A2865"/>
    <w:rsid w:val="002A2BCF"/>
    <w:rsid w:val="002A2EB3"/>
    <w:rsid w:val="002A2F52"/>
    <w:rsid w:val="002A3455"/>
    <w:rsid w:val="002A3594"/>
    <w:rsid w:val="002A3A20"/>
    <w:rsid w:val="002A441D"/>
    <w:rsid w:val="002A47A5"/>
    <w:rsid w:val="002A4C3C"/>
    <w:rsid w:val="002A4E8A"/>
    <w:rsid w:val="002A50AC"/>
    <w:rsid w:val="002A5A0B"/>
    <w:rsid w:val="002A5B86"/>
    <w:rsid w:val="002A5F92"/>
    <w:rsid w:val="002A5FD4"/>
    <w:rsid w:val="002A61FC"/>
    <w:rsid w:val="002A6326"/>
    <w:rsid w:val="002A65DE"/>
    <w:rsid w:val="002A683D"/>
    <w:rsid w:val="002A6A97"/>
    <w:rsid w:val="002A6C3C"/>
    <w:rsid w:val="002A6E94"/>
    <w:rsid w:val="002A6F87"/>
    <w:rsid w:val="002A7014"/>
    <w:rsid w:val="002A7042"/>
    <w:rsid w:val="002A7697"/>
    <w:rsid w:val="002A78C9"/>
    <w:rsid w:val="002A78E8"/>
    <w:rsid w:val="002A7D01"/>
    <w:rsid w:val="002A7E74"/>
    <w:rsid w:val="002B03EB"/>
    <w:rsid w:val="002B045A"/>
    <w:rsid w:val="002B05CE"/>
    <w:rsid w:val="002B0662"/>
    <w:rsid w:val="002B0B31"/>
    <w:rsid w:val="002B0EC6"/>
    <w:rsid w:val="002B0EE0"/>
    <w:rsid w:val="002B109E"/>
    <w:rsid w:val="002B14C3"/>
    <w:rsid w:val="002B1684"/>
    <w:rsid w:val="002B19FD"/>
    <w:rsid w:val="002B1B86"/>
    <w:rsid w:val="002B2B7C"/>
    <w:rsid w:val="002B2C95"/>
    <w:rsid w:val="002B2E20"/>
    <w:rsid w:val="002B30D7"/>
    <w:rsid w:val="002B34BA"/>
    <w:rsid w:val="002B3542"/>
    <w:rsid w:val="002B3B0D"/>
    <w:rsid w:val="002B3C2C"/>
    <w:rsid w:val="002B3CC2"/>
    <w:rsid w:val="002B3E51"/>
    <w:rsid w:val="002B41F8"/>
    <w:rsid w:val="002B4417"/>
    <w:rsid w:val="002B48D6"/>
    <w:rsid w:val="002B4B20"/>
    <w:rsid w:val="002B4B84"/>
    <w:rsid w:val="002B4E9E"/>
    <w:rsid w:val="002B52DF"/>
    <w:rsid w:val="002B547A"/>
    <w:rsid w:val="002B5614"/>
    <w:rsid w:val="002B56E7"/>
    <w:rsid w:val="002B56E9"/>
    <w:rsid w:val="002B5E7F"/>
    <w:rsid w:val="002B5EE4"/>
    <w:rsid w:val="002B6810"/>
    <w:rsid w:val="002B69EF"/>
    <w:rsid w:val="002B6B9A"/>
    <w:rsid w:val="002B77AB"/>
    <w:rsid w:val="002B788A"/>
    <w:rsid w:val="002B7C31"/>
    <w:rsid w:val="002B7CBA"/>
    <w:rsid w:val="002B7D34"/>
    <w:rsid w:val="002B7DE9"/>
    <w:rsid w:val="002C03CB"/>
    <w:rsid w:val="002C06F2"/>
    <w:rsid w:val="002C0716"/>
    <w:rsid w:val="002C07EB"/>
    <w:rsid w:val="002C089E"/>
    <w:rsid w:val="002C0CAC"/>
    <w:rsid w:val="002C0CC6"/>
    <w:rsid w:val="002C13CE"/>
    <w:rsid w:val="002C156C"/>
    <w:rsid w:val="002C17C0"/>
    <w:rsid w:val="002C1854"/>
    <w:rsid w:val="002C2068"/>
    <w:rsid w:val="002C2892"/>
    <w:rsid w:val="002C2A13"/>
    <w:rsid w:val="002C2BFD"/>
    <w:rsid w:val="002C2BFF"/>
    <w:rsid w:val="002C2C0C"/>
    <w:rsid w:val="002C303C"/>
    <w:rsid w:val="002C3374"/>
    <w:rsid w:val="002C33DB"/>
    <w:rsid w:val="002C36B0"/>
    <w:rsid w:val="002C3B0E"/>
    <w:rsid w:val="002C40C7"/>
    <w:rsid w:val="002C4A44"/>
    <w:rsid w:val="002C4EC5"/>
    <w:rsid w:val="002C515C"/>
    <w:rsid w:val="002C5239"/>
    <w:rsid w:val="002C55E3"/>
    <w:rsid w:val="002C563F"/>
    <w:rsid w:val="002C58E6"/>
    <w:rsid w:val="002C5BAA"/>
    <w:rsid w:val="002C5E94"/>
    <w:rsid w:val="002C5F84"/>
    <w:rsid w:val="002C608A"/>
    <w:rsid w:val="002C63B7"/>
    <w:rsid w:val="002C670A"/>
    <w:rsid w:val="002C6D05"/>
    <w:rsid w:val="002C7068"/>
    <w:rsid w:val="002C7374"/>
    <w:rsid w:val="002C7A54"/>
    <w:rsid w:val="002C7D4B"/>
    <w:rsid w:val="002C7E8E"/>
    <w:rsid w:val="002C7F98"/>
    <w:rsid w:val="002D0300"/>
    <w:rsid w:val="002D03FD"/>
    <w:rsid w:val="002D0478"/>
    <w:rsid w:val="002D05BB"/>
    <w:rsid w:val="002D07C2"/>
    <w:rsid w:val="002D088D"/>
    <w:rsid w:val="002D08E5"/>
    <w:rsid w:val="002D0AF7"/>
    <w:rsid w:val="002D0DE9"/>
    <w:rsid w:val="002D0E55"/>
    <w:rsid w:val="002D0EDA"/>
    <w:rsid w:val="002D10A3"/>
    <w:rsid w:val="002D1502"/>
    <w:rsid w:val="002D1737"/>
    <w:rsid w:val="002D186D"/>
    <w:rsid w:val="002D1BCA"/>
    <w:rsid w:val="002D1C72"/>
    <w:rsid w:val="002D2834"/>
    <w:rsid w:val="002D2D80"/>
    <w:rsid w:val="002D2E47"/>
    <w:rsid w:val="002D31EE"/>
    <w:rsid w:val="002D3387"/>
    <w:rsid w:val="002D3785"/>
    <w:rsid w:val="002D3BF3"/>
    <w:rsid w:val="002D3D2F"/>
    <w:rsid w:val="002D3DBF"/>
    <w:rsid w:val="002D44AB"/>
    <w:rsid w:val="002D4676"/>
    <w:rsid w:val="002D53C8"/>
    <w:rsid w:val="002D564E"/>
    <w:rsid w:val="002D5A31"/>
    <w:rsid w:val="002D5C1D"/>
    <w:rsid w:val="002D5D2E"/>
    <w:rsid w:val="002D6260"/>
    <w:rsid w:val="002D6646"/>
    <w:rsid w:val="002D67B9"/>
    <w:rsid w:val="002D69F7"/>
    <w:rsid w:val="002D6A29"/>
    <w:rsid w:val="002D6CD3"/>
    <w:rsid w:val="002D7104"/>
    <w:rsid w:val="002D7473"/>
    <w:rsid w:val="002D7829"/>
    <w:rsid w:val="002D7B20"/>
    <w:rsid w:val="002D7DFB"/>
    <w:rsid w:val="002E03FC"/>
    <w:rsid w:val="002E0670"/>
    <w:rsid w:val="002E0779"/>
    <w:rsid w:val="002E0864"/>
    <w:rsid w:val="002E0AF5"/>
    <w:rsid w:val="002E0E58"/>
    <w:rsid w:val="002E10E1"/>
    <w:rsid w:val="002E13D2"/>
    <w:rsid w:val="002E1669"/>
    <w:rsid w:val="002E1AB9"/>
    <w:rsid w:val="002E1CDB"/>
    <w:rsid w:val="002E2CFF"/>
    <w:rsid w:val="002E2DD4"/>
    <w:rsid w:val="002E3EE7"/>
    <w:rsid w:val="002E41F1"/>
    <w:rsid w:val="002E4689"/>
    <w:rsid w:val="002E47A4"/>
    <w:rsid w:val="002E49B5"/>
    <w:rsid w:val="002E4A72"/>
    <w:rsid w:val="002E4AFF"/>
    <w:rsid w:val="002E5BB1"/>
    <w:rsid w:val="002E616D"/>
    <w:rsid w:val="002E6356"/>
    <w:rsid w:val="002E635C"/>
    <w:rsid w:val="002E6379"/>
    <w:rsid w:val="002E6387"/>
    <w:rsid w:val="002E69BC"/>
    <w:rsid w:val="002E6C31"/>
    <w:rsid w:val="002E733F"/>
    <w:rsid w:val="002E790C"/>
    <w:rsid w:val="002E7DB1"/>
    <w:rsid w:val="002E7E4C"/>
    <w:rsid w:val="002E7EEC"/>
    <w:rsid w:val="002E7F95"/>
    <w:rsid w:val="002F0472"/>
    <w:rsid w:val="002F065E"/>
    <w:rsid w:val="002F070A"/>
    <w:rsid w:val="002F0ABD"/>
    <w:rsid w:val="002F0D77"/>
    <w:rsid w:val="002F122F"/>
    <w:rsid w:val="002F1267"/>
    <w:rsid w:val="002F1597"/>
    <w:rsid w:val="002F16E7"/>
    <w:rsid w:val="002F1890"/>
    <w:rsid w:val="002F19DB"/>
    <w:rsid w:val="002F1F0A"/>
    <w:rsid w:val="002F20CD"/>
    <w:rsid w:val="002F22EC"/>
    <w:rsid w:val="002F285D"/>
    <w:rsid w:val="002F3238"/>
    <w:rsid w:val="002F331A"/>
    <w:rsid w:val="002F350E"/>
    <w:rsid w:val="002F3AA9"/>
    <w:rsid w:val="002F3B83"/>
    <w:rsid w:val="002F3C7C"/>
    <w:rsid w:val="002F445A"/>
    <w:rsid w:val="002F4CCF"/>
    <w:rsid w:val="002F5633"/>
    <w:rsid w:val="002F58E7"/>
    <w:rsid w:val="002F65DD"/>
    <w:rsid w:val="002F674C"/>
    <w:rsid w:val="002F6D13"/>
    <w:rsid w:val="002F6EB0"/>
    <w:rsid w:val="002F7251"/>
    <w:rsid w:val="002F7264"/>
    <w:rsid w:val="002F75FB"/>
    <w:rsid w:val="00300004"/>
    <w:rsid w:val="003003C8"/>
    <w:rsid w:val="003005EA"/>
    <w:rsid w:val="00300879"/>
    <w:rsid w:val="00300A82"/>
    <w:rsid w:val="00300F58"/>
    <w:rsid w:val="00300FFF"/>
    <w:rsid w:val="0030113D"/>
    <w:rsid w:val="0030137A"/>
    <w:rsid w:val="003014D5"/>
    <w:rsid w:val="003014D6"/>
    <w:rsid w:val="0030151C"/>
    <w:rsid w:val="0030159D"/>
    <w:rsid w:val="0030181D"/>
    <w:rsid w:val="0030181E"/>
    <w:rsid w:val="00301872"/>
    <w:rsid w:val="003019E6"/>
    <w:rsid w:val="003020B1"/>
    <w:rsid w:val="00302104"/>
    <w:rsid w:val="00302C2E"/>
    <w:rsid w:val="00302C58"/>
    <w:rsid w:val="00302FA8"/>
    <w:rsid w:val="00303218"/>
    <w:rsid w:val="00303431"/>
    <w:rsid w:val="0030400F"/>
    <w:rsid w:val="00304294"/>
    <w:rsid w:val="003042FA"/>
    <w:rsid w:val="00304898"/>
    <w:rsid w:val="00304E84"/>
    <w:rsid w:val="00304E89"/>
    <w:rsid w:val="00304F7F"/>
    <w:rsid w:val="0030513E"/>
    <w:rsid w:val="0030561D"/>
    <w:rsid w:val="00305697"/>
    <w:rsid w:val="003057F7"/>
    <w:rsid w:val="0030582B"/>
    <w:rsid w:val="00305E73"/>
    <w:rsid w:val="00305F4D"/>
    <w:rsid w:val="003060D6"/>
    <w:rsid w:val="003067DB"/>
    <w:rsid w:val="00306A56"/>
    <w:rsid w:val="00306D17"/>
    <w:rsid w:val="00306D31"/>
    <w:rsid w:val="00306EC9"/>
    <w:rsid w:val="003070B7"/>
    <w:rsid w:val="00307257"/>
    <w:rsid w:val="00307480"/>
    <w:rsid w:val="00307A92"/>
    <w:rsid w:val="00307EBD"/>
    <w:rsid w:val="00307FB9"/>
    <w:rsid w:val="00310526"/>
    <w:rsid w:val="003106A0"/>
    <w:rsid w:val="003106FE"/>
    <w:rsid w:val="003107DF"/>
    <w:rsid w:val="00310A5A"/>
    <w:rsid w:val="00310FDE"/>
    <w:rsid w:val="003111D6"/>
    <w:rsid w:val="00311537"/>
    <w:rsid w:val="00311801"/>
    <w:rsid w:val="00311B67"/>
    <w:rsid w:val="00311E85"/>
    <w:rsid w:val="0031201C"/>
    <w:rsid w:val="0031302E"/>
    <w:rsid w:val="00313364"/>
    <w:rsid w:val="00313451"/>
    <w:rsid w:val="003139DB"/>
    <w:rsid w:val="00313FF7"/>
    <w:rsid w:val="0031401F"/>
    <w:rsid w:val="003140F1"/>
    <w:rsid w:val="003143D0"/>
    <w:rsid w:val="00314D1C"/>
    <w:rsid w:val="00315362"/>
    <w:rsid w:val="00315787"/>
    <w:rsid w:val="00315C70"/>
    <w:rsid w:val="00315D38"/>
    <w:rsid w:val="00315F25"/>
    <w:rsid w:val="003160CF"/>
    <w:rsid w:val="0031668C"/>
    <w:rsid w:val="00316BD8"/>
    <w:rsid w:val="00317281"/>
    <w:rsid w:val="00317283"/>
    <w:rsid w:val="0031796C"/>
    <w:rsid w:val="00317EE2"/>
    <w:rsid w:val="003201BD"/>
    <w:rsid w:val="00320277"/>
    <w:rsid w:val="003202BC"/>
    <w:rsid w:val="003204E2"/>
    <w:rsid w:val="00320990"/>
    <w:rsid w:val="00320BC4"/>
    <w:rsid w:val="00320CBC"/>
    <w:rsid w:val="00320E44"/>
    <w:rsid w:val="0032101A"/>
    <w:rsid w:val="00321647"/>
    <w:rsid w:val="0032194D"/>
    <w:rsid w:val="00321C98"/>
    <w:rsid w:val="00321F2E"/>
    <w:rsid w:val="00322353"/>
    <w:rsid w:val="003225E0"/>
    <w:rsid w:val="003227A4"/>
    <w:rsid w:val="00322B3B"/>
    <w:rsid w:val="0032389A"/>
    <w:rsid w:val="00323906"/>
    <w:rsid w:val="00323B5C"/>
    <w:rsid w:val="00323C61"/>
    <w:rsid w:val="00323D55"/>
    <w:rsid w:val="00323DBA"/>
    <w:rsid w:val="00323E63"/>
    <w:rsid w:val="00324184"/>
    <w:rsid w:val="0032449D"/>
    <w:rsid w:val="0032479C"/>
    <w:rsid w:val="003247DC"/>
    <w:rsid w:val="00324E65"/>
    <w:rsid w:val="00324EE9"/>
    <w:rsid w:val="0032516A"/>
    <w:rsid w:val="00325177"/>
    <w:rsid w:val="003252B4"/>
    <w:rsid w:val="0032566C"/>
    <w:rsid w:val="00325BE5"/>
    <w:rsid w:val="00325F85"/>
    <w:rsid w:val="00327027"/>
    <w:rsid w:val="003271E5"/>
    <w:rsid w:val="00327294"/>
    <w:rsid w:val="0032743D"/>
    <w:rsid w:val="0032795C"/>
    <w:rsid w:val="003279D1"/>
    <w:rsid w:val="0033035F"/>
    <w:rsid w:val="003303D2"/>
    <w:rsid w:val="003307FD"/>
    <w:rsid w:val="00330961"/>
    <w:rsid w:val="00330AEC"/>
    <w:rsid w:val="00330F10"/>
    <w:rsid w:val="003310F2"/>
    <w:rsid w:val="003315A9"/>
    <w:rsid w:val="00331A42"/>
    <w:rsid w:val="00331AA0"/>
    <w:rsid w:val="00331FBA"/>
    <w:rsid w:val="00332199"/>
    <w:rsid w:val="0033268F"/>
    <w:rsid w:val="0033289E"/>
    <w:rsid w:val="0033296B"/>
    <w:rsid w:val="0033299E"/>
    <w:rsid w:val="003329B5"/>
    <w:rsid w:val="00332C62"/>
    <w:rsid w:val="00332D2C"/>
    <w:rsid w:val="00332D3A"/>
    <w:rsid w:val="00332FCC"/>
    <w:rsid w:val="003332A3"/>
    <w:rsid w:val="0033360C"/>
    <w:rsid w:val="00333AEE"/>
    <w:rsid w:val="00333DD0"/>
    <w:rsid w:val="00333F0C"/>
    <w:rsid w:val="0033409D"/>
    <w:rsid w:val="00334288"/>
    <w:rsid w:val="003342B4"/>
    <w:rsid w:val="00334771"/>
    <w:rsid w:val="00334B28"/>
    <w:rsid w:val="00334D10"/>
    <w:rsid w:val="00335261"/>
    <w:rsid w:val="003354B2"/>
    <w:rsid w:val="003358D9"/>
    <w:rsid w:val="0033595E"/>
    <w:rsid w:val="00335AB6"/>
    <w:rsid w:val="00335F60"/>
    <w:rsid w:val="003362AD"/>
    <w:rsid w:val="003365FD"/>
    <w:rsid w:val="00336A8C"/>
    <w:rsid w:val="00336B22"/>
    <w:rsid w:val="00336E37"/>
    <w:rsid w:val="00336FA4"/>
    <w:rsid w:val="0033749A"/>
    <w:rsid w:val="00337A4D"/>
    <w:rsid w:val="00337CC1"/>
    <w:rsid w:val="00337CF3"/>
    <w:rsid w:val="00337F77"/>
    <w:rsid w:val="0034002D"/>
    <w:rsid w:val="003408C3"/>
    <w:rsid w:val="00340C57"/>
    <w:rsid w:val="003415DC"/>
    <w:rsid w:val="003419EE"/>
    <w:rsid w:val="003425A0"/>
    <w:rsid w:val="003426BC"/>
    <w:rsid w:val="003426E4"/>
    <w:rsid w:val="00342ED0"/>
    <w:rsid w:val="00342FA5"/>
    <w:rsid w:val="0034305E"/>
    <w:rsid w:val="00343073"/>
    <w:rsid w:val="0034359E"/>
    <w:rsid w:val="003444FE"/>
    <w:rsid w:val="003446CB"/>
    <w:rsid w:val="0034527C"/>
    <w:rsid w:val="00345330"/>
    <w:rsid w:val="003460E3"/>
    <w:rsid w:val="003463F0"/>
    <w:rsid w:val="0034686D"/>
    <w:rsid w:val="00346ACE"/>
    <w:rsid w:val="00347061"/>
    <w:rsid w:val="00347424"/>
    <w:rsid w:val="00347431"/>
    <w:rsid w:val="00347565"/>
    <w:rsid w:val="003477FB"/>
    <w:rsid w:val="00347838"/>
    <w:rsid w:val="003479C4"/>
    <w:rsid w:val="00347B0C"/>
    <w:rsid w:val="00347E7F"/>
    <w:rsid w:val="0035012E"/>
    <w:rsid w:val="003502F3"/>
    <w:rsid w:val="00350485"/>
    <w:rsid w:val="003504FE"/>
    <w:rsid w:val="003507A1"/>
    <w:rsid w:val="0035094B"/>
    <w:rsid w:val="003509FB"/>
    <w:rsid w:val="00350C65"/>
    <w:rsid w:val="003511BC"/>
    <w:rsid w:val="003511F8"/>
    <w:rsid w:val="003512CD"/>
    <w:rsid w:val="00351619"/>
    <w:rsid w:val="0035193A"/>
    <w:rsid w:val="00351994"/>
    <w:rsid w:val="00352033"/>
    <w:rsid w:val="0035208D"/>
    <w:rsid w:val="0035215E"/>
    <w:rsid w:val="003523FB"/>
    <w:rsid w:val="003524A1"/>
    <w:rsid w:val="00352802"/>
    <w:rsid w:val="00352B6F"/>
    <w:rsid w:val="00352C32"/>
    <w:rsid w:val="00353081"/>
    <w:rsid w:val="00353923"/>
    <w:rsid w:val="00353981"/>
    <w:rsid w:val="00353FF7"/>
    <w:rsid w:val="00354E0D"/>
    <w:rsid w:val="003550BE"/>
    <w:rsid w:val="003550C8"/>
    <w:rsid w:val="003558F4"/>
    <w:rsid w:val="003559D0"/>
    <w:rsid w:val="00355F04"/>
    <w:rsid w:val="003560B8"/>
    <w:rsid w:val="0035674C"/>
    <w:rsid w:val="003568E6"/>
    <w:rsid w:val="00356923"/>
    <w:rsid w:val="00356BCD"/>
    <w:rsid w:val="00356E6C"/>
    <w:rsid w:val="00356FE9"/>
    <w:rsid w:val="00357078"/>
    <w:rsid w:val="00357150"/>
    <w:rsid w:val="00357798"/>
    <w:rsid w:val="003604B9"/>
    <w:rsid w:val="0036065A"/>
    <w:rsid w:val="00360678"/>
    <w:rsid w:val="00361032"/>
    <w:rsid w:val="00361091"/>
    <w:rsid w:val="0036111A"/>
    <w:rsid w:val="003611BE"/>
    <w:rsid w:val="003612CD"/>
    <w:rsid w:val="003616B3"/>
    <w:rsid w:val="003616D4"/>
    <w:rsid w:val="00361919"/>
    <w:rsid w:val="00361B5E"/>
    <w:rsid w:val="0036237C"/>
    <w:rsid w:val="003624C2"/>
    <w:rsid w:val="00362D78"/>
    <w:rsid w:val="003630EE"/>
    <w:rsid w:val="0036315E"/>
    <w:rsid w:val="00363744"/>
    <w:rsid w:val="003637FF"/>
    <w:rsid w:val="00363ED3"/>
    <w:rsid w:val="00363F1D"/>
    <w:rsid w:val="00364045"/>
    <w:rsid w:val="00364337"/>
    <w:rsid w:val="00364A6F"/>
    <w:rsid w:val="00364B99"/>
    <w:rsid w:val="0036623E"/>
    <w:rsid w:val="003664C8"/>
    <w:rsid w:val="003665D1"/>
    <w:rsid w:val="003666D6"/>
    <w:rsid w:val="003667CB"/>
    <w:rsid w:val="00366C33"/>
    <w:rsid w:val="00366D22"/>
    <w:rsid w:val="00366D7B"/>
    <w:rsid w:val="00366E16"/>
    <w:rsid w:val="00366FED"/>
    <w:rsid w:val="00367380"/>
    <w:rsid w:val="003674A7"/>
    <w:rsid w:val="00367525"/>
    <w:rsid w:val="00370DAF"/>
    <w:rsid w:val="00370DD6"/>
    <w:rsid w:val="00371365"/>
    <w:rsid w:val="0037167A"/>
    <w:rsid w:val="00371D16"/>
    <w:rsid w:val="00371D63"/>
    <w:rsid w:val="00371FE2"/>
    <w:rsid w:val="00372575"/>
    <w:rsid w:val="00372F5B"/>
    <w:rsid w:val="00373A98"/>
    <w:rsid w:val="0037407B"/>
    <w:rsid w:val="003740EB"/>
    <w:rsid w:val="003743DD"/>
    <w:rsid w:val="00374519"/>
    <w:rsid w:val="003749BB"/>
    <w:rsid w:val="00374C11"/>
    <w:rsid w:val="00374D23"/>
    <w:rsid w:val="00374EB1"/>
    <w:rsid w:val="00374EEC"/>
    <w:rsid w:val="00374F29"/>
    <w:rsid w:val="00374FFD"/>
    <w:rsid w:val="003750AE"/>
    <w:rsid w:val="00375275"/>
    <w:rsid w:val="003753AF"/>
    <w:rsid w:val="00375529"/>
    <w:rsid w:val="00375B51"/>
    <w:rsid w:val="00375B7E"/>
    <w:rsid w:val="00376363"/>
    <w:rsid w:val="0037664C"/>
    <w:rsid w:val="00376834"/>
    <w:rsid w:val="00376A0C"/>
    <w:rsid w:val="00376BE5"/>
    <w:rsid w:val="00376FE6"/>
    <w:rsid w:val="003770B1"/>
    <w:rsid w:val="00377216"/>
    <w:rsid w:val="0037777B"/>
    <w:rsid w:val="00377B38"/>
    <w:rsid w:val="00380135"/>
    <w:rsid w:val="00380289"/>
    <w:rsid w:val="003807D3"/>
    <w:rsid w:val="003809FF"/>
    <w:rsid w:val="00380AB6"/>
    <w:rsid w:val="0038114F"/>
    <w:rsid w:val="003816AC"/>
    <w:rsid w:val="00381A5A"/>
    <w:rsid w:val="00381D76"/>
    <w:rsid w:val="00381E0F"/>
    <w:rsid w:val="00381FB7"/>
    <w:rsid w:val="0038290B"/>
    <w:rsid w:val="00382B83"/>
    <w:rsid w:val="00382CE3"/>
    <w:rsid w:val="003830C5"/>
    <w:rsid w:val="003837C4"/>
    <w:rsid w:val="00383871"/>
    <w:rsid w:val="00383DED"/>
    <w:rsid w:val="00384144"/>
    <w:rsid w:val="00385474"/>
    <w:rsid w:val="00385626"/>
    <w:rsid w:val="0038571C"/>
    <w:rsid w:val="00385C76"/>
    <w:rsid w:val="00386377"/>
    <w:rsid w:val="003866D8"/>
    <w:rsid w:val="003868E3"/>
    <w:rsid w:val="00387103"/>
    <w:rsid w:val="003874E2"/>
    <w:rsid w:val="00387504"/>
    <w:rsid w:val="003877CA"/>
    <w:rsid w:val="0038789F"/>
    <w:rsid w:val="003878A7"/>
    <w:rsid w:val="003878AB"/>
    <w:rsid w:val="00387EC2"/>
    <w:rsid w:val="00390127"/>
    <w:rsid w:val="00390249"/>
    <w:rsid w:val="00390A7F"/>
    <w:rsid w:val="00390E20"/>
    <w:rsid w:val="003915D5"/>
    <w:rsid w:val="00391869"/>
    <w:rsid w:val="00391BA0"/>
    <w:rsid w:val="00391BE4"/>
    <w:rsid w:val="00391F11"/>
    <w:rsid w:val="003920B8"/>
    <w:rsid w:val="00392EA7"/>
    <w:rsid w:val="00392FAF"/>
    <w:rsid w:val="0039301F"/>
    <w:rsid w:val="00393B83"/>
    <w:rsid w:val="00393F36"/>
    <w:rsid w:val="003941BB"/>
    <w:rsid w:val="00394A55"/>
    <w:rsid w:val="00394CC4"/>
    <w:rsid w:val="00394DD1"/>
    <w:rsid w:val="0039507E"/>
    <w:rsid w:val="003950CB"/>
    <w:rsid w:val="003953E9"/>
    <w:rsid w:val="003954B2"/>
    <w:rsid w:val="00395A65"/>
    <w:rsid w:val="00395BE6"/>
    <w:rsid w:val="00395D1D"/>
    <w:rsid w:val="00395F48"/>
    <w:rsid w:val="003963D9"/>
    <w:rsid w:val="003966C1"/>
    <w:rsid w:val="00396810"/>
    <w:rsid w:val="00396EEB"/>
    <w:rsid w:val="00397D5D"/>
    <w:rsid w:val="00397F29"/>
    <w:rsid w:val="003A01C9"/>
    <w:rsid w:val="003A0380"/>
    <w:rsid w:val="003A055B"/>
    <w:rsid w:val="003A0889"/>
    <w:rsid w:val="003A11CA"/>
    <w:rsid w:val="003A1284"/>
    <w:rsid w:val="003A1456"/>
    <w:rsid w:val="003A16FC"/>
    <w:rsid w:val="003A17A2"/>
    <w:rsid w:val="003A1B43"/>
    <w:rsid w:val="003A1BE1"/>
    <w:rsid w:val="003A1BFE"/>
    <w:rsid w:val="003A1E78"/>
    <w:rsid w:val="003A2104"/>
    <w:rsid w:val="003A2504"/>
    <w:rsid w:val="003A273F"/>
    <w:rsid w:val="003A28AB"/>
    <w:rsid w:val="003A2957"/>
    <w:rsid w:val="003A2B59"/>
    <w:rsid w:val="003A2E52"/>
    <w:rsid w:val="003A3092"/>
    <w:rsid w:val="003A3AC2"/>
    <w:rsid w:val="003A3E4B"/>
    <w:rsid w:val="003A3E79"/>
    <w:rsid w:val="003A43EF"/>
    <w:rsid w:val="003A4B2A"/>
    <w:rsid w:val="003A4B55"/>
    <w:rsid w:val="003A4B73"/>
    <w:rsid w:val="003A4C74"/>
    <w:rsid w:val="003A4CF3"/>
    <w:rsid w:val="003A4CFC"/>
    <w:rsid w:val="003A4FEB"/>
    <w:rsid w:val="003A53F9"/>
    <w:rsid w:val="003A5674"/>
    <w:rsid w:val="003A56B0"/>
    <w:rsid w:val="003A5870"/>
    <w:rsid w:val="003A5ABE"/>
    <w:rsid w:val="003A5B5E"/>
    <w:rsid w:val="003A5B90"/>
    <w:rsid w:val="003A5CD2"/>
    <w:rsid w:val="003A605C"/>
    <w:rsid w:val="003A608F"/>
    <w:rsid w:val="003A61AA"/>
    <w:rsid w:val="003A64C5"/>
    <w:rsid w:val="003A6920"/>
    <w:rsid w:val="003A6B44"/>
    <w:rsid w:val="003A6B7F"/>
    <w:rsid w:val="003A714C"/>
    <w:rsid w:val="003A736B"/>
    <w:rsid w:val="003A753E"/>
    <w:rsid w:val="003A7789"/>
    <w:rsid w:val="003A7A7E"/>
    <w:rsid w:val="003A7B4E"/>
    <w:rsid w:val="003B03A9"/>
    <w:rsid w:val="003B0466"/>
    <w:rsid w:val="003B04F8"/>
    <w:rsid w:val="003B118B"/>
    <w:rsid w:val="003B1305"/>
    <w:rsid w:val="003B1783"/>
    <w:rsid w:val="003B1B5D"/>
    <w:rsid w:val="003B22EF"/>
    <w:rsid w:val="003B2534"/>
    <w:rsid w:val="003B2782"/>
    <w:rsid w:val="003B27ED"/>
    <w:rsid w:val="003B2828"/>
    <w:rsid w:val="003B2B12"/>
    <w:rsid w:val="003B2DA8"/>
    <w:rsid w:val="003B2E9C"/>
    <w:rsid w:val="003B2F1F"/>
    <w:rsid w:val="003B3403"/>
    <w:rsid w:val="003B3986"/>
    <w:rsid w:val="003B3E7D"/>
    <w:rsid w:val="003B4008"/>
    <w:rsid w:val="003B4677"/>
    <w:rsid w:val="003B4B9B"/>
    <w:rsid w:val="003B4C80"/>
    <w:rsid w:val="003B53B5"/>
    <w:rsid w:val="003B54A0"/>
    <w:rsid w:val="003B552A"/>
    <w:rsid w:val="003B55D8"/>
    <w:rsid w:val="003B5A7E"/>
    <w:rsid w:val="003B5D94"/>
    <w:rsid w:val="003B5DB8"/>
    <w:rsid w:val="003B5EB3"/>
    <w:rsid w:val="003B5ED1"/>
    <w:rsid w:val="003B6106"/>
    <w:rsid w:val="003B628A"/>
    <w:rsid w:val="003B62AE"/>
    <w:rsid w:val="003B65EF"/>
    <w:rsid w:val="003B6F32"/>
    <w:rsid w:val="003B70A0"/>
    <w:rsid w:val="003B77B3"/>
    <w:rsid w:val="003B7ADE"/>
    <w:rsid w:val="003B7BF2"/>
    <w:rsid w:val="003B7EBD"/>
    <w:rsid w:val="003C05D1"/>
    <w:rsid w:val="003C0627"/>
    <w:rsid w:val="003C071D"/>
    <w:rsid w:val="003C0BA8"/>
    <w:rsid w:val="003C0F15"/>
    <w:rsid w:val="003C1918"/>
    <w:rsid w:val="003C1DDC"/>
    <w:rsid w:val="003C1E4B"/>
    <w:rsid w:val="003C21F4"/>
    <w:rsid w:val="003C2475"/>
    <w:rsid w:val="003C2965"/>
    <w:rsid w:val="003C2B6A"/>
    <w:rsid w:val="003C3249"/>
    <w:rsid w:val="003C352C"/>
    <w:rsid w:val="003C38EA"/>
    <w:rsid w:val="003C3A82"/>
    <w:rsid w:val="003C3B0A"/>
    <w:rsid w:val="003C3FC3"/>
    <w:rsid w:val="003C40F8"/>
    <w:rsid w:val="003C4135"/>
    <w:rsid w:val="003C4356"/>
    <w:rsid w:val="003C44F8"/>
    <w:rsid w:val="003C46BF"/>
    <w:rsid w:val="003C4834"/>
    <w:rsid w:val="003C4CC1"/>
    <w:rsid w:val="003C4FBA"/>
    <w:rsid w:val="003C5754"/>
    <w:rsid w:val="003C59A3"/>
    <w:rsid w:val="003C5AF5"/>
    <w:rsid w:val="003C5B79"/>
    <w:rsid w:val="003C6562"/>
    <w:rsid w:val="003C669E"/>
    <w:rsid w:val="003C67E5"/>
    <w:rsid w:val="003C67F1"/>
    <w:rsid w:val="003C6C70"/>
    <w:rsid w:val="003C6DB0"/>
    <w:rsid w:val="003C6E99"/>
    <w:rsid w:val="003C6ED4"/>
    <w:rsid w:val="003C6F96"/>
    <w:rsid w:val="003C7022"/>
    <w:rsid w:val="003C74F3"/>
    <w:rsid w:val="003C7669"/>
    <w:rsid w:val="003C7800"/>
    <w:rsid w:val="003C7A12"/>
    <w:rsid w:val="003C7F23"/>
    <w:rsid w:val="003D01EC"/>
    <w:rsid w:val="003D08C8"/>
    <w:rsid w:val="003D1170"/>
    <w:rsid w:val="003D1306"/>
    <w:rsid w:val="003D17AC"/>
    <w:rsid w:val="003D187D"/>
    <w:rsid w:val="003D19A7"/>
    <w:rsid w:val="003D286A"/>
    <w:rsid w:val="003D2918"/>
    <w:rsid w:val="003D299D"/>
    <w:rsid w:val="003D3156"/>
    <w:rsid w:val="003D35E3"/>
    <w:rsid w:val="003D421A"/>
    <w:rsid w:val="003D42DC"/>
    <w:rsid w:val="003D44AD"/>
    <w:rsid w:val="003D4A01"/>
    <w:rsid w:val="003D4DE5"/>
    <w:rsid w:val="003D4E06"/>
    <w:rsid w:val="003D4F26"/>
    <w:rsid w:val="003D522B"/>
    <w:rsid w:val="003D5393"/>
    <w:rsid w:val="003D543E"/>
    <w:rsid w:val="003D5585"/>
    <w:rsid w:val="003D5649"/>
    <w:rsid w:val="003D5AEC"/>
    <w:rsid w:val="003D650D"/>
    <w:rsid w:val="003D67D3"/>
    <w:rsid w:val="003D6F6B"/>
    <w:rsid w:val="003D7499"/>
    <w:rsid w:val="003D74E2"/>
    <w:rsid w:val="003D7612"/>
    <w:rsid w:val="003D7A8A"/>
    <w:rsid w:val="003E009C"/>
    <w:rsid w:val="003E03CF"/>
    <w:rsid w:val="003E092B"/>
    <w:rsid w:val="003E094B"/>
    <w:rsid w:val="003E0B45"/>
    <w:rsid w:val="003E0F36"/>
    <w:rsid w:val="003E1415"/>
    <w:rsid w:val="003E1590"/>
    <w:rsid w:val="003E1AC9"/>
    <w:rsid w:val="003E1D4F"/>
    <w:rsid w:val="003E218B"/>
    <w:rsid w:val="003E288C"/>
    <w:rsid w:val="003E2995"/>
    <w:rsid w:val="003E2D4F"/>
    <w:rsid w:val="003E2D69"/>
    <w:rsid w:val="003E2D94"/>
    <w:rsid w:val="003E2DDF"/>
    <w:rsid w:val="003E2FB7"/>
    <w:rsid w:val="003E32AC"/>
    <w:rsid w:val="003E3564"/>
    <w:rsid w:val="003E3661"/>
    <w:rsid w:val="003E3FD1"/>
    <w:rsid w:val="003E3FF2"/>
    <w:rsid w:val="003E4064"/>
    <w:rsid w:val="003E439F"/>
    <w:rsid w:val="003E452E"/>
    <w:rsid w:val="003E5381"/>
    <w:rsid w:val="003E5779"/>
    <w:rsid w:val="003E5B52"/>
    <w:rsid w:val="003E5C13"/>
    <w:rsid w:val="003E60FD"/>
    <w:rsid w:val="003E61E0"/>
    <w:rsid w:val="003E643E"/>
    <w:rsid w:val="003E6729"/>
    <w:rsid w:val="003E69BC"/>
    <w:rsid w:val="003E69EF"/>
    <w:rsid w:val="003E6ED2"/>
    <w:rsid w:val="003E6FB0"/>
    <w:rsid w:val="003E70E0"/>
    <w:rsid w:val="003E736F"/>
    <w:rsid w:val="003E758A"/>
    <w:rsid w:val="003E7634"/>
    <w:rsid w:val="003E7CC7"/>
    <w:rsid w:val="003E7F6F"/>
    <w:rsid w:val="003F0006"/>
    <w:rsid w:val="003F00CD"/>
    <w:rsid w:val="003F0352"/>
    <w:rsid w:val="003F0A5C"/>
    <w:rsid w:val="003F0BB3"/>
    <w:rsid w:val="003F0DE2"/>
    <w:rsid w:val="003F142A"/>
    <w:rsid w:val="003F1441"/>
    <w:rsid w:val="003F15C7"/>
    <w:rsid w:val="003F1E80"/>
    <w:rsid w:val="003F2179"/>
    <w:rsid w:val="003F233B"/>
    <w:rsid w:val="003F2789"/>
    <w:rsid w:val="003F2B7A"/>
    <w:rsid w:val="003F313A"/>
    <w:rsid w:val="003F381E"/>
    <w:rsid w:val="003F39C7"/>
    <w:rsid w:val="003F3C71"/>
    <w:rsid w:val="003F3CC7"/>
    <w:rsid w:val="003F4117"/>
    <w:rsid w:val="003F4299"/>
    <w:rsid w:val="003F4736"/>
    <w:rsid w:val="003F4C12"/>
    <w:rsid w:val="003F5033"/>
    <w:rsid w:val="003F5CE8"/>
    <w:rsid w:val="003F5ED1"/>
    <w:rsid w:val="003F6650"/>
    <w:rsid w:val="003F6BA9"/>
    <w:rsid w:val="003F6CC4"/>
    <w:rsid w:val="003F6EE1"/>
    <w:rsid w:val="003F6FA0"/>
    <w:rsid w:val="003F75B6"/>
    <w:rsid w:val="003F78D7"/>
    <w:rsid w:val="003F7C54"/>
    <w:rsid w:val="0040073A"/>
    <w:rsid w:val="004008A2"/>
    <w:rsid w:val="0040114B"/>
    <w:rsid w:val="00401B7E"/>
    <w:rsid w:val="00402393"/>
    <w:rsid w:val="00402450"/>
    <w:rsid w:val="00402874"/>
    <w:rsid w:val="004028D0"/>
    <w:rsid w:val="0040294A"/>
    <w:rsid w:val="00402AC0"/>
    <w:rsid w:val="00402BCC"/>
    <w:rsid w:val="00402BFA"/>
    <w:rsid w:val="0040302B"/>
    <w:rsid w:val="00403301"/>
    <w:rsid w:val="004036BC"/>
    <w:rsid w:val="00403AE9"/>
    <w:rsid w:val="00403BED"/>
    <w:rsid w:val="00404209"/>
    <w:rsid w:val="004042DE"/>
    <w:rsid w:val="00404BB7"/>
    <w:rsid w:val="00404CE4"/>
    <w:rsid w:val="004054D3"/>
    <w:rsid w:val="00405830"/>
    <w:rsid w:val="00405A89"/>
    <w:rsid w:val="00405E90"/>
    <w:rsid w:val="00405ED7"/>
    <w:rsid w:val="00406001"/>
    <w:rsid w:val="00406570"/>
    <w:rsid w:val="00406789"/>
    <w:rsid w:val="004069AE"/>
    <w:rsid w:val="00406CB5"/>
    <w:rsid w:val="004074B5"/>
    <w:rsid w:val="004077B1"/>
    <w:rsid w:val="00407B20"/>
    <w:rsid w:val="00407B9C"/>
    <w:rsid w:val="00407EDE"/>
    <w:rsid w:val="00407FF3"/>
    <w:rsid w:val="004108AB"/>
    <w:rsid w:val="00410988"/>
    <w:rsid w:val="00410D09"/>
    <w:rsid w:val="00410DF2"/>
    <w:rsid w:val="00411BC0"/>
    <w:rsid w:val="00411BEB"/>
    <w:rsid w:val="00412535"/>
    <w:rsid w:val="00412536"/>
    <w:rsid w:val="00412D48"/>
    <w:rsid w:val="00413235"/>
    <w:rsid w:val="004136E7"/>
    <w:rsid w:val="0041373B"/>
    <w:rsid w:val="004137B4"/>
    <w:rsid w:val="00413822"/>
    <w:rsid w:val="00413974"/>
    <w:rsid w:val="00413A5B"/>
    <w:rsid w:val="00413B45"/>
    <w:rsid w:val="00413C24"/>
    <w:rsid w:val="0041412D"/>
    <w:rsid w:val="004141ED"/>
    <w:rsid w:val="00414A96"/>
    <w:rsid w:val="00414C56"/>
    <w:rsid w:val="00415635"/>
    <w:rsid w:val="00415B87"/>
    <w:rsid w:val="00415DB3"/>
    <w:rsid w:val="00415FE4"/>
    <w:rsid w:val="00416089"/>
    <w:rsid w:val="00416A97"/>
    <w:rsid w:val="00416AA3"/>
    <w:rsid w:val="00417095"/>
    <w:rsid w:val="004175DA"/>
    <w:rsid w:val="0041789C"/>
    <w:rsid w:val="00417DCE"/>
    <w:rsid w:val="00417EB0"/>
    <w:rsid w:val="004208CE"/>
    <w:rsid w:val="00420A02"/>
    <w:rsid w:val="00420F87"/>
    <w:rsid w:val="00420FC2"/>
    <w:rsid w:val="00421348"/>
    <w:rsid w:val="00421448"/>
    <w:rsid w:val="00421F61"/>
    <w:rsid w:val="004220E8"/>
    <w:rsid w:val="00422123"/>
    <w:rsid w:val="00422794"/>
    <w:rsid w:val="00423110"/>
    <w:rsid w:val="004235D1"/>
    <w:rsid w:val="00423970"/>
    <w:rsid w:val="00423C84"/>
    <w:rsid w:val="00423D98"/>
    <w:rsid w:val="0042447D"/>
    <w:rsid w:val="00424615"/>
    <w:rsid w:val="00424A12"/>
    <w:rsid w:val="00424AFE"/>
    <w:rsid w:val="00425689"/>
    <w:rsid w:val="0042587D"/>
    <w:rsid w:val="00425B13"/>
    <w:rsid w:val="00425BAF"/>
    <w:rsid w:val="00425E18"/>
    <w:rsid w:val="00425E8C"/>
    <w:rsid w:val="00425EFA"/>
    <w:rsid w:val="00426220"/>
    <w:rsid w:val="004263EF"/>
    <w:rsid w:val="004268A3"/>
    <w:rsid w:val="0042704E"/>
    <w:rsid w:val="004271E3"/>
    <w:rsid w:val="00427AD3"/>
    <w:rsid w:val="00427D4B"/>
    <w:rsid w:val="00427FD8"/>
    <w:rsid w:val="00430128"/>
    <w:rsid w:val="00430488"/>
    <w:rsid w:val="00431136"/>
    <w:rsid w:val="00431290"/>
    <w:rsid w:val="0043173D"/>
    <w:rsid w:val="00431808"/>
    <w:rsid w:val="004320CA"/>
    <w:rsid w:val="00432646"/>
    <w:rsid w:val="00434892"/>
    <w:rsid w:val="00434CD1"/>
    <w:rsid w:val="00435B33"/>
    <w:rsid w:val="004362A4"/>
    <w:rsid w:val="004365CA"/>
    <w:rsid w:val="00436AB2"/>
    <w:rsid w:val="00436E6D"/>
    <w:rsid w:val="004371E2"/>
    <w:rsid w:val="00437213"/>
    <w:rsid w:val="00437355"/>
    <w:rsid w:val="00437515"/>
    <w:rsid w:val="00437592"/>
    <w:rsid w:val="0043790D"/>
    <w:rsid w:val="004403EB"/>
    <w:rsid w:val="00440774"/>
    <w:rsid w:val="00440B86"/>
    <w:rsid w:val="00440E5D"/>
    <w:rsid w:val="00440EBC"/>
    <w:rsid w:val="004412A4"/>
    <w:rsid w:val="004412E8"/>
    <w:rsid w:val="0044130A"/>
    <w:rsid w:val="0044148F"/>
    <w:rsid w:val="00441548"/>
    <w:rsid w:val="0044197D"/>
    <w:rsid w:val="00441A6D"/>
    <w:rsid w:val="00442182"/>
    <w:rsid w:val="004421CE"/>
    <w:rsid w:val="004421E8"/>
    <w:rsid w:val="0044228C"/>
    <w:rsid w:val="00442872"/>
    <w:rsid w:val="00442FA8"/>
    <w:rsid w:val="00444020"/>
    <w:rsid w:val="0044410F"/>
    <w:rsid w:val="004443B5"/>
    <w:rsid w:val="004446D1"/>
    <w:rsid w:val="00444715"/>
    <w:rsid w:val="00445040"/>
    <w:rsid w:val="00445A2D"/>
    <w:rsid w:val="00445E0B"/>
    <w:rsid w:val="00445E3E"/>
    <w:rsid w:val="00446200"/>
    <w:rsid w:val="004466A8"/>
    <w:rsid w:val="00446A0E"/>
    <w:rsid w:val="0044709C"/>
    <w:rsid w:val="004472C1"/>
    <w:rsid w:val="0044744D"/>
    <w:rsid w:val="00447B10"/>
    <w:rsid w:val="00450800"/>
    <w:rsid w:val="00450AE7"/>
    <w:rsid w:val="00450BAF"/>
    <w:rsid w:val="00450C10"/>
    <w:rsid w:val="00450DEC"/>
    <w:rsid w:val="00450FE5"/>
    <w:rsid w:val="00451C97"/>
    <w:rsid w:val="0045216C"/>
    <w:rsid w:val="004527C9"/>
    <w:rsid w:val="00453002"/>
    <w:rsid w:val="004530A9"/>
    <w:rsid w:val="00453128"/>
    <w:rsid w:val="00453160"/>
    <w:rsid w:val="0045373C"/>
    <w:rsid w:val="00453BAF"/>
    <w:rsid w:val="00454A61"/>
    <w:rsid w:val="00454DF9"/>
    <w:rsid w:val="004554A9"/>
    <w:rsid w:val="004557D0"/>
    <w:rsid w:val="0045584C"/>
    <w:rsid w:val="004559FB"/>
    <w:rsid w:val="00455E6F"/>
    <w:rsid w:val="00456429"/>
    <w:rsid w:val="00456F79"/>
    <w:rsid w:val="004577EF"/>
    <w:rsid w:val="00457DFA"/>
    <w:rsid w:val="00457E09"/>
    <w:rsid w:val="0046001F"/>
    <w:rsid w:val="004601A5"/>
    <w:rsid w:val="0046090F"/>
    <w:rsid w:val="00460C4F"/>
    <w:rsid w:val="004610BA"/>
    <w:rsid w:val="0046148D"/>
    <w:rsid w:val="004616AC"/>
    <w:rsid w:val="004616C0"/>
    <w:rsid w:val="00461708"/>
    <w:rsid w:val="00461998"/>
    <w:rsid w:val="00461AD0"/>
    <w:rsid w:val="00462049"/>
    <w:rsid w:val="00462D40"/>
    <w:rsid w:val="00462DF2"/>
    <w:rsid w:val="0046354D"/>
    <w:rsid w:val="0046355E"/>
    <w:rsid w:val="004636EC"/>
    <w:rsid w:val="00463A55"/>
    <w:rsid w:val="00463D6A"/>
    <w:rsid w:val="00463D94"/>
    <w:rsid w:val="00464050"/>
    <w:rsid w:val="004646D3"/>
    <w:rsid w:val="00464A9C"/>
    <w:rsid w:val="00464C75"/>
    <w:rsid w:val="00464E10"/>
    <w:rsid w:val="00464E51"/>
    <w:rsid w:val="00464FE2"/>
    <w:rsid w:val="00465070"/>
    <w:rsid w:val="004656C5"/>
    <w:rsid w:val="00465939"/>
    <w:rsid w:val="00465AB8"/>
    <w:rsid w:val="004660FB"/>
    <w:rsid w:val="00466192"/>
    <w:rsid w:val="004662DC"/>
    <w:rsid w:val="004668E7"/>
    <w:rsid w:val="00466B2F"/>
    <w:rsid w:val="00466BF2"/>
    <w:rsid w:val="00466CBB"/>
    <w:rsid w:val="00466E2C"/>
    <w:rsid w:val="00466F2F"/>
    <w:rsid w:val="004671B7"/>
    <w:rsid w:val="0046758D"/>
    <w:rsid w:val="00467A31"/>
    <w:rsid w:val="00467A4C"/>
    <w:rsid w:val="00467AD7"/>
    <w:rsid w:val="00467DC4"/>
    <w:rsid w:val="004701E1"/>
    <w:rsid w:val="0047020D"/>
    <w:rsid w:val="004707F9"/>
    <w:rsid w:val="00470A80"/>
    <w:rsid w:val="00470CB6"/>
    <w:rsid w:val="00470F6C"/>
    <w:rsid w:val="004711F7"/>
    <w:rsid w:val="00471756"/>
    <w:rsid w:val="004719BA"/>
    <w:rsid w:val="00471A02"/>
    <w:rsid w:val="00471A90"/>
    <w:rsid w:val="0047236A"/>
    <w:rsid w:val="004723E1"/>
    <w:rsid w:val="0047241E"/>
    <w:rsid w:val="00472454"/>
    <w:rsid w:val="00472DAA"/>
    <w:rsid w:val="004730E7"/>
    <w:rsid w:val="004730F1"/>
    <w:rsid w:val="004731CF"/>
    <w:rsid w:val="0047341A"/>
    <w:rsid w:val="00473437"/>
    <w:rsid w:val="00473638"/>
    <w:rsid w:val="004739DE"/>
    <w:rsid w:val="00473D4D"/>
    <w:rsid w:val="00473DAD"/>
    <w:rsid w:val="00473E1D"/>
    <w:rsid w:val="004746EF"/>
    <w:rsid w:val="00474DBA"/>
    <w:rsid w:val="00474F28"/>
    <w:rsid w:val="00475051"/>
    <w:rsid w:val="0047519A"/>
    <w:rsid w:val="00475DA5"/>
    <w:rsid w:val="00475EDF"/>
    <w:rsid w:val="00475F1D"/>
    <w:rsid w:val="00475F2D"/>
    <w:rsid w:val="00476098"/>
    <w:rsid w:val="00476396"/>
    <w:rsid w:val="00476696"/>
    <w:rsid w:val="004768C5"/>
    <w:rsid w:val="0047697B"/>
    <w:rsid w:val="00476EE6"/>
    <w:rsid w:val="00477101"/>
    <w:rsid w:val="00477252"/>
    <w:rsid w:val="00477356"/>
    <w:rsid w:val="00477424"/>
    <w:rsid w:val="00477686"/>
    <w:rsid w:val="00477911"/>
    <w:rsid w:val="00480DAB"/>
    <w:rsid w:val="00480F39"/>
    <w:rsid w:val="004813AC"/>
    <w:rsid w:val="004813F0"/>
    <w:rsid w:val="00481BD8"/>
    <w:rsid w:val="00481BE5"/>
    <w:rsid w:val="00481C11"/>
    <w:rsid w:val="00481CAC"/>
    <w:rsid w:val="00482034"/>
    <w:rsid w:val="00482476"/>
    <w:rsid w:val="0048249A"/>
    <w:rsid w:val="0048294C"/>
    <w:rsid w:val="004830B4"/>
    <w:rsid w:val="0048353A"/>
    <w:rsid w:val="00483618"/>
    <w:rsid w:val="0048361D"/>
    <w:rsid w:val="00483813"/>
    <w:rsid w:val="0048387C"/>
    <w:rsid w:val="004839E6"/>
    <w:rsid w:val="00483AC6"/>
    <w:rsid w:val="00483EE6"/>
    <w:rsid w:val="00483FFF"/>
    <w:rsid w:val="004840FA"/>
    <w:rsid w:val="00484182"/>
    <w:rsid w:val="0048462A"/>
    <w:rsid w:val="00484A01"/>
    <w:rsid w:val="00484BAF"/>
    <w:rsid w:val="00484EAE"/>
    <w:rsid w:val="00485350"/>
    <w:rsid w:val="004859B2"/>
    <w:rsid w:val="00485A63"/>
    <w:rsid w:val="00485AAC"/>
    <w:rsid w:val="00485B41"/>
    <w:rsid w:val="004868FC"/>
    <w:rsid w:val="004869E9"/>
    <w:rsid w:val="00486B27"/>
    <w:rsid w:val="00486B49"/>
    <w:rsid w:val="004870EF"/>
    <w:rsid w:val="004871E8"/>
    <w:rsid w:val="00487AD9"/>
    <w:rsid w:val="00487C4A"/>
    <w:rsid w:val="00487F1C"/>
    <w:rsid w:val="0049009E"/>
    <w:rsid w:val="00490110"/>
    <w:rsid w:val="00490295"/>
    <w:rsid w:val="004905EA"/>
    <w:rsid w:val="00490BA5"/>
    <w:rsid w:val="00490E6B"/>
    <w:rsid w:val="004910EB"/>
    <w:rsid w:val="00491478"/>
    <w:rsid w:val="004914AC"/>
    <w:rsid w:val="00491555"/>
    <w:rsid w:val="00491786"/>
    <w:rsid w:val="0049188C"/>
    <w:rsid w:val="004922E7"/>
    <w:rsid w:val="004923BB"/>
    <w:rsid w:val="00492555"/>
    <w:rsid w:val="004925D6"/>
    <w:rsid w:val="0049275A"/>
    <w:rsid w:val="004928F2"/>
    <w:rsid w:val="00492912"/>
    <w:rsid w:val="00492A43"/>
    <w:rsid w:val="00492A66"/>
    <w:rsid w:val="00492C06"/>
    <w:rsid w:val="00492F00"/>
    <w:rsid w:val="00492FFB"/>
    <w:rsid w:val="00493883"/>
    <w:rsid w:val="00493B0C"/>
    <w:rsid w:val="00493C9C"/>
    <w:rsid w:val="0049427C"/>
    <w:rsid w:val="0049475D"/>
    <w:rsid w:val="004949D7"/>
    <w:rsid w:val="00494DAE"/>
    <w:rsid w:val="004950E7"/>
    <w:rsid w:val="004950F1"/>
    <w:rsid w:val="004952E0"/>
    <w:rsid w:val="0049543C"/>
    <w:rsid w:val="004957B4"/>
    <w:rsid w:val="00495B9F"/>
    <w:rsid w:val="00495D18"/>
    <w:rsid w:val="00495EE0"/>
    <w:rsid w:val="0049654F"/>
    <w:rsid w:val="0049685D"/>
    <w:rsid w:val="00496B98"/>
    <w:rsid w:val="00496E2F"/>
    <w:rsid w:val="0049715A"/>
    <w:rsid w:val="0049762F"/>
    <w:rsid w:val="00497679"/>
    <w:rsid w:val="00497808"/>
    <w:rsid w:val="00497DC8"/>
    <w:rsid w:val="004A05FA"/>
    <w:rsid w:val="004A06FF"/>
    <w:rsid w:val="004A07DD"/>
    <w:rsid w:val="004A0B8A"/>
    <w:rsid w:val="004A114B"/>
    <w:rsid w:val="004A1357"/>
    <w:rsid w:val="004A13D3"/>
    <w:rsid w:val="004A163A"/>
    <w:rsid w:val="004A1F9D"/>
    <w:rsid w:val="004A226F"/>
    <w:rsid w:val="004A26E2"/>
    <w:rsid w:val="004A29AA"/>
    <w:rsid w:val="004A2BED"/>
    <w:rsid w:val="004A2C9B"/>
    <w:rsid w:val="004A2D69"/>
    <w:rsid w:val="004A3465"/>
    <w:rsid w:val="004A3824"/>
    <w:rsid w:val="004A44F8"/>
    <w:rsid w:val="004A47F3"/>
    <w:rsid w:val="004A4A8B"/>
    <w:rsid w:val="004A4B1A"/>
    <w:rsid w:val="004A4B86"/>
    <w:rsid w:val="004A4C18"/>
    <w:rsid w:val="004A4D54"/>
    <w:rsid w:val="004A536A"/>
    <w:rsid w:val="004A53E8"/>
    <w:rsid w:val="004A548D"/>
    <w:rsid w:val="004A55B5"/>
    <w:rsid w:val="004A57B7"/>
    <w:rsid w:val="004A587A"/>
    <w:rsid w:val="004A5A37"/>
    <w:rsid w:val="004A5CD0"/>
    <w:rsid w:val="004A6378"/>
    <w:rsid w:val="004A65BA"/>
    <w:rsid w:val="004A6698"/>
    <w:rsid w:val="004A66D1"/>
    <w:rsid w:val="004A6947"/>
    <w:rsid w:val="004A6960"/>
    <w:rsid w:val="004A6BE0"/>
    <w:rsid w:val="004A6D1C"/>
    <w:rsid w:val="004A710B"/>
    <w:rsid w:val="004A78FA"/>
    <w:rsid w:val="004A7D9F"/>
    <w:rsid w:val="004A7F67"/>
    <w:rsid w:val="004B02FA"/>
    <w:rsid w:val="004B077C"/>
    <w:rsid w:val="004B0C47"/>
    <w:rsid w:val="004B0C73"/>
    <w:rsid w:val="004B0FCE"/>
    <w:rsid w:val="004B126F"/>
    <w:rsid w:val="004B1500"/>
    <w:rsid w:val="004B16E9"/>
    <w:rsid w:val="004B1714"/>
    <w:rsid w:val="004B17B3"/>
    <w:rsid w:val="004B1F11"/>
    <w:rsid w:val="004B2086"/>
    <w:rsid w:val="004B2170"/>
    <w:rsid w:val="004B2264"/>
    <w:rsid w:val="004B22A2"/>
    <w:rsid w:val="004B2357"/>
    <w:rsid w:val="004B2679"/>
    <w:rsid w:val="004B26D1"/>
    <w:rsid w:val="004B2DB3"/>
    <w:rsid w:val="004B2E4A"/>
    <w:rsid w:val="004B3096"/>
    <w:rsid w:val="004B3174"/>
    <w:rsid w:val="004B3564"/>
    <w:rsid w:val="004B3699"/>
    <w:rsid w:val="004B3894"/>
    <w:rsid w:val="004B3DD4"/>
    <w:rsid w:val="004B3E51"/>
    <w:rsid w:val="004B419B"/>
    <w:rsid w:val="004B41F4"/>
    <w:rsid w:val="004B44DC"/>
    <w:rsid w:val="004B472D"/>
    <w:rsid w:val="004B4926"/>
    <w:rsid w:val="004B4E46"/>
    <w:rsid w:val="004B507B"/>
    <w:rsid w:val="004B5590"/>
    <w:rsid w:val="004B5899"/>
    <w:rsid w:val="004B5B0A"/>
    <w:rsid w:val="004B5FCE"/>
    <w:rsid w:val="004B631B"/>
    <w:rsid w:val="004B6490"/>
    <w:rsid w:val="004B69BB"/>
    <w:rsid w:val="004B70E5"/>
    <w:rsid w:val="004B71AA"/>
    <w:rsid w:val="004B75C5"/>
    <w:rsid w:val="004B7DB6"/>
    <w:rsid w:val="004B7F90"/>
    <w:rsid w:val="004C033B"/>
    <w:rsid w:val="004C0463"/>
    <w:rsid w:val="004C06F9"/>
    <w:rsid w:val="004C07A4"/>
    <w:rsid w:val="004C0875"/>
    <w:rsid w:val="004C0941"/>
    <w:rsid w:val="004C0FFC"/>
    <w:rsid w:val="004C150A"/>
    <w:rsid w:val="004C1560"/>
    <w:rsid w:val="004C1585"/>
    <w:rsid w:val="004C1669"/>
    <w:rsid w:val="004C1B3E"/>
    <w:rsid w:val="004C1B78"/>
    <w:rsid w:val="004C1C55"/>
    <w:rsid w:val="004C1F37"/>
    <w:rsid w:val="004C1FAF"/>
    <w:rsid w:val="004C24B8"/>
    <w:rsid w:val="004C26E9"/>
    <w:rsid w:val="004C27C9"/>
    <w:rsid w:val="004C31D3"/>
    <w:rsid w:val="004C33E5"/>
    <w:rsid w:val="004C36C6"/>
    <w:rsid w:val="004C3715"/>
    <w:rsid w:val="004C395D"/>
    <w:rsid w:val="004C4122"/>
    <w:rsid w:val="004C46E0"/>
    <w:rsid w:val="004C4891"/>
    <w:rsid w:val="004C4A97"/>
    <w:rsid w:val="004C4AAB"/>
    <w:rsid w:val="004C55DB"/>
    <w:rsid w:val="004C5626"/>
    <w:rsid w:val="004C59FA"/>
    <w:rsid w:val="004C5A8C"/>
    <w:rsid w:val="004C62C4"/>
    <w:rsid w:val="004C6A85"/>
    <w:rsid w:val="004C6BCC"/>
    <w:rsid w:val="004C6D55"/>
    <w:rsid w:val="004C6D65"/>
    <w:rsid w:val="004C7356"/>
    <w:rsid w:val="004C763D"/>
    <w:rsid w:val="004C7B23"/>
    <w:rsid w:val="004D007C"/>
    <w:rsid w:val="004D012B"/>
    <w:rsid w:val="004D0671"/>
    <w:rsid w:val="004D0842"/>
    <w:rsid w:val="004D0956"/>
    <w:rsid w:val="004D0D7D"/>
    <w:rsid w:val="004D11FD"/>
    <w:rsid w:val="004D1341"/>
    <w:rsid w:val="004D1D02"/>
    <w:rsid w:val="004D1F60"/>
    <w:rsid w:val="004D248E"/>
    <w:rsid w:val="004D26B1"/>
    <w:rsid w:val="004D33EB"/>
    <w:rsid w:val="004D342C"/>
    <w:rsid w:val="004D3527"/>
    <w:rsid w:val="004D39A4"/>
    <w:rsid w:val="004D3BC7"/>
    <w:rsid w:val="004D3E34"/>
    <w:rsid w:val="004D3E7A"/>
    <w:rsid w:val="004D45C1"/>
    <w:rsid w:val="004D492B"/>
    <w:rsid w:val="004D4A3F"/>
    <w:rsid w:val="004D4D10"/>
    <w:rsid w:val="004D527A"/>
    <w:rsid w:val="004D52B8"/>
    <w:rsid w:val="004D53DB"/>
    <w:rsid w:val="004D58FE"/>
    <w:rsid w:val="004D59A5"/>
    <w:rsid w:val="004D5C6F"/>
    <w:rsid w:val="004D5C9A"/>
    <w:rsid w:val="004D63BB"/>
    <w:rsid w:val="004D6A60"/>
    <w:rsid w:val="004D6B66"/>
    <w:rsid w:val="004D6D99"/>
    <w:rsid w:val="004D6E84"/>
    <w:rsid w:val="004D6EB1"/>
    <w:rsid w:val="004D72FF"/>
    <w:rsid w:val="004D748E"/>
    <w:rsid w:val="004D79EF"/>
    <w:rsid w:val="004D7A99"/>
    <w:rsid w:val="004D7C36"/>
    <w:rsid w:val="004E010C"/>
    <w:rsid w:val="004E0240"/>
    <w:rsid w:val="004E0A41"/>
    <w:rsid w:val="004E0AB2"/>
    <w:rsid w:val="004E0DD9"/>
    <w:rsid w:val="004E0DF5"/>
    <w:rsid w:val="004E1363"/>
    <w:rsid w:val="004E13AB"/>
    <w:rsid w:val="004E1631"/>
    <w:rsid w:val="004E1712"/>
    <w:rsid w:val="004E1C17"/>
    <w:rsid w:val="004E2337"/>
    <w:rsid w:val="004E23C7"/>
    <w:rsid w:val="004E2742"/>
    <w:rsid w:val="004E2ED2"/>
    <w:rsid w:val="004E303B"/>
    <w:rsid w:val="004E3618"/>
    <w:rsid w:val="004E3652"/>
    <w:rsid w:val="004E3692"/>
    <w:rsid w:val="004E37E0"/>
    <w:rsid w:val="004E3E34"/>
    <w:rsid w:val="004E4317"/>
    <w:rsid w:val="004E455A"/>
    <w:rsid w:val="004E471A"/>
    <w:rsid w:val="004E54F4"/>
    <w:rsid w:val="004E5EF1"/>
    <w:rsid w:val="004E6052"/>
    <w:rsid w:val="004E61B4"/>
    <w:rsid w:val="004E62AA"/>
    <w:rsid w:val="004E6D89"/>
    <w:rsid w:val="004E7002"/>
    <w:rsid w:val="004E7192"/>
    <w:rsid w:val="004E72A0"/>
    <w:rsid w:val="004E7665"/>
    <w:rsid w:val="004E7CD0"/>
    <w:rsid w:val="004E7F5E"/>
    <w:rsid w:val="004E7FCA"/>
    <w:rsid w:val="004F0322"/>
    <w:rsid w:val="004F084A"/>
    <w:rsid w:val="004F0CB7"/>
    <w:rsid w:val="004F0FD6"/>
    <w:rsid w:val="004F12C0"/>
    <w:rsid w:val="004F14A6"/>
    <w:rsid w:val="004F1A1C"/>
    <w:rsid w:val="004F1AD1"/>
    <w:rsid w:val="004F22AF"/>
    <w:rsid w:val="004F2413"/>
    <w:rsid w:val="004F2492"/>
    <w:rsid w:val="004F24C5"/>
    <w:rsid w:val="004F27C2"/>
    <w:rsid w:val="004F2943"/>
    <w:rsid w:val="004F2F5A"/>
    <w:rsid w:val="004F301C"/>
    <w:rsid w:val="004F3382"/>
    <w:rsid w:val="004F3466"/>
    <w:rsid w:val="004F3564"/>
    <w:rsid w:val="004F3591"/>
    <w:rsid w:val="004F35B2"/>
    <w:rsid w:val="004F38A3"/>
    <w:rsid w:val="004F38EA"/>
    <w:rsid w:val="004F3911"/>
    <w:rsid w:val="004F3FC2"/>
    <w:rsid w:val="004F4300"/>
    <w:rsid w:val="004F44F9"/>
    <w:rsid w:val="004F4A59"/>
    <w:rsid w:val="004F4DC6"/>
    <w:rsid w:val="004F51A8"/>
    <w:rsid w:val="004F51CD"/>
    <w:rsid w:val="004F52E6"/>
    <w:rsid w:val="004F553B"/>
    <w:rsid w:val="004F560F"/>
    <w:rsid w:val="004F5840"/>
    <w:rsid w:val="004F5FA7"/>
    <w:rsid w:val="004F61F1"/>
    <w:rsid w:val="004F6690"/>
    <w:rsid w:val="004F699F"/>
    <w:rsid w:val="004F6E08"/>
    <w:rsid w:val="004F6E2C"/>
    <w:rsid w:val="004F6FCA"/>
    <w:rsid w:val="004F739E"/>
    <w:rsid w:val="004F7608"/>
    <w:rsid w:val="004F7C97"/>
    <w:rsid w:val="004F7D54"/>
    <w:rsid w:val="004F7DE8"/>
    <w:rsid w:val="005007E1"/>
    <w:rsid w:val="00500A82"/>
    <w:rsid w:val="00500F6A"/>
    <w:rsid w:val="0050119C"/>
    <w:rsid w:val="005016F3"/>
    <w:rsid w:val="00501714"/>
    <w:rsid w:val="00501819"/>
    <w:rsid w:val="00501AEB"/>
    <w:rsid w:val="00501C20"/>
    <w:rsid w:val="00502046"/>
    <w:rsid w:val="0050241E"/>
    <w:rsid w:val="005024C5"/>
    <w:rsid w:val="00502AAA"/>
    <w:rsid w:val="00503521"/>
    <w:rsid w:val="005035A2"/>
    <w:rsid w:val="005036C3"/>
    <w:rsid w:val="00503E21"/>
    <w:rsid w:val="005041B3"/>
    <w:rsid w:val="005046DA"/>
    <w:rsid w:val="00504841"/>
    <w:rsid w:val="00505022"/>
    <w:rsid w:val="0050529C"/>
    <w:rsid w:val="005053BC"/>
    <w:rsid w:val="00505C3B"/>
    <w:rsid w:val="00505EEE"/>
    <w:rsid w:val="005067C1"/>
    <w:rsid w:val="00506853"/>
    <w:rsid w:val="00506EA0"/>
    <w:rsid w:val="00506F41"/>
    <w:rsid w:val="00507117"/>
    <w:rsid w:val="00507159"/>
    <w:rsid w:val="00507350"/>
    <w:rsid w:val="0050765F"/>
    <w:rsid w:val="005076C5"/>
    <w:rsid w:val="00507AB1"/>
    <w:rsid w:val="00507C39"/>
    <w:rsid w:val="00507C47"/>
    <w:rsid w:val="00510970"/>
    <w:rsid w:val="00510C56"/>
    <w:rsid w:val="00510DED"/>
    <w:rsid w:val="00510E2A"/>
    <w:rsid w:val="00510F57"/>
    <w:rsid w:val="0051145A"/>
    <w:rsid w:val="00511727"/>
    <w:rsid w:val="00511857"/>
    <w:rsid w:val="00511A44"/>
    <w:rsid w:val="0051200E"/>
    <w:rsid w:val="00512710"/>
    <w:rsid w:val="00512789"/>
    <w:rsid w:val="00512A2F"/>
    <w:rsid w:val="00512B86"/>
    <w:rsid w:val="0051338C"/>
    <w:rsid w:val="00513780"/>
    <w:rsid w:val="0051379D"/>
    <w:rsid w:val="00513944"/>
    <w:rsid w:val="00513AE5"/>
    <w:rsid w:val="00513B70"/>
    <w:rsid w:val="00513CBB"/>
    <w:rsid w:val="00513DFA"/>
    <w:rsid w:val="00513F22"/>
    <w:rsid w:val="0051402A"/>
    <w:rsid w:val="00515020"/>
    <w:rsid w:val="00515206"/>
    <w:rsid w:val="00515344"/>
    <w:rsid w:val="0051542F"/>
    <w:rsid w:val="005156C6"/>
    <w:rsid w:val="005156EC"/>
    <w:rsid w:val="00515C76"/>
    <w:rsid w:val="00515DA6"/>
    <w:rsid w:val="00515E82"/>
    <w:rsid w:val="00515F21"/>
    <w:rsid w:val="00516231"/>
    <w:rsid w:val="00516483"/>
    <w:rsid w:val="005169CE"/>
    <w:rsid w:val="00516AB6"/>
    <w:rsid w:val="00516CF5"/>
    <w:rsid w:val="00517021"/>
    <w:rsid w:val="00517189"/>
    <w:rsid w:val="005173C0"/>
    <w:rsid w:val="00517E95"/>
    <w:rsid w:val="00517F52"/>
    <w:rsid w:val="005204C9"/>
    <w:rsid w:val="005205EE"/>
    <w:rsid w:val="005207B3"/>
    <w:rsid w:val="00520C0F"/>
    <w:rsid w:val="00520F67"/>
    <w:rsid w:val="005210CE"/>
    <w:rsid w:val="00521A3A"/>
    <w:rsid w:val="00522085"/>
    <w:rsid w:val="005222B1"/>
    <w:rsid w:val="005226A7"/>
    <w:rsid w:val="005226CA"/>
    <w:rsid w:val="00523287"/>
    <w:rsid w:val="0052330E"/>
    <w:rsid w:val="00523E9F"/>
    <w:rsid w:val="005247D5"/>
    <w:rsid w:val="00525334"/>
    <w:rsid w:val="005253DE"/>
    <w:rsid w:val="00525925"/>
    <w:rsid w:val="00525C03"/>
    <w:rsid w:val="00525D5A"/>
    <w:rsid w:val="00526C5C"/>
    <w:rsid w:val="00526E67"/>
    <w:rsid w:val="0052710B"/>
    <w:rsid w:val="00527239"/>
    <w:rsid w:val="005272D6"/>
    <w:rsid w:val="005275CF"/>
    <w:rsid w:val="00527611"/>
    <w:rsid w:val="005302DA"/>
    <w:rsid w:val="00530467"/>
    <w:rsid w:val="00530FC2"/>
    <w:rsid w:val="00531527"/>
    <w:rsid w:val="005315B8"/>
    <w:rsid w:val="00531A32"/>
    <w:rsid w:val="00531A62"/>
    <w:rsid w:val="00531C41"/>
    <w:rsid w:val="00532631"/>
    <w:rsid w:val="00532B91"/>
    <w:rsid w:val="00532E38"/>
    <w:rsid w:val="00532FE0"/>
    <w:rsid w:val="005337A1"/>
    <w:rsid w:val="00533C7C"/>
    <w:rsid w:val="00533D1F"/>
    <w:rsid w:val="0053403C"/>
    <w:rsid w:val="00534060"/>
    <w:rsid w:val="00534CEF"/>
    <w:rsid w:val="00534D56"/>
    <w:rsid w:val="00534F19"/>
    <w:rsid w:val="00535443"/>
    <w:rsid w:val="005356B0"/>
    <w:rsid w:val="005357A8"/>
    <w:rsid w:val="00535A03"/>
    <w:rsid w:val="00535A43"/>
    <w:rsid w:val="00535C3C"/>
    <w:rsid w:val="00535DE8"/>
    <w:rsid w:val="0053617F"/>
    <w:rsid w:val="00536217"/>
    <w:rsid w:val="00536766"/>
    <w:rsid w:val="0053683A"/>
    <w:rsid w:val="005368CC"/>
    <w:rsid w:val="00536AC1"/>
    <w:rsid w:val="00537472"/>
    <w:rsid w:val="005376C1"/>
    <w:rsid w:val="0053794A"/>
    <w:rsid w:val="00537AEC"/>
    <w:rsid w:val="00537B08"/>
    <w:rsid w:val="00537B9D"/>
    <w:rsid w:val="00537C13"/>
    <w:rsid w:val="00537FCC"/>
    <w:rsid w:val="00540129"/>
    <w:rsid w:val="005401B5"/>
    <w:rsid w:val="0054031A"/>
    <w:rsid w:val="00540497"/>
    <w:rsid w:val="0054113E"/>
    <w:rsid w:val="00541142"/>
    <w:rsid w:val="005411DE"/>
    <w:rsid w:val="00541530"/>
    <w:rsid w:val="0054156E"/>
    <w:rsid w:val="005421CB"/>
    <w:rsid w:val="00542415"/>
    <w:rsid w:val="00542743"/>
    <w:rsid w:val="005427C7"/>
    <w:rsid w:val="00542867"/>
    <w:rsid w:val="0054292B"/>
    <w:rsid w:val="00542DB3"/>
    <w:rsid w:val="00542F54"/>
    <w:rsid w:val="005430CD"/>
    <w:rsid w:val="00543586"/>
    <w:rsid w:val="0054386F"/>
    <w:rsid w:val="005439F9"/>
    <w:rsid w:val="00543C96"/>
    <w:rsid w:val="005442D0"/>
    <w:rsid w:val="005447E0"/>
    <w:rsid w:val="00544990"/>
    <w:rsid w:val="00544C33"/>
    <w:rsid w:val="00544F45"/>
    <w:rsid w:val="005451A5"/>
    <w:rsid w:val="0054524D"/>
    <w:rsid w:val="005457E5"/>
    <w:rsid w:val="00546370"/>
    <w:rsid w:val="00546374"/>
    <w:rsid w:val="0054650C"/>
    <w:rsid w:val="005467E1"/>
    <w:rsid w:val="00546835"/>
    <w:rsid w:val="00546A41"/>
    <w:rsid w:val="00547403"/>
    <w:rsid w:val="0054742B"/>
    <w:rsid w:val="00547646"/>
    <w:rsid w:val="0055079F"/>
    <w:rsid w:val="00550862"/>
    <w:rsid w:val="00550AC0"/>
    <w:rsid w:val="00550C18"/>
    <w:rsid w:val="00551782"/>
    <w:rsid w:val="00551949"/>
    <w:rsid w:val="00551C46"/>
    <w:rsid w:val="00552112"/>
    <w:rsid w:val="00552288"/>
    <w:rsid w:val="005522C9"/>
    <w:rsid w:val="005523EA"/>
    <w:rsid w:val="00552838"/>
    <w:rsid w:val="005529E2"/>
    <w:rsid w:val="00552CA5"/>
    <w:rsid w:val="00553006"/>
    <w:rsid w:val="00553053"/>
    <w:rsid w:val="005537BE"/>
    <w:rsid w:val="00553901"/>
    <w:rsid w:val="005539D9"/>
    <w:rsid w:val="00553ABD"/>
    <w:rsid w:val="00553D72"/>
    <w:rsid w:val="00553FC5"/>
    <w:rsid w:val="00553FFE"/>
    <w:rsid w:val="005540DD"/>
    <w:rsid w:val="005543F9"/>
    <w:rsid w:val="005548D0"/>
    <w:rsid w:val="005549E4"/>
    <w:rsid w:val="00554A0A"/>
    <w:rsid w:val="00554CD7"/>
    <w:rsid w:val="00554D05"/>
    <w:rsid w:val="00554FFE"/>
    <w:rsid w:val="00555550"/>
    <w:rsid w:val="00555913"/>
    <w:rsid w:val="00555A8B"/>
    <w:rsid w:val="00555BB1"/>
    <w:rsid w:val="00555BED"/>
    <w:rsid w:val="00555E63"/>
    <w:rsid w:val="00556637"/>
    <w:rsid w:val="00556821"/>
    <w:rsid w:val="005569D8"/>
    <w:rsid w:val="00556A81"/>
    <w:rsid w:val="00556AD7"/>
    <w:rsid w:val="00556CA8"/>
    <w:rsid w:val="00557277"/>
    <w:rsid w:val="005575A9"/>
    <w:rsid w:val="005575E9"/>
    <w:rsid w:val="005576A1"/>
    <w:rsid w:val="005576B4"/>
    <w:rsid w:val="00557D49"/>
    <w:rsid w:val="005601C5"/>
    <w:rsid w:val="00561021"/>
    <w:rsid w:val="0056128A"/>
    <w:rsid w:val="005619ED"/>
    <w:rsid w:val="00561A7F"/>
    <w:rsid w:val="00561C58"/>
    <w:rsid w:val="005623FC"/>
    <w:rsid w:val="0056268F"/>
    <w:rsid w:val="005627C9"/>
    <w:rsid w:val="00562E1B"/>
    <w:rsid w:val="00562EE8"/>
    <w:rsid w:val="00563FA6"/>
    <w:rsid w:val="00564171"/>
    <w:rsid w:val="005643DA"/>
    <w:rsid w:val="0056465C"/>
    <w:rsid w:val="005648D7"/>
    <w:rsid w:val="00564B78"/>
    <w:rsid w:val="00564E02"/>
    <w:rsid w:val="0056506D"/>
    <w:rsid w:val="00565159"/>
    <w:rsid w:val="005651AB"/>
    <w:rsid w:val="00565302"/>
    <w:rsid w:val="005654B6"/>
    <w:rsid w:val="005654BB"/>
    <w:rsid w:val="005656BE"/>
    <w:rsid w:val="00565730"/>
    <w:rsid w:val="0056579E"/>
    <w:rsid w:val="005657F3"/>
    <w:rsid w:val="00565890"/>
    <w:rsid w:val="00565A9C"/>
    <w:rsid w:val="0056643F"/>
    <w:rsid w:val="00566EB5"/>
    <w:rsid w:val="005671A6"/>
    <w:rsid w:val="00567229"/>
    <w:rsid w:val="00567599"/>
    <w:rsid w:val="00567666"/>
    <w:rsid w:val="005679FB"/>
    <w:rsid w:val="00567E27"/>
    <w:rsid w:val="00567E46"/>
    <w:rsid w:val="005701E4"/>
    <w:rsid w:val="00570232"/>
    <w:rsid w:val="005706FB"/>
    <w:rsid w:val="005708C0"/>
    <w:rsid w:val="0057125E"/>
    <w:rsid w:val="00571401"/>
    <w:rsid w:val="00571B29"/>
    <w:rsid w:val="00571CF6"/>
    <w:rsid w:val="005725EA"/>
    <w:rsid w:val="005728B2"/>
    <w:rsid w:val="00572948"/>
    <w:rsid w:val="00572B4F"/>
    <w:rsid w:val="00572C59"/>
    <w:rsid w:val="00572E12"/>
    <w:rsid w:val="0057404E"/>
    <w:rsid w:val="0057455E"/>
    <w:rsid w:val="005746F3"/>
    <w:rsid w:val="00574800"/>
    <w:rsid w:val="005748A5"/>
    <w:rsid w:val="00574E10"/>
    <w:rsid w:val="00575607"/>
    <w:rsid w:val="005758ED"/>
    <w:rsid w:val="00575D92"/>
    <w:rsid w:val="00576068"/>
    <w:rsid w:val="0057629D"/>
    <w:rsid w:val="005767A3"/>
    <w:rsid w:val="00576A9C"/>
    <w:rsid w:val="005770E2"/>
    <w:rsid w:val="0057750D"/>
    <w:rsid w:val="00577578"/>
    <w:rsid w:val="00577B8D"/>
    <w:rsid w:val="00577C75"/>
    <w:rsid w:val="00577E84"/>
    <w:rsid w:val="00577E8E"/>
    <w:rsid w:val="00580A29"/>
    <w:rsid w:val="00581792"/>
    <w:rsid w:val="00581881"/>
    <w:rsid w:val="00581C03"/>
    <w:rsid w:val="005822C2"/>
    <w:rsid w:val="005822FD"/>
    <w:rsid w:val="0058279F"/>
    <w:rsid w:val="00582849"/>
    <w:rsid w:val="00582E4E"/>
    <w:rsid w:val="00582FB6"/>
    <w:rsid w:val="005831DA"/>
    <w:rsid w:val="0058348F"/>
    <w:rsid w:val="0058396A"/>
    <w:rsid w:val="00583E07"/>
    <w:rsid w:val="005841D1"/>
    <w:rsid w:val="00584701"/>
    <w:rsid w:val="00584D7A"/>
    <w:rsid w:val="00584F16"/>
    <w:rsid w:val="005850E8"/>
    <w:rsid w:val="00585118"/>
    <w:rsid w:val="005851C1"/>
    <w:rsid w:val="00585289"/>
    <w:rsid w:val="005855A9"/>
    <w:rsid w:val="0058596A"/>
    <w:rsid w:val="00585D2C"/>
    <w:rsid w:val="0058643A"/>
    <w:rsid w:val="00586643"/>
    <w:rsid w:val="00586C7F"/>
    <w:rsid w:val="00586DCB"/>
    <w:rsid w:val="005870B5"/>
    <w:rsid w:val="00587241"/>
    <w:rsid w:val="005873F8"/>
    <w:rsid w:val="005879F7"/>
    <w:rsid w:val="00590291"/>
    <w:rsid w:val="00590592"/>
    <w:rsid w:val="00590685"/>
    <w:rsid w:val="005907D6"/>
    <w:rsid w:val="00590901"/>
    <w:rsid w:val="00591004"/>
    <w:rsid w:val="0059108D"/>
    <w:rsid w:val="005910AA"/>
    <w:rsid w:val="005918D0"/>
    <w:rsid w:val="00591C5A"/>
    <w:rsid w:val="00591DC0"/>
    <w:rsid w:val="00592178"/>
    <w:rsid w:val="005924A5"/>
    <w:rsid w:val="005928E0"/>
    <w:rsid w:val="00592A92"/>
    <w:rsid w:val="00592D52"/>
    <w:rsid w:val="00593000"/>
    <w:rsid w:val="005931FF"/>
    <w:rsid w:val="005933FF"/>
    <w:rsid w:val="00593686"/>
    <w:rsid w:val="00593A59"/>
    <w:rsid w:val="00593C8B"/>
    <w:rsid w:val="00593CD5"/>
    <w:rsid w:val="005943BC"/>
    <w:rsid w:val="005948DD"/>
    <w:rsid w:val="0059502E"/>
    <w:rsid w:val="005950E4"/>
    <w:rsid w:val="00595173"/>
    <w:rsid w:val="005952CD"/>
    <w:rsid w:val="0059553F"/>
    <w:rsid w:val="00595715"/>
    <w:rsid w:val="00595882"/>
    <w:rsid w:val="00595CE4"/>
    <w:rsid w:val="005966C2"/>
    <w:rsid w:val="005968DB"/>
    <w:rsid w:val="005968E9"/>
    <w:rsid w:val="00596BB4"/>
    <w:rsid w:val="00596BCA"/>
    <w:rsid w:val="00596FA4"/>
    <w:rsid w:val="00597290"/>
    <w:rsid w:val="0059752F"/>
    <w:rsid w:val="00597546"/>
    <w:rsid w:val="00597C99"/>
    <w:rsid w:val="005A01A7"/>
    <w:rsid w:val="005A066F"/>
    <w:rsid w:val="005A0A03"/>
    <w:rsid w:val="005A0AD7"/>
    <w:rsid w:val="005A0B02"/>
    <w:rsid w:val="005A0F0D"/>
    <w:rsid w:val="005A1141"/>
    <w:rsid w:val="005A11C3"/>
    <w:rsid w:val="005A1E68"/>
    <w:rsid w:val="005A21D4"/>
    <w:rsid w:val="005A2399"/>
    <w:rsid w:val="005A382F"/>
    <w:rsid w:val="005A3A59"/>
    <w:rsid w:val="005A3C77"/>
    <w:rsid w:val="005A3EE3"/>
    <w:rsid w:val="005A4217"/>
    <w:rsid w:val="005A451F"/>
    <w:rsid w:val="005A47C6"/>
    <w:rsid w:val="005A498C"/>
    <w:rsid w:val="005A52E6"/>
    <w:rsid w:val="005A530B"/>
    <w:rsid w:val="005A5953"/>
    <w:rsid w:val="005A5ACB"/>
    <w:rsid w:val="005A5CB3"/>
    <w:rsid w:val="005A5EBA"/>
    <w:rsid w:val="005A5FAC"/>
    <w:rsid w:val="005A5FB4"/>
    <w:rsid w:val="005A6056"/>
    <w:rsid w:val="005A60EB"/>
    <w:rsid w:val="005A637D"/>
    <w:rsid w:val="005A6655"/>
    <w:rsid w:val="005A690E"/>
    <w:rsid w:val="005A6C41"/>
    <w:rsid w:val="005A6CB6"/>
    <w:rsid w:val="005A6D5B"/>
    <w:rsid w:val="005A75D3"/>
    <w:rsid w:val="005A7686"/>
    <w:rsid w:val="005A76A6"/>
    <w:rsid w:val="005A79B3"/>
    <w:rsid w:val="005A7A36"/>
    <w:rsid w:val="005A7AAE"/>
    <w:rsid w:val="005A7D3A"/>
    <w:rsid w:val="005A7DAA"/>
    <w:rsid w:val="005A7F02"/>
    <w:rsid w:val="005A7F20"/>
    <w:rsid w:val="005B020D"/>
    <w:rsid w:val="005B021C"/>
    <w:rsid w:val="005B067C"/>
    <w:rsid w:val="005B0757"/>
    <w:rsid w:val="005B0E61"/>
    <w:rsid w:val="005B1B3E"/>
    <w:rsid w:val="005B1E7C"/>
    <w:rsid w:val="005B1E91"/>
    <w:rsid w:val="005B253C"/>
    <w:rsid w:val="005B2875"/>
    <w:rsid w:val="005B29E2"/>
    <w:rsid w:val="005B2A17"/>
    <w:rsid w:val="005B328E"/>
    <w:rsid w:val="005B3618"/>
    <w:rsid w:val="005B3C11"/>
    <w:rsid w:val="005B3F1E"/>
    <w:rsid w:val="005B43E0"/>
    <w:rsid w:val="005B4993"/>
    <w:rsid w:val="005B4A16"/>
    <w:rsid w:val="005B4A7A"/>
    <w:rsid w:val="005B56A4"/>
    <w:rsid w:val="005B59E3"/>
    <w:rsid w:val="005B59FB"/>
    <w:rsid w:val="005B5C74"/>
    <w:rsid w:val="005B5F6A"/>
    <w:rsid w:val="005B60AA"/>
    <w:rsid w:val="005B6338"/>
    <w:rsid w:val="005B662B"/>
    <w:rsid w:val="005B686A"/>
    <w:rsid w:val="005B6BB9"/>
    <w:rsid w:val="005B7090"/>
    <w:rsid w:val="005B70FD"/>
    <w:rsid w:val="005B7846"/>
    <w:rsid w:val="005C05F3"/>
    <w:rsid w:val="005C07EF"/>
    <w:rsid w:val="005C0829"/>
    <w:rsid w:val="005C0A57"/>
    <w:rsid w:val="005C119C"/>
    <w:rsid w:val="005C12A1"/>
    <w:rsid w:val="005C156D"/>
    <w:rsid w:val="005C1636"/>
    <w:rsid w:val="005C1E6B"/>
    <w:rsid w:val="005C1EDD"/>
    <w:rsid w:val="005C230D"/>
    <w:rsid w:val="005C30F5"/>
    <w:rsid w:val="005C3372"/>
    <w:rsid w:val="005C3627"/>
    <w:rsid w:val="005C3915"/>
    <w:rsid w:val="005C3A25"/>
    <w:rsid w:val="005C3B9E"/>
    <w:rsid w:val="005C3C0B"/>
    <w:rsid w:val="005C3F74"/>
    <w:rsid w:val="005C40E2"/>
    <w:rsid w:val="005C4360"/>
    <w:rsid w:val="005C46EB"/>
    <w:rsid w:val="005C505B"/>
    <w:rsid w:val="005C53B2"/>
    <w:rsid w:val="005C5441"/>
    <w:rsid w:val="005C54B0"/>
    <w:rsid w:val="005C5937"/>
    <w:rsid w:val="005C5AC8"/>
    <w:rsid w:val="005C5C4D"/>
    <w:rsid w:val="005C6701"/>
    <w:rsid w:val="005C6E5E"/>
    <w:rsid w:val="005C706D"/>
    <w:rsid w:val="005C7098"/>
    <w:rsid w:val="005C70AA"/>
    <w:rsid w:val="005C7644"/>
    <w:rsid w:val="005C797C"/>
    <w:rsid w:val="005C7AC3"/>
    <w:rsid w:val="005C7B69"/>
    <w:rsid w:val="005D042F"/>
    <w:rsid w:val="005D046A"/>
    <w:rsid w:val="005D0AEA"/>
    <w:rsid w:val="005D0B99"/>
    <w:rsid w:val="005D0DB9"/>
    <w:rsid w:val="005D0E7F"/>
    <w:rsid w:val="005D0EAC"/>
    <w:rsid w:val="005D0F0C"/>
    <w:rsid w:val="005D1060"/>
    <w:rsid w:val="005D1196"/>
    <w:rsid w:val="005D1329"/>
    <w:rsid w:val="005D1356"/>
    <w:rsid w:val="005D1BA2"/>
    <w:rsid w:val="005D1E33"/>
    <w:rsid w:val="005D1E53"/>
    <w:rsid w:val="005D1EFD"/>
    <w:rsid w:val="005D211C"/>
    <w:rsid w:val="005D21F4"/>
    <w:rsid w:val="005D22A2"/>
    <w:rsid w:val="005D2452"/>
    <w:rsid w:val="005D26BF"/>
    <w:rsid w:val="005D2B7D"/>
    <w:rsid w:val="005D2E16"/>
    <w:rsid w:val="005D3331"/>
    <w:rsid w:val="005D3D08"/>
    <w:rsid w:val="005D3EA4"/>
    <w:rsid w:val="005D3EC2"/>
    <w:rsid w:val="005D4058"/>
    <w:rsid w:val="005D4175"/>
    <w:rsid w:val="005D43B4"/>
    <w:rsid w:val="005D4527"/>
    <w:rsid w:val="005D4EE7"/>
    <w:rsid w:val="005D59E8"/>
    <w:rsid w:val="005D5AC1"/>
    <w:rsid w:val="005D5AC9"/>
    <w:rsid w:val="005D5FFA"/>
    <w:rsid w:val="005D634C"/>
    <w:rsid w:val="005D6720"/>
    <w:rsid w:val="005D70E5"/>
    <w:rsid w:val="005D72DB"/>
    <w:rsid w:val="005D7388"/>
    <w:rsid w:val="005D73DA"/>
    <w:rsid w:val="005D754A"/>
    <w:rsid w:val="005D769B"/>
    <w:rsid w:val="005D7B21"/>
    <w:rsid w:val="005D7E99"/>
    <w:rsid w:val="005E02E9"/>
    <w:rsid w:val="005E05B4"/>
    <w:rsid w:val="005E0782"/>
    <w:rsid w:val="005E0997"/>
    <w:rsid w:val="005E0B34"/>
    <w:rsid w:val="005E1089"/>
    <w:rsid w:val="005E10F0"/>
    <w:rsid w:val="005E1246"/>
    <w:rsid w:val="005E16A5"/>
    <w:rsid w:val="005E1B0F"/>
    <w:rsid w:val="005E1E8D"/>
    <w:rsid w:val="005E1FCF"/>
    <w:rsid w:val="005E2486"/>
    <w:rsid w:val="005E2492"/>
    <w:rsid w:val="005E2A04"/>
    <w:rsid w:val="005E2C72"/>
    <w:rsid w:val="005E2D87"/>
    <w:rsid w:val="005E3558"/>
    <w:rsid w:val="005E3700"/>
    <w:rsid w:val="005E3EF3"/>
    <w:rsid w:val="005E4C4E"/>
    <w:rsid w:val="005E4FE2"/>
    <w:rsid w:val="005E50AF"/>
    <w:rsid w:val="005E5181"/>
    <w:rsid w:val="005E5374"/>
    <w:rsid w:val="005E5388"/>
    <w:rsid w:val="005E57D7"/>
    <w:rsid w:val="005E58A2"/>
    <w:rsid w:val="005E5EEE"/>
    <w:rsid w:val="005E62FC"/>
    <w:rsid w:val="005E6398"/>
    <w:rsid w:val="005E63C0"/>
    <w:rsid w:val="005E6D72"/>
    <w:rsid w:val="005E7812"/>
    <w:rsid w:val="005E784C"/>
    <w:rsid w:val="005E7A1A"/>
    <w:rsid w:val="005E7E1A"/>
    <w:rsid w:val="005F113F"/>
    <w:rsid w:val="005F15C1"/>
    <w:rsid w:val="005F23FE"/>
    <w:rsid w:val="005F291B"/>
    <w:rsid w:val="005F33F1"/>
    <w:rsid w:val="005F4376"/>
    <w:rsid w:val="005F446E"/>
    <w:rsid w:val="005F48C0"/>
    <w:rsid w:val="005F4963"/>
    <w:rsid w:val="005F4F1C"/>
    <w:rsid w:val="005F5196"/>
    <w:rsid w:val="005F52C4"/>
    <w:rsid w:val="005F5542"/>
    <w:rsid w:val="005F5A76"/>
    <w:rsid w:val="005F5AE7"/>
    <w:rsid w:val="005F5C40"/>
    <w:rsid w:val="005F621E"/>
    <w:rsid w:val="005F68C2"/>
    <w:rsid w:val="005F6C4D"/>
    <w:rsid w:val="005F6CE9"/>
    <w:rsid w:val="005F7906"/>
    <w:rsid w:val="005F79F1"/>
    <w:rsid w:val="005F7F44"/>
    <w:rsid w:val="00600415"/>
    <w:rsid w:val="0060079C"/>
    <w:rsid w:val="00600A11"/>
    <w:rsid w:val="006012A1"/>
    <w:rsid w:val="006017E2"/>
    <w:rsid w:val="00601A4F"/>
    <w:rsid w:val="00601D6E"/>
    <w:rsid w:val="00601EFF"/>
    <w:rsid w:val="00601F87"/>
    <w:rsid w:val="00602078"/>
    <w:rsid w:val="00602100"/>
    <w:rsid w:val="006028AA"/>
    <w:rsid w:val="00602AC1"/>
    <w:rsid w:val="00602BCB"/>
    <w:rsid w:val="00602EEB"/>
    <w:rsid w:val="00602FBA"/>
    <w:rsid w:val="006037B7"/>
    <w:rsid w:val="006041DF"/>
    <w:rsid w:val="00604317"/>
    <w:rsid w:val="00604490"/>
    <w:rsid w:val="006044F4"/>
    <w:rsid w:val="00604536"/>
    <w:rsid w:val="006045D3"/>
    <w:rsid w:val="006046E2"/>
    <w:rsid w:val="00604749"/>
    <w:rsid w:val="00604A6B"/>
    <w:rsid w:val="00604B7D"/>
    <w:rsid w:val="00604C10"/>
    <w:rsid w:val="00604CA2"/>
    <w:rsid w:val="006050F8"/>
    <w:rsid w:val="00605148"/>
    <w:rsid w:val="00605470"/>
    <w:rsid w:val="0060566C"/>
    <w:rsid w:val="00605ACE"/>
    <w:rsid w:val="00605C1E"/>
    <w:rsid w:val="00605E87"/>
    <w:rsid w:val="006061C4"/>
    <w:rsid w:val="0060638E"/>
    <w:rsid w:val="00606A78"/>
    <w:rsid w:val="00606B2F"/>
    <w:rsid w:val="00606E3F"/>
    <w:rsid w:val="00606ED7"/>
    <w:rsid w:val="0060715E"/>
    <w:rsid w:val="0060724C"/>
    <w:rsid w:val="00607383"/>
    <w:rsid w:val="006076E1"/>
    <w:rsid w:val="00610B76"/>
    <w:rsid w:val="00610EE8"/>
    <w:rsid w:val="00610F4B"/>
    <w:rsid w:val="00611094"/>
    <w:rsid w:val="00611137"/>
    <w:rsid w:val="0061134F"/>
    <w:rsid w:val="006117E4"/>
    <w:rsid w:val="006118F1"/>
    <w:rsid w:val="006121EE"/>
    <w:rsid w:val="0061244D"/>
    <w:rsid w:val="0061257D"/>
    <w:rsid w:val="00612A4D"/>
    <w:rsid w:val="00612DF5"/>
    <w:rsid w:val="00612EDF"/>
    <w:rsid w:val="00613291"/>
    <w:rsid w:val="00613481"/>
    <w:rsid w:val="00613505"/>
    <w:rsid w:val="006135D2"/>
    <w:rsid w:val="00613782"/>
    <w:rsid w:val="00613E25"/>
    <w:rsid w:val="00613E5E"/>
    <w:rsid w:val="00613F01"/>
    <w:rsid w:val="006143FE"/>
    <w:rsid w:val="00614513"/>
    <w:rsid w:val="00614E17"/>
    <w:rsid w:val="006156DC"/>
    <w:rsid w:val="00615B81"/>
    <w:rsid w:val="00615D51"/>
    <w:rsid w:val="00615F67"/>
    <w:rsid w:val="006166C7"/>
    <w:rsid w:val="00616848"/>
    <w:rsid w:val="0061691E"/>
    <w:rsid w:val="006169AE"/>
    <w:rsid w:val="00616AC8"/>
    <w:rsid w:val="00616EA4"/>
    <w:rsid w:val="006170A4"/>
    <w:rsid w:val="00617150"/>
    <w:rsid w:val="00617352"/>
    <w:rsid w:val="00617736"/>
    <w:rsid w:val="00617AA7"/>
    <w:rsid w:val="00617E4A"/>
    <w:rsid w:val="00620258"/>
    <w:rsid w:val="00620401"/>
    <w:rsid w:val="00620A61"/>
    <w:rsid w:val="0062158B"/>
    <w:rsid w:val="006215BB"/>
    <w:rsid w:val="00621682"/>
    <w:rsid w:val="006216E3"/>
    <w:rsid w:val="006219E4"/>
    <w:rsid w:val="00621E7D"/>
    <w:rsid w:val="00621F46"/>
    <w:rsid w:val="0062251D"/>
    <w:rsid w:val="0062266C"/>
    <w:rsid w:val="00622771"/>
    <w:rsid w:val="006227A2"/>
    <w:rsid w:val="006229DD"/>
    <w:rsid w:val="0062340E"/>
    <w:rsid w:val="00623444"/>
    <w:rsid w:val="00623679"/>
    <w:rsid w:val="00623732"/>
    <w:rsid w:val="00623829"/>
    <w:rsid w:val="00623966"/>
    <w:rsid w:val="00623C06"/>
    <w:rsid w:val="00623C55"/>
    <w:rsid w:val="00623F24"/>
    <w:rsid w:val="006240C8"/>
    <w:rsid w:val="00624C63"/>
    <w:rsid w:val="00625121"/>
    <w:rsid w:val="00625717"/>
    <w:rsid w:val="006257E5"/>
    <w:rsid w:val="006261C2"/>
    <w:rsid w:val="00626393"/>
    <w:rsid w:val="00626423"/>
    <w:rsid w:val="00626471"/>
    <w:rsid w:val="006267C3"/>
    <w:rsid w:val="006268E1"/>
    <w:rsid w:val="00626A56"/>
    <w:rsid w:val="00626C0E"/>
    <w:rsid w:val="00626CCE"/>
    <w:rsid w:val="0062709F"/>
    <w:rsid w:val="006270A7"/>
    <w:rsid w:val="00630273"/>
    <w:rsid w:val="006302E1"/>
    <w:rsid w:val="00630327"/>
    <w:rsid w:val="006303D2"/>
    <w:rsid w:val="00630496"/>
    <w:rsid w:val="0063058B"/>
    <w:rsid w:val="00630AF0"/>
    <w:rsid w:val="00630C57"/>
    <w:rsid w:val="00631054"/>
    <w:rsid w:val="00631454"/>
    <w:rsid w:val="006315DC"/>
    <w:rsid w:val="006319DD"/>
    <w:rsid w:val="00631ED0"/>
    <w:rsid w:val="00631FE1"/>
    <w:rsid w:val="00632106"/>
    <w:rsid w:val="0063287D"/>
    <w:rsid w:val="006329DA"/>
    <w:rsid w:val="00632E84"/>
    <w:rsid w:val="00632F11"/>
    <w:rsid w:val="00632F44"/>
    <w:rsid w:val="006330FD"/>
    <w:rsid w:val="006335A1"/>
    <w:rsid w:val="0063383E"/>
    <w:rsid w:val="00633A2C"/>
    <w:rsid w:val="00633BCB"/>
    <w:rsid w:val="00633CCD"/>
    <w:rsid w:val="0063456D"/>
    <w:rsid w:val="00634751"/>
    <w:rsid w:val="0063481F"/>
    <w:rsid w:val="00634B55"/>
    <w:rsid w:val="0063641D"/>
    <w:rsid w:val="00636637"/>
    <w:rsid w:val="00636652"/>
    <w:rsid w:val="006369D9"/>
    <w:rsid w:val="00636B73"/>
    <w:rsid w:val="00636E52"/>
    <w:rsid w:val="00637133"/>
    <w:rsid w:val="0063741A"/>
    <w:rsid w:val="0063758B"/>
    <w:rsid w:val="0063780A"/>
    <w:rsid w:val="00637BB7"/>
    <w:rsid w:val="00640912"/>
    <w:rsid w:val="00640943"/>
    <w:rsid w:val="00640BEA"/>
    <w:rsid w:val="00640EC4"/>
    <w:rsid w:val="00641E9C"/>
    <w:rsid w:val="00642075"/>
    <w:rsid w:val="0064225F"/>
    <w:rsid w:val="006423AA"/>
    <w:rsid w:val="006423F7"/>
    <w:rsid w:val="006424E6"/>
    <w:rsid w:val="00642F91"/>
    <w:rsid w:val="00642FA6"/>
    <w:rsid w:val="00643272"/>
    <w:rsid w:val="0064360B"/>
    <w:rsid w:val="00643E0A"/>
    <w:rsid w:val="00644027"/>
    <w:rsid w:val="006443A3"/>
    <w:rsid w:val="00644A00"/>
    <w:rsid w:val="00645372"/>
    <w:rsid w:val="00645408"/>
    <w:rsid w:val="006459C8"/>
    <w:rsid w:val="00645DC6"/>
    <w:rsid w:val="00646032"/>
    <w:rsid w:val="00646219"/>
    <w:rsid w:val="00646A91"/>
    <w:rsid w:val="00647111"/>
    <w:rsid w:val="0064721A"/>
    <w:rsid w:val="0064740E"/>
    <w:rsid w:val="00647A06"/>
    <w:rsid w:val="00647CF5"/>
    <w:rsid w:val="00650102"/>
    <w:rsid w:val="0065044D"/>
    <w:rsid w:val="006504B9"/>
    <w:rsid w:val="0065070E"/>
    <w:rsid w:val="006507D0"/>
    <w:rsid w:val="0065102C"/>
    <w:rsid w:val="00651413"/>
    <w:rsid w:val="00651BCB"/>
    <w:rsid w:val="00651BEA"/>
    <w:rsid w:val="00651D7F"/>
    <w:rsid w:val="006524B1"/>
    <w:rsid w:val="0065287D"/>
    <w:rsid w:val="00652F69"/>
    <w:rsid w:val="006533F8"/>
    <w:rsid w:val="00653406"/>
    <w:rsid w:val="006535EF"/>
    <w:rsid w:val="006538D9"/>
    <w:rsid w:val="00653A1C"/>
    <w:rsid w:val="00653BD1"/>
    <w:rsid w:val="00653D12"/>
    <w:rsid w:val="00653D65"/>
    <w:rsid w:val="00654527"/>
    <w:rsid w:val="006552E4"/>
    <w:rsid w:val="0065536A"/>
    <w:rsid w:val="00655B92"/>
    <w:rsid w:val="00656537"/>
    <w:rsid w:val="00656780"/>
    <w:rsid w:val="00656D73"/>
    <w:rsid w:val="00656DAC"/>
    <w:rsid w:val="00656FBC"/>
    <w:rsid w:val="0065732D"/>
    <w:rsid w:val="006576B8"/>
    <w:rsid w:val="0065794B"/>
    <w:rsid w:val="00657B16"/>
    <w:rsid w:val="0066017B"/>
    <w:rsid w:val="006602AD"/>
    <w:rsid w:val="00660378"/>
    <w:rsid w:val="00660686"/>
    <w:rsid w:val="00660759"/>
    <w:rsid w:val="00660C2D"/>
    <w:rsid w:val="00660C6C"/>
    <w:rsid w:val="00660D76"/>
    <w:rsid w:val="00660D77"/>
    <w:rsid w:val="00660EB4"/>
    <w:rsid w:val="00660F1B"/>
    <w:rsid w:val="00661314"/>
    <w:rsid w:val="00661BB2"/>
    <w:rsid w:val="00661CFD"/>
    <w:rsid w:val="00661F3F"/>
    <w:rsid w:val="006629FC"/>
    <w:rsid w:val="006630E1"/>
    <w:rsid w:val="0066341A"/>
    <w:rsid w:val="00663560"/>
    <w:rsid w:val="00664575"/>
    <w:rsid w:val="00664D2B"/>
    <w:rsid w:val="00664F4D"/>
    <w:rsid w:val="00664FBF"/>
    <w:rsid w:val="00665128"/>
    <w:rsid w:val="0066522E"/>
    <w:rsid w:val="00665499"/>
    <w:rsid w:val="006655C8"/>
    <w:rsid w:val="006657C0"/>
    <w:rsid w:val="0066590F"/>
    <w:rsid w:val="00665B18"/>
    <w:rsid w:val="00666281"/>
    <w:rsid w:val="006663F5"/>
    <w:rsid w:val="006667D9"/>
    <w:rsid w:val="0066692C"/>
    <w:rsid w:val="00666DBE"/>
    <w:rsid w:val="00666DD6"/>
    <w:rsid w:val="00666F79"/>
    <w:rsid w:val="00667521"/>
    <w:rsid w:val="006675B4"/>
    <w:rsid w:val="00667827"/>
    <w:rsid w:val="00667D33"/>
    <w:rsid w:val="00667FD3"/>
    <w:rsid w:val="00667FDB"/>
    <w:rsid w:val="0067013A"/>
    <w:rsid w:val="006707C2"/>
    <w:rsid w:val="00670809"/>
    <w:rsid w:val="0067100C"/>
    <w:rsid w:val="0067117C"/>
    <w:rsid w:val="006716B0"/>
    <w:rsid w:val="00671ADA"/>
    <w:rsid w:val="00671FD2"/>
    <w:rsid w:val="006720CF"/>
    <w:rsid w:val="006720D8"/>
    <w:rsid w:val="0067226C"/>
    <w:rsid w:val="006723F6"/>
    <w:rsid w:val="00672874"/>
    <w:rsid w:val="0067294F"/>
    <w:rsid w:val="00672BA2"/>
    <w:rsid w:val="0067308F"/>
    <w:rsid w:val="006732C3"/>
    <w:rsid w:val="006734F2"/>
    <w:rsid w:val="0067351A"/>
    <w:rsid w:val="006735CA"/>
    <w:rsid w:val="00673CA3"/>
    <w:rsid w:val="00673DE4"/>
    <w:rsid w:val="00673E60"/>
    <w:rsid w:val="006740FD"/>
    <w:rsid w:val="006748E0"/>
    <w:rsid w:val="00674EEC"/>
    <w:rsid w:val="006751D0"/>
    <w:rsid w:val="00675BEE"/>
    <w:rsid w:val="00675C7F"/>
    <w:rsid w:val="00675CF1"/>
    <w:rsid w:val="0067646A"/>
    <w:rsid w:val="0067690F"/>
    <w:rsid w:val="00676A78"/>
    <w:rsid w:val="00676E9F"/>
    <w:rsid w:val="00677A3C"/>
    <w:rsid w:val="00677AF3"/>
    <w:rsid w:val="00680376"/>
    <w:rsid w:val="006803B4"/>
    <w:rsid w:val="006808FF"/>
    <w:rsid w:val="00680AC3"/>
    <w:rsid w:val="00681097"/>
    <w:rsid w:val="00681469"/>
    <w:rsid w:val="0068156F"/>
    <w:rsid w:val="006816FB"/>
    <w:rsid w:val="00681747"/>
    <w:rsid w:val="006817AA"/>
    <w:rsid w:val="00681866"/>
    <w:rsid w:val="00682945"/>
    <w:rsid w:val="00682B21"/>
    <w:rsid w:val="006830DA"/>
    <w:rsid w:val="006832D5"/>
    <w:rsid w:val="00683B4F"/>
    <w:rsid w:val="00684066"/>
    <w:rsid w:val="00684255"/>
    <w:rsid w:val="00684559"/>
    <w:rsid w:val="00684638"/>
    <w:rsid w:val="0068469B"/>
    <w:rsid w:val="006848A3"/>
    <w:rsid w:val="006848E5"/>
    <w:rsid w:val="00684C02"/>
    <w:rsid w:val="00684FE6"/>
    <w:rsid w:val="00684FF3"/>
    <w:rsid w:val="006859AC"/>
    <w:rsid w:val="00685AED"/>
    <w:rsid w:val="00685B4A"/>
    <w:rsid w:val="00685CE5"/>
    <w:rsid w:val="00685D11"/>
    <w:rsid w:val="00685D45"/>
    <w:rsid w:val="00685E58"/>
    <w:rsid w:val="00686207"/>
    <w:rsid w:val="00686685"/>
    <w:rsid w:val="00686850"/>
    <w:rsid w:val="00686EF2"/>
    <w:rsid w:val="00686FA6"/>
    <w:rsid w:val="00687A23"/>
    <w:rsid w:val="00690ACE"/>
    <w:rsid w:val="00690E68"/>
    <w:rsid w:val="0069149E"/>
    <w:rsid w:val="006914AD"/>
    <w:rsid w:val="00691781"/>
    <w:rsid w:val="00691B1E"/>
    <w:rsid w:val="00691BDF"/>
    <w:rsid w:val="00691C6F"/>
    <w:rsid w:val="00691E09"/>
    <w:rsid w:val="006923A1"/>
    <w:rsid w:val="006923AD"/>
    <w:rsid w:val="006925AC"/>
    <w:rsid w:val="006927A5"/>
    <w:rsid w:val="00692820"/>
    <w:rsid w:val="00692BD6"/>
    <w:rsid w:val="00692F4B"/>
    <w:rsid w:val="00693756"/>
    <w:rsid w:val="006939C3"/>
    <w:rsid w:val="00693B25"/>
    <w:rsid w:val="00693D4D"/>
    <w:rsid w:val="00694101"/>
    <w:rsid w:val="00694409"/>
    <w:rsid w:val="00694460"/>
    <w:rsid w:val="0069477B"/>
    <w:rsid w:val="006948A5"/>
    <w:rsid w:val="00694937"/>
    <w:rsid w:val="00694D17"/>
    <w:rsid w:val="00695321"/>
    <w:rsid w:val="00695368"/>
    <w:rsid w:val="00695557"/>
    <w:rsid w:val="00695988"/>
    <w:rsid w:val="00695C22"/>
    <w:rsid w:val="0069648E"/>
    <w:rsid w:val="0069663A"/>
    <w:rsid w:val="00696746"/>
    <w:rsid w:val="0069698C"/>
    <w:rsid w:val="00696AD7"/>
    <w:rsid w:val="00696DE3"/>
    <w:rsid w:val="00696E3E"/>
    <w:rsid w:val="00696FC9"/>
    <w:rsid w:val="006971DA"/>
    <w:rsid w:val="00697629"/>
    <w:rsid w:val="0069788F"/>
    <w:rsid w:val="006979A8"/>
    <w:rsid w:val="00697B3C"/>
    <w:rsid w:val="00697EEB"/>
    <w:rsid w:val="006A058F"/>
    <w:rsid w:val="006A09CF"/>
    <w:rsid w:val="006A0CC3"/>
    <w:rsid w:val="006A0F25"/>
    <w:rsid w:val="006A11E1"/>
    <w:rsid w:val="006A180C"/>
    <w:rsid w:val="006A1821"/>
    <w:rsid w:val="006A1C70"/>
    <w:rsid w:val="006A2003"/>
    <w:rsid w:val="006A21E2"/>
    <w:rsid w:val="006A2E36"/>
    <w:rsid w:val="006A3167"/>
    <w:rsid w:val="006A3438"/>
    <w:rsid w:val="006A34EB"/>
    <w:rsid w:val="006A3A5A"/>
    <w:rsid w:val="006A3B03"/>
    <w:rsid w:val="006A4013"/>
    <w:rsid w:val="006A4021"/>
    <w:rsid w:val="006A442A"/>
    <w:rsid w:val="006A4A71"/>
    <w:rsid w:val="006A4D82"/>
    <w:rsid w:val="006A5A2A"/>
    <w:rsid w:val="006A5F83"/>
    <w:rsid w:val="006A6098"/>
    <w:rsid w:val="006A6386"/>
    <w:rsid w:val="006A68C2"/>
    <w:rsid w:val="006A6903"/>
    <w:rsid w:val="006A763C"/>
    <w:rsid w:val="006A7EEF"/>
    <w:rsid w:val="006A7F78"/>
    <w:rsid w:val="006B0398"/>
    <w:rsid w:val="006B071F"/>
    <w:rsid w:val="006B0EBE"/>
    <w:rsid w:val="006B121C"/>
    <w:rsid w:val="006B126C"/>
    <w:rsid w:val="006B1327"/>
    <w:rsid w:val="006B13C2"/>
    <w:rsid w:val="006B1582"/>
    <w:rsid w:val="006B1B14"/>
    <w:rsid w:val="006B1BBC"/>
    <w:rsid w:val="006B1DB1"/>
    <w:rsid w:val="006B1F7B"/>
    <w:rsid w:val="006B27B3"/>
    <w:rsid w:val="006B2818"/>
    <w:rsid w:val="006B29C1"/>
    <w:rsid w:val="006B29F1"/>
    <w:rsid w:val="006B2A86"/>
    <w:rsid w:val="006B2C81"/>
    <w:rsid w:val="006B2D22"/>
    <w:rsid w:val="006B2F10"/>
    <w:rsid w:val="006B2F6A"/>
    <w:rsid w:val="006B3227"/>
    <w:rsid w:val="006B3357"/>
    <w:rsid w:val="006B361D"/>
    <w:rsid w:val="006B38C8"/>
    <w:rsid w:val="006B3CCE"/>
    <w:rsid w:val="006B4227"/>
    <w:rsid w:val="006B4251"/>
    <w:rsid w:val="006B429D"/>
    <w:rsid w:val="006B42E7"/>
    <w:rsid w:val="006B4C04"/>
    <w:rsid w:val="006B4C63"/>
    <w:rsid w:val="006B4DD0"/>
    <w:rsid w:val="006B548D"/>
    <w:rsid w:val="006B5847"/>
    <w:rsid w:val="006B5A3E"/>
    <w:rsid w:val="006B64A8"/>
    <w:rsid w:val="006B7165"/>
    <w:rsid w:val="006B7233"/>
    <w:rsid w:val="006B723E"/>
    <w:rsid w:val="006B794C"/>
    <w:rsid w:val="006B798E"/>
    <w:rsid w:val="006B7ACE"/>
    <w:rsid w:val="006B7DB2"/>
    <w:rsid w:val="006C032A"/>
    <w:rsid w:val="006C053C"/>
    <w:rsid w:val="006C0A72"/>
    <w:rsid w:val="006C0D24"/>
    <w:rsid w:val="006C0F8E"/>
    <w:rsid w:val="006C1107"/>
    <w:rsid w:val="006C1124"/>
    <w:rsid w:val="006C1ACA"/>
    <w:rsid w:val="006C1B5A"/>
    <w:rsid w:val="006C1C6C"/>
    <w:rsid w:val="006C1E74"/>
    <w:rsid w:val="006C20AC"/>
    <w:rsid w:val="006C2557"/>
    <w:rsid w:val="006C268C"/>
    <w:rsid w:val="006C3130"/>
    <w:rsid w:val="006C3573"/>
    <w:rsid w:val="006C358A"/>
    <w:rsid w:val="006C3683"/>
    <w:rsid w:val="006C37C1"/>
    <w:rsid w:val="006C37C3"/>
    <w:rsid w:val="006C3A0B"/>
    <w:rsid w:val="006C3B1E"/>
    <w:rsid w:val="006C3BCC"/>
    <w:rsid w:val="006C3F7C"/>
    <w:rsid w:val="006C4365"/>
    <w:rsid w:val="006C48F2"/>
    <w:rsid w:val="006C497F"/>
    <w:rsid w:val="006C4AB7"/>
    <w:rsid w:val="006C524D"/>
    <w:rsid w:val="006C5444"/>
    <w:rsid w:val="006C563D"/>
    <w:rsid w:val="006C57C7"/>
    <w:rsid w:val="006C6341"/>
    <w:rsid w:val="006C6568"/>
    <w:rsid w:val="006C6924"/>
    <w:rsid w:val="006C71F3"/>
    <w:rsid w:val="006C723A"/>
    <w:rsid w:val="006C7254"/>
    <w:rsid w:val="006C7435"/>
    <w:rsid w:val="006C77D6"/>
    <w:rsid w:val="006C7A81"/>
    <w:rsid w:val="006C7AD1"/>
    <w:rsid w:val="006C7E45"/>
    <w:rsid w:val="006D0535"/>
    <w:rsid w:val="006D0558"/>
    <w:rsid w:val="006D164F"/>
    <w:rsid w:val="006D19DE"/>
    <w:rsid w:val="006D1D61"/>
    <w:rsid w:val="006D2305"/>
    <w:rsid w:val="006D242B"/>
    <w:rsid w:val="006D2762"/>
    <w:rsid w:val="006D28E3"/>
    <w:rsid w:val="006D2938"/>
    <w:rsid w:val="006D2E1A"/>
    <w:rsid w:val="006D34F5"/>
    <w:rsid w:val="006D3B28"/>
    <w:rsid w:val="006D3D9B"/>
    <w:rsid w:val="006D42C6"/>
    <w:rsid w:val="006D438A"/>
    <w:rsid w:val="006D4558"/>
    <w:rsid w:val="006D4874"/>
    <w:rsid w:val="006D4EF5"/>
    <w:rsid w:val="006D4FF1"/>
    <w:rsid w:val="006D585B"/>
    <w:rsid w:val="006D5F32"/>
    <w:rsid w:val="006D61FE"/>
    <w:rsid w:val="006D7993"/>
    <w:rsid w:val="006D79C4"/>
    <w:rsid w:val="006E00A7"/>
    <w:rsid w:val="006E030D"/>
    <w:rsid w:val="006E0E48"/>
    <w:rsid w:val="006E0E7E"/>
    <w:rsid w:val="006E1030"/>
    <w:rsid w:val="006E1285"/>
    <w:rsid w:val="006E128C"/>
    <w:rsid w:val="006E13D1"/>
    <w:rsid w:val="006E1443"/>
    <w:rsid w:val="006E1752"/>
    <w:rsid w:val="006E18AC"/>
    <w:rsid w:val="006E1BAB"/>
    <w:rsid w:val="006E2097"/>
    <w:rsid w:val="006E2682"/>
    <w:rsid w:val="006E2751"/>
    <w:rsid w:val="006E2DAC"/>
    <w:rsid w:val="006E2F92"/>
    <w:rsid w:val="006E310F"/>
    <w:rsid w:val="006E31F3"/>
    <w:rsid w:val="006E3A15"/>
    <w:rsid w:val="006E3C69"/>
    <w:rsid w:val="006E3FFD"/>
    <w:rsid w:val="006E40AA"/>
    <w:rsid w:val="006E40F2"/>
    <w:rsid w:val="006E4179"/>
    <w:rsid w:val="006E41F0"/>
    <w:rsid w:val="006E47EA"/>
    <w:rsid w:val="006E48A1"/>
    <w:rsid w:val="006E4DD9"/>
    <w:rsid w:val="006E526F"/>
    <w:rsid w:val="006E54B8"/>
    <w:rsid w:val="006E5B2C"/>
    <w:rsid w:val="006E5EEB"/>
    <w:rsid w:val="006E60C2"/>
    <w:rsid w:val="006E60E4"/>
    <w:rsid w:val="006E61C5"/>
    <w:rsid w:val="006E62D6"/>
    <w:rsid w:val="006E6496"/>
    <w:rsid w:val="006E65CC"/>
    <w:rsid w:val="006E6914"/>
    <w:rsid w:val="006E69B0"/>
    <w:rsid w:val="006E71FB"/>
    <w:rsid w:val="006E7503"/>
    <w:rsid w:val="006F05C2"/>
    <w:rsid w:val="006F0A5F"/>
    <w:rsid w:val="006F0C51"/>
    <w:rsid w:val="006F0C76"/>
    <w:rsid w:val="006F103C"/>
    <w:rsid w:val="006F11B6"/>
    <w:rsid w:val="006F138D"/>
    <w:rsid w:val="006F18A2"/>
    <w:rsid w:val="006F1948"/>
    <w:rsid w:val="006F1A28"/>
    <w:rsid w:val="006F1CAE"/>
    <w:rsid w:val="006F1EE4"/>
    <w:rsid w:val="006F2405"/>
    <w:rsid w:val="006F266E"/>
    <w:rsid w:val="006F2AFC"/>
    <w:rsid w:val="006F2FA3"/>
    <w:rsid w:val="006F30ED"/>
    <w:rsid w:val="006F31AD"/>
    <w:rsid w:val="006F32A9"/>
    <w:rsid w:val="006F32AB"/>
    <w:rsid w:val="006F3547"/>
    <w:rsid w:val="006F3CD8"/>
    <w:rsid w:val="006F3D97"/>
    <w:rsid w:val="006F3DAD"/>
    <w:rsid w:val="006F44D4"/>
    <w:rsid w:val="006F496D"/>
    <w:rsid w:val="006F4A8A"/>
    <w:rsid w:val="006F4CDF"/>
    <w:rsid w:val="006F5104"/>
    <w:rsid w:val="006F524C"/>
    <w:rsid w:val="006F54F2"/>
    <w:rsid w:val="006F5A36"/>
    <w:rsid w:val="006F5DBD"/>
    <w:rsid w:val="006F5F74"/>
    <w:rsid w:val="006F6563"/>
    <w:rsid w:val="006F6605"/>
    <w:rsid w:val="006F726E"/>
    <w:rsid w:val="006F7307"/>
    <w:rsid w:val="006F74B3"/>
    <w:rsid w:val="006F799B"/>
    <w:rsid w:val="006F79F4"/>
    <w:rsid w:val="006F7A03"/>
    <w:rsid w:val="0070051A"/>
    <w:rsid w:val="00700753"/>
    <w:rsid w:val="007007F8"/>
    <w:rsid w:val="00700BF6"/>
    <w:rsid w:val="00701E31"/>
    <w:rsid w:val="0070214A"/>
    <w:rsid w:val="00702589"/>
    <w:rsid w:val="00702B83"/>
    <w:rsid w:val="00702C80"/>
    <w:rsid w:val="00703033"/>
    <w:rsid w:val="007037D7"/>
    <w:rsid w:val="00703A35"/>
    <w:rsid w:val="00704051"/>
    <w:rsid w:val="00704677"/>
    <w:rsid w:val="00704A3A"/>
    <w:rsid w:val="007050C2"/>
    <w:rsid w:val="00705701"/>
    <w:rsid w:val="007057D8"/>
    <w:rsid w:val="00705842"/>
    <w:rsid w:val="00705DAF"/>
    <w:rsid w:val="00705DD0"/>
    <w:rsid w:val="007063F8"/>
    <w:rsid w:val="00706582"/>
    <w:rsid w:val="007068A5"/>
    <w:rsid w:val="007068D9"/>
    <w:rsid w:val="007069FB"/>
    <w:rsid w:val="00706C44"/>
    <w:rsid w:val="00707080"/>
    <w:rsid w:val="007071C5"/>
    <w:rsid w:val="0070762B"/>
    <w:rsid w:val="0070792C"/>
    <w:rsid w:val="00707FEC"/>
    <w:rsid w:val="00710006"/>
    <w:rsid w:val="007103CE"/>
    <w:rsid w:val="00710629"/>
    <w:rsid w:val="00710714"/>
    <w:rsid w:val="00710A5A"/>
    <w:rsid w:val="00710C6A"/>
    <w:rsid w:val="00710F3D"/>
    <w:rsid w:val="0071109C"/>
    <w:rsid w:val="00711266"/>
    <w:rsid w:val="00711736"/>
    <w:rsid w:val="0071186B"/>
    <w:rsid w:val="007119E0"/>
    <w:rsid w:val="00711B60"/>
    <w:rsid w:val="00711D7D"/>
    <w:rsid w:val="007123A7"/>
    <w:rsid w:val="00712740"/>
    <w:rsid w:val="0071295F"/>
    <w:rsid w:val="00713084"/>
    <w:rsid w:val="00713154"/>
    <w:rsid w:val="007133E6"/>
    <w:rsid w:val="00713576"/>
    <w:rsid w:val="007137C7"/>
    <w:rsid w:val="00713A31"/>
    <w:rsid w:val="00713B70"/>
    <w:rsid w:val="00713F39"/>
    <w:rsid w:val="00714430"/>
    <w:rsid w:val="00714658"/>
    <w:rsid w:val="00714663"/>
    <w:rsid w:val="007146E3"/>
    <w:rsid w:val="007149F3"/>
    <w:rsid w:val="00714D9F"/>
    <w:rsid w:val="00714EE7"/>
    <w:rsid w:val="00715133"/>
    <w:rsid w:val="007159CD"/>
    <w:rsid w:val="00715B08"/>
    <w:rsid w:val="00715B42"/>
    <w:rsid w:val="00715CD4"/>
    <w:rsid w:val="00715DC4"/>
    <w:rsid w:val="00715E6D"/>
    <w:rsid w:val="00716020"/>
    <w:rsid w:val="00716090"/>
    <w:rsid w:val="0071622E"/>
    <w:rsid w:val="0071623A"/>
    <w:rsid w:val="007163A2"/>
    <w:rsid w:val="0071674A"/>
    <w:rsid w:val="007167E8"/>
    <w:rsid w:val="0071712D"/>
    <w:rsid w:val="00717269"/>
    <w:rsid w:val="00717346"/>
    <w:rsid w:val="00717585"/>
    <w:rsid w:val="007178DC"/>
    <w:rsid w:val="00717E8F"/>
    <w:rsid w:val="00717EF6"/>
    <w:rsid w:val="0072007E"/>
    <w:rsid w:val="007204B5"/>
    <w:rsid w:val="007206D8"/>
    <w:rsid w:val="00720856"/>
    <w:rsid w:val="007208F4"/>
    <w:rsid w:val="00720AF0"/>
    <w:rsid w:val="00720FD3"/>
    <w:rsid w:val="0072109F"/>
    <w:rsid w:val="0072153E"/>
    <w:rsid w:val="00721577"/>
    <w:rsid w:val="0072159D"/>
    <w:rsid w:val="00721BB7"/>
    <w:rsid w:val="007220EE"/>
    <w:rsid w:val="00722205"/>
    <w:rsid w:val="00722472"/>
    <w:rsid w:val="007224E3"/>
    <w:rsid w:val="00722923"/>
    <w:rsid w:val="00722981"/>
    <w:rsid w:val="007229AE"/>
    <w:rsid w:val="00723926"/>
    <w:rsid w:val="00723CA3"/>
    <w:rsid w:val="00723E67"/>
    <w:rsid w:val="0072440F"/>
    <w:rsid w:val="00724431"/>
    <w:rsid w:val="007244F8"/>
    <w:rsid w:val="007245F7"/>
    <w:rsid w:val="007247E7"/>
    <w:rsid w:val="00724B56"/>
    <w:rsid w:val="00724BC6"/>
    <w:rsid w:val="007251B3"/>
    <w:rsid w:val="0072581E"/>
    <w:rsid w:val="00725BAB"/>
    <w:rsid w:val="00725BCD"/>
    <w:rsid w:val="00725FE4"/>
    <w:rsid w:val="00726693"/>
    <w:rsid w:val="00726935"/>
    <w:rsid w:val="007269DC"/>
    <w:rsid w:val="00726B40"/>
    <w:rsid w:val="00726D7A"/>
    <w:rsid w:val="00727131"/>
    <w:rsid w:val="00727505"/>
    <w:rsid w:val="0072774C"/>
    <w:rsid w:val="00727CA9"/>
    <w:rsid w:val="00727EA1"/>
    <w:rsid w:val="007301F2"/>
    <w:rsid w:val="007305F7"/>
    <w:rsid w:val="00730611"/>
    <w:rsid w:val="00730E5A"/>
    <w:rsid w:val="00730E80"/>
    <w:rsid w:val="00731439"/>
    <w:rsid w:val="0073160E"/>
    <w:rsid w:val="007316B2"/>
    <w:rsid w:val="00731802"/>
    <w:rsid w:val="00731CF8"/>
    <w:rsid w:val="00731D39"/>
    <w:rsid w:val="0073215E"/>
    <w:rsid w:val="007323D9"/>
    <w:rsid w:val="0073256E"/>
    <w:rsid w:val="00732702"/>
    <w:rsid w:val="007327B8"/>
    <w:rsid w:val="007328B1"/>
    <w:rsid w:val="007329DC"/>
    <w:rsid w:val="00732D4A"/>
    <w:rsid w:val="0073325F"/>
    <w:rsid w:val="00733420"/>
    <w:rsid w:val="0073355A"/>
    <w:rsid w:val="007335B9"/>
    <w:rsid w:val="0073365D"/>
    <w:rsid w:val="00733B28"/>
    <w:rsid w:val="00733B66"/>
    <w:rsid w:val="00733BC4"/>
    <w:rsid w:val="00733FD5"/>
    <w:rsid w:val="0073440F"/>
    <w:rsid w:val="0073465B"/>
    <w:rsid w:val="00734670"/>
    <w:rsid w:val="0073476A"/>
    <w:rsid w:val="00734A04"/>
    <w:rsid w:val="00734DB8"/>
    <w:rsid w:val="00735298"/>
    <w:rsid w:val="00736012"/>
    <w:rsid w:val="00736B05"/>
    <w:rsid w:val="00736D70"/>
    <w:rsid w:val="00736F49"/>
    <w:rsid w:val="00736FE4"/>
    <w:rsid w:val="0073704E"/>
    <w:rsid w:val="00737235"/>
    <w:rsid w:val="00737267"/>
    <w:rsid w:val="007379E5"/>
    <w:rsid w:val="00737A84"/>
    <w:rsid w:val="00737D64"/>
    <w:rsid w:val="00737E0B"/>
    <w:rsid w:val="00737F48"/>
    <w:rsid w:val="0074031D"/>
    <w:rsid w:val="007410EE"/>
    <w:rsid w:val="00741237"/>
    <w:rsid w:val="00741516"/>
    <w:rsid w:val="007415E8"/>
    <w:rsid w:val="00741885"/>
    <w:rsid w:val="00741AB1"/>
    <w:rsid w:val="00741BC7"/>
    <w:rsid w:val="00741D5C"/>
    <w:rsid w:val="00742145"/>
    <w:rsid w:val="0074224B"/>
    <w:rsid w:val="00742345"/>
    <w:rsid w:val="00742577"/>
    <w:rsid w:val="00742BA9"/>
    <w:rsid w:val="00742D8E"/>
    <w:rsid w:val="00742FE0"/>
    <w:rsid w:val="0074312B"/>
    <w:rsid w:val="0074320D"/>
    <w:rsid w:val="0074332B"/>
    <w:rsid w:val="00743756"/>
    <w:rsid w:val="007445AF"/>
    <w:rsid w:val="00744659"/>
    <w:rsid w:val="00744BEA"/>
    <w:rsid w:val="00744CDB"/>
    <w:rsid w:val="00744E5C"/>
    <w:rsid w:val="007450EF"/>
    <w:rsid w:val="00745459"/>
    <w:rsid w:val="00745647"/>
    <w:rsid w:val="00745A88"/>
    <w:rsid w:val="00745B27"/>
    <w:rsid w:val="00745BBB"/>
    <w:rsid w:val="00745D72"/>
    <w:rsid w:val="00745E28"/>
    <w:rsid w:val="00745E2B"/>
    <w:rsid w:val="00745F9A"/>
    <w:rsid w:val="007463AF"/>
    <w:rsid w:val="0074669F"/>
    <w:rsid w:val="00746847"/>
    <w:rsid w:val="007468C1"/>
    <w:rsid w:val="007469A9"/>
    <w:rsid w:val="007469C3"/>
    <w:rsid w:val="00746BDF"/>
    <w:rsid w:val="00746E49"/>
    <w:rsid w:val="00746EE3"/>
    <w:rsid w:val="007471A0"/>
    <w:rsid w:val="00747A23"/>
    <w:rsid w:val="00747AA1"/>
    <w:rsid w:val="00747DAD"/>
    <w:rsid w:val="007500AB"/>
    <w:rsid w:val="0075054E"/>
    <w:rsid w:val="00750864"/>
    <w:rsid w:val="00750CA0"/>
    <w:rsid w:val="00750EA8"/>
    <w:rsid w:val="00751019"/>
    <w:rsid w:val="0075117E"/>
    <w:rsid w:val="007514BE"/>
    <w:rsid w:val="0075198D"/>
    <w:rsid w:val="00751B9B"/>
    <w:rsid w:val="00751D27"/>
    <w:rsid w:val="00751D6C"/>
    <w:rsid w:val="007526BD"/>
    <w:rsid w:val="007527DB"/>
    <w:rsid w:val="0075282F"/>
    <w:rsid w:val="00752CD1"/>
    <w:rsid w:val="00752E54"/>
    <w:rsid w:val="00753627"/>
    <w:rsid w:val="00753738"/>
    <w:rsid w:val="00753900"/>
    <w:rsid w:val="00753971"/>
    <w:rsid w:val="0075486E"/>
    <w:rsid w:val="00754CD6"/>
    <w:rsid w:val="00755063"/>
    <w:rsid w:val="0075508C"/>
    <w:rsid w:val="00755B85"/>
    <w:rsid w:val="00755CE4"/>
    <w:rsid w:val="00755DB4"/>
    <w:rsid w:val="00756022"/>
    <w:rsid w:val="007564A5"/>
    <w:rsid w:val="00756921"/>
    <w:rsid w:val="00756A2C"/>
    <w:rsid w:val="00756E9F"/>
    <w:rsid w:val="0075706A"/>
    <w:rsid w:val="00757C05"/>
    <w:rsid w:val="00757CA8"/>
    <w:rsid w:val="00757FF5"/>
    <w:rsid w:val="0076001C"/>
    <w:rsid w:val="00760544"/>
    <w:rsid w:val="007606C0"/>
    <w:rsid w:val="0076093E"/>
    <w:rsid w:val="00760B5A"/>
    <w:rsid w:val="00761147"/>
    <w:rsid w:val="007611CB"/>
    <w:rsid w:val="0076130B"/>
    <w:rsid w:val="007615A9"/>
    <w:rsid w:val="00761A6B"/>
    <w:rsid w:val="00761BE1"/>
    <w:rsid w:val="00761CC0"/>
    <w:rsid w:val="00761D8A"/>
    <w:rsid w:val="00762285"/>
    <w:rsid w:val="00762AAB"/>
    <w:rsid w:val="00762D02"/>
    <w:rsid w:val="00762E0B"/>
    <w:rsid w:val="00762F1F"/>
    <w:rsid w:val="007631D2"/>
    <w:rsid w:val="007631E9"/>
    <w:rsid w:val="00763CA8"/>
    <w:rsid w:val="00764955"/>
    <w:rsid w:val="00764A57"/>
    <w:rsid w:val="00764AE4"/>
    <w:rsid w:val="00764B3B"/>
    <w:rsid w:val="00764E85"/>
    <w:rsid w:val="00765146"/>
    <w:rsid w:val="007653F4"/>
    <w:rsid w:val="00765488"/>
    <w:rsid w:val="00765684"/>
    <w:rsid w:val="007656D8"/>
    <w:rsid w:val="00765BD1"/>
    <w:rsid w:val="00765CD4"/>
    <w:rsid w:val="007663D4"/>
    <w:rsid w:val="00766619"/>
    <w:rsid w:val="00766BE9"/>
    <w:rsid w:val="00767008"/>
    <w:rsid w:val="007672AC"/>
    <w:rsid w:val="00767B62"/>
    <w:rsid w:val="00767D69"/>
    <w:rsid w:val="00767F9E"/>
    <w:rsid w:val="00770081"/>
    <w:rsid w:val="007700A0"/>
    <w:rsid w:val="0077036F"/>
    <w:rsid w:val="00770480"/>
    <w:rsid w:val="00770886"/>
    <w:rsid w:val="007708E1"/>
    <w:rsid w:val="00770F10"/>
    <w:rsid w:val="0077103F"/>
    <w:rsid w:val="00771F9A"/>
    <w:rsid w:val="00771F9F"/>
    <w:rsid w:val="00771FCF"/>
    <w:rsid w:val="00771FDA"/>
    <w:rsid w:val="00772069"/>
    <w:rsid w:val="00772223"/>
    <w:rsid w:val="007722F8"/>
    <w:rsid w:val="0077275F"/>
    <w:rsid w:val="007731B3"/>
    <w:rsid w:val="0077335C"/>
    <w:rsid w:val="007733A5"/>
    <w:rsid w:val="00773D09"/>
    <w:rsid w:val="00773F43"/>
    <w:rsid w:val="00773FE4"/>
    <w:rsid w:val="00773FEB"/>
    <w:rsid w:val="00774096"/>
    <w:rsid w:val="00774434"/>
    <w:rsid w:val="00774605"/>
    <w:rsid w:val="0077472A"/>
    <w:rsid w:val="00774DC9"/>
    <w:rsid w:val="00774EDE"/>
    <w:rsid w:val="00774FB3"/>
    <w:rsid w:val="00775008"/>
    <w:rsid w:val="00775022"/>
    <w:rsid w:val="007751C0"/>
    <w:rsid w:val="00775A49"/>
    <w:rsid w:val="00775BBD"/>
    <w:rsid w:val="00775C46"/>
    <w:rsid w:val="00775CFF"/>
    <w:rsid w:val="00776C41"/>
    <w:rsid w:val="00776C66"/>
    <w:rsid w:val="00776FA4"/>
    <w:rsid w:val="00777209"/>
    <w:rsid w:val="007772EA"/>
    <w:rsid w:val="007776AE"/>
    <w:rsid w:val="00777758"/>
    <w:rsid w:val="00777ACF"/>
    <w:rsid w:val="00777D0D"/>
    <w:rsid w:val="007801D4"/>
    <w:rsid w:val="007801E9"/>
    <w:rsid w:val="007803D9"/>
    <w:rsid w:val="00780AB0"/>
    <w:rsid w:val="00780AF8"/>
    <w:rsid w:val="00780C68"/>
    <w:rsid w:val="00781BD7"/>
    <w:rsid w:val="00781FDD"/>
    <w:rsid w:val="0078213B"/>
    <w:rsid w:val="00782232"/>
    <w:rsid w:val="007825F6"/>
    <w:rsid w:val="0078370B"/>
    <w:rsid w:val="0078375D"/>
    <w:rsid w:val="0078378E"/>
    <w:rsid w:val="00783A27"/>
    <w:rsid w:val="00783B77"/>
    <w:rsid w:val="00783C0B"/>
    <w:rsid w:val="00783E0F"/>
    <w:rsid w:val="00783FC2"/>
    <w:rsid w:val="00784461"/>
    <w:rsid w:val="00784A31"/>
    <w:rsid w:val="00784C1A"/>
    <w:rsid w:val="00784F72"/>
    <w:rsid w:val="00785239"/>
    <w:rsid w:val="00785922"/>
    <w:rsid w:val="00785BE2"/>
    <w:rsid w:val="00786081"/>
    <w:rsid w:val="007862A3"/>
    <w:rsid w:val="007862C8"/>
    <w:rsid w:val="00786339"/>
    <w:rsid w:val="00786791"/>
    <w:rsid w:val="00786B39"/>
    <w:rsid w:val="00786CC3"/>
    <w:rsid w:val="007870D8"/>
    <w:rsid w:val="007872A0"/>
    <w:rsid w:val="007872E3"/>
    <w:rsid w:val="0078744B"/>
    <w:rsid w:val="00787823"/>
    <w:rsid w:val="0078782F"/>
    <w:rsid w:val="00787B53"/>
    <w:rsid w:val="0079024B"/>
    <w:rsid w:val="007905F6"/>
    <w:rsid w:val="00790803"/>
    <w:rsid w:val="0079088D"/>
    <w:rsid w:val="00790D45"/>
    <w:rsid w:val="00791230"/>
    <w:rsid w:val="00791374"/>
    <w:rsid w:val="00791394"/>
    <w:rsid w:val="007914E0"/>
    <w:rsid w:val="0079167E"/>
    <w:rsid w:val="007917B9"/>
    <w:rsid w:val="00791843"/>
    <w:rsid w:val="00791A85"/>
    <w:rsid w:val="00791BB5"/>
    <w:rsid w:val="00791D7D"/>
    <w:rsid w:val="00791DA0"/>
    <w:rsid w:val="00791FA3"/>
    <w:rsid w:val="00792368"/>
    <w:rsid w:val="0079269F"/>
    <w:rsid w:val="007931D5"/>
    <w:rsid w:val="007937C5"/>
    <w:rsid w:val="00793CB7"/>
    <w:rsid w:val="00793DEB"/>
    <w:rsid w:val="0079452C"/>
    <w:rsid w:val="0079454A"/>
    <w:rsid w:val="00794CC1"/>
    <w:rsid w:val="00794E3A"/>
    <w:rsid w:val="007952FF"/>
    <w:rsid w:val="00795EC1"/>
    <w:rsid w:val="00796CDC"/>
    <w:rsid w:val="00796EAF"/>
    <w:rsid w:val="00797137"/>
    <w:rsid w:val="007971D9"/>
    <w:rsid w:val="00797520"/>
    <w:rsid w:val="007975CB"/>
    <w:rsid w:val="00797CB9"/>
    <w:rsid w:val="00797EF8"/>
    <w:rsid w:val="007A0008"/>
    <w:rsid w:val="007A09C0"/>
    <w:rsid w:val="007A0AC8"/>
    <w:rsid w:val="007A1141"/>
    <w:rsid w:val="007A157D"/>
    <w:rsid w:val="007A16D0"/>
    <w:rsid w:val="007A1890"/>
    <w:rsid w:val="007A1B43"/>
    <w:rsid w:val="007A1DB7"/>
    <w:rsid w:val="007A2066"/>
    <w:rsid w:val="007A20BD"/>
    <w:rsid w:val="007A20D7"/>
    <w:rsid w:val="007A2483"/>
    <w:rsid w:val="007A24E2"/>
    <w:rsid w:val="007A28B2"/>
    <w:rsid w:val="007A29D7"/>
    <w:rsid w:val="007A2F1D"/>
    <w:rsid w:val="007A31D8"/>
    <w:rsid w:val="007A344B"/>
    <w:rsid w:val="007A35A5"/>
    <w:rsid w:val="007A3871"/>
    <w:rsid w:val="007A3D14"/>
    <w:rsid w:val="007A3D1D"/>
    <w:rsid w:val="007A40DF"/>
    <w:rsid w:val="007A416E"/>
    <w:rsid w:val="007A4209"/>
    <w:rsid w:val="007A42BF"/>
    <w:rsid w:val="007A496E"/>
    <w:rsid w:val="007A49BA"/>
    <w:rsid w:val="007A4D26"/>
    <w:rsid w:val="007A5106"/>
    <w:rsid w:val="007A511C"/>
    <w:rsid w:val="007A513B"/>
    <w:rsid w:val="007A5265"/>
    <w:rsid w:val="007A55C4"/>
    <w:rsid w:val="007A5A2C"/>
    <w:rsid w:val="007A5A37"/>
    <w:rsid w:val="007A5B34"/>
    <w:rsid w:val="007A60EF"/>
    <w:rsid w:val="007A6780"/>
    <w:rsid w:val="007A699A"/>
    <w:rsid w:val="007A6E87"/>
    <w:rsid w:val="007A7236"/>
    <w:rsid w:val="007A7F52"/>
    <w:rsid w:val="007A7FC9"/>
    <w:rsid w:val="007B00D9"/>
    <w:rsid w:val="007B0BC0"/>
    <w:rsid w:val="007B0C73"/>
    <w:rsid w:val="007B100D"/>
    <w:rsid w:val="007B11F5"/>
    <w:rsid w:val="007B122B"/>
    <w:rsid w:val="007B1609"/>
    <w:rsid w:val="007B1773"/>
    <w:rsid w:val="007B1C61"/>
    <w:rsid w:val="007B1F2E"/>
    <w:rsid w:val="007B2253"/>
    <w:rsid w:val="007B24EE"/>
    <w:rsid w:val="007B2F73"/>
    <w:rsid w:val="007B30E9"/>
    <w:rsid w:val="007B3218"/>
    <w:rsid w:val="007B3EA3"/>
    <w:rsid w:val="007B3F48"/>
    <w:rsid w:val="007B4150"/>
    <w:rsid w:val="007B42C9"/>
    <w:rsid w:val="007B45D4"/>
    <w:rsid w:val="007B472A"/>
    <w:rsid w:val="007B4922"/>
    <w:rsid w:val="007B4B88"/>
    <w:rsid w:val="007B4D9A"/>
    <w:rsid w:val="007B4ED6"/>
    <w:rsid w:val="007B5642"/>
    <w:rsid w:val="007B56CE"/>
    <w:rsid w:val="007B5A65"/>
    <w:rsid w:val="007B5C16"/>
    <w:rsid w:val="007B643C"/>
    <w:rsid w:val="007B643D"/>
    <w:rsid w:val="007B6730"/>
    <w:rsid w:val="007B6E63"/>
    <w:rsid w:val="007B7226"/>
    <w:rsid w:val="007B752C"/>
    <w:rsid w:val="007B76D2"/>
    <w:rsid w:val="007B7709"/>
    <w:rsid w:val="007B7977"/>
    <w:rsid w:val="007B7E69"/>
    <w:rsid w:val="007C0200"/>
    <w:rsid w:val="007C02B8"/>
    <w:rsid w:val="007C0854"/>
    <w:rsid w:val="007C0BA2"/>
    <w:rsid w:val="007C1045"/>
    <w:rsid w:val="007C14C0"/>
    <w:rsid w:val="007C185F"/>
    <w:rsid w:val="007C1A78"/>
    <w:rsid w:val="007C1E6F"/>
    <w:rsid w:val="007C1EEF"/>
    <w:rsid w:val="007C2023"/>
    <w:rsid w:val="007C217A"/>
    <w:rsid w:val="007C2777"/>
    <w:rsid w:val="007C2973"/>
    <w:rsid w:val="007C2BD0"/>
    <w:rsid w:val="007C2C7B"/>
    <w:rsid w:val="007C2E95"/>
    <w:rsid w:val="007C3358"/>
    <w:rsid w:val="007C337D"/>
    <w:rsid w:val="007C33FF"/>
    <w:rsid w:val="007C3553"/>
    <w:rsid w:val="007C3DF1"/>
    <w:rsid w:val="007C4093"/>
    <w:rsid w:val="007C46F4"/>
    <w:rsid w:val="007C4D6A"/>
    <w:rsid w:val="007C4D82"/>
    <w:rsid w:val="007C5F9B"/>
    <w:rsid w:val="007C60D1"/>
    <w:rsid w:val="007C60E4"/>
    <w:rsid w:val="007C6194"/>
    <w:rsid w:val="007C6AE4"/>
    <w:rsid w:val="007C6D7F"/>
    <w:rsid w:val="007C6E27"/>
    <w:rsid w:val="007C70D8"/>
    <w:rsid w:val="007C7188"/>
    <w:rsid w:val="007C771B"/>
    <w:rsid w:val="007C7863"/>
    <w:rsid w:val="007C7AC7"/>
    <w:rsid w:val="007C7F4C"/>
    <w:rsid w:val="007D05AB"/>
    <w:rsid w:val="007D0677"/>
    <w:rsid w:val="007D097A"/>
    <w:rsid w:val="007D0A60"/>
    <w:rsid w:val="007D0E49"/>
    <w:rsid w:val="007D10E1"/>
    <w:rsid w:val="007D116B"/>
    <w:rsid w:val="007D1430"/>
    <w:rsid w:val="007D143B"/>
    <w:rsid w:val="007D1445"/>
    <w:rsid w:val="007D14E0"/>
    <w:rsid w:val="007D1922"/>
    <w:rsid w:val="007D193F"/>
    <w:rsid w:val="007D1D3D"/>
    <w:rsid w:val="007D230C"/>
    <w:rsid w:val="007D2373"/>
    <w:rsid w:val="007D2413"/>
    <w:rsid w:val="007D298B"/>
    <w:rsid w:val="007D2C0B"/>
    <w:rsid w:val="007D2C42"/>
    <w:rsid w:val="007D2CC5"/>
    <w:rsid w:val="007D2D0D"/>
    <w:rsid w:val="007D2EFA"/>
    <w:rsid w:val="007D3124"/>
    <w:rsid w:val="007D3315"/>
    <w:rsid w:val="007D3406"/>
    <w:rsid w:val="007D350E"/>
    <w:rsid w:val="007D36BF"/>
    <w:rsid w:val="007D3725"/>
    <w:rsid w:val="007D3960"/>
    <w:rsid w:val="007D40F8"/>
    <w:rsid w:val="007D4101"/>
    <w:rsid w:val="007D4291"/>
    <w:rsid w:val="007D42FB"/>
    <w:rsid w:val="007D4548"/>
    <w:rsid w:val="007D4590"/>
    <w:rsid w:val="007D4A4C"/>
    <w:rsid w:val="007D50BE"/>
    <w:rsid w:val="007D5404"/>
    <w:rsid w:val="007D5A7E"/>
    <w:rsid w:val="007D5E48"/>
    <w:rsid w:val="007D5F18"/>
    <w:rsid w:val="007D6289"/>
    <w:rsid w:val="007D63C1"/>
    <w:rsid w:val="007D6B9E"/>
    <w:rsid w:val="007D6C8B"/>
    <w:rsid w:val="007D6FC4"/>
    <w:rsid w:val="007D7513"/>
    <w:rsid w:val="007D79FF"/>
    <w:rsid w:val="007D7C0C"/>
    <w:rsid w:val="007D7C27"/>
    <w:rsid w:val="007E0496"/>
    <w:rsid w:val="007E06DB"/>
    <w:rsid w:val="007E06E7"/>
    <w:rsid w:val="007E0874"/>
    <w:rsid w:val="007E0F3F"/>
    <w:rsid w:val="007E0F4C"/>
    <w:rsid w:val="007E128E"/>
    <w:rsid w:val="007E13AA"/>
    <w:rsid w:val="007E1593"/>
    <w:rsid w:val="007E174D"/>
    <w:rsid w:val="007E1BFE"/>
    <w:rsid w:val="007E1C1D"/>
    <w:rsid w:val="007E1E9A"/>
    <w:rsid w:val="007E206D"/>
    <w:rsid w:val="007E20EF"/>
    <w:rsid w:val="007E234B"/>
    <w:rsid w:val="007E2F81"/>
    <w:rsid w:val="007E30C6"/>
    <w:rsid w:val="007E33B3"/>
    <w:rsid w:val="007E3498"/>
    <w:rsid w:val="007E34E7"/>
    <w:rsid w:val="007E37BB"/>
    <w:rsid w:val="007E3922"/>
    <w:rsid w:val="007E3A7D"/>
    <w:rsid w:val="007E3AA6"/>
    <w:rsid w:val="007E42D2"/>
    <w:rsid w:val="007E43EF"/>
    <w:rsid w:val="007E4998"/>
    <w:rsid w:val="007E4A39"/>
    <w:rsid w:val="007E4B29"/>
    <w:rsid w:val="007E4B74"/>
    <w:rsid w:val="007E4FA7"/>
    <w:rsid w:val="007E4FF8"/>
    <w:rsid w:val="007E548C"/>
    <w:rsid w:val="007E5514"/>
    <w:rsid w:val="007E6326"/>
    <w:rsid w:val="007E6432"/>
    <w:rsid w:val="007E6598"/>
    <w:rsid w:val="007E6796"/>
    <w:rsid w:val="007E68F9"/>
    <w:rsid w:val="007E6FA2"/>
    <w:rsid w:val="007E6FB5"/>
    <w:rsid w:val="007E75D3"/>
    <w:rsid w:val="007E76BB"/>
    <w:rsid w:val="007F006B"/>
    <w:rsid w:val="007F0330"/>
    <w:rsid w:val="007F0707"/>
    <w:rsid w:val="007F09C8"/>
    <w:rsid w:val="007F0BE1"/>
    <w:rsid w:val="007F0C4A"/>
    <w:rsid w:val="007F0DAD"/>
    <w:rsid w:val="007F0F42"/>
    <w:rsid w:val="007F1264"/>
    <w:rsid w:val="007F1277"/>
    <w:rsid w:val="007F1317"/>
    <w:rsid w:val="007F1524"/>
    <w:rsid w:val="007F2039"/>
    <w:rsid w:val="007F2394"/>
    <w:rsid w:val="007F268E"/>
    <w:rsid w:val="007F26B0"/>
    <w:rsid w:val="007F2B4F"/>
    <w:rsid w:val="007F2CC0"/>
    <w:rsid w:val="007F2DA9"/>
    <w:rsid w:val="007F3806"/>
    <w:rsid w:val="007F39D3"/>
    <w:rsid w:val="007F4D81"/>
    <w:rsid w:val="007F4E65"/>
    <w:rsid w:val="007F4F3A"/>
    <w:rsid w:val="007F5215"/>
    <w:rsid w:val="007F5427"/>
    <w:rsid w:val="007F54EA"/>
    <w:rsid w:val="007F5506"/>
    <w:rsid w:val="007F5590"/>
    <w:rsid w:val="007F5812"/>
    <w:rsid w:val="007F5B02"/>
    <w:rsid w:val="007F5D6E"/>
    <w:rsid w:val="007F5DBE"/>
    <w:rsid w:val="007F5E39"/>
    <w:rsid w:val="007F601B"/>
    <w:rsid w:val="007F601E"/>
    <w:rsid w:val="007F621D"/>
    <w:rsid w:val="007F656C"/>
    <w:rsid w:val="007F66EB"/>
    <w:rsid w:val="007F6764"/>
    <w:rsid w:val="007F67BC"/>
    <w:rsid w:val="007F6920"/>
    <w:rsid w:val="007F6C2E"/>
    <w:rsid w:val="007F6C9D"/>
    <w:rsid w:val="007F6D18"/>
    <w:rsid w:val="007F6E08"/>
    <w:rsid w:val="007F70BF"/>
    <w:rsid w:val="007F779D"/>
    <w:rsid w:val="007F7A55"/>
    <w:rsid w:val="007F7BF2"/>
    <w:rsid w:val="007F7C57"/>
    <w:rsid w:val="008001FB"/>
    <w:rsid w:val="0080082E"/>
    <w:rsid w:val="00800857"/>
    <w:rsid w:val="008012DE"/>
    <w:rsid w:val="008013C1"/>
    <w:rsid w:val="0080149A"/>
    <w:rsid w:val="008020B5"/>
    <w:rsid w:val="0080238F"/>
    <w:rsid w:val="00802B3A"/>
    <w:rsid w:val="00802DF9"/>
    <w:rsid w:val="00803053"/>
    <w:rsid w:val="0080339C"/>
    <w:rsid w:val="00803708"/>
    <w:rsid w:val="00803A9B"/>
    <w:rsid w:val="00803CAA"/>
    <w:rsid w:val="00803DAE"/>
    <w:rsid w:val="00803DB2"/>
    <w:rsid w:val="008040DE"/>
    <w:rsid w:val="008040E9"/>
    <w:rsid w:val="008042EA"/>
    <w:rsid w:val="00804DDD"/>
    <w:rsid w:val="0080504E"/>
    <w:rsid w:val="00805101"/>
    <w:rsid w:val="00805B24"/>
    <w:rsid w:val="00805B80"/>
    <w:rsid w:val="00805BDE"/>
    <w:rsid w:val="00805C28"/>
    <w:rsid w:val="00805E58"/>
    <w:rsid w:val="00805F80"/>
    <w:rsid w:val="00806677"/>
    <w:rsid w:val="00806701"/>
    <w:rsid w:val="00806991"/>
    <w:rsid w:val="00806A96"/>
    <w:rsid w:val="00806ADA"/>
    <w:rsid w:val="00806AFE"/>
    <w:rsid w:val="008072E5"/>
    <w:rsid w:val="0080759E"/>
    <w:rsid w:val="008078E1"/>
    <w:rsid w:val="00807ACB"/>
    <w:rsid w:val="00807CA5"/>
    <w:rsid w:val="00807E3D"/>
    <w:rsid w:val="008105E3"/>
    <w:rsid w:val="008107AF"/>
    <w:rsid w:val="00811ACB"/>
    <w:rsid w:val="00812162"/>
    <w:rsid w:val="008121D4"/>
    <w:rsid w:val="008124E6"/>
    <w:rsid w:val="008126BB"/>
    <w:rsid w:val="008127E9"/>
    <w:rsid w:val="00812B3F"/>
    <w:rsid w:val="00812F4C"/>
    <w:rsid w:val="00813287"/>
    <w:rsid w:val="00813469"/>
    <w:rsid w:val="00813B5D"/>
    <w:rsid w:val="00813C43"/>
    <w:rsid w:val="00813D78"/>
    <w:rsid w:val="00814113"/>
    <w:rsid w:val="0081442D"/>
    <w:rsid w:val="00814480"/>
    <w:rsid w:val="00814F8B"/>
    <w:rsid w:val="00815231"/>
    <w:rsid w:val="00815477"/>
    <w:rsid w:val="00815DD6"/>
    <w:rsid w:val="00815F78"/>
    <w:rsid w:val="008163D3"/>
    <w:rsid w:val="00816FAC"/>
    <w:rsid w:val="00817564"/>
    <w:rsid w:val="00817A1B"/>
    <w:rsid w:val="00817AD8"/>
    <w:rsid w:val="00817CC2"/>
    <w:rsid w:val="00817F2C"/>
    <w:rsid w:val="0082004C"/>
    <w:rsid w:val="00820159"/>
    <w:rsid w:val="0082043B"/>
    <w:rsid w:val="008205FD"/>
    <w:rsid w:val="00820683"/>
    <w:rsid w:val="00820ACA"/>
    <w:rsid w:val="00821725"/>
    <w:rsid w:val="00821A8F"/>
    <w:rsid w:val="00821CF0"/>
    <w:rsid w:val="00821D05"/>
    <w:rsid w:val="00821E5C"/>
    <w:rsid w:val="00822893"/>
    <w:rsid w:val="0082293E"/>
    <w:rsid w:val="00822AC9"/>
    <w:rsid w:val="008230A0"/>
    <w:rsid w:val="00823538"/>
    <w:rsid w:val="008238A2"/>
    <w:rsid w:val="00823AD0"/>
    <w:rsid w:val="00823DC9"/>
    <w:rsid w:val="00824216"/>
    <w:rsid w:val="008245C5"/>
    <w:rsid w:val="00824647"/>
    <w:rsid w:val="00824A7C"/>
    <w:rsid w:val="008251B0"/>
    <w:rsid w:val="008252EF"/>
    <w:rsid w:val="00825311"/>
    <w:rsid w:val="00825826"/>
    <w:rsid w:val="00825A8B"/>
    <w:rsid w:val="00825AE5"/>
    <w:rsid w:val="00825B6B"/>
    <w:rsid w:val="0082617E"/>
    <w:rsid w:val="00826672"/>
    <w:rsid w:val="00826A77"/>
    <w:rsid w:val="00826CF6"/>
    <w:rsid w:val="00826F39"/>
    <w:rsid w:val="00827102"/>
    <w:rsid w:val="00827125"/>
    <w:rsid w:val="00827331"/>
    <w:rsid w:val="00827681"/>
    <w:rsid w:val="00827D5F"/>
    <w:rsid w:val="008309C9"/>
    <w:rsid w:val="00830FC2"/>
    <w:rsid w:val="00830FC9"/>
    <w:rsid w:val="00830FDD"/>
    <w:rsid w:val="00830FE3"/>
    <w:rsid w:val="00831181"/>
    <w:rsid w:val="00831303"/>
    <w:rsid w:val="00831AB8"/>
    <w:rsid w:val="00831E33"/>
    <w:rsid w:val="00831EB3"/>
    <w:rsid w:val="00832122"/>
    <w:rsid w:val="0083233C"/>
    <w:rsid w:val="0083248B"/>
    <w:rsid w:val="00832593"/>
    <w:rsid w:val="00833049"/>
    <w:rsid w:val="008330BB"/>
    <w:rsid w:val="00833213"/>
    <w:rsid w:val="00833431"/>
    <w:rsid w:val="00833538"/>
    <w:rsid w:val="008337C3"/>
    <w:rsid w:val="00833A34"/>
    <w:rsid w:val="00833B92"/>
    <w:rsid w:val="00833D3F"/>
    <w:rsid w:val="00833D5D"/>
    <w:rsid w:val="00833DBE"/>
    <w:rsid w:val="00833E8E"/>
    <w:rsid w:val="0083413C"/>
    <w:rsid w:val="008343FA"/>
    <w:rsid w:val="008348A1"/>
    <w:rsid w:val="00834EF8"/>
    <w:rsid w:val="008355FC"/>
    <w:rsid w:val="0083599B"/>
    <w:rsid w:val="00835A88"/>
    <w:rsid w:val="00836043"/>
    <w:rsid w:val="0083656D"/>
    <w:rsid w:val="00836589"/>
    <w:rsid w:val="00836F46"/>
    <w:rsid w:val="008374EA"/>
    <w:rsid w:val="0083759D"/>
    <w:rsid w:val="00837749"/>
    <w:rsid w:val="008379FB"/>
    <w:rsid w:val="00837BF3"/>
    <w:rsid w:val="0084104C"/>
    <w:rsid w:val="00841A5C"/>
    <w:rsid w:val="00841A69"/>
    <w:rsid w:val="00841C19"/>
    <w:rsid w:val="00842081"/>
    <w:rsid w:val="008424F2"/>
    <w:rsid w:val="00842BF5"/>
    <w:rsid w:val="00842E47"/>
    <w:rsid w:val="008431A8"/>
    <w:rsid w:val="008437A2"/>
    <w:rsid w:val="008439D4"/>
    <w:rsid w:val="00843A43"/>
    <w:rsid w:val="00843AEE"/>
    <w:rsid w:val="00843F50"/>
    <w:rsid w:val="00843F86"/>
    <w:rsid w:val="0084426E"/>
    <w:rsid w:val="008442EF"/>
    <w:rsid w:val="00844AED"/>
    <w:rsid w:val="00844C6B"/>
    <w:rsid w:val="00844DFA"/>
    <w:rsid w:val="0084501C"/>
    <w:rsid w:val="0084521D"/>
    <w:rsid w:val="008452D3"/>
    <w:rsid w:val="0084586C"/>
    <w:rsid w:val="00845949"/>
    <w:rsid w:val="008459BD"/>
    <w:rsid w:val="00845AE8"/>
    <w:rsid w:val="00845DB6"/>
    <w:rsid w:val="00845E59"/>
    <w:rsid w:val="008464F0"/>
    <w:rsid w:val="00846878"/>
    <w:rsid w:val="00847B3B"/>
    <w:rsid w:val="0085001D"/>
    <w:rsid w:val="00850332"/>
    <w:rsid w:val="00850A12"/>
    <w:rsid w:val="00850AA6"/>
    <w:rsid w:val="00850B2D"/>
    <w:rsid w:val="00850B36"/>
    <w:rsid w:val="00850DA6"/>
    <w:rsid w:val="00850E7E"/>
    <w:rsid w:val="00851673"/>
    <w:rsid w:val="00851760"/>
    <w:rsid w:val="008517AF"/>
    <w:rsid w:val="00851BF6"/>
    <w:rsid w:val="00851C3A"/>
    <w:rsid w:val="00851DCB"/>
    <w:rsid w:val="0085216D"/>
    <w:rsid w:val="00852FD1"/>
    <w:rsid w:val="00853264"/>
    <w:rsid w:val="008534BA"/>
    <w:rsid w:val="00854281"/>
    <w:rsid w:val="0085456A"/>
    <w:rsid w:val="008545CD"/>
    <w:rsid w:val="0085477D"/>
    <w:rsid w:val="00854D80"/>
    <w:rsid w:val="00854DFF"/>
    <w:rsid w:val="0085510D"/>
    <w:rsid w:val="008556AA"/>
    <w:rsid w:val="00855855"/>
    <w:rsid w:val="00855945"/>
    <w:rsid w:val="008559E7"/>
    <w:rsid w:val="00855D1A"/>
    <w:rsid w:val="008561F0"/>
    <w:rsid w:val="00856236"/>
    <w:rsid w:val="00856802"/>
    <w:rsid w:val="00856A5F"/>
    <w:rsid w:val="00856C81"/>
    <w:rsid w:val="008574BA"/>
    <w:rsid w:val="008574F1"/>
    <w:rsid w:val="00857986"/>
    <w:rsid w:val="00857A23"/>
    <w:rsid w:val="00857D94"/>
    <w:rsid w:val="00857DA3"/>
    <w:rsid w:val="0086003C"/>
    <w:rsid w:val="008603CF"/>
    <w:rsid w:val="00860952"/>
    <w:rsid w:val="00860DB9"/>
    <w:rsid w:val="00860F09"/>
    <w:rsid w:val="008614C1"/>
    <w:rsid w:val="00861570"/>
    <w:rsid w:val="008616FD"/>
    <w:rsid w:val="00861825"/>
    <w:rsid w:val="008621EC"/>
    <w:rsid w:val="00862527"/>
    <w:rsid w:val="0086255B"/>
    <w:rsid w:val="00862742"/>
    <w:rsid w:val="00862A95"/>
    <w:rsid w:val="008631FC"/>
    <w:rsid w:val="0086323C"/>
    <w:rsid w:val="0086347B"/>
    <w:rsid w:val="008635F6"/>
    <w:rsid w:val="00863946"/>
    <w:rsid w:val="00863A2C"/>
    <w:rsid w:val="00863B06"/>
    <w:rsid w:val="0086420A"/>
    <w:rsid w:val="008649C8"/>
    <w:rsid w:val="00864AC9"/>
    <w:rsid w:val="00864C38"/>
    <w:rsid w:val="00864E05"/>
    <w:rsid w:val="00864E41"/>
    <w:rsid w:val="00864FD1"/>
    <w:rsid w:val="008655C8"/>
    <w:rsid w:val="00865B2C"/>
    <w:rsid w:val="00865BB4"/>
    <w:rsid w:val="00865F21"/>
    <w:rsid w:val="0086601F"/>
    <w:rsid w:val="008663A9"/>
    <w:rsid w:val="00866840"/>
    <w:rsid w:val="00866859"/>
    <w:rsid w:val="00866B05"/>
    <w:rsid w:val="008673A0"/>
    <w:rsid w:val="00867604"/>
    <w:rsid w:val="0086792D"/>
    <w:rsid w:val="00867966"/>
    <w:rsid w:val="00867D14"/>
    <w:rsid w:val="00867F1F"/>
    <w:rsid w:val="00867F92"/>
    <w:rsid w:val="00870211"/>
    <w:rsid w:val="008705BA"/>
    <w:rsid w:val="00870788"/>
    <w:rsid w:val="00870A2E"/>
    <w:rsid w:val="00870B33"/>
    <w:rsid w:val="00870C8F"/>
    <w:rsid w:val="00871033"/>
    <w:rsid w:val="0087141E"/>
    <w:rsid w:val="008714BA"/>
    <w:rsid w:val="00871973"/>
    <w:rsid w:val="00871BAC"/>
    <w:rsid w:val="00871DE8"/>
    <w:rsid w:val="00871FBD"/>
    <w:rsid w:val="0087214B"/>
    <w:rsid w:val="0087240E"/>
    <w:rsid w:val="008725C3"/>
    <w:rsid w:val="00872767"/>
    <w:rsid w:val="0087291C"/>
    <w:rsid w:val="00872DF9"/>
    <w:rsid w:val="00872FD8"/>
    <w:rsid w:val="008739BE"/>
    <w:rsid w:val="00873A0E"/>
    <w:rsid w:val="00873AE9"/>
    <w:rsid w:val="00873DA1"/>
    <w:rsid w:val="008743EC"/>
    <w:rsid w:val="008744B9"/>
    <w:rsid w:val="0087469B"/>
    <w:rsid w:val="00874902"/>
    <w:rsid w:val="008749D1"/>
    <w:rsid w:val="00874AAD"/>
    <w:rsid w:val="00874B80"/>
    <w:rsid w:val="00874FC0"/>
    <w:rsid w:val="00875195"/>
    <w:rsid w:val="008751EB"/>
    <w:rsid w:val="008755C9"/>
    <w:rsid w:val="008756B0"/>
    <w:rsid w:val="00875789"/>
    <w:rsid w:val="008759F0"/>
    <w:rsid w:val="00875FD0"/>
    <w:rsid w:val="008766FC"/>
    <w:rsid w:val="0087673B"/>
    <w:rsid w:val="00876762"/>
    <w:rsid w:val="0087683C"/>
    <w:rsid w:val="00876953"/>
    <w:rsid w:val="00876EB5"/>
    <w:rsid w:val="008771D6"/>
    <w:rsid w:val="0087740E"/>
    <w:rsid w:val="00877899"/>
    <w:rsid w:val="008800ED"/>
    <w:rsid w:val="008806C2"/>
    <w:rsid w:val="0088089B"/>
    <w:rsid w:val="00880FCD"/>
    <w:rsid w:val="00881018"/>
    <w:rsid w:val="008811C4"/>
    <w:rsid w:val="0088123B"/>
    <w:rsid w:val="008812B4"/>
    <w:rsid w:val="00881405"/>
    <w:rsid w:val="0088185D"/>
    <w:rsid w:val="00881AFC"/>
    <w:rsid w:val="00881DFD"/>
    <w:rsid w:val="00882039"/>
    <w:rsid w:val="00882621"/>
    <w:rsid w:val="0088273C"/>
    <w:rsid w:val="00882A5A"/>
    <w:rsid w:val="00882D4E"/>
    <w:rsid w:val="00882D99"/>
    <w:rsid w:val="0088378A"/>
    <w:rsid w:val="00883818"/>
    <w:rsid w:val="00883C77"/>
    <w:rsid w:val="00883D6B"/>
    <w:rsid w:val="008840DB"/>
    <w:rsid w:val="00884883"/>
    <w:rsid w:val="00884917"/>
    <w:rsid w:val="00884B19"/>
    <w:rsid w:val="00884E34"/>
    <w:rsid w:val="00885537"/>
    <w:rsid w:val="008856A4"/>
    <w:rsid w:val="008856D1"/>
    <w:rsid w:val="008858EE"/>
    <w:rsid w:val="00885ED1"/>
    <w:rsid w:val="008870A4"/>
    <w:rsid w:val="008874F8"/>
    <w:rsid w:val="00890061"/>
    <w:rsid w:val="00890271"/>
    <w:rsid w:val="008902AE"/>
    <w:rsid w:val="00890549"/>
    <w:rsid w:val="008908E9"/>
    <w:rsid w:val="00890B2B"/>
    <w:rsid w:val="00890EE3"/>
    <w:rsid w:val="008912AC"/>
    <w:rsid w:val="0089167E"/>
    <w:rsid w:val="008916EB"/>
    <w:rsid w:val="00891BBB"/>
    <w:rsid w:val="00891D6B"/>
    <w:rsid w:val="0089200A"/>
    <w:rsid w:val="00893009"/>
    <w:rsid w:val="008935AB"/>
    <w:rsid w:val="00893E13"/>
    <w:rsid w:val="0089454F"/>
    <w:rsid w:val="008945DC"/>
    <w:rsid w:val="00894729"/>
    <w:rsid w:val="00894D68"/>
    <w:rsid w:val="008951C0"/>
    <w:rsid w:val="008953F4"/>
    <w:rsid w:val="008959D1"/>
    <w:rsid w:val="008964DD"/>
    <w:rsid w:val="00897024"/>
    <w:rsid w:val="00897836"/>
    <w:rsid w:val="00897A39"/>
    <w:rsid w:val="00897E94"/>
    <w:rsid w:val="00897EEE"/>
    <w:rsid w:val="008A10A3"/>
    <w:rsid w:val="008A1254"/>
    <w:rsid w:val="008A20AD"/>
    <w:rsid w:val="008A211E"/>
    <w:rsid w:val="008A2951"/>
    <w:rsid w:val="008A2DBE"/>
    <w:rsid w:val="008A2EBC"/>
    <w:rsid w:val="008A335A"/>
    <w:rsid w:val="008A3436"/>
    <w:rsid w:val="008A39DE"/>
    <w:rsid w:val="008A3A77"/>
    <w:rsid w:val="008A4008"/>
    <w:rsid w:val="008A4118"/>
    <w:rsid w:val="008A427B"/>
    <w:rsid w:val="008A42DB"/>
    <w:rsid w:val="008A43CD"/>
    <w:rsid w:val="008A4942"/>
    <w:rsid w:val="008A4B3C"/>
    <w:rsid w:val="008A4DC8"/>
    <w:rsid w:val="008A50AB"/>
    <w:rsid w:val="008A540A"/>
    <w:rsid w:val="008A57E0"/>
    <w:rsid w:val="008A5851"/>
    <w:rsid w:val="008A5912"/>
    <w:rsid w:val="008A5ED6"/>
    <w:rsid w:val="008A6514"/>
    <w:rsid w:val="008A680F"/>
    <w:rsid w:val="008A69AC"/>
    <w:rsid w:val="008A6DEB"/>
    <w:rsid w:val="008A6F5D"/>
    <w:rsid w:val="008A7165"/>
    <w:rsid w:val="008A7373"/>
    <w:rsid w:val="008A7423"/>
    <w:rsid w:val="008A759B"/>
    <w:rsid w:val="008A7792"/>
    <w:rsid w:val="008A77DA"/>
    <w:rsid w:val="008A79CC"/>
    <w:rsid w:val="008A7BAA"/>
    <w:rsid w:val="008A7C6B"/>
    <w:rsid w:val="008A7E24"/>
    <w:rsid w:val="008B0117"/>
    <w:rsid w:val="008B0210"/>
    <w:rsid w:val="008B026D"/>
    <w:rsid w:val="008B04B4"/>
    <w:rsid w:val="008B099E"/>
    <w:rsid w:val="008B0ABD"/>
    <w:rsid w:val="008B0CBB"/>
    <w:rsid w:val="008B0E5C"/>
    <w:rsid w:val="008B1121"/>
    <w:rsid w:val="008B1199"/>
    <w:rsid w:val="008B17E2"/>
    <w:rsid w:val="008B1E9B"/>
    <w:rsid w:val="008B25BA"/>
    <w:rsid w:val="008B28F7"/>
    <w:rsid w:val="008B2DAF"/>
    <w:rsid w:val="008B2F80"/>
    <w:rsid w:val="008B3196"/>
    <w:rsid w:val="008B35A0"/>
    <w:rsid w:val="008B35AA"/>
    <w:rsid w:val="008B35BF"/>
    <w:rsid w:val="008B36C4"/>
    <w:rsid w:val="008B3B7A"/>
    <w:rsid w:val="008B3D49"/>
    <w:rsid w:val="008B4581"/>
    <w:rsid w:val="008B48A9"/>
    <w:rsid w:val="008B4AE4"/>
    <w:rsid w:val="008B5598"/>
    <w:rsid w:val="008B5959"/>
    <w:rsid w:val="008B61A7"/>
    <w:rsid w:val="008B63C9"/>
    <w:rsid w:val="008B6568"/>
    <w:rsid w:val="008B6635"/>
    <w:rsid w:val="008B6897"/>
    <w:rsid w:val="008B6E65"/>
    <w:rsid w:val="008B6FEC"/>
    <w:rsid w:val="008B71AD"/>
    <w:rsid w:val="008B7BA0"/>
    <w:rsid w:val="008B7C0A"/>
    <w:rsid w:val="008B7C62"/>
    <w:rsid w:val="008B7D2D"/>
    <w:rsid w:val="008B7FB6"/>
    <w:rsid w:val="008C0000"/>
    <w:rsid w:val="008C0168"/>
    <w:rsid w:val="008C039D"/>
    <w:rsid w:val="008C0F14"/>
    <w:rsid w:val="008C1442"/>
    <w:rsid w:val="008C152D"/>
    <w:rsid w:val="008C1A07"/>
    <w:rsid w:val="008C1B17"/>
    <w:rsid w:val="008C1FB8"/>
    <w:rsid w:val="008C206E"/>
    <w:rsid w:val="008C20FE"/>
    <w:rsid w:val="008C218C"/>
    <w:rsid w:val="008C21FB"/>
    <w:rsid w:val="008C23A4"/>
    <w:rsid w:val="008C25E7"/>
    <w:rsid w:val="008C27AF"/>
    <w:rsid w:val="008C28B3"/>
    <w:rsid w:val="008C2DDD"/>
    <w:rsid w:val="008C3045"/>
    <w:rsid w:val="008C3114"/>
    <w:rsid w:val="008C322D"/>
    <w:rsid w:val="008C3269"/>
    <w:rsid w:val="008C3A2E"/>
    <w:rsid w:val="008C3BE3"/>
    <w:rsid w:val="008C45FE"/>
    <w:rsid w:val="008C4645"/>
    <w:rsid w:val="008C46D9"/>
    <w:rsid w:val="008C475E"/>
    <w:rsid w:val="008C49B2"/>
    <w:rsid w:val="008C5050"/>
    <w:rsid w:val="008C50AB"/>
    <w:rsid w:val="008C50FB"/>
    <w:rsid w:val="008C5B7A"/>
    <w:rsid w:val="008C5F65"/>
    <w:rsid w:val="008C6012"/>
    <w:rsid w:val="008C66B5"/>
    <w:rsid w:val="008C6850"/>
    <w:rsid w:val="008C6EEE"/>
    <w:rsid w:val="008C750A"/>
    <w:rsid w:val="008C75BC"/>
    <w:rsid w:val="008C7637"/>
    <w:rsid w:val="008C7ABD"/>
    <w:rsid w:val="008C7B74"/>
    <w:rsid w:val="008D08D3"/>
    <w:rsid w:val="008D0994"/>
    <w:rsid w:val="008D11F2"/>
    <w:rsid w:val="008D1447"/>
    <w:rsid w:val="008D1B45"/>
    <w:rsid w:val="008D1CC2"/>
    <w:rsid w:val="008D2253"/>
    <w:rsid w:val="008D365B"/>
    <w:rsid w:val="008D3687"/>
    <w:rsid w:val="008D3A18"/>
    <w:rsid w:val="008D3B3F"/>
    <w:rsid w:val="008D3C08"/>
    <w:rsid w:val="008D3CEE"/>
    <w:rsid w:val="008D3F76"/>
    <w:rsid w:val="008D448F"/>
    <w:rsid w:val="008D4984"/>
    <w:rsid w:val="008D533C"/>
    <w:rsid w:val="008D539D"/>
    <w:rsid w:val="008D54FD"/>
    <w:rsid w:val="008D567F"/>
    <w:rsid w:val="008D5868"/>
    <w:rsid w:val="008D58DB"/>
    <w:rsid w:val="008D5966"/>
    <w:rsid w:val="008D5B10"/>
    <w:rsid w:val="008D5E80"/>
    <w:rsid w:val="008D66BA"/>
    <w:rsid w:val="008D6B80"/>
    <w:rsid w:val="008D7132"/>
    <w:rsid w:val="008D7618"/>
    <w:rsid w:val="008D773F"/>
    <w:rsid w:val="008D77EE"/>
    <w:rsid w:val="008D7C0B"/>
    <w:rsid w:val="008D7D10"/>
    <w:rsid w:val="008E017D"/>
    <w:rsid w:val="008E027B"/>
    <w:rsid w:val="008E0720"/>
    <w:rsid w:val="008E0B44"/>
    <w:rsid w:val="008E0B6D"/>
    <w:rsid w:val="008E1607"/>
    <w:rsid w:val="008E1D22"/>
    <w:rsid w:val="008E2362"/>
    <w:rsid w:val="008E25E6"/>
    <w:rsid w:val="008E2613"/>
    <w:rsid w:val="008E2C06"/>
    <w:rsid w:val="008E2D00"/>
    <w:rsid w:val="008E306A"/>
    <w:rsid w:val="008E3098"/>
    <w:rsid w:val="008E3970"/>
    <w:rsid w:val="008E407B"/>
    <w:rsid w:val="008E4662"/>
    <w:rsid w:val="008E489B"/>
    <w:rsid w:val="008E48D7"/>
    <w:rsid w:val="008E4CEB"/>
    <w:rsid w:val="008E5235"/>
    <w:rsid w:val="008E523F"/>
    <w:rsid w:val="008E53B1"/>
    <w:rsid w:val="008E55CD"/>
    <w:rsid w:val="008E60EB"/>
    <w:rsid w:val="008E61C4"/>
    <w:rsid w:val="008E65AC"/>
    <w:rsid w:val="008E6784"/>
    <w:rsid w:val="008E6A25"/>
    <w:rsid w:val="008E6BBB"/>
    <w:rsid w:val="008E74F1"/>
    <w:rsid w:val="008E7526"/>
    <w:rsid w:val="008E76E2"/>
    <w:rsid w:val="008E7BF8"/>
    <w:rsid w:val="008F01B4"/>
    <w:rsid w:val="008F028E"/>
    <w:rsid w:val="008F0419"/>
    <w:rsid w:val="008F0492"/>
    <w:rsid w:val="008F0C57"/>
    <w:rsid w:val="008F0CCC"/>
    <w:rsid w:val="008F0FA5"/>
    <w:rsid w:val="008F1029"/>
    <w:rsid w:val="008F1270"/>
    <w:rsid w:val="008F174A"/>
    <w:rsid w:val="008F17CE"/>
    <w:rsid w:val="008F18A5"/>
    <w:rsid w:val="008F1D12"/>
    <w:rsid w:val="008F1D69"/>
    <w:rsid w:val="008F1ECC"/>
    <w:rsid w:val="008F21E2"/>
    <w:rsid w:val="008F22F4"/>
    <w:rsid w:val="008F25D4"/>
    <w:rsid w:val="008F2A10"/>
    <w:rsid w:val="008F3654"/>
    <w:rsid w:val="008F3831"/>
    <w:rsid w:val="008F4C67"/>
    <w:rsid w:val="008F4D81"/>
    <w:rsid w:val="008F5441"/>
    <w:rsid w:val="008F549B"/>
    <w:rsid w:val="008F5B39"/>
    <w:rsid w:val="008F5DBE"/>
    <w:rsid w:val="008F61B1"/>
    <w:rsid w:val="008F64A8"/>
    <w:rsid w:val="008F677A"/>
    <w:rsid w:val="008F6D67"/>
    <w:rsid w:val="008F6D9A"/>
    <w:rsid w:val="008F75A7"/>
    <w:rsid w:val="008F771F"/>
    <w:rsid w:val="008F7FF3"/>
    <w:rsid w:val="009000C3"/>
    <w:rsid w:val="00900161"/>
    <w:rsid w:val="009004AC"/>
    <w:rsid w:val="009007A3"/>
    <w:rsid w:val="00900EB1"/>
    <w:rsid w:val="0090119B"/>
    <w:rsid w:val="0090198F"/>
    <w:rsid w:val="00901CB2"/>
    <w:rsid w:val="00901F12"/>
    <w:rsid w:val="00902150"/>
    <w:rsid w:val="009024BB"/>
    <w:rsid w:val="00902B62"/>
    <w:rsid w:val="00902BF9"/>
    <w:rsid w:val="00902C33"/>
    <w:rsid w:val="00903169"/>
    <w:rsid w:val="00903356"/>
    <w:rsid w:val="0090366B"/>
    <w:rsid w:val="00903930"/>
    <w:rsid w:val="00903ABC"/>
    <w:rsid w:val="00903C3F"/>
    <w:rsid w:val="009040C1"/>
    <w:rsid w:val="009040F1"/>
    <w:rsid w:val="00904675"/>
    <w:rsid w:val="009046E8"/>
    <w:rsid w:val="009047D9"/>
    <w:rsid w:val="00904A9F"/>
    <w:rsid w:val="00904BAF"/>
    <w:rsid w:val="00904BB4"/>
    <w:rsid w:val="00904BBF"/>
    <w:rsid w:val="00904D1B"/>
    <w:rsid w:val="00904EE5"/>
    <w:rsid w:val="00904F60"/>
    <w:rsid w:val="00905813"/>
    <w:rsid w:val="009061BC"/>
    <w:rsid w:val="0090627F"/>
    <w:rsid w:val="00906AEC"/>
    <w:rsid w:val="00906C8D"/>
    <w:rsid w:val="00907C3A"/>
    <w:rsid w:val="009101A2"/>
    <w:rsid w:val="0091059F"/>
    <w:rsid w:val="00910AAC"/>
    <w:rsid w:val="00910E04"/>
    <w:rsid w:val="0091177C"/>
    <w:rsid w:val="0091189F"/>
    <w:rsid w:val="00911C8B"/>
    <w:rsid w:val="00911D62"/>
    <w:rsid w:val="00911D77"/>
    <w:rsid w:val="0091202C"/>
    <w:rsid w:val="00912496"/>
    <w:rsid w:val="00912922"/>
    <w:rsid w:val="009129EB"/>
    <w:rsid w:val="00912BC2"/>
    <w:rsid w:val="00912C35"/>
    <w:rsid w:val="00913B99"/>
    <w:rsid w:val="009140DF"/>
    <w:rsid w:val="009141B0"/>
    <w:rsid w:val="00914356"/>
    <w:rsid w:val="009149A5"/>
    <w:rsid w:val="009149B5"/>
    <w:rsid w:val="009150B9"/>
    <w:rsid w:val="009153B4"/>
    <w:rsid w:val="0091552A"/>
    <w:rsid w:val="00915553"/>
    <w:rsid w:val="0091563F"/>
    <w:rsid w:val="00915974"/>
    <w:rsid w:val="00915B97"/>
    <w:rsid w:val="00915D26"/>
    <w:rsid w:val="00916070"/>
    <w:rsid w:val="00916317"/>
    <w:rsid w:val="0091632D"/>
    <w:rsid w:val="00916634"/>
    <w:rsid w:val="00916886"/>
    <w:rsid w:val="00916AC3"/>
    <w:rsid w:val="00916BAD"/>
    <w:rsid w:val="00917046"/>
    <w:rsid w:val="009170F2"/>
    <w:rsid w:val="00917243"/>
    <w:rsid w:val="009172D8"/>
    <w:rsid w:val="00917A7D"/>
    <w:rsid w:val="00917CB6"/>
    <w:rsid w:val="00920055"/>
    <w:rsid w:val="00920070"/>
    <w:rsid w:val="00920080"/>
    <w:rsid w:val="009205EF"/>
    <w:rsid w:val="0092097E"/>
    <w:rsid w:val="00920C58"/>
    <w:rsid w:val="00920E6A"/>
    <w:rsid w:val="00920FD2"/>
    <w:rsid w:val="00920FF8"/>
    <w:rsid w:val="009213A1"/>
    <w:rsid w:val="0092182A"/>
    <w:rsid w:val="00921AAA"/>
    <w:rsid w:val="00921E94"/>
    <w:rsid w:val="009224B2"/>
    <w:rsid w:val="00922896"/>
    <w:rsid w:val="00922C20"/>
    <w:rsid w:val="0092312A"/>
    <w:rsid w:val="0092346F"/>
    <w:rsid w:val="00923628"/>
    <w:rsid w:val="00923FE8"/>
    <w:rsid w:val="00924139"/>
    <w:rsid w:val="00924559"/>
    <w:rsid w:val="00924AB3"/>
    <w:rsid w:val="00924C16"/>
    <w:rsid w:val="00924E88"/>
    <w:rsid w:val="00924EAA"/>
    <w:rsid w:val="00925165"/>
    <w:rsid w:val="009252C2"/>
    <w:rsid w:val="00925506"/>
    <w:rsid w:val="00925751"/>
    <w:rsid w:val="009257B7"/>
    <w:rsid w:val="0092584B"/>
    <w:rsid w:val="00925A5F"/>
    <w:rsid w:val="00925EFB"/>
    <w:rsid w:val="0092627A"/>
    <w:rsid w:val="00926B16"/>
    <w:rsid w:val="00926FEF"/>
    <w:rsid w:val="009278BF"/>
    <w:rsid w:val="00927A5B"/>
    <w:rsid w:val="00927A9A"/>
    <w:rsid w:val="00927D7F"/>
    <w:rsid w:val="00927FAD"/>
    <w:rsid w:val="00930557"/>
    <w:rsid w:val="00930984"/>
    <w:rsid w:val="00930AF3"/>
    <w:rsid w:val="00930E9F"/>
    <w:rsid w:val="00931548"/>
    <w:rsid w:val="00931644"/>
    <w:rsid w:val="00931965"/>
    <w:rsid w:val="00931A6B"/>
    <w:rsid w:val="00931CA6"/>
    <w:rsid w:val="00931F5B"/>
    <w:rsid w:val="009324D6"/>
    <w:rsid w:val="00932589"/>
    <w:rsid w:val="009329C7"/>
    <w:rsid w:val="00932A66"/>
    <w:rsid w:val="00932B6E"/>
    <w:rsid w:val="00932D3F"/>
    <w:rsid w:val="00932DDA"/>
    <w:rsid w:val="00933CAB"/>
    <w:rsid w:val="00933CEE"/>
    <w:rsid w:val="009343A0"/>
    <w:rsid w:val="00934422"/>
    <w:rsid w:val="00934604"/>
    <w:rsid w:val="00934635"/>
    <w:rsid w:val="009346B9"/>
    <w:rsid w:val="009346D8"/>
    <w:rsid w:val="009346E0"/>
    <w:rsid w:val="009347F6"/>
    <w:rsid w:val="009348F2"/>
    <w:rsid w:val="0093493C"/>
    <w:rsid w:val="00934AC0"/>
    <w:rsid w:val="00934DD8"/>
    <w:rsid w:val="00934DF0"/>
    <w:rsid w:val="00935160"/>
    <w:rsid w:val="00935A50"/>
    <w:rsid w:val="00935E45"/>
    <w:rsid w:val="009360AD"/>
    <w:rsid w:val="009363F2"/>
    <w:rsid w:val="00936433"/>
    <w:rsid w:val="0093651E"/>
    <w:rsid w:val="00936C1B"/>
    <w:rsid w:val="00936C68"/>
    <w:rsid w:val="00936C91"/>
    <w:rsid w:val="00936CB0"/>
    <w:rsid w:val="009371D0"/>
    <w:rsid w:val="009371DB"/>
    <w:rsid w:val="00937236"/>
    <w:rsid w:val="00937A31"/>
    <w:rsid w:val="00940389"/>
    <w:rsid w:val="0094074B"/>
    <w:rsid w:val="00940868"/>
    <w:rsid w:val="009409B8"/>
    <w:rsid w:val="00940BB9"/>
    <w:rsid w:val="00940BBB"/>
    <w:rsid w:val="00940E34"/>
    <w:rsid w:val="00941059"/>
    <w:rsid w:val="00941425"/>
    <w:rsid w:val="009415BB"/>
    <w:rsid w:val="00941901"/>
    <w:rsid w:val="00941BEF"/>
    <w:rsid w:val="00941E70"/>
    <w:rsid w:val="00941F2D"/>
    <w:rsid w:val="00942024"/>
    <w:rsid w:val="009420F9"/>
    <w:rsid w:val="009423CD"/>
    <w:rsid w:val="0094247F"/>
    <w:rsid w:val="00942D91"/>
    <w:rsid w:val="009431BC"/>
    <w:rsid w:val="0094352F"/>
    <w:rsid w:val="009436C8"/>
    <w:rsid w:val="00943904"/>
    <w:rsid w:val="00943A8E"/>
    <w:rsid w:val="00943DD3"/>
    <w:rsid w:val="00943F2D"/>
    <w:rsid w:val="00943FDA"/>
    <w:rsid w:val="00944435"/>
    <w:rsid w:val="0094475D"/>
    <w:rsid w:val="00944FAD"/>
    <w:rsid w:val="009451B0"/>
    <w:rsid w:val="0094565C"/>
    <w:rsid w:val="0094589C"/>
    <w:rsid w:val="0094589D"/>
    <w:rsid w:val="0094594A"/>
    <w:rsid w:val="00945AD9"/>
    <w:rsid w:val="00945B5E"/>
    <w:rsid w:val="0094639E"/>
    <w:rsid w:val="009465B7"/>
    <w:rsid w:val="009465E3"/>
    <w:rsid w:val="00946749"/>
    <w:rsid w:val="00946841"/>
    <w:rsid w:val="00946D5B"/>
    <w:rsid w:val="00946E45"/>
    <w:rsid w:val="00947285"/>
    <w:rsid w:val="009475A6"/>
    <w:rsid w:val="009476E0"/>
    <w:rsid w:val="00947740"/>
    <w:rsid w:val="00947CB4"/>
    <w:rsid w:val="00947D6B"/>
    <w:rsid w:val="00950165"/>
    <w:rsid w:val="009504A0"/>
    <w:rsid w:val="00950AA6"/>
    <w:rsid w:val="00950F2C"/>
    <w:rsid w:val="0095117A"/>
    <w:rsid w:val="00951212"/>
    <w:rsid w:val="009512DB"/>
    <w:rsid w:val="009512F3"/>
    <w:rsid w:val="009515F7"/>
    <w:rsid w:val="009517ED"/>
    <w:rsid w:val="00951867"/>
    <w:rsid w:val="00951BB0"/>
    <w:rsid w:val="00951EB5"/>
    <w:rsid w:val="00951EE9"/>
    <w:rsid w:val="009521F2"/>
    <w:rsid w:val="0095231B"/>
    <w:rsid w:val="00952816"/>
    <w:rsid w:val="00952CAD"/>
    <w:rsid w:val="00952F04"/>
    <w:rsid w:val="00952F1F"/>
    <w:rsid w:val="00953034"/>
    <w:rsid w:val="0095324C"/>
    <w:rsid w:val="00953C06"/>
    <w:rsid w:val="00954612"/>
    <w:rsid w:val="0095473D"/>
    <w:rsid w:val="00954D13"/>
    <w:rsid w:val="00954EDA"/>
    <w:rsid w:val="00955080"/>
    <w:rsid w:val="009557DB"/>
    <w:rsid w:val="0095599C"/>
    <w:rsid w:val="00955B5F"/>
    <w:rsid w:val="00956289"/>
    <w:rsid w:val="009563B0"/>
    <w:rsid w:val="009563C0"/>
    <w:rsid w:val="0095657B"/>
    <w:rsid w:val="0095676F"/>
    <w:rsid w:val="00956C08"/>
    <w:rsid w:val="00956F48"/>
    <w:rsid w:val="009570F4"/>
    <w:rsid w:val="009572C3"/>
    <w:rsid w:val="009573B2"/>
    <w:rsid w:val="0095772D"/>
    <w:rsid w:val="00957947"/>
    <w:rsid w:val="00957B63"/>
    <w:rsid w:val="00960331"/>
    <w:rsid w:val="009606C1"/>
    <w:rsid w:val="009608A0"/>
    <w:rsid w:val="009609CC"/>
    <w:rsid w:val="00960FF2"/>
    <w:rsid w:val="00961586"/>
    <w:rsid w:val="0096175B"/>
    <w:rsid w:val="00961914"/>
    <w:rsid w:val="00961C9E"/>
    <w:rsid w:val="00961E31"/>
    <w:rsid w:val="0096200E"/>
    <w:rsid w:val="009620FB"/>
    <w:rsid w:val="00962196"/>
    <w:rsid w:val="009621D8"/>
    <w:rsid w:val="0096267A"/>
    <w:rsid w:val="009626FE"/>
    <w:rsid w:val="009629B9"/>
    <w:rsid w:val="009629EA"/>
    <w:rsid w:val="00962A1C"/>
    <w:rsid w:val="00962E98"/>
    <w:rsid w:val="00962F1E"/>
    <w:rsid w:val="0096304D"/>
    <w:rsid w:val="00963194"/>
    <w:rsid w:val="009631F3"/>
    <w:rsid w:val="009632EE"/>
    <w:rsid w:val="00963499"/>
    <w:rsid w:val="00963711"/>
    <w:rsid w:val="00964125"/>
    <w:rsid w:val="0096457E"/>
    <w:rsid w:val="009649E4"/>
    <w:rsid w:val="00965153"/>
    <w:rsid w:val="00965210"/>
    <w:rsid w:val="0096536C"/>
    <w:rsid w:val="00965619"/>
    <w:rsid w:val="00965AD2"/>
    <w:rsid w:val="00965E08"/>
    <w:rsid w:val="0096637B"/>
    <w:rsid w:val="00966793"/>
    <w:rsid w:val="0096691A"/>
    <w:rsid w:val="00966BB5"/>
    <w:rsid w:val="00966F4A"/>
    <w:rsid w:val="00966F9F"/>
    <w:rsid w:val="00967188"/>
    <w:rsid w:val="009671D6"/>
    <w:rsid w:val="0096768F"/>
    <w:rsid w:val="0096772C"/>
    <w:rsid w:val="009678E5"/>
    <w:rsid w:val="009702EF"/>
    <w:rsid w:val="009708A9"/>
    <w:rsid w:val="009712F7"/>
    <w:rsid w:val="009716AD"/>
    <w:rsid w:val="00971E05"/>
    <w:rsid w:val="009721C2"/>
    <w:rsid w:val="00972265"/>
    <w:rsid w:val="009722D5"/>
    <w:rsid w:val="0097248A"/>
    <w:rsid w:val="00972835"/>
    <w:rsid w:val="009728A1"/>
    <w:rsid w:val="00972BFB"/>
    <w:rsid w:val="00972CA6"/>
    <w:rsid w:val="009739FE"/>
    <w:rsid w:val="0097419F"/>
    <w:rsid w:val="0097473F"/>
    <w:rsid w:val="009748DC"/>
    <w:rsid w:val="00974C8D"/>
    <w:rsid w:val="0097518E"/>
    <w:rsid w:val="009753EB"/>
    <w:rsid w:val="00975680"/>
    <w:rsid w:val="009759AF"/>
    <w:rsid w:val="00975B9A"/>
    <w:rsid w:val="00975ECA"/>
    <w:rsid w:val="00976236"/>
    <w:rsid w:val="00976512"/>
    <w:rsid w:val="0097654E"/>
    <w:rsid w:val="00976A8A"/>
    <w:rsid w:val="00976AC3"/>
    <w:rsid w:val="00976AD2"/>
    <w:rsid w:val="009772EF"/>
    <w:rsid w:val="0097732C"/>
    <w:rsid w:val="0097736C"/>
    <w:rsid w:val="00977D96"/>
    <w:rsid w:val="00980719"/>
    <w:rsid w:val="00980747"/>
    <w:rsid w:val="00980ECC"/>
    <w:rsid w:val="009815FA"/>
    <w:rsid w:val="009818E2"/>
    <w:rsid w:val="00982288"/>
    <w:rsid w:val="00982465"/>
    <w:rsid w:val="00982A4B"/>
    <w:rsid w:val="00982E9F"/>
    <w:rsid w:val="00982F0D"/>
    <w:rsid w:val="009833CB"/>
    <w:rsid w:val="0098343D"/>
    <w:rsid w:val="009834CB"/>
    <w:rsid w:val="00983564"/>
    <w:rsid w:val="00983EC3"/>
    <w:rsid w:val="00983EDA"/>
    <w:rsid w:val="0098466A"/>
    <w:rsid w:val="009846B9"/>
    <w:rsid w:val="00984A27"/>
    <w:rsid w:val="00984A76"/>
    <w:rsid w:val="00984ED1"/>
    <w:rsid w:val="00985283"/>
    <w:rsid w:val="00985746"/>
    <w:rsid w:val="0098598D"/>
    <w:rsid w:val="00985AA6"/>
    <w:rsid w:val="00986B2A"/>
    <w:rsid w:val="00986B54"/>
    <w:rsid w:val="00986B5F"/>
    <w:rsid w:val="00986F7B"/>
    <w:rsid w:val="009873B6"/>
    <w:rsid w:val="00987655"/>
    <w:rsid w:val="00987978"/>
    <w:rsid w:val="0099039B"/>
    <w:rsid w:val="0099051B"/>
    <w:rsid w:val="00990BC8"/>
    <w:rsid w:val="0099107C"/>
    <w:rsid w:val="009912B7"/>
    <w:rsid w:val="0099163B"/>
    <w:rsid w:val="0099173B"/>
    <w:rsid w:val="00991763"/>
    <w:rsid w:val="00991809"/>
    <w:rsid w:val="00991BD0"/>
    <w:rsid w:val="00991CFA"/>
    <w:rsid w:val="00992406"/>
    <w:rsid w:val="009929DF"/>
    <w:rsid w:val="009929F8"/>
    <w:rsid w:val="00992FE5"/>
    <w:rsid w:val="00993243"/>
    <w:rsid w:val="009933A8"/>
    <w:rsid w:val="00993770"/>
    <w:rsid w:val="00993E34"/>
    <w:rsid w:val="00993ECF"/>
    <w:rsid w:val="0099406E"/>
    <w:rsid w:val="00994418"/>
    <w:rsid w:val="00994627"/>
    <w:rsid w:val="009946AA"/>
    <w:rsid w:val="0099486D"/>
    <w:rsid w:val="00994C4A"/>
    <w:rsid w:val="009955FB"/>
    <w:rsid w:val="009956D5"/>
    <w:rsid w:val="00995725"/>
    <w:rsid w:val="0099584F"/>
    <w:rsid w:val="00995F0E"/>
    <w:rsid w:val="009960C9"/>
    <w:rsid w:val="00996A9B"/>
    <w:rsid w:val="00996F45"/>
    <w:rsid w:val="009971FC"/>
    <w:rsid w:val="0099724A"/>
    <w:rsid w:val="00997267"/>
    <w:rsid w:val="0099748B"/>
    <w:rsid w:val="00997955"/>
    <w:rsid w:val="00997A81"/>
    <w:rsid w:val="00997E52"/>
    <w:rsid w:val="00997EC8"/>
    <w:rsid w:val="009A03E4"/>
    <w:rsid w:val="009A0B8F"/>
    <w:rsid w:val="009A0DD1"/>
    <w:rsid w:val="009A0E69"/>
    <w:rsid w:val="009A0F2F"/>
    <w:rsid w:val="009A12EB"/>
    <w:rsid w:val="009A131C"/>
    <w:rsid w:val="009A135B"/>
    <w:rsid w:val="009A18B6"/>
    <w:rsid w:val="009A1D69"/>
    <w:rsid w:val="009A1FE2"/>
    <w:rsid w:val="009A20B7"/>
    <w:rsid w:val="009A21C2"/>
    <w:rsid w:val="009A2274"/>
    <w:rsid w:val="009A2429"/>
    <w:rsid w:val="009A24DA"/>
    <w:rsid w:val="009A289A"/>
    <w:rsid w:val="009A28F5"/>
    <w:rsid w:val="009A2952"/>
    <w:rsid w:val="009A2F30"/>
    <w:rsid w:val="009A302C"/>
    <w:rsid w:val="009A3068"/>
    <w:rsid w:val="009A3693"/>
    <w:rsid w:val="009A3814"/>
    <w:rsid w:val="009A398F"/>
    <w:rsid w:val="009A40A6"/>
    <w:rsid w:val="009A4170"/>
    <w:rsid w:val="009A459F"/>
    <w:rsid w:val="009A4F3A"/>
    <w:rsid w:val="009A4FAB"/>
    <w:rsid w:val="009A4FC3"/>
    <w:rsid w:val="009A4FCC"/>
    <w:rsid w:val="009A50DD"/>
    <w:rsid w:val="009A5205"/>
    <w:rsid w:val="009A549B"/>
    <w:rsid w:val="009A54F8"/>
    <w:rsid w:val="009A55E0"/>
    <w:rsid w:val="009A5AB3"/>
    <w:rsid w:val="009A5D2A"/>
    <w:rsid w:val="009A5EC7"/>
    <w:rsid w:val="009A6103"/>
    <w:rsid w:val="009A6535"/>
    <w:rsid w:val="009A65BF"/>
    <w:rsid w:val="009A68DE"/>
    <w:rsid w:val="009A6A07"/>
    <w:rsid w:val="009A6DDF"/>
    <w:rsid w:val="009A7939"/>
    <w:rsid w:val="009A7AE6"/>
    <w:rsid w:val="009B07D0"/>
    <w:rsid w:val="009B0AD4"/>
    <w:rsid w:val="009B0AD9"/>
    <w:rsid w:val="009B100C"/>
    <w:rsid w:val="009B127E"/>
    <w:rsid w:val="009B13DC"/>
    <w:rsid w:val="009B189B"/>
    <w:rsid w:val="009B1E8D"/>
    <w:rsid w:val="009B245D"/>
    <w:rsid w:val="009B25A6"/>
    <w:rsid w:val="009B2CBD"/>
    <w:rsid w:val="009B3123"/>
    <w:rsid w:val="009B32B4"/>
    <w:rsid w:val="009B34C0"/>
    <w:rsid w:val="009B3CE2"/>
    <w:rsid w:val="009B3D58"/>
    <w:rsid w:val="009B409A"/>
    <w:rsid w:val="009B412D"/>
    <w:rsid w:val="009B4B38"/>
    <w:rsid w:val="009B4CAA"/>
    <w:rsid w:val="009B4F01"/>
    <w:rsid w:val="009B4F80"/>
    <w:rsid w:val="009B513C"/>
    <w:rsid w:val="009B5144"/>
    <w:rsid w:val="009B578A"/>
    <w:rsid w:val="009B61D2"/>
    <w:rsid w:val="009B65CA"/>
    <w:rsid w:val="009B65F6"/>
    <w:rsid w:val="009B675A"/>
    <w:rsid w:val="009B6988"/>
    <w:rsid w:val="009B7151"/>
    <w:rsid w:val="009B769C"/>
    <w:rsid w:val="009B780C"/>
    <w:rsid w:val="009B7AAD"/>
    <w:rsid w:val="009B7F33"/>
    <w:rsid w:val="009C08A1"/>
    <w:rsid w:val="009C09BA"/>
    <w:rsid w:val="009C0BA0"/>
    <w:rsid w:val="009C0DB6"/>
    <w:rsid w:val="009C0EB7"/>
    <w:rsid w:val="009C0F14"/>
    <w:rsid w:val="009C0FAE"/>
    <w:rsid w:val="009C18BC"/>
    <w:rsid w:val="009C1939"/>
    <w:rsid w:val="009C19A2"/>
    <w:rsid w:val="009C19B6"/>
    <w:rsid w:val="009C21C1"/>
    <w:rsid w:val="009C2865"/>
    <w:rsid w:val="009C2AA0"/>
    <w:rsid w:val="009C33E1"/>
    <w:rsid w:val="009C340E"/>
    <w:rsid w:val="009C3913"/>
    <w:rsid w:val="009C3FC0"/>
    <w:rsid w:val="009C4593"/>
    <w:rsid w:val="009C4623"/>
    <w:rsid w:val="009C4CFC"/>
    <w:rsid w:val="009C4DFC"/>
    <w:rsid w:val="009C4FF7"/>
    <w:rsid w:val="009C5490"/>
    <w:rsid w:val="009C55D9"/>
    <w:rsid w:val="009C5B26"/>
    <w:rsid w:val="009C5C15"/>
    <w:rsid w:val="009C60F7"/>
    <w:rsid w:val="009C615C"/>
    <w:rsid w:val="009C6465"/>
    <w:rsid w:val="009C6725"/>
    <w:rsid w:val="009C676D"/>
    <w:rsid w:val="009C6D8E"/>
    <w:rsid w:val="009C71C3"/>
    <w:rsid w:val="009C7723"/>
    <w:rsid w:val="009D0520"/>
    <w:rsid w:val="009D061D"/>
    <w:rsid w:val="009D0A8A"/>
    <w:rsid w:val="009D0FFB"/>
    <w:rsid w:val="009D108A"/>
    <w:rsid w:val="009D16F8"/>
    <w:rsid w:val="009D1B2A"/>
    <w:rsid w:val="009D1B61"/>
    <w:rsid w:val="009D1CF7"/>
    <w:rsid w:val="009D1FD1"/>
    <w:rsid w:val="009D20F5"/>
    <w:rsid w:val="009D20F7"/>
    <w:rsid w:val="009D28EA"/>
    <w:rsid w:val="009D2968"/>
    <w:rsid w:val="009D2E2D"/>
    <w:rsid w:val="009D30EC"/>
    <w:rsid w:val="009D3724"/>
    <w:rsid w:val="009D3891"/>
    <w:rsid w:val="009D399E"/>
    <w:rsid w:val="009D3CAB"/>
    <w:rsid w:val="009D3F10"/>
    <w:rsid w:val="009D41C9"/>
    <w:rsid w:val="009D46B7"/>
    <w:rsid w:val="009D471C"/>
    <w:rsid w:val="009D4B1A"/>
    <w:rsid w:val="009D4CF3"/>
    <w:rsid w:val="009D51D4"/>
    <w:rsid w:val="009D527D"/>
    <w:rsid w:val="009D573B"/>
    <w:rsid w:val="009D5B57"/>
    <w:rsid w:val="009D5FAA"/>
    <w:rsid w:val="009D642A"/>
    <w:rsid w:val="009D69FE"/>
    <w:rsid w:val="009D6F5C"/>
    <w:rsid w:val="009D7756"/>
    <w:rsid w:val="009D7A59"/>
    <w:rsid w:val="009D7C86"/>
    <w:rsid w:val="009D7FA7"/>
    <w:rsid w:val="009E0302"/>
    <w:rsid w:val="009E04F9"/>
    <w:rsid w:val="009E102D"/>
    <w:rsid w:val="009E130E"/>
    <w:rsid w:val="009E14BA"/>
    <w:rsid w:val="009E1C82"/>
    <w:rsid w:val="009E1D3B"/>
    <w:rsid w:val="009E1D54"/>
    <w:rsid w:val="009E1E85"/>
    <w:rsid w:val="009E20D6"/>
    <w:rsid w:val="009E20E7"/>
    <w:rsid w:val="009E224B"/>
    <w:rsid w:val="009E2383"/>
    <w:rsid w:val="009E2682"/>
    <w:rsid w:val="009E272E"/>
    <w:rsid w:val="009E33C5"/>
    <w:rsid w:val="009E35E3"/>
    <w:rsid w:val="009E39BF"/>
    <w:rsid w:val="009E3AE6"/>
    <w:rsid w:val="009E3F08"/>
    <w:rsid w:val="009E4085"/>
    <w:rsid w:val="009E484B"/>
    <w:rsid w:val="009E4C0C"/>
    <w:rsid w:val="009E4C38"/>
    <w:rsid w:val="009E4E04"/>
    <w:rsid w:val="009E532A"/>
    <w:rsid w:val="009E5547"/>
    <w:rsid w:val="009E554E"/>
    <w:rsid w:val="009E5771"/>
    <w:rsid w:val="009E5BEC"/>
    <w:rsid w:val="009E5C72"/>
    <w:rsid w:val="009E5F59"/>
    <w:rsid w:val="009E633F"/>
    <w:rsid w:val="009E6503"/>
    <w:rsid w:val="009E653D"/>
    <w:rsid w:val="009E659D"/>
    <w:rsid w:val="009E66F9"/>
    <w:rsid w:val="009E67A9"/>
    <w:rsid w:val="009E6D23"/>
    <w:rsid w:val="009E70CD"/>
    <w:rsid w:val="009E7286"/>
    <w:rsid w:val="009E72C4"/>
    <w:rsid w:val="009E72E9"/>
    <w:rsid w:val="009E7579"/>
    <w:rsid w:val="009E7D85"/>
    <w:rsid w:val="009F03DA"/>
    <w:rsid w:val="009F0865"/>
    <w:rsid w:val="009F0912"/>
    <w:rsid w:val="009F0A41"/>
    <w:rsid w:val="009F0B01"/>
    <w:rsid w:val="009F0C1F"/>
    <w:rsid w:val="009F0E1F"/>
    <w:rsid w:val="009F0ED0"/>
    <w:rsid w:val="009F11C6"/>
    <w:rsid w:val="009F136A"/>
    <w:rsid w:val="009F1727"/>
    <w:rsid w:val="009F1905"/>
    <w:rsid w:val="009F1A13"/>
    <w:rsid w:val="009F1AE7"/>
    <w:rsid w:val="009F2154"/>
    <w:rsid w:val="009F23C7"/>
    <w:rsid w:val="009F262E"/>
    <w:rsid w:val="009F26D7"/>
    <w:rsid w:val="009F2B6E"/>
    <w:rsid w:val="009F2C82"/>
    <w:rsid w:val="009F2CB3"/>
    <w:rsid w:val="009F2F63"/>
    <w:rsid w:val="009F3345"/>
    <w:rsid w:val="009F4492"/>
    <w:rsid w:val="009F45DF"/>
    <w:rsid w:val="009F4918"/>
    <w:rsid w:val="009F52A7"/>
    <w:rsid w:val="009F5634"/>
    <w:rsid w:val="009F5B98"/>
    <w:rsid w:val="009F5C3E"/>
    <w:rsid w:val="009F5E75"/>
    <w:rsid w:val="009F5F1A"/>
    <w:rsid w:val="009F6276"/>
    <w:rsid w:val="009F668E"/>
    <w:rsid w:val="009F6699"/>
    <w:rsid w:val="009F6B1B"/>
    <w:rsid w:val="009F6E21"/>
    <w:rsid w:val="009F742C"/>
    <w:rsid w:val="00A001A5"/>
    <w:rsid w:val="00A0076D"/>
    <w:rsid w:val="00A01226"/>
    <w:rsid w:val="00A01557"/>
    <w:rsid w:val="00A01893"/>
    <w:rsid w:val="00A01E06"/>
    <w:rsid w:val="00A01E30"/>
    <w:rsid w:val="00A024E7"/>
    <w:rsid w:val="00A02625"/>
    <w:rsid w:val="00A02C5A"/>
    <w:rsid w:val="00A02CAD"/>
    <w:rsid w:val="00A03085"/>
    <w:rsid w:val="00A03095"/>
    <w:rsid w:val="00A03C3A"/>
    <w:rsid w:val="00A03E89"/>
    <w:rsid w:val="00A03F90"/>
    <w:rsid w:val="00A04435"/>
    <w:rsid w:val="00A04B4F"/>
    <w:rsid w:val="00A04BE6"/>
    <w:rsid w:val="00A04DE8"/>
    <w:rsid w:val="00A0512E"/>
    <w:rsid w:val="00A051CF"/>
    <w:rsid w:val="00A052F7"/>
    <w:rsid w:val="00A054FD"/>
    <w:rsid w:val="00A05617"/>
    <w:rsid w:val="00A0572B"/>
    <w:rsid w:val="00A0590F"/>
    <w:rsid w:val="00A06A79"/>
    <w:rsid w:val="00A06B64"/>
    <w:rsid w:val="00A06D0A"/>
    <w:rsid w:val="00A06DBA"/>
    <w:rsid w:val="00A06DD5"/>
    <w:rsid w:val="00A06FEA"/>
    <w:rsid w:val="00A0707E"/>
    <w:rsid w:val="00A0725C"/>
    <w:rsid w:val="00A07528"/>
    <w:rsid w:val="00A07576"/>
    <w:rsid w:val="00A07599"/>
    <w:rsid w:val="00A07A4D"/>
    <w:rsid w:val="00A07EB3"/>
    <w:rsid w:val="00A101FF"/>
    <w:rsid w:val="00A102A9"/>
    <w:rsid w:val="00A10467"/>
    <w:rsid w:val="00A10C82"/>
    <w:rsid w:val="00A10CA9"/>
    <w:rsid w:val="00A110E1"/>
    <w:rsid w:val="00A1127D"/>
    <w:rsid w:val="00A118CC"/>
    <w:rsid w:val="00A11C21"/>
    <w:rsid w:val="00A11F60"/>
    <w:rsid w:val="00A12532"/>
    <w:rsid w:val="00A12537"/>
    <w:rsid w:val="00A12690"/>
    <w:rsid w:val="00A12B3F"/>
    <w:rsid w:val="00A133FE"/>
    <w:rsid w:val="00A13624"/>
    <w:rsid w:val="00A13E1A"/>
    <w:rsid w:val="00A13F5D"/>
    <w:rsid w:val="00A14480"/>
    <w:rsid w:val="00A14711"/>
    <w:rsid w:val="00A147E9"/>
    <w:rsid w:val="00A14834"/>
    <w:rsid w:val="00A1493C"/>
    <w:rsid w:val="00A1495B"/>
    <w:rsid w:val="00A14B7F"/>
    <w:rsid w:val="00A14D64"/>
    <w:rsid w:val="00A14D8A"/>
    <w:rsid w:val="00A1511B"/>
    <w:rsid w:val="00A1538E"/>
    <w:rsid w:val="00A15428"/>
    <w:rsid w:val="00A16078"/>
    <w:rsid w:val="00A16159"/>
    <w:rsid w:val="00A169E4"/>
    <w:rsid w:val="00A17DEE"/>
    <w:rsid w:val="00A17F23"/>
    <w:rsid w:val="00A205A6"/>
    <w:rsid w:val="00A20631"/>
    <w:rsid w:val="00A2097B"/>
    <w:rsid w:val="00A20A93"/>
    <w:rsid w:val="00A20C83"/>
    <w:rsid w:val="00A20CCA"/>
    <w:rsid w:val="00A20E75"/>
    <w:rsid w:val="00A2145D"/>
    <w:rsid w:val="00A2196D"/>
    <w:rsid w:val="00A21E28"/>
    <w:rsid w:val="00A21E35"/>
    <w:rsid w:val="00A21F26"/>
    <w:rsid w:val="00A21FD1"/>
    <w:rsid w:val="00A22029"/>
    <w:rsid w:val="00A22455"/>
    <w:rsid w:val="00A22465"/>
    <w:rsid w:val="00A226D7"/>
    <w:rsid w:val="00A229E4"/>
    <w:rsid w:val="00A22B5F"/>
    <w:rsid w:val="00A22D5F"/>
    <w:rsid w:val="00A23155"/>
    <w:rsid w:val="00A232A0"/>
    <w:rsid w:val="00A23588"/>
    <w:rsid w:val="00A23CD6"/>
    <w:rsid w:val="00A23FA2"/>
    <w:rsid w:val="00A2425F"/>
    <w:rsid w:val="00A24954"/>
    <w:rsid w:val="00A24B43"/>
    <w:rsid w:val="00A24C82"/>
    <w:rsid w:val="00A24CF3"/>
    <w:rsid w:val="00A2500A"/>
    <w:rsid w:val="00A26590"/>
    <w:rsid w:val="00A26AD1"/>
    <w:rsid w:val="00A26F7E"/>
    <w:rsid w:val="00A26FB3"/>
    <w:rsid w:val="00A271CE"/>
    <w:rsid w:val="00A275CC"/>
    <w:rsid w:val="00A27866"/>
    <w:rsid w:val="00A302B1"/>
    <w:rsid w:val="00A30427"/>
    <w:rsid w:val="00A304CA"/>
    <w:rsid w:val="00A307A0"/>
    <w:rsid w:val="00A3096B"/>
    <w:rsid w:val="00A30D2F"/>
    <w:rsid w:val="00A30F1C"/>
    <w:rsid w:val="00A31D79"/>
    <w:rsid w:val="00A32056"/>
    <w:rsid w:val="00A323A6"/>
    <w:rsid w:val="00A32558"/>
    <w:rsid w:val="00A32596"/>
    <w:rsid w:val="00A32ADC"/>
    <w:rsid w:val="00A3304E"/>
    <w:rsid w:val="00A33394"/>
    <w:rsid w:val="00A33B88"/>
    <w:rsid w:val="00A340A7"/>
    <w:rsid w:val="00A34D69"/>
    <w:rsid w:val="00A351AD"/>
    <w:rsid w:val="00A35451"/>
    <w:rsid w:val="00A356B8"/>
    <w:rsid w:val="00A356C1"/>
    <w:rsid w:val="00A35B88"/>
    <w:rsid w:val="00A365BC"/>
    <w:rsid w:val="00A36715"/>
    <w:rsid w:val="00A367C5"/>
    <w:rsid w:val="00A36B4F"/>
    <w:rsid w:val="00A36B69"/>
    <w:rsid w:val="00A36E9A"/>
    <w:rsid w:val="00A37021"/>
    <w:rsid w:val="00A3783B"/>
    <w:rsid w:val="00A37C8D"/>
    <w:rsid w:val="00A37D85"/>
    <w:rsid w:val="00A37FCC"/>
    <w:rsid w:val="00A40674"/>
    <w:rsid w:val="00A40846"/>
    <w:rsid w:val="00A40C70"/>
    <w:rsid w:val="00A40D2F"/>
    <w:rsid w:val="00A40D7C"/>
    <w:rsid w:val="00A40D9F"/>
    <w:rsid w:val="00A416F6"/>
    <w:rsid w:val="00A41801"/>
    <w:rsid w:val="00A4184A"/>
    <w:rsid w:val="00A41901"/>
    <w:rsid w:val="00A41944"/>
    <w:rsid w:val="00A41D60"/>
    <w:rsid w:val="00A41DCC"/>
    <w:rsid w:val="00A41F3B"/>
    <w:rsid w:val="00A41FDD"/>
    <w:rsid w:val="00A41FE9"/>
    <w:rsid w:val="00A42164"/>
    <w:rsid w:val="00A42236"/>
    <w:rsid w:val="00A42856"/>
    <w:rsid w:val="00A42A73"/>
    <w:rsid w:val="00A42AD7"/>
    <w:rsid w:val="00A42C1B"/>
    <w:rsid w:val="00A42DA6"/>
    <w:rsid w:val="00A4359A"/>
    <w:rsid w:val="00A4383C"/>
    <w:rsid w:val="00A43BDB"/>
    <w:rsid w:val="00A4444A"/>
    <w:rsid w:val="00A44906"/>
    <w:rsid w:val="00A45220"/>
    <w:rsid w:val="00A45391"/>
    <w:rsid w:val="00A4553D"/>
    <w:rsid w:val="00A45A29"/>
    <w:rsid w:val="00A45F6E"/>
    <w:rsid w:val="00A46188"/>
    <w:rsid w:val="00A461AE"/>
    <w:rsid w:val="00A465AE"/>
    <w:rsid w:val="00A46749"/>
    <w:rsid w:val="00A47215"/>
    <w:rsid w:val="00A47259"/>
    <w:rsid w:val="00A474FB"/>
    <w:rsid w:val="00A476ED"/>
    <w:rsid w:val="00A47944"/>
    <w:rsid w:val="00A4799C"/>
    <w:rsid w:val="00A47C89"/>
    <w:rsid w:val="00A47D95"/>
    <w:rsid w:val="00A47DC8"/>
    <w:rsid w:val="00A47F68"/>
    <w:rsid w:val="00A50166"/>
    <w:rsid w:val="00A50203"/>
    <w:rsid w:val="00A50961"/>
    <w:rsid w:val="00A50C26"/>
    <w:rsid w:val="00A50DF4"/>
    <w:rsid w:val="00A50E4C"/>
    <w:rsid w:val="00A50E60"/>
    <w:rsid w:val="00A50F97"/>
    <w:rsid w:val="00A514E5"/>
    <w:rsid w:val="00A517F4"/>
    <w:rsid w:val="00A518C5"/>
    <w:rsid w:val="00A51A32"/>
    <w:rsid w:val="00A51B51"/>
    <w:rsid w:val="00A51D39"/>
    <w:rsid w:val="00A52023"/>
    <w:rsid w:val="00A528CB"/>
    <w:rsid w:val="00A52C40"/>
    <w:rsid w:val="00A52DE0"/>
    <w:rsid w:val="00A52F16"/>
    <w:rsid w:val="00A53082"/>
    <w:rsid w:val="00A5320C"/>
    <w:rsid w:val="00A5325E"/>
    <w:rsid w:val="00A537B8"/>
    <w:rsid w:val="00A53DC0"/>
    <w:rsid w:val="00A54112"/>
    <w:rsid w:val="00A54273"/>
    <w:rsid w:val="00A54441"/>
    <w:rsid w:val="00A5454A"/>
    <w:rsid w:val="00A549FC"/>
    <w:rsid w:val="00A5504B"/>
    <w:rsid w:val="00A55088"/>
    <w:rsid w:val="00A551BE"/>
    <w:rsid w:val="00A55232"/>
    <w:rsid w:val="00A5557C"/>
    <w:rsid w:val="00A5580F"/>
    <w:rsid w:val="00A558E6"/>
    <w:rsid w:val="00A55CFB"/>
    <w:rsid w:val="00A55DCB"/>
    <w:rsid w:val="00A5634B"/>
    <w:rsid w:val="00A565DC"/>
    <w:rsid w:val="00A567C6"/>
    <w:rsid w:val="00A56E16"/>
    <w:rsid w:val="00A57507"/>
    <w:rsid w:val="00A575F3"/>
    <w:rsid w:val="00A575F5"/>
    <w:rsid w:val="00A57D02"/>
    <w:rsid w:val="00A57EE9"/>
    <w:rsid w:val="00A57F68"/>
    <w:rsid w:val="00A60075"/>
    <w:rsid w:val="00A60308"/>
    <w:rsid w:val="00A6033B"/>
    <w:rsid w:val="00A60429"/>
    <w:rsid w:val="00A60498"/>
    <w:rsid w:val="00A60AF2"/>
    <w:rsid w:val="00A60ED9"/>
    <w:rsid w:val="00A61050"/>
    <w:rsid w:val="00A61140"/>
    <w:rsid w:val="00A6165A"/>
    <w:rsid w:val="00A617D2"/>
    <w:rsid w:val="00A6195E"/>
    <w:rsid w:val="00A61BA0"/>
    <w:rsid w:val="00A62352"/>
    <w:rsid w:val="00A623B9"/>
    <w:rsid w:val="00A625CC"/>
    <w:rsid w:val="00A62BAF"/>
    <w:rsid w:val="00A63965"/>
    <w:rsid w:val="00A63A51"/>
    <w:rsid w:val="00A63A62"/>
    <w:rsid w:val="00A63C3E"/>
    <w:rsid w:val="00A63DD3"/>
    <w:rsid w:val="00A64516"/>
    <w:rsid w:val="00A645FE"/>
    <w:rsid w:val="00A64715"/>
    <w:rsid w:val="00A65002"/>
    <w:rsid w:val="00A65194"/>
    <w:rsid w:val="00A657FB"/>
    <w:rsid w:val="00A659E3"/>
    <w:rsid w:val="00A65B7F"/>
    <w:rsid w:val="00A6689D"/>
    <w:rsid w:val="00A66C1D"/>
    <w:rsid w:val="00A66F93"/>
    <w:rsid w:val="00A67309"/>
    <w:rsid w:val="00A675B4"/>
    <w:rsid w:val="00A677A8"/>
    <w:rsid w:val="00A67A68"/>
    <w:rsid w:val="00A67C2A"/>
    <w:rsid w:val="00A67CFD"/>
    <w:rsid w:val="00A70ABD"/>
    <w:rsid w:val="00A70C14"/>
    <w:rsid w:val="00A70C58"/>
    <w:rsid w:val="00A7121E"/>
    <w:rsid w:val="00A71356"/>
    <w:rsid w:val="00A71718"/>
    <w:rsid w:val="00A7178A"/>
    <w:rsid w:val="00A717CA"/>
    <w:rsid w:val="00A720F7"/>
    <w:rsid w:val="00A7226F"/>
    <w:rsid w:val="00A724BC"/>
    <w:rsid w:val="00A72550"/>
    <w:rsid w:val="00A72586"/>
    <w:rsid w:val="00A731A5"/>
    <w:rsid w:val="00A7328D"/>
    <w:rsid w:val="00A73555"/>
    <w:rsid w:val="00A736A8"/>
    <w:rsid w:val="00A73C45"/>
    <w:rsid w:val="00A74036"/>
    <w:rsid w:val="00A74218"/>
    <w:rsid w:val="00A7455E"/>
    <w:rsid w:val="00A74635"/>
    <w:rsid w:val="00A74937"/>
    <w:rsid w:val="00A74B62"/>
    <w:rsid w:val="00A74F00"/>
    <w:rsid w:val="00A74FB5"/>
    <w:rsid w:val="00A75061"/>
    <w:rsid w:val="00A75164"/>
    <w:rsid w:val="00A75482"/>
    <w:rsid w:val="00A7548B"/>
    <w:rsid w:val="00A755BE"/>
    <w:rsid w:val="00A75D94"/>
    <w:rsid w:val="00A75E3B"/>
    <w:rsid w:val="00A764FF"/>
    <w:rsid w:val="00A7662A"/>
    <w:rsid w:val="00A76C63"/>
    <w:rsid w:val="00A77208"/>
    <w:rsid w:val="00A7761C"/>
    <w:rsid w:val="00A776C8"/>
    <w:rsid w:val="00A778E7"/>
    <w:rsid w:val="00A77BA0"/>
    <w:rsid w:val="00A77BC1"/>
    <w:rsid w:val="00A8011B"/>
    <w:rsid w:val="00A802A7"/>
    <w:rsid w:val="00A80488"/>
    <w:rsid w:val="00A8054F"/>
    <w:rsid w:val="00A8072D"/>
    <w:rsid w:val="00A810E9"/>
    <w:rsid w:val="00A8124E"/>
    <w:rsid w:val="00A81544"/>
    <w:rsid w:val="00A829C4"/>
    <w:rsid w:val="00A82A1C"/>
    <w:rsid w:val="00A82A56"/>
    <w:rsid w:val="00A82BB2"/>
    <w:rsid w:val="00A82BF8"/>
    <w:rsid w:val="00A82D3E"/>
    <w:rsid w:val="00A83138"/>
    <w:rsid w:val="00A8319C"/>
    <w:rsid w:val="00A83EB4"/>
    <w:rsid w:val="00A83FB6"/>
    <w:rsid w:val="00A842E9"/>
    <w:rsid w:val="00A846F9"/>
    <w:rsid w:val="00A84AFB"/>
    <w:rsid w:val="00A84B9E"/>
    <w:rsid w:val="00A84C16"/>
    <w:rsid w:val="00A84CF6"/>
    <w:rsid w:val="00A858AA"/>
    <w:rsid w:val="00A85B90"/>
    <w:rsid w:val="00A85C77"/>
    <w:rsid w:val="00A85D69"/>
    <w:rsid w:val="00A85D8C"/>
    <w:rsid w:val="00A85E13"/>
    <w:rsid w:val="00A85E82"/>
    <w:rsid w:val="00A861B0"/>
    <w:rsid w:val="00A86269"/>
    <w:rsid w:val="00A86475"/>
    <w:rsid w:val="00A86496"/>
    <w:rsid w:val="00A865B6"/>
    <w:rsid w:val="00A87308"/>
    <w:rsid w:val="00A8755E"/>
    <w:rsid w:val="00A8777D"/>
    <w:rsid w:val="00A87824"/>
    <w:rsid w:val="00A8786F"/>
    <w:rsid w:val="00A87DCA"/>
    <w:rsid w:val="00A87E94"/>
    <w:rsid w:val="00A90100"/>
    <w:rsid w:val="00A90205"/>
    <w:rsid w:val="00A90467"/>
    <w:rsid w:val="00A90520"/>
    <w:rsid w:val="00A906EC"/>
    <w:rsid w:val="00A90751"/>
    <w:rsid w:val="00A9085E"/>
    <w:rsid w:val="00A90908"/>
    <w:rsid w:val="00A90967"/>
    <w:rsid w:val="00A909CD"/>
    <w:rsid w:val="00A91051"/>
    <w:rsid w:val="00A91441"/>
    <w:rsid w:val="00A91659"/>
    <w:rsid w:val="00A91A9B"/>
    <w:rsid w:val="00A91B38"/>
    <w:rsid w:val="00A91DD0"/>
    <w:rsid w:val="00A92589"/>
    <w:rsid w:val="00A927FF"/>
    <w:rsid w:val="00A92AC1"/>
    <w:rsid w:val="00A92EA9"/>
    <w:rsid w:val="00A931D4"/>
    <w:rsid w:val="00A934F3"/>
    <w:rsid w:val="00A9350E"/>
    <w:rsid w:val="00A938E4"/>
    <w:rsid w:val="00A93D2C"/>
    <w:rsid w:val="00A940C4"/>
    <w:rsid w:val="00A944B9"/>
    <w:rsid w:val="00A9454B"/>
    <w:rsid w:val="00A945C9"/>
    <w:rsid w:val="00A94F2E"/>
    <w:rsid w:val="00A94FE5"/>
    <w:rsid w:val="00A95224"/>
    <w:rsid w:val="00A95230"/>
    <w:rsid w:val="00A95841"/>
    <w:rsid w:val="00A95C7F"/>
    <w:rsid w:val="00A95EE3"/>
    <w:rsid w:val="00A95EEC"/>
    <w:rsid w:val="00A9616C"/>
    <w:rsid w:val="00A96194"/>
    <w:rsid w:val="00A96876"/>
    <w:rsid w:val="00A96F48"/>
    <w:rsid w:val="00A9735A"/>
    <w:rsid w:val="00A976DA"/>
    <w:rsid w:val="00A9791C"/>
    <w:rsid w:val="00A979AF"/>
    <w:rsid w:val="00A97E08"/>
    <w:rsid w:val="00AA04F9"/>
    <w:rsid w:val="00AA058D"/>
    <w:rsid w:val="00AA09BC"/>
    <w:rsid w:val="00AA0AA4"/>
    <w:rsid w:val="00AA1079"/>
    <w:rsid w:val="00AA164B"/>
    <w:rsid w:val="00AA19AD"/>
    <w:rsid w:val="00AA1A71"/>
    <w:rsid w:val="00AA1AA2"/>
    <w:rsid w:val="00AA1E1F"/>
    <w:rsid w:val="00AA210A"/>
    <w:rsid w:val="00AA2398"/>
    <w:rsid w:val="00AA267C"/>
    <w:rsid w:val="00AA2DD8"/>
    <w:rsid w:val="00AA31F4"/>
    <w:rsid w:val="00AA3201"/>
    <w:rsid w:val="00AA39EE"/>
    <w:rsid w:val="00AA3B9F"/>
    <w:rsid w:val="00AA3F02"/>
    <w:rsid w:val="00AA409D"/>
    <w:rsid w:val="00AA5E37"/>
    <w:rsid w:val="00AA6007"/>
    <w:rsid w:val="00AA62CD"/>
    <w:rsid w:val="00AA6465"/>
    <w:rsid w:val="00AA6A2A"/>
    <w:rsid w:val="00AA6CFE"/>
    <w:rsid w:val="00AA6EBE"/>
    <w:rsid w:val="00AA774F"/>
    <w:rsid w:val="00AA7755"/>
    <w:rsid w:val="00AA7A79"/>
    <w:rsid w:val="00AA7A9C"/>
    <w:rsid w:val="00AA7E40"/>
    <w:rsid w:val="00AB01CB"/>
    <w:rsid w:val="00AB07A2"/>
    <w:rsid w:val="00AB08ED"/>
    <w:rsid w:val="00AB0AE2"/>
    <w:rsid w:val="00AB109F"/>
    <w:rsid w:val="00AB195B"/>
    <w:rsid w:val="00AB1A29"/>
    <w:rsid w:val="00AB1AF6"/>
    <w:rsid w:val="00AB232C"/>
    <w:rsid w:val="00AB2342"/>
    <w:rsid w:val="00AB23FC"/>
    <w:rsid w:val="00AB2C99"/>
    <w:rsid w:val="00AB316C"/>
    <w:rsid w:val="00AB338F"/>
    <w:rsid w:val="00AB34BC"/>
    <w:rsid w:val="00AB3ACE"/>
    <w:rsid w:val="00AB3CA6"/>
    <w:rsid w:val="00AB3E34"/>
    <w:rsid w:val="00AB457C"/>
    <w:rsid w:val="00AB4A30"/>
    <w:rsid w:val="00AB4B89"/>
    <w:rsid w:val="00AB4C36"/>
    <w:rsid w:val="00AB4D38"/>
    <w:rsid w:val="00AB51D4"/>
    <w:rsid w:val="00AB533C"/>
    <w:rsid w:val="00AB53F4"/>
    <w:rsid w:val="00AB56A9"/>
    <w:rsid w:val="00AB5B2C"/>
    <w:rsid w:val="00AB5C27"/>
    <w:rsid w:val="00AB5D4A"/>
    <w:rsid w:val="00AB5DD2"/>
    <w:rsid w:val="00AB5E4A"/>
    <w:rsid w:val="00AB6172"/>
    <w:rsid w:val="00AB6774"/>
    <w:rsid w:val="00AB6F60"/>
    <w:rsid w:val="00AB76F5"/>
    <w:rsid w:val="00AB7796"/>
    <w:rsid w:val="00AB78D8"/>
    <w:rsid w:val="00AC0407"/>
    <w:rsid w:val="00AC08D2"/>
    <w:rsid w:val="00AC09C5"/>
    <w:rsid w:val="00AC0B9E"/>
    <w:rsid w:val="00AC14BC"/>
    <w:rsid w:val="00AC1854"/>
    <w:rsid w:val="00AC19CE"/>
    <w:rsid w:val="00AC1B65"/>
    <w:rsid w:val="00AC23C0"/>
    <w:rsid w:val="00AC2E63"/>
    <w:rsid w:val="00AC2EC3"/>
    <w:rsid w:val="00AC2F9F"/>
    <w:rsid w:val="00AC33A0"/>
    <w:rsid w:val="00AC3568"/>
    <w:rsid w:val="00AC38FB"/>
    <w:rsid w:val="00AC3E84"/>
    <w:rsid w:val="00AC4473"/>
    <w:rsid w:val="00AC4D6D"/>
    <w:rsid w:val="00AC4F06"/>
    <w:rsid w:val="00AC52B3"/>
    <w:rsid w:val="00AC5687"/>
    <w:rsid w:val="00AC5748"/>
    <w:rsid w:val="00AC5BA5"/>
    <w:rsid w:val="00AC5BBA"/>
    <w:rsid w:val="00AC6505"/>
    <w:rsid w:val="00AC6951"/>
    <w:rsid w:val="00AC6C2F"/>
    <w:rsid w:val="00AC7407"/>
    <w:rsid w:val="00AC7485"/>
    <w:rsid w:val="00AC7712"/>
    <w:rsid w:val="00AC7837"/>
    <w:rsid w:val="00AC7B96"/>
    <w:rsid w:val="00AC7D7E"/>
    <w:rsid w:val="00AD0199"/>
    <w:rsid w:val="00AD0298"/>
    <w:rsid w:val="00AD0403"/>
    <w:rsid w:val="00AD04CB"/>
    <w:rsid w:val="00AD0931"/>
    <w:rsid w:val="00AD0AB3"/>
    <w:rsid w:val="00AD0BB0"/>
    <w:rsid w:val="00AD0ED5"/>
    <w:rsid w:val="00AD1B56"/>
    <w:rsid w:val="00AD1D59"/>
    <w:rsid w:val="00AD226F"/>
    <w:rsid w:val="00AD2338"/>
    <w:rsid w:val="00AD242C"/>
    <w:rsid w:val="00AD25CC"/>
    <w:rsid w:val="00AD2C9F"/>
    <w:rsid w:val="00AD31DE"/>
    <w:rsid w:val="00AD3395"/>
    <w:rsid w:val="00AD33BE"/>
    <w:rsid w:val="00AD3459"/>
    <w:rsid w:val="00AD3735"/>
    <w:rsid w:val="00AD3E7F"/>
    <w:rsid w:val="00AD45CC"/>
    <w:rsid w:val="00AD45F2"/>
    <w:rsid w:val="00AD4662"/>
    <w:rsid w:val="00AD47F2"/>
    <w:rsid w:val="00AD4EC9"/>
    <w:rsid w:val="00AD4F0D"/>
    <w:rsid w:val="00AD5590"/>
    <w:rsid w:val="00AD5714"/>
    <w:rsid w:val="00AD58CB"/>
    <w:rsid w:val="00AD5C61"/>
    <w:rsid w:val="00AD60BB"/>
    <w:rsid w:val="00AD6129"/>
    <w:rsid w:val="00AD63A8"/>
    <w:rsid w:val="00AD6678"/>
    <w:rsid w:val="00AD67DA"/>
    <w:rsid w:val="00AD693B"/>
    <w:rsid w:val="00AD717D"/>
    <w:rsid w:val="00AD722A"/>
    <w:rsid w:val="00AE05A4"/>
    <w:rsid w:val="00AE0D10"/>
    <w:rsid w:val="00AE0F65"/>
    <w:rsid w:val="00AE10ED"/>
    <w:rsid w:val="00AE10F2"/>
    <w:rsid w:val="00AE1425"/>
    <w:rsid w:val="00AE14E9"/>
    <w:rsid w:val="00AE1813"/>
    <w:rsid w:val="00AE184C"/>
    <w:rsid w:val="00AE1A85"/>
    <w:rsid w:val="00AE1DFC"/>
    <w:rsid w:val="00AE1E03"/>
    <w:rsid w:val="00AE1EC3"/>
    <w:rsid w:val="00AE1F21"/>
    <w:rsid w:val="00AE1F2C"/>
    <w:rsid w:val="00AE1FE8"/>
    <w:rsid w:val="00AE20C9"/>
    <w:rsid w:val="00AE20D0"/>
    <w:rsid w:val="00AE2121"/>
    <w:rsid w:val="00AE24A9"/>
    <w:rsid w:val="00AE259B"/>
    <w:rsid w:val="00AE3030"/>
    <w:rsid w:val="00AE3082"/>
    <w:rsid w:val="00AE30E4"/>
    <w:rsid w:val="00AE34AA"/>
    <w:rsid w:val="00AE3553"/>
    <w:rsid w:val="00AE35D0"/>
    <w:rsid w:val="00AE3666"/>
    <w:rsid w:val="00AE3683"/>
    <w:rsid w:val="00AE3E58"/>
    <w:rsid w:val="00AE3EE0"/>
    <w:rsid w:val="00AE401B"/>
    <w:rsid w:val="00AE45CB"/>
    <w:rsid w:val="00AE4D96"/>
    <w:rsid w:val="00AE5767"/>
    <w:rsid w:val="00AE58EC"/>
    <w:rsid w:val="00AE5C51"/>
    <w:rsid w:val="00AE5F6C"/>
    <w:rsid w:val="00AE7013"/>
    <w:rsid w:val="00AE71CF"/>
    <w:rsid w:val="00AE752B"/>
    <w:rsid w:val="00AE7628"/>
    <w:rsid w:val="00AE769E"/>
    <w:rsid w:val="00AE7D3C"/>
    <w:rsid w:val="00AE7DA1"/>
    <w:rsid w:val="00AE7DFF"/>
    <w:rsid w:val="00AF0207"/>
    <w:rsid w:val="00AF0254"/>
    <w:rsid w:val="00AF07A0"/>
    <w:rsid w:val="00AF0870"/>
    <w:rsid w:val="00AF0CD6"/>
    <w:rsid w:val="00AF0F6B"/>
    <w:rsid w:val="00AF1026"/>
    <w:rsid w:val="00AF10C2"/>
    <w:rsid w:val="00AF1254"/>
    <w:rsid w:val="00AF12A6"/>
    <w:rsid w:val="00AF1737"/>
    <w:rsid w:val="00AF1748"/>
    <w:rsid w:val="00AF1BC3"/>
    <w:rsid w:val="00AF1DAC"/>
    <w:rsid w:val="00AF1E19"/>
    <w:rsid w:val="00AF1EFE"/>
    <w:rsid w:val="00AF1F6E"/>
    <w:rsid w:val="00AF211E"/>
    <w:rsid w:val="00AF2238"/>
    <w:rsid w:val="00AF2336"/>
    <w:rsid w:val="00AF2342"/>
    <w:rsid w:val="00AF2599"/>
    <w:rsid w:val="00AF27AF"/>
    <w:rsid w:val="00AF2971"/>
    <w:rsid w:val="00AF2CC2"/>
    <w:rsid w:val="00AF2E5C"/>
    <w:rsid w:val="00AF307D"/>
    <w:rsid w:val="00AF363E"/>
    <w:rsid w:val="00AF37B0"/>
    <w:rsid w:val="00AF3CF4"/>
    <w:rsid w:val="00AF3DEA"/>
    <w:rsid w:val="00AF3E57"/>
    <w:rsid w:val="00AF4076"/>
    <w:rsid w:val="00AF4315"/>
    <w:rsid w:val="00AF4660"/>
    <w:rsid w:val="00AF484B"/>
    <w:rsid w:val="00AF4D70"/>
    <w:rsid w:val="00AF4E3D"/>
    <w:rsid w:val="00AF51EB"/>
    <w:rsid w:val="00AF57FD"/>
    <w:rsid w:val="00AF59D6"/>
    <w:rsid w:val="00AF603B"/>
    <w:rsid w:val="00AF626C"/>
    <w:rsid w:val="00AF6361"/>
    <w:rsid w:val="00AF686B"/>
    <w:rsid w:val="00AF68CA"/>
    <w:rsid w:val="00AF6CBE"/>
    <w:rsid w:val="00AF6CC1"/>
    <w:rsid w:val="00AF6D7C"/>
    <w:rsid w:val="00AF6FFE"/>
    <w:rsid w:val="00AF736A"/>
    <w:rsid w:val="00AF7539"/>
    <w:rsid w:val="00AF76BA"/>
    <w:rsid w:val="00AF7BFD"/>
    <w:rsid w:val="00B00084"/>
    <w:rsid w:val="00B0097B"/>
    <w:rsid w:val="00B00CF0"/>
    <w:rsid w:val="00B00D78"/>
    <w:rsid w:val="00B00F6E"/>
    <w:rsid w:val="00B00FC0"/>
    <w:rsid w:val="00B01120"/>
    <w:rsid w:val="00B01415"/>
    <w:rsid w:val="00B015F4"/>
    <w:rsid w:val="00B0252A"/>
    <w:rsid w:val="00B0269A"/>
    <w:rsid w:val="00B02A0D"/>
    <w:rsid w:val="00B02C8F"/>
    <w:rsid w:val="00B02DD5"/>
    <w:rsid w:val="00B02F37"/>
    <w:rsid w:val="00B02FBB"/>
    <w:rsid w:val="00B02FE3"/>
    <w:rsid w:val="00B030DC"/>
    <w:rsid w:val="00B03137"/>
    <w:rsid w:val="00B0359A"/>
    <w:rsid w:val="00B04003"/>
    <w:rsid w:val="00B04547"/>
    <w:rsid w:val="00B049DD"/>
    <w:rsid w:val="00B04BC6"/>
    <w:rsid w:val="00B04BD0"/>
    <w:rsid w:val="00B04C89"/>
    <w:rsid w:val="00B04FEC"/>
    <w:rsid w:val="00B05318"/>
    <w:rsid w:val="00B0534D"/>
    <w:rsid w:val="00B05784"/>
    <w:rsid w:val="00B05ADC"/>
    <w:rsid w:val="00B0622C"/>
    <w:rsid w:val="00B06D69"/>
    <w:rsid w:val="00B06ED9"/>
    <w:rsid w:val="00B06F2E"/>
    <w:rsid w:val="00B0747F"/>
    <w:rsid w:val="00B07591"/>
    <w:rsid w:val="00B0766B"/>
    <w:rsid w:val="00B07A6B"/>
    <w:rsid w:val="00B07B12"/>
    <w:rsid w:val="00B07F0E"/>
    <w:rsid w:val="00B101AC"/>
    <w:rsid w:val="00B10382"/>
    <w:rsid w:val="00B10ACF"/>
    <w:rsid w:val="00B10B84"/>
    <w:rsid w:val="00B10BA3"/>
    <w:rsid w:val="00B10DBF"/>
    <w:rsid w:val="00B111D6"/>
    <w:rsid w:val="00B112F5"/>
    <w:rsid w:val="00B11940"/>
    <w:rsid w:val="00B11B00"/>
    <w:rsid w:val="00B11BB5"/>
    <w:rsid w:val="00B11F4E"/>
    <w:rsid w:val="00B11F51"/>
    <w:rsid w:val="00B1262A"/>
    <w:rsid w:val="00B12AC9"/>
    <w:rsid w:val="00B12BBC"/>
    <w:rsid w:val="00B12E1D"/>
    <w:rsid w:val="00B12E59"/>
    <w:rsid w:val="00B13228"/>
    <w:rsid w:val="00B13377"/>
    <w:rsid w:val="00B13528"/>
    <w:rsid w:val="00B13740"/>
    <w:rsid w:val="00B13E87"/>
    <w:rsid w:val="00B13F3D"/>
    <w:rsid w:val="00B140E5"/>
    <w:rsid w:val="00B143EE"/>
    <w:rsid w:val="00B14829"/>
    <w:rsid w:val="00B1488E"/>
    <w:rsid w:val="00B148BB"/>
    <w:rsid w:val="00B14A20"/>
    <w:rsid w:val="00B14A7E"/>
    <w:rsid w:val="00B14CCD"/>
    <w:rsid w:val="00B14D02"/>
    <w:rsid w:val="00B14F42"/>
    <w:rsid w:val="00B154E2"/>
    <w:rsid w:val="00B155B7"/>
    <w:rsid w:val="00B1577A"/>
    <w:rsid w:val="00B15F34"/>
    <w:rsid w:val="00B16111"/>
    <w:rsid w:val="00B1615E"/>
    <w:rsid w:val="00B166EA"/>
    <w:rsid w:val="00B167C9"/>
    <w:rsid w:val="00B16818"/>
    <w:rsid w:val="00B16974"/>
    <w:rsid w:val="00B16AE1"/>
    <w:rsid w:val="00B17023"/>
    <w:rsid w:val="00B20067"/>
    <w:rsid w:val="00B200E2"/>
    <w:rsid w:val="00B20BED"/>
    <w:rsid w:val="00B20E75"/>
    <w:rsid w:val="00B211FB"/>
    <w:rsid w:val="00B2152B"/>
    <w:rsid w:val="00B21AE6"/>
    <w:rsid w:val="00B21B12"/>
    <w:rsid w:val="00B21B50"/>
    <w:rsid w:val="00B21E00"/>
    <w:rsid w:val="00B22022"/>
    <w:rsid w:val="00B222C5"/>
    <w:rsid w:val="00B2253F"/>
    <w:rsid w:val="00B226D0"/>
    <w:rsid w:val="00B226E9"/>
    <w:rsid w:val="00B229AF"/>
    <w:rsid w:val="00B22D8C"/>
    <w:rsid w:val="00B22F45"/>
    <w:rsid w:val="00B22FE0"/>
    <w:rsid w:val="00B230CE"/>
    <w:rsid w:val="00B236E0"/>
    <w:rsid w:val="00B23AE9"/>
    <w:rsid w:val="00B23D9D"/>
    <w:rsid w:val="00B23DA4"/>
    <w:rsid w:val="00B24331"/>
    <w:rsid w:val="00B24874"/>
    <w:rsid w:val="00B24A41"/>
    <w:rsid w:val="00B24A9A"/>
    <w:rsid w:val="00B25346"/>
    <w:rsid w:val="00B2565C"/>
    <w:rsid w:val="00B257F8"/>
    <w:rsid w:val="00B25C26"/>
    <w:rsid w:val="00B25D3E"/>
    <w:rsid w:val="00B25F12"/>
    <w:rsid w:val="00B2688A"/>
    <w:rsid w:val="00B268C9"/>
    <w:rsid w:val="00B26CC6"/>
    <w:rsid w:val="00B27A9B"/>
    <w:rsid w:val="00B30059"/>
    <w:rsid w:val="00B30111"/>
    <w:rsid w:val="00B309A9"/>
    <w:rsid w:val="00B3122B"/>
    <w:rsid w:val="00B312AC"/>
    <w:rsid w:val="00B3160A"/>
    <w:rsid w:val="00B31771"/>
    <w:rsid w:val="00B31A0F"/>
    <w:rsid w:val="00B320C2"/>
    <w:rsid w:val="00B329C2"/>
    <w:rsid w:val="00B32AA7"/>
    <w:rsid w:val="00B32BC9"/>
    <w:rsid w:val="00B32D3B"/>
    <w:rsid w:val="00B32FC1"/>
    <w:rsid w:val="00B33381"/>
    <w:rsid w:val="00B335BA"/>
    <w:rsid w:val="00B3377A"/>
    <w:rsid w:val="00B33A2F"/>
    <w:rsid w:val="00B33D53"/>
    <w:rsid w:val="00B33EC5"/>
    <w:rsid w:val="00B34117"/>
    <w:rsid w:val="00B34448"/>
    <w:rsid w:val="00B3458F"/>
    <w:rsid w:val="00B3474E"/>
    <w:rsid w:val="00B34775"/>
    <w:rsid w:val="00B34AED"/>
    <w:rsid w:val="00B34E4F"/>
    <w:rsid w:val="00B357C5"/>
    <w:rsid w:val="00B357F5"/>
    <w:rsid w:val="00B35A39"/>
    <w:rsid w:val="00B3638A"/>
    <w:rsid w:val="00B36947"/>
    <w:rsid w:val="00B36A05"/>
    <w:rsid w:val="00B36E54"/>
    <w:rsid w:val="00B37232"/>
    <w:rsid w:val="00B3776A"/>
    <w:rsid w:val="00B37B90"/>
    <w:rsid w:val="00B40175"/>
    <w:rsid w:val="00B408DF"/>
    <w:rsid w:val="00B40BB9"/>
    <w:rsid w:val="00B40FA2"/>
    <w:rsid w:val="00B417D4"/>
    <w:rsid w:val="00B418F1"/>
    <w:rsid w:val="00B41A01"/>
    <w:rsid w:val="00B41E65"/>
    <w:rsid w:val="00B4211A"/>
    <w:rsid w:val="00B4272C"/>
    <w:rsid w:val="00B429E4"/>
    <w:rsid w:val="00B42A3F"/>
    <w:rsid w:val="00B42D3B"/>
    <w:rsid w:val="00B42E2A"/>
    <w:rsid w:val="00B4319D"/>
    <w:rsid w:val="00B435BC"/>
    <w:rsid w:val="00B43B97"/>
    <w:rsid w:val="00B4408A"/>
    <w:rsid w:val="00B44AF0"/>
    <w:rsid w:val="00B44B19"/>
    <w:rsid w:val="00B44D7C"/>
    <w:rsid w:val="00B4535A"/>
    <w:rsid w:val="00B453E4"/>
    <w:rsid w:val="00B45684"/>
    <w:rsid w:val="00B4577D"/>
    <w:rsid w:val="00B45A57"/>
    <w:rsid w:val="00B45D06"/>
    <w:rsid w:val="00B45FBB"/>
    <w:rsid w:val="00B4655F"/>
    <w:rsid w:val="00B46E46"/>
    <w:rsid w:val="00B46FD5"/>
    <w:rsid w:val="00B470E7"/>
    <w:rsid w:val="00B47187"/>
    <w:rsid w:val="00B47284"/>
    <w:rsid w:val="00B47540"/>
    <w:rsid w:val="00B47A2B"/>
    <w:rsid w:val="00B47A35"/>
    <w:rsid w:val="00B47D4E"/>
    <w:rsid w:val="00B47F78"/>
    <w:rsid w:val="00B5068C"/>
    <w:rsid w:val="00B5087F"/>
    <w:rsid w:val="00B5095D"/>
    <w:rsid w:val="00B50BA4"/>
    <w:rsid w:val="00B5121C"/>
    <w:rsid w:val="00B519C3"/>
    <w:rsid w:val="00B51AC5"/>
    <w:rsid w:val="00B51D51"/>
    <w:rsid w:val="00B51D96"/>
    <w:rsid w:val="00B51E3F"/>
    <w:rsid w:val="00B5210A"/>
    <w:rsid w:val="00B528B6"/>
    <w:rsid w:val="00B52D3C"/>
    <w:rsid w:val="00B52F8C"/>
    <w:rsid w:val="00B53594"/>
    <w:rsid w:val="00B53840"/>
    <w:rsid w:val="00B53997"/>
    <w:rsid w:val="00B53D98"/>
    <w:rsid w:val="00B540D7"/>
    <w:rsid w:val="00B542F4"/>
    <w:rsid w:val="00B545E7"/>
    <w:rsid w:val="00B547D5"/>
    <w:rsid w:val="00B54D8C"/>
    <w:rsid w:val="00B55116"/>
    <w:rsid w:val="00B55163"/>
    <w:rsid w:val="00B554AB"/>
    <w:rsid w:val="00B556DB"/>
    <w:rsid w:val="00B55A39"/>
    <w:rsid w:val="00B55C0F"/>
    <w:rsid w:val="00B562CB"/>
    <w:rsid w:val="00B56342"/>
    <w:rsid w:val="00B56ABF"/>
    <w:rsid w:val="00B56BAC"/>
    <w:rsid w:val="00B5721D"/>
    <w:rsid w:val="00B576E8"/>
    <w:rsid w:val="00B57B3A"/>
    <w:rsid w:val="00B57DA6"/>
    <w:rsid w:val="00B57EC6"/>
    <w:rsid w:val="00B6007D"/>
    <w:rsid w:val="00B6043F"/>
    <w:rsid w:val="00B6049F"/>
    <w:rsid w:val="00B613FC"/>
    <w:rsid w:val="00B61899"/>
    <w:rsid w:val="00B6196C"/>
    <w:rsid w:val="00B61F78"/>
    <w:rsid w:val="00B623DB"/>
    <w:rsid w:val="00B625DB"/>
    <w:rsid w:val="00B626BF"/>
    <w:rsid w:val="00B630DB"/>
    <w:rsid w:val="00B6333A"/>
    <w:rsid w:val="00B635A6"/>
    <w:rsid w:val="00B63A96"/>
    <w:rsid w:val="00B63CD2"/>
    <w:rsid w:val="00B63ED9"/>
    <w:rsid w:val="00B63F6B"/>
    <w:rsid w:val="00B63FB8"/>
    <w:rsid w:val="00B63FD9"/>
    <w:rsid w:val="00B64839"/>
    <w:rsid w:val="00B64C58"/>
    <w:rsid w:val="00B64E28"/>
    <w:rsid w:val="00B65C2C"/>
    <w:rsid w:val="00B65CC9"/>
    <w:rsid w:val="00B65EE0"/>
    <w:rsid w:val="00B66A1F"/>
    <w:rsid w:val="00B66DD2"/>
    <w:rsid w:val="00B670D4"/>
    <w:rsid w:val="00B67CDA"/>
    <w:rsid w:val="00B70098"/>
    <w:rsid w:val="00B701A8"/>
    <w:rsid w:val="00B704E1"/>
    <w:rsid w:val="00B70510"/>
    <w:rsid w:val="00B709F5"/>
    <w:rsid w:val="00B71176"/>
    <w:rsid w:val="00B715E8"/>
    <w:rsid w:val="00B717B7"/>
    <w:rsid w:val="00B719A1"/>
    <w:rsid w:val="00B71ACD"/>
    <w:rsid w:val="00B71BA4"/>
    <w:rsid w:val="00B71BBF"/>
    <w:rsid w:val="00B71C42"/>
    <w:rsid w:val="00B7200E"/>
    <w:rsid w:val="00B724BF"/>
    <w:rsid w:val="00B72595"/>
    <w:rsid w:val="00B72788"/>
    <w:rsid w:val="00B72A8A"/>
    <w:rsid w:val="00B7308C"/>
    <w:rsid w:val="00B73436"/>
    <w:rsid w:val="00B73542"/>
    <w:rsid w:val="00B73709"/>
    <w:rsid w:val="00B738F7"/>
    <w:rsid w:val="00B742E3"/>
    <w:rsid w:val="00B742EA"/>
    <w:rsid w:val="00B743C9"/>
    <w:rsid w:val="00B749B0"/>
    <w:rsid w:val="00B74D36"/>
    <w:rsid w:val="00B74DF0"/>
    <w:rsid w:val="00B750BE"/>
    <w:rsid w:val="00B7511E"/>
    <w:rsid w:val="00B7530B"/>
    <w:rsid w:val="00B75700"/>
    <w:rsid w:val="00B75941"/>
    <w:rsid w:val="00B75A54"/>
    <w:rsid w:val="00B75FA6"/>
    <w:rsid w:val="00B760CE"/>
    <w:rsid w:val="00B7694F"/>
    <w:rsid w:val="00B76BE2"/>
    <w:rsid w:val="00B76E02"/>
    <w:rsid w:val="00B770E0"/>
    <w:rsid w:val="00B7754A"/>
    <w:rsid w:val="00B7763F"/>
    <w:rsid w:val="00B77A37"/>
    <w:rsid w:val="00B77C85"/>
    <w:rsid w:val="00B77DC8"/>
    <w:rsid w:val="00B77E86"/>
    <w:rsid w:val="00B77FE3"/>
    <w:rsid w:val="00B80177"/>
    <w:rsid w:val="00B80220"/>
    <w:rsid w:val="00B806D6"/>
    <w:rsid w:val="00B80744"/>
    <w:rsid w:val="00B80A3F"/>
    <w:rsid w:val="00B80A9F"/>
    <w:rsid w:val="00B80D8E"/>
    <w:rsid w:val="00B80FA9"/>
    <w:rsid w:val="00B80FD0"/>
    <w:rsid w:val="00B8102C"/>
    <w:rsid w:val="00B812A4"/>
    <w:rsid w:val="00B81439"/>
    <w:rsid w:val="00B81446"/>
    <w:rsid w:val="00B816A5"/>
    <w:rsid w:val="00B8177C"/>
    <w:rsid w:val="00B819C9"/>
    <w:rsid w:val="00B81A74"/>
    <w:rsid w:val="00B81ADA"/>
    <w:rsid w:val="00B8257D"/>
    <w:rsid w:val="00B825AA"/>
    <w:rsid w:val="00B8276C"/>
    <w:rsid w:val="00B827AC"/>
    <w:rsid w:val="00B82852"/>
    <w:rsid w:val="00B829A5"/>
    <w:rsid w:val="00B82E51"/>
    <w:rsid w:val="00B832BA"/>
    <w:rsid w:val="00B83305"/>
    <w:rsid w:val="00B8332C"/>
    <w:rsid w:val="00B8377F"/>
    <w:rsid w:val="00B83B3E"/>
    <w:rsid w:val="00B83B74"/>
    <w:rsid w:val="00B83E34"/>
    <w:rsid w:val="00B84240"/>
    <w:rsid w:val="00B84A1B"/>
    <w:rsid w:val="00B84BC4"/>
    <w:rsid w:val="00B855C2"/>
    <w:rsid w:val="00B857B6"/>
    <w:rsid w:val="00B85C6C"/>
    <w:rsid w:val="00B85CD7"/>
    <w:rsid w:val="00B860DC"/>
    <w:rsid w:val="00B8638F"/>
    <w:rsid w:val="00B863A0"/>
    <w:rsid w:val="00B8648C"/>
    <w:rsid w:val="00B8677C"/>
    <w:rsid w:val="00B86E1C"/>
    <w:rsid w:val="00B879E7"/>
    <w:rsid w:val="00B87E97"/>
    <w:rsid w:val="00B9000C"/>
    <w:rsid w:val="00B901C0"/>
    <w:rsid w:val="00B9061D"/>
    <w:rsid w:val="00B90902"/>
    <w:rsid w:val="00B90943"/>
    <w:rsid w:val="00B90962"/>
    <w:rsid w:val="00B90B47"/>
    <w:rsid w:val="00B90B78"/>
    <w:rsid w:val="00B90EEB"/>
    <w:rsid w:val="00B90F4E"/>
    <w:rsid w:val="00B911A4"/>
    <w:rsid w:val="00B912B3"/>
    <w:rsid w:val="00B91AD5"/>
    <w:rsid w:val="00B91DCF"/>
    <w:rsid w:val="00B91E3C"/>
    <w:rsid w:val="00B92096"/>
    <w:rsid w:val="00B9266D"/>
    <w:rsid w:val="00B9266E"/>
    <w:rsid w:val="00B92F96"/>
    <w:rsid w:val="00B9324B"/>
    <w:rsid w:val="00B9330E"/>
    <w:rsid w:val="00B93B66"/>
    <w:rsid w:val="00B9415C"/>
    <w:rsid w:val="00B9423D"/>
    <w:rsid w:val="00B948ED"/>
    <w:rsid w:val="00B94D2D"/>
    <w:rsid w:val="00B94EB2"/>
    <w:rsid w:val="00B950BD"/>
    <w:rsid w:val="00B953E4"/>
    <w:rsid w:val="00B95F45"/>
    <w:rsid w:val="00B95FB4"/>
    <w:rsid w:val="00B96070"/>
    <w:rsid w:val="00B96566"/>
    <w:rsid w:val="00B96630"/>
    <w:rsid w:val="00B96768"/>
    <w:rsid w:val="00B9689C"/>
    <w:rsid w:val="00B96913"/>
    <w:rsid w:val="00B96926"/>
    <w:rsid w:val="00B96937"/>
    <w:rsid w:val="00B96D42"/>
    <w:rsid w:val="00B96EE6"/>
    <w:rsid w:val="00B97043"/>
    <w:rsid w:val="00B97D2F"/>
    <w:rsid w:val="00B97F92"/>
    <w:rsid w:val="00BA0483"/>
    <w:rsid w:val="00BA0A17"/>
    <w:rsid w:val="00BA0BEE"/>
    <w:rsid w:val="00BA12C1"/>
    <w:rsid w:val="00BA1C72"/>
    <w:rsid w:val="00BA2348"/>
    <w:rsid w:val="00BA242E"/>
    <w:rsid w:val="00BA26F3"/>
    <w:rsid w:val="00BA2B83"/>
    <w:rsid w:val="00BA37CE"/>
    <w:rsid w:val="00BA3983"/>
    <w:rsid w:val="00BA3A3C"/>
    <w:rsid w:val="00BA3EB1"/>
    <w:rsid w:val="00BA3F18"/>
    <w:rsid w:val="00BA4619"/>
    <w:rsid w:val="00BA46DA"/>
    <w:rsid w:val="00BA48E7"/>
    <w:rsid w:val="00BA4A14"/>
    <w:rsid w:val="00BA4BDC"/>
    <w:rsid w:val="00BA4BE3"/>
    <w:rsid w:val="00BA50AB"/>
    <w:rsid w:val="00BA5415"/>
    <w:rsid w:val="00BA5637"/>
    <w:rsid w:val="00BA571B"/>
    <w:rsid w:val="00BA5F70"/>
    <w:rsid w:val="00BA63F8"/>
    <w:rsid w:val="00BA6AC4"/>
    <w:rsid w:val="00BA6DAD"/>
    <w:rsid w:val="00BA6EE2"/>
    <w:rsid w:val="00BA70C5"/>
    <w:rsid w:val="00BA7135"/>
    <w:rsid w:val="00BA72D6"/>
    <w:rsid w:val="00BA7399"/>
    <w:rsid w:val="00BA7561"/>
    <w:rsid w:val="00BA7787"/>
    <w:rsid w:val="00BA781E"/>
    <w:rsid w:val="00BA7A2A"/>
    <w:rsid w:val="00BA7CE7"/>
    <w:rsid w:val="00BB01D4"/>
    <w:rsid w:val="00BB0226"/>
    <w:rsid w:val="00BB0F08"/>
    <w:rsid w:val="00BB15BD"/>
    <w:rsid w:val="00BB163C"/>
    <w:rsid w:val="00BB1AE6"/>
    <w:rsid w:val="00BB1D1F"/>
    <w:rsid w:val="00BB2256"/>
    <w:rsid w:val="00BB2279"/>
    <w:rsid w:val="00BB2757"/>
    <w:rsid w:val="00BB285C"/>
    <w:rsid w:val="00BB2915"/>
    <w:rsid w:val="00BB2C35"/>
    <w:rsid w:val="00BB32A5"/>
    <w:rsid w:val="00BB3370"/>
    <w:rsid w:val="00BB3A6B"/>
    <w:rsid w:val="00BB4744"/>
    <w:rsid w:val="00BB4D9A"/>
    <w:rsid w:val="00BB5458"/>
    <w:rsid w:val="00BB54B8"/>
    <w:rsid w:val="00BB55B4"/>
    <w:rsid w:val="00BB5964"/>
    <w:rsid w:val="00BB5BDC"/>
    <w:rsid w:val="00BB5FFB"/>
    <w:rsid w:val="00BB60BE"/>
    <w:rsid w:val="00BB6A2A"/>
    <w:rsid w:val="00BB6C4D"/>
    <w:rsid w:val="00BB6D2A"/>
    <w:rsid w:val="00BB76B7"/>
    <w:rsid w:val="00BB7A39"/>
    <w:rsid w:val="00BB7B7C"/>
    <w:rsid w:val="00BB7B9C"/>
    <w:rsid w:val="00BB7C44"/>
    <w:rsid w:val="00BB7F71"/>
    <w:rsid w:val="00BB7FB3"/>
    <w:rsid w:val="00BC006C"/>
    <w:rsid w:val="00BC016D"/>
    <w:rsid w:val="00BC0610"/>
    <w:rsid w:val="00BC0653"/>
    <w:rsid w:val="00BC0782"/>
    <w:rsid w:val="00BC0D36"/>
    <w:rsid w:val="00BC0DBF"/>
    <w:rsid w:val="00BC0DF2"/>
    <w:rsid w:val="00BC125C"/>
    <w:rsid w:val="00BC14E1"/>
    <w:rsid w:val="00BC1A79"/>
    <w:rsid w:val="00BC1FC1"/>
    <w:rsid w:val="00BC2ADF"/>
    <w:rsid w:val="00BC2D11"/>
    <w:rsid w:val="00BC2F6B"/>
    <w:rsid w:val="00BC360E"/>
    <w:rsid w:val="00BC3F80"/>
    <w:rsid w:val="00BC41B4"/>
    <w:rsid w:val="00BC49C7"/>
    <w:rsid w:val="00BC4C87"/>
    <w:rsid w:val="00BC4EB9"/>
    <w:rsid w:val="00BC50AA"/>
    <w:rsid w:val="00BC53CC"/>
    <w:rsid w:val="00BC5429"/>
    <w:rsid w:val="00BC5CCD"/>
    <w:rsid w:val="00BC6BA7"/>
    <w:rsid w:val="00BC72C2"/>
    <w:rsid w:val="00BC755E"/>
    <w:rsid w:val="00BC75DB"/>
    <w:rsid w:val="00BC7D49"/>
    <w:rsid w:val="00BC7ECB"/>
    <w:rsid w:val="00BD01D6"/>
    <w:rsid w:val="00BD027C"/>
    <w:rsid w:val="00BD02A0"/>
    <w:rsid w:val="00BD039C"/>
    <w:rsid w:val="00BD03AE"/>
    <w:rsid w:val="00BD044F"/>
    <w:rsid w:val="00BD05D6"/>
    <w:rsid w:val="00BD06E0"/>
    <w:rsid w:val="00BD0AD1"/>
    <w:rsid w:val="00BD0E1D"/>
    <w:rsid w:val="00BD136B"/>
    <w:rsid w:val="00BD139E"/>
    <w:rsid w:val="00BD1547"/>
    <w:rsid w:val="00BD187D"/>
    <w:rsid w:val="00BD1A03"/>
    <w:rsid w:val="00BD1F58"/>
    <w:rsid w:val="00BD1FED"/>
    <w:rsid w:val="00BD21E8"/>
    <w:rsid w:val="00BD29C5"/>
    <w:rsid w:val="00BD2B14"/>
    <w:rsid w:val="00BD2E19"/>
    <w:rsid w:val="00BD2E4E"/>
    <w:rsid w:val="00BD31BE"/>
    <w:rsid w:val="00BD3229"/>
    <w:rsid w:val="00BD3417"/>
    <w:rsid w:val="00BD3695"/>
    <w:rsid w:val="00BD3C64"/>
    <w:rsid w:val="00BD3CFB"/>
    <w:rsid w:val="00BD3D55"/>
    <w:rsid w:val="00BD3DD1"/>
    <w:rsid w:val="00BD438B"/>
    <w:rsid w:val="00BD479C"/>
    <w:rsid w:val="00BD49FA"/>
    <w:rsid w:val="00BD4C7C"/>
    <w:rsid w:val="00BD53B9"/>
    <w:rsid w:val="00BD54C1"/>
    <w:rsid w:val="00BD5572"/>
    <w:rsid w:val="00BD56B2"/>
    <w:rsid w:val="00BD5A0B"/>
    <w:rsid w:val="00BD5D44"/>
    <w:rsid w:val="00BD66B8"/>
    <w:rsid w:val="00BD672D"/>
    <w:rsid w:val="00BD6998"/>
    <w:rsid w:val="00BD7043"/>
    <w:rsid w:val="00BD7246"/>
    <w:rsid w:val="00BD7783"/>
    <w:rsid w:val="00BD7D54"/>
    <w:rsid w:val="00BE03BD"/>
    <w:rsid w:val="00BE058D"/>
    <w:rsid w:val="00BE08F1"/>
    <w:rsid w:val="00BE0958"/>
    <w:rsid w:val="00BE096E"/>
    <w:rsid w:val="00BE0D4E"/>
    <w:rsid w:val="00BE1062"/>
    <w:rsid w:val="00BE1132"/>
    <w:rsid w:val="00BE19DB"/>
    <w:rsid w:val="00BE1B29"/>
    <w:rsid w:val="00BE1D6C"/>
    <w:rsid w:val="00BE1DD1"/>
    <w:rsid w:val="00BE2073"/>
    <w:rsid w:val="00BE2380"/>
    <w:rsid w:val="00BE25AD"/>
    <w:rsid w:val="00BE2936"/>
    <w:rsid w:val="00BE29BE"/>
    <w:rsid w:val="00BE2A1C"/>
    <w:rsid w:val="00BE2AC8"/>
    <w:rsid w:val="00BE2D5E"/>
    <w:rsid w:val="00BE3246"/>
    <w:rsid w:val="00BE345C"/>
    <w:rsid w:val="00BE358C"/>
    <w:rsid w:val="00BE4410"/>
    <w:rsid w:val="00BE442F"/>
    <w:rsid w:val="00BE4745"/>
    <w:rsid w:val="00BE4937"/>
    <w:rsid w:val="00BE4C90"/>
    <w:rsid w:val="00BE4D5E"/>
    <w:rsid w:val="00BE5B16"/>
    <w:rsid w:val="00BE6531"/>
    <w:rsid w:val="00BE678C"/>
    <w:rsid w:val="00BE6BA8"/>
    <w:rsid w:val="00BE6D29"/>
    <w:rsid w:val="00BE781E"/>
    <w:rsid w:val="00BE7841"/>
    <w:rsid w:val="00BE7E50"/>
    <w:rsid w:val="00BF04B3"/>
    <w:rsid w:val="00BF1163"/>
    <w:rsid w:val="00BF1631"/>
    <w:rsid w:val="00BF16D3"/>
    <w:rsid w:val="00BF1C57"/>
    <w:rsid w:val="00BF21F2"/>
    <w:rsid w:val="00BF24A0"/>
    <w:rsid w:val="00BF2BF6"/>
    <w:rsid w:val="00BF2E86"/>
    <w:rsid w:val="00BF3096"/>
    <w:rsid w:val="00BF3567"/>
    <w:rsid w:val="00BF36DF"/>
    <w:rsid w:val="00BF3778"/>
    <w:rsid w:val="00BF4045"/>
    <w:rsid w:val="00BF407F"/>
    <w:rsid w:val="00BF40BE"/>
    <w:rsid w:val="00BF41B6"/>
    <w:rsid w:val="00BF448C"/>
    <w:rsid w:val="00BF48A1"/>
    <w:rsid w:val="00BF4967"/>
    <w:rsid w:val="00BF4B60"/>
    <w:rsid w:val="00BF4C72"/>
    <w:rsid w:val="00BF4E2D"/>
    <w:rsid w:val="00BF5124"/>
    <w:rsid w:val="00BF5131"/>
    <w:rsid w:val="00BF5384"/>
    <w:rsid w:val="00BF578A"/>
    <w:rsid w:val="00BF5810"/>
    <w:rsid w:val="00BF585A"/>
    <w:rsid w:val="00BF59C7"/>
    <w:rsid w:val="00BF5A05"/>
    <w:rsid w:val="00BF5CDA"/>
    <w:rsid w:val="00BF5D3D"/>
    <w:rsid w:val="00BF6756"/>
    <w:rsid w:val="00BF69A1"/>
    <w:rsid w:val="00BF69FB"/>
    <w:rsid w:val="00BF6B10"/>
    <w:rsid w:val="00BF70DB"/>
    <w:rsid w:val="00BF74C6"/>
    <w:rsid w:val="00BF74EA"/>
    <w:rsid w:val="00BF7DDE"/>
    <w:rsid w:val="00BF7F31"/>
    <w:rsid w:val="00C00186"/>
    <w:rsid w:val="00C003E0"/>
    <w:rsid w:val="00C00422"/>
    <w:rsid w:val="00C004A0"/>
    <w:rsid w:val="00C00A42"/>
    <w:rsid w:val="00C00D30"/>
    <w:rsid w:val="00C00DFC"/>
    <w:rsid w:val="00C00FAC"/>
    <w:rsid w:val="00C0104A"/>
    <w:rsid w:val="00C015CC"/>
    <w:rsid w:val="00C01858"/>
    <w:rsid w:val="00C01939"/>
    <w:rsid w:val="00C01A5B"/>
    <w:rsid w:val="00C01E2E"/>
    <w:rsid w:val="00C01FCC"/>
    <w:rsid w:val="00C0206E"/>
    <w:rsid w:val="00C02079"/>
    <w:rsid w:val="00C025FF"/>
    <w:rsid w:val="00C0292B"/>
    <w:rsid w:val="00C02E43"/>
    <w:rsid w:val="00C03046"/>
    <w:rsid w:val="00C034A7"/>
    <w:rsid w:val="00C039E2"/>
    <w:rsid w:val="00C0445C"/>
    <w:rsid w:val="00C0497E"/>
    <w:rsid w:val="00C04A10"/>
    <w:rsid w:val="00C04BEF"/>
    <w:rsid w:val="00C04C68"/>
    <w:rsid w:val="00C04D88"/>
    <w:rsid w:val="00C04DD4"/>
    <w:rsid w:val="00C04EA7"/>
    <w:rsid w:val="00C0510C"/>
    <w:rsid w:val="00C053DA"/>
    <w:rsid w:val="00C0595D"/>
    <w:rsid w:val="00C05990"/>
    <w:rsid w:val="00C05B38"/>
    <w:rsid w:val="00C05CA6"/>
    <w:rsid w:val="00C06069"/>
    <w:rsid w:val="00C063F9"/>
    <w:rsid w:val="00C06DF0"/>
    <w:rsid w:val="00C074A6"/>
    <w:rsid w:val="00C077B1"/>
    <w:rsid w:val="00C07966"/>
    <w:rsid w:val="00C07FDE"/>
    <w:rsid w:val="00C10637"/>
    <w:rsid w:val="00C10740"/>
    <w:rsid w:val="00C10B15"/>
    <w:rsid w:val="00C10CA3"/>
    <w:rsid w:val="00C11347"/>
    <w:rsid w:val="00C113EE"/>
    <w:rsid w:val="00C113F0"/>
    <w:rsid w:val="00C11545"/>
    <w:rsid w:val="00C119EC"/>
    <w:rsid w:val="00C11C40"/>
    <w:rsid w:val="00C11FBC"/>
    <w:rsid w:val="00C120EE"/>
    <w:rsid w:val="00C129CF"/>
    <w:rsid w:val="00C129ED"/>
    <w:rsid w:val="00C12E49"/>
    <w:rsid w:val="00C1308B"/>
    <w:rsid w:val="00C130A7"/>
    <w:rsid w:val="00C130C4"/>
    <w:rsid w:val="00C13489"/>
    <w:rsid w:val="00C13711"/>
    <w:rsid w:val="00C13962"/>
    <w:rsid w:val="00C144B7"/>
    <w:rsid w:val="00C14AAB"/>
    <w:rsid w:val="00C14B05"/>
    <w:rsid w:val="00C15198"/>
    <w:rsid w:val="00C15FAB"/>
    <w:rsid w:val="00C1638D"/>
    <w:rsid w:val="00C163BC"/>
    <w:rsid w:val="00C17325"/>
    <w:rsid w:val="00C1743A"/>
    <w:rsid w:val="00C17B81"/>
    <w:rsid w:val="00C17BF5"/>
    <w:rsid w:val="00C17C29"/>
    <w:rsid w:val="00C17D52"/>
    <w:rsid w:val="00C2054E"/>
    <w:rsid w:val="00C2098A"/>
    <w:rsid w:val="00C209C6"/>
    <w:rsid w:val="00C20B0E"/>
    <w:rsid w:val="00C20B3E"/>
    <w:rsid w:val="00C20C47"/>
    <w:rsid w:val="00C210E3"/>
    <w:rsid w:val="00C2111A"/>
    <w:rsid w:val="00C21786"/>
    <w:rsid w:val="00C21923"/>
    <w:rsid w:val="00C21A4F"/>
    <w:rsid w:val="00C21C2E"/>
    <w:rsid w:val="00C21C41"/>
    <w:rsid w:val="00C22389"/>
    <w:rsid w:val="00C224FA"/>
    <w:rsid w:val="00C22532"/>
    <w:rsid w:val="00C22972"/>
    <w:rsid w:val="00C22F5C"/>
    <w:rsid w:val="00C2312D"/>
    <w:rsid w:val="00C232B6"/>
    <w:rsid w:val="00C23408"/>
    <w:rsid w:val="00C234F6"/>
    <w:rsid w:val="00C23BA6"/>
    <w:rsid w:val="00C240E6"/>
    <w:rsid w:val="00C24361"/>
    <w:rsid w:val="00C247DE"/>
    <w:rsid w:val="00C24841"/>
    <w:rsid w:val="00C248E1"/>
    <w:rsid w:val="00C253C3"/>
    <w:rsid w:val="00C25A79"/>
    <w:rsid w:val="00C25BBD"/>
    <w:rsid w:val="00C25C7A"/>
    <w:rsid w:val="00C26962"/>
    <w:rsid w:val="00C26A4C"/>
    <w:rsid w:val="00C26B4F"/>
    <w:rsid w:val="00C275C1"/>
    <w:rsid w:val="00C2766A"/>
    <w:rsid w:val="00C2778A"/>
    <w:rsid w:val="00C27CFD"/>
    <w:rsid w:val="00C27E44"/>
    <w:rsid w:val="00C301E8"/>
    <w:rsid w:val="00C3078D"/>
    <w:rsid w:val="00C30A80"/>
    <w:rsid w:val="00C30DD7"/>
    <w:rsid w:val="00C31126"/>
    <w:rsid w:val="00C31690"/>
    <w:rsid w:val="00C3185C"/>
    <w:rsid w:val="00C319CB"/>
    <w:rsid w:val="00C31C04"/>
    <w:rsid w:val="00C31EC3"/>
    <w:rsid w:val="00C3241F"/>
    <w:rsid w:val="00C332B8"/>
    <w:rsid w:val="00C336F8"/>
    <w:rsid w:val="00C338DD"/>
    <w:rsid w:val="00C339F4"/>
    <w:rsid w:val="00C343C0"/>
    <w:rsid w:val="00C34446"/>
    <w:rsid w:val="00C3460E"/>
    <w:rsid w:val="00C3464D"/>
    <w:rsid w:val="00C34687"/>
    <w:rsid w:val="00C34ED8"/>
    <w:rsid w:val="00C35020"/>
    <w:rsid w:val="00C358B3"/>
    <w:rsid w:val="00C359C1"/>
    <w:rsid w:val="00C35BEF"/>
    <w:rsid w:val="00C35FF1"/>
    <w:rsid w:val="00C36124"/>
    <w:rsid w:val="00C36887"/>
    <w:rsid w:val="00C36C3B"/>
    <w:rsid w:val="00C36DE7"/>
    <w:rsid w:val="00C36EB7"/>
    <w:rsid w:val="00C36F65"/>
    <w:rsid w:val="00C36FD6"/>
    <w:rsid w:val="00C372FF"/>
    <w:rsid w:val="00C37311"/>
    <w:rsid w:val="00C3732F"/>
    <w:rsid w:val="00C3769E"/>
    <w:rsid w:val="00C377ED"/>
    <w:rsid w:val="00C37D78"/>
    <w:rsid w:val="00C37EFF"/>
    <w:rsid w:val="00C37F09"/>
    <w:rsid w:val="00C40206"/>
    <w:rsid w:val="00C4027B"/>
    <w:rsid w:val="00C4047E"/>
    <w:rsid w:val="00C40767"/>
    <w:rsid w:val="00C40B88"/>
    <w:rsid w:val="00C41058"/>
    <w:rsid w:val="00C417CA"/>
    <w:rsid w:val="00C417D2"/>
    <w:rsid w:val="00C41A61"/>
    <w:rsid w:val="00C41FFB"/>
    <w:rsid w:val="00C420DF"/>
    <w:rsid w:val="00C4263D"/>
    <w:rsid w:val="00C428F6"/>
    <w:rsid w:val="00C42A52"/>
    <w:rsid w:val="00C42B60"/>
    <w:rsid w:val="00C42C18"/>
    <w:rsid w:val="00C42E42"/>
    <w:rsid w:val="00C42F3D"/>
    <w:rsid w:val="00C42FB4"/>
    <w:rsid w:val="00C4319B"/>
    <w:rsid w:val="00C433CB"/>
    <w:rsid w:val="00C434A6"/>
    <w:rsid w:val="00C43C69"/>
    <w:rsid w:val="00C43C80"/>
    <w:rsid w:val="00C43F06"/>
    <w:rsid w:val="00C44578"/>
    <w:rsid w:val="00C44D88"/>
    <w:rsid w:val="00C450C0"/>
    <w:rsid w:val="00C453C6"/>
    <w:rsid w:val="00C45B34"/>
    <w:rsid w:val="00C45B78"/>
    <w:rsid w:val="00C45B8D"/>
    <w:rsid w:val="00C45D23"/>
    <w:rsid w:val="00C460BE"/>
    <w:rsid w:val="00C46167"/>
    <w:rsid w:val="00C46373"/>
    <w:rsid w:val="00C4640F"/>
    <w:rsid w:val="00C46661"/>
    <w:rsid w:val="00C46A51"/>
    <w:rsid w:val="00C46CC7"/>
    <w:rsid w:val="00C4751A"/>
    <w:rsid w:val="00C4775D"/>
    <w:rsid w:val="00C47777"/>
    <w:rsid w:val="00C478C1"/>
    <w:rsid w:val="00C47B78"/>
    <w:rsid w:val="00C47CAB"/>
    <w:rsid w:val="00C47CF3"/>
    <w:rsid w:val="00C500FC"/>
    <w:rsid w:val="00C50615"/>
    <w:rsid w:val="00C506FB"/>
    <w:rsid w:val="00C513C7"/>
    <w:rsid w:val="00C5170C"/>
    <w:rsid w:val="00C519BE"/>
    <w:rsid w:val="00C51AA8"/>
    <w:rsid w:val="00C51ADD"/>
    <w:rsid w:val="00C51D59"/>
    <w:rsid w:val="00C52120"/>
    <w:rsid w:val="00C5213F"/>
    <w:rsid w:val="00C52429"/>
    <w:rsid w:val="00C52494"/>
    <w:rsid w:val="00C52A91"/>
    <w:rsid w:val="00C52DC6"/>
    <w:rsid w:val="00C530AB"/>
    <w:rsid w:val="00C54080"/>
    <w:rsid w:val="00C542D5"/>
    <w:rsid w:val="00C5431F"/>
    <w:rsid w:val="00C54615"/>
    <w:rsid w:val="00C5491C"/>
    <w:rsid w:val="00C54FAD"/>
    <w:rsid w:val="00C5506B"/>
    <w:rsid w:val="00C55664"/>
    <w:rsid w:val="00C55E56"/>
    <w:rsid w:val="00C5604E"/>
    <w:rsid w:val="00C563CA"/>
    <w:rsid w:val="00C5678E"/>
    <w:rsid w:val="00C56889"/>
    <w:rsid w:val="00C56CF1"/>
    <w:rsid w:val="00C57175"/>
    <w:rsid w:val="00C572C2"/>
    <w:rsid w:val="00C5746C"/>
    <w:rsid w:val="00C57507"/>
    <w:rsid w:val="00C57595"/>
    <w:rsid w:val="00C57C13"/>
    <w:rsid w:val="00C57DD9"/>
    <w:rsid w:val="00C6009C"/>
    <w:rsid w:val="00C6037F"/>
    <w:rsid w:val="00C608FB"/>
    <w:rsid w:val="00C60C00"/>
    <w:rsid w:val="00C60E93"/>
    <w:rsid w:val="00C61059"/>
    <w:rsid w:val="00C612DF"/>
    <w:rsid w:val="00C618FB"/>
    <w:rsid w:val="00C61935"/>
    <w:rsid w:val="00C61FFC"/>
    <w:rsid w:val="00C628A8"/>
    <w:rsid w:val="00C628D3"/>
    <w:rsid w:val="00C62B1E"/>
    <w:rsid w:val="00C62C7E"/>
    <w:rsid w:val="00C62CAB"/>
    <w:rsid w:val="00C62D4A"/>
    <w:rsid w:val="00C63284"/>
    <w:rsid w:val="00C632C7"/>
    <w:rsid w:val="00C6355B"/>
    <w:rsid w:val="00C63D5E"/>
    <w:rsid w:val="00C645F3"/>
    <w:rsid w:val="00C64C82"/>
    <w:rsid w:val="00C64CBD"/>
    <w:rsid w:val="00C64E47"/>
    <w:rsid w:val="00C64F17"/>
    <w:rsid w:val="00C652DF"/>
    <w:rsid w:val="00C6540E"/>
    <w:rsid w:val="00C654B2"/>
    <w:rsid w:val="00C656BD"/>
    <w:rsid w:val="00C656CA"/>
    <w:rsid w:val="00C656F3"/>
    <w:rsid w:val="00C65931"/>
    <w:rsid w:val="00C66AA3"/>
    <w:rsid w:val="00C66AA4"/>
    <w:rsid w:val="00C66BCC"/>
    <w:rsid w:val="00C66EB3"/>
    <w:rsid w:val="00C66F70"/>
    <w:rsid w:val="00C67088"/>
    <w:rsid w:val="00C6720C"/>
    <w:rsid w:val="00C67562"/>
    <w:rsid w:val="00C675F3"/>
    <w:rsid w:val="00C67692"/>
    <w:rsid w:val="00C67B39"/>
    <w:rsid w:val="00C67E1E"/>
    <w:rsid w:val="00C67E7C"/>
    <w:rsid w:val="00C67F67"/>
    <w:rsid w:val="00C701C4"/>
    <w:rsid w:val="00C701E2"/>
    <w:rsid w:val="00C7073E"/>
    <w:rsid w:val="00C70BA7"/>
    <w:rsid w:val="00C70C85"/>
    <w:rsid w:val="00C70D3C"/>
    <w:rsid w:val="00C70D91"/>
    <w:rsid w:val="00C71241"/>
    <w:rsid w:val="00C71B69"/>
    <w:rsid w:val="00C71BDA"/>
    <w:rsid w:val="00C71BF4"/>
    <w:rsid w:val="00C71EBA"/>
    <w:rsid w:val="00C723AB"/>
    <w:rsid w:val="00C72963"/>
    <w:rsid w:val="00C729A5"/>
    <w:rsid w:val="00C72F6F"/>
    <w:rsid w:val="00C7368B"/>
    <w:rsid w:val="00C73891"/>
    <w:rsid w:val="00C73FBE"/>
    <w:rsid w:val="00C740A0"/>
    <w:rsid w:val="00C740B4"/>
    <w:rsid w:val="00C7419D"/>
    <w:rsid w:val="00C74375"/>
    <w:rsid w:val="00C74397"/>
    <w:rsid w:val="00C74459"/>
    <w:rsid w:val="00C744F5"/>
    <w:rsid w:val="00C747DB"/>
    <w:rsid w:val="00C74D98"/>
    <w:rsid w:val="00C74E0A"/>
    <w:rsid w:val="00C74E1D"/>
    <w:rsid w:val="00C752BF"/>
    <w:rsid w:val="00C7543C"/>
    <w:rsid w:val="00C754FC"/>
    <w:rsid w:val="00C75D82"/>
    <w:rsid w:val="00C76660"/>
    <w:rsid w:val="00C769A4"/>
    <w:rsid w:val="00C76CFF"/>
    <w:rsid w:val="00C76D69"/>
    <w:rsid w:val="00C7710D"/>
    <w:rsid w:val="00C7734C"/>
    <w:rsid w:val="00C77795"/>
    <w:rsid w:val="00C77892"/>
    <w:rsid w:val="00C77982"/>
    <w:rsid w:val="00C77F70"/>
    <w:rsid w:val="00C801CD"/>
    <w:rsid w:val="00C803A0"/>
    <w:rsid w:val="00C80970"/>
    <w:rsid w:val="00C80B0A"/>
    <w:rsid w:val="00C80BA0"/>
    <w:rsid w:val="00C80D6B"/>
    <w:rsid w:val="00C81160"/>
    <w:rsid w:val="00C81507"/>
    <w:rsid w:val="00C81756"/>
    <w:rsid w:val="00C81A4A"/>
    <w:rsid w:val="00C81B58"/>
    <w:rsid w:val="00C81B59"/>
    <w:rsid w:val="00C81DDB"/>
    <w:rsid w:val="00C82019"/>
    <w:rsid w:val="00C82374"/>
    <w:rsid w:val="00C8248A"/>
    <w:rsid w:val="00C82BF1"/>
    <w:rsid w:val="00C82C19"/>
    <w:rsid w:val="00C82D82"/>
    <w:rsid w:val="00C83158"/>
    <w:rsid w:val="00C83248"/>
    <w:rsid w:val="00C834D0"/>
    <w:rsid w:val="00C8370F"/>
    <w:rsid w:val="00C83734"/>
    <w:rsid w:val="00C83773"/>
    <w:rsid w:val="00C8403C"/>
    <w:rsid w:val="00C841ED"/>
    <w:rsid w:val="00C84677"/>
    <w:rsid w:val="00C846E8"/>
    <w:rsid w:val="00C84A4E"/>
    <w:rsid w:val="00C84D77"/>
    <w:rsid w:val="00C84DFC"/>
    <w:rsid w:val="00C84FBE"/>
    <w:rsid w:val="00C854BD"/>
    <w:rsid w:val="00C85645"/>
    <w:rsid w:val="00C8574A"/>
    <w:rsid w:val="00C862C5"/>
    <w:rsid w:val="00C86365"/>
    <w:rsid w:val="00C86575"/>
    <w:rsid w:val="00C86C43"/>
    <w:rsid w:val="00C8720B"/>
    <w:rsid w:val="00C87760"/>
    <w:rsid w:val="00C87886"/>
    <w:rsid w:val="00C87BE0"/>
    <w:rsid w:val="00C87C9A"/>
    <w:rsid w:val="00C87CC4"/>
    <w:rsid w:val="00C87E08"/>
    <w:rsid w:val="00C87F89"/>
    <w:rsid w:val="00C87FD3"/>
    <w:rsid w:val="00C9036A"/>
    <w:rsid w:val="00C905DB"/>
    <w:rsid w:val="00C909D0"/>
    <w:rsid w:val="00C90DCF"/>
    <w:rsid w:val="00C90E84"/>
    <w:rsid w:val="00C9126B"/>
    <w:rsid w:val="00C91D2D"/>
    <w:rsid w:val="00C91E34"/>
    <w:rsid w:val="00C91FF3"/>
    <w:rsid w:val="00C922F5"/>
    <w:rsid w:val="00C92470"/>
    <w:rsid w:val="00C9285B"/>
    <w:rsid w:val="00C9298F"/>
    <w:rsid w:val="00C92B06"/>
    <w:rsid w:val="00C93171"/>
    <w:rsid w:val="00C93407"/>
    <w:rsid w:val="00C9342F"/>
    <w:rsid w:val="00C934DF"/>
    <w:rsid w:val="00C93BC1"/>
    <w:rsid w:val="00C941F1"/>
    <w:rsid w:val="00C944F3"/>
    <w:rsid w:val="00C94BCD"/>
    <w:rsid w:val="00C94CA8"/>
    <w:rsid w:val="00C94ED9"/>
    <w:rsid w:val="00C9567D"/>
    <w:rsid w:val="00C958F0"/>
    <w:rsid w:val="00C95A99"/>
    <w:rsid w:val="00C95CC6"/>
    <w:rsid w:val="00C95DE3"/>
    <w:rsid w:val="00C96120"/>
    <w:rsid w:val="00C96261"/>
    <w:rsid w:val="00C967DB"/>
    <w:rsid w:val="00C9699B"/>
    <w:rsid w:val="00C9717D"/>
    <w:rsid w:val="00C97388"/>
    <w:rsid w:val="00C9791F"/>
    <w:rsid w:val="00CA014C"/>
    <w:rsid w:val="00CA022C"/>
    <w:rsid w:val="00CA056D"/>
    <w:rsid w:val="00CA0A37"/>
    <w:rsid w:val="00CA0CFB"/>
    <w:rsid w:val="00CA0DD5"/>
    <w:rsid w:val="00CA0E2F"/>
    <w:rsid w:val="00CA128C"/>
    <w:rsid w:val="00CA1531"/>
    <w:rsid w:val="00CA187E"/>
    <w:rsid w:val="00CA19E5"/>
    <w:rsid w:val="00CA1A1D"/>
    <w:rsid w:val="00CA1BEE"/>
    <w:rsid w:val="00CA1F23"/>
    <w:rsid w:val="00CA1FEE"/>
    <w:rsid w:val="00CA21A9"/>
    <w:rsid w:val="00CA22D9"/>
    <w:rsid w:val="00CA27A4"/>
    <w:rsid w:val="00CA2B7D"/>
    <w:rsid w:val="00CA3361"/>
    <w:rsid w:val="00CA3392"/>
    <w:rsid w:val="00CA3460"/>
    <w:rsid w:val="00CA35F1"/>
    <w:rsid w:val="00CA39E2"/>
    <w:rsid w:val="00CA42BB"/>
    <w:rsid w:val="00CA4407"/>
    <w:rsid w:val="00CA45BD"/>
    <w:rsid w:val="00CA4F65"/>
    <w:rsid w:val="00CA51C0"/>
    <w:rsid w:val="00CA51CA"/>
    <w:rsid w:val="00CA530C"/>
    <w:rsid w:val="00CA5626"/>
    <w:rsid w:val="00CA5CC4"/>
    <w:rsid w:val="00CA5F19"/>
    <w:rsid w:val="00CA6132"/>
    <w:rsid w:val="00CA632D"/>
    <w:rsid w:val="00CA6A44"/>
    <w:rsid w:val="00CA6FD2"/>
    <w:rsid w:val="00CA7068"/>
    <w:rsid w:val="00CA715D"/>
    <w:rsid w:val="00CA75FB"/>
    <w:rsid w:val="00CA766A"/>
    <w:rsid w:val="00CA7C28"/>
    <w:rsid w:val="00CA7FC5"/>
    <w:rsid w:val="00CB01C7"/>
    <w:rsid w:val="00CB03AC"/>
    <w:rsid w:val="00CB09BD"/>
    <w:rsid w:val="00CB0A61"/>
    <w:rsid w:val="00CB0C32"/>
    <w:rsid w:val="00CB11AD"/>
    <w:rsid w:val="00CB15F1"/>
    <w:rsid w:val="00CB1906"/>
    <w:rsid w:val="00CB1AB2"/>
    <w:rsid w:val="00CB2563"/>
    <w:rsid w:val="00CB2A9C"/>
    <w:rsid w:val="00CB33A7"/>
    <w:rsid w:val="00CB36F0"/>
    <w:rsid w:val="00CB3ACB"/>
    <w:rsid w:val="00CB3DE0"/>
    <w:rsid w:val="00CB3E51"/>
    <w:rsid w:val="00CB3E7E"/>
    <w:rsid w:val="00CB4498"/>
    <w:rsid w:val="00CB4546"/>
    <w:rsid w:val="00CB495F"/>
    <w:rsid w:val="00CB4CA2"/>
    <w:rsid w:val="00CB4D85"/>
    <w:rsid w:val="00CB4DA0"/>
    <w:rsid w:val="00CB4E51"/>
    <w:rsid w:val="00CB5295"/>
    <w:rsid w:val="00CB574C"/>
    <w:rsid w:val="00CB5F6C"/>
    <w:rsid w:val="00CB6589"/>
    <w:rsid w:val="00CB6833"/>
    <w:rsid w:val="00CB6A01"/>
    <w:rsid w:val="00CB6DCD"/>
    <w:rsid w:val="00CB6FCB"/>
    <w:rsid w:val="00CB7095"/>
    <w:rsid w:val="00CB71E7"/>
    <w:rsid w:val="00CB76CC"/>
    <w:rsid w:val="00CB79F8"/>
    <w:rsid w:val="00CB7C9F"/>
    <w:rsid w:val="00CB7F58"/>
    <w:rsid w:val="00CB7F7E"/>
    <w:rsid w:val="00CC01FC"/>
    <w:rsid w:val="00CC03FF"/>
    <w:rsid w:val="00CC05CA"/>
    <w:rsid w:val="00CC0631"/>
    <w:rsid w:val="00CC0BC5"/>
    <w:rsid w:val="00CC0DD8"/>
    <w:rsid w:val="00CC105A"/>
    <w:rsid w:val="00CC128A"/>
    <w:rsid w:val="00CC1394"/>
    <w:rsid w:val="00CC1C35"/>
    <w:rsid w:val="00CC2836"/>
    <w:rsid w:val="00CC2912"/>
    <w:rsid w:val="00CC2D7C"/>
    <w:rsid w:val="00CC2E27"/>
    <w:rsid w:val="00CC328D"/>
    <w:rsid w:val="00CC32AF"/>
    <w:rsid w:val="00CC3522"/>
    <w:rsid w:val="00CC3581"/>
    <w:rsid w:val="00CC37D7"/>
    <w:rsid w:val="00CC3A60"/>
    <w:rsid w:val="00CC3B27"/>
    <w:rsid w:val="00CC44CB"/>
    <w:rsid w:val="00CC44EA"/>
    <w:rsid w:val="00CC48E3"/>
    <w:rsid w:val="00CC52C1"/>
    <w:rsid w:val="00CC531C"/>
    <w:rsid w:val="00CC5336"/>
    <w:rsid w:val="00CC552F"/>
    <w:rsid w:val="00CC55B5"/>
    <w:rsid w:val="00CC56BE"/>
    <w:rsid w:val="00CC56D3"/>
    <w:rsid w:val="00CC5B30"/>
    <w:rsid w:val="00CC5E05"/>
    <w:rsid w:val="00CC5E90"/>
    <w:rsid w:val="00CC5F88"/>
    <w:rsid w:val="00CC6341"/>
    <w:rsid w:val="00CC6392"/>
    <w:rsid w:val="00CC65B8"/>
    <w:rsid w:val="00CC6842"/>
    <w:rsid w:val="00CC6AC4"/>
    <w:rsid w:val="00CC6AEC"/>
    <w:rsid w:val="00CC6B78"/>
    <w:rsid w:val="00CC6FA4"/>
    <w:rsid w:val="00CC6FC2"/>
    <w:rsid w:val="00CC74CC"/>
    <w:rsid w:val="00CC7740"/>
    <w:rsid w:val="00CC79EB"/>
    <w:rsid w:val="00CC7D87"/>
    <w:rsid w:val="00CC7E8C"/>
    <w:rsid w:val="00CC7F6A"/>
    <w:rsid w:val="00CD012D"/>
    <w:rsid w:val="00CD091D"/>
    <w:rsid w:val="00CD0A08"/>
    <w:rsid w:val="00CD0D7E"/>
    <w:rsid w:val="00CD108F"/>
    <w:rsid w:val="00CD10B4"/>
    <w:rsid w:val="00CD13E6"/>
    <w:rsid w:val="00CD1B0D"/>
    <w:rsid w:val="00CD2A86"/>
    <w:rsid w:val="00CD2BC7"/>
    <w:rsid w:val="00CD2D50"/>
    <w:rsid w:val="00CD2DCC"/>
    <w:rsid w:val="00CD2E61"/>
    <w:rsid w:val="00CD3406"/>
    <w:rsid w:val="00CD345A"/>
    <w:rsid w:val="00CD357B"/>
    <w:rsid w:val="00CD35D4"/>
    <w:rsid w:val="00CD3AFD"/>
    <w:rsid w:val="00CD3CA4"/>
    <w:rsid w:val="00CD4128"/>
    <w:rsid w:val="00CD4766"/>
    <w:rsid w:val="00CD4803"/>
    <w:rsid w:val="00CD4998"/>
    <w:rsid w:val="00CD5130"/>
    <w:rsid w:val="00CD5491"/>
    <w:rsid w:val="00CD553B"/>
    <w:rsid w:val="00CD587E"/>
    <w:rsid w:val="00CD59CC"/>
    <w:rsid w:val="00CD5AD4"/>
    <w:rsid w:val="00CD5B64"/>
    <w:rsid w:val="00CD5CD8"/>
    <w:rsid w:val="00CD649A"/>
    <w:rsid w:val="00CD7318"/>
    <w:rsid w:val="00CD7595"/>
    <w:rsid w:val="00CD7B48"/>
    <w:rsid w:val="00CD7C92"/>
    <w:rsid w:val="00CE00B8"/>
    <w:rsid w:val="00CE02AB"/>
    <w:rsid w:val="00CE0602"/>
    <w:rsid w:val="00CE0816"/>
    <w:rsid w:val="00CE085F"/>
    <w:rsid w:val="00CE0996"/>
    <w:rsid w:val="00CE0BF5"/>
    <w:rsid w:val="00CE1261"/>
    <w:rsid w:val="00CE14A9"/>
    <w:rsid w:val="00CE1647"/>
    <w:rsid w:val="00CE179E"/>
    <w:rsid w:val="00CE19CC"/>
    <w:rsid w:val="00CE1B7D"/>
    <w:rsid w:val="00CE1BDF"/>
    <w:rsid w:val="00CE1CEC"/>
    <w:rsid w:val="00CE1E5A"/>
    <w:rsid w:val="00CE20CC"/>
    <w:rsid w:val="00CE222E"/>
    <w:rsid w:val="00CE22FF"/>
    <w:rsid w:val="00CE2352"/>
    <w:rsid w:val="00CE2620"/>
    <w:rsid w:val="00CE366A"/>
    <w:rsid w:val="00CE3943"/>
    <w:rsid w:val="00CE3CF7"/>
    <w:rsid w:val="00CE3F14"/>
    <w:rsid w:val="00CE406B"/>
    <w:rsid w:val="00CE41FC"/>
    <w:rsid w:val="00CE4214"/>
    <w:rsid w:val="00CE4462"/>
    <w:rsid w:val="00CE47CE"/>
    <w:rsid w:val="00CE4D69"/>
    <w:rsid w:val="00CE51A8"/>
    <w:rsid w:val="00CE57AD"/>
    <w:rsid w:val="00CE5B22"/>
    <w:rsid w:val="00CE5C5D"/>
    <w:rsid w:val="00CE60E5"/>
    <w:rsid w:val="00CE625C"/>
    <w:rsid w:val="00CE635A"/>
    <w:rsid w:val="00CE64A5"/>
    <w:rsid w:val="00CE651F"/>
    <w:rsid w:val="00CE6750"/>
    <w:rsid w:val="00CE71EF"/>
    <w:rsid w:val="00CE7AE3"/>
    <w:rsid w:val="00CE7DB5"/>
    <w:rsid w:val="00CF00A6"/>
    <w:rsid w:val="00CF01E9"/>
    <w:rsid w:val="00CF03C1"/>
    <w:rsid w:val="00CF0A6A"/>
    <w:rsid w:val="00CF0F0D"/>
    <w:rsid w:val="00CF0FDE"/>
    <w:rsid w:val="00CF10AA"/>
    <w:rsid w:val="00CF122D"/>
    <w:rsid w:val="00CF1495"/>
    <w:rsid w:val="00CF1592"/>
    <w:rsid w:val="00CF164C"/>
    <w:rsid w:val="00CF18AD"/>
    <w:rsid w:val="00CF196A"/>
    <w:rsid w:val="00CF1BF2"/>
    <w:rsid w:val="00CF1D1A"/>
    <w:rsid w:val="00CF1D85"/>
    <w:rsid w:val="00CF1F7F"/>
    <w:rsid w:val="00CF24A7"/>
    <w:rsid w:val="00CF2594"/>
    <w:rsid w:val="00CF2ADE"/>
    <w:rsid w:val="00CF2B3F"/>
    <w:rsid w:val="00CF2DBE"/>
    <w:rsid w:val="00CF2E1E"/>
    <w:rsid w:val="00CF3330"/>
    <w:rsid w:val="00CF3B56"/>
    <w:rsid w:val="00CF3B91"/>
    <w:rsid w:val="00CF3E31"/>
    <w:rsid w:val="00CF3EDA"/>
    <w:rsid w:val="00CF418C"/>
    <w:rsid w:val="00CF430E"/>
    <w:rsid w:val="00CF4579"/>
    <w:rsid w:val="00CF502D"/>
    <w:rsid w:val="00CF5254"/>
    <w:rsid w:val="00CF52BF"/>
    <w:rsid w:val="00CF535C"/>
    <w:rsid w:val="00CF5D1E"/>
    <w:rsid w:val="00CF60FB"/>
    <w:rsid w:val="00CF64C2"/>
    <w:rsid w:val="00CF6994"/>
    <w:rsid w:val="00CF71DE"/>
    <w:rsid w:val="00CF7777"/>
    <w:rsid w:val="00CF7782"/>
    <w:rsid w:val="00CF7961"/>
    <w:rsid w:val="00CF7A3A"/>
    <w:rsid w:val="00D00099"/>
    <w:rsid w:val="00D0031F"/>
    <w:rsid w:val="00D007B1"/>
    <w:rsid w:val="00D00B55"/>
    <w:rsid w:val="00D00C14"/>
    <w:rsid w:val="00D00C2A"/>
    <w:rsid w:val="00D00F42"/>
    <w:rsid w:val="00D0112C"/>
    <w:rsid w:val="00D018E1"/>
    <w:rsid w:val="00D01D5C"/>
    <w:rsid w:val="00D01E90"/>
    <w:rsid w:val="00D01F89"/>
    <w:rsid w:val="00D02093"/>
    <w:rsid w:val="00D02238"/>
    <w:rsid w:val="00D02672"/>
    <w:rsid w:val="00D0274A"/>
    <w:rsid w:val="00D02859"/>
    <w:rsid w:val="00D028EF"/>
    <w:rsid w:val="00D02C1B"/>
    <w:rsid w:val="00D02D31"/>
    <w:rsid w:val="00D02F4C"/>
    <w:rsid w:val="00D03755"/>
    <w:rsid w:val="00D03828"/>
    <w:rsid w:val="00D038ED"/>
    <w:rsid w:val="00D03B99"/>
    <w:rsid w:val="00D04226"/>
    <w:rsid w:val="00D04346"/>
    <w:rsid w:val="00D04585"/>
    <w:rsid w:val="00D04646"/>
    <w:rsid w:val="00D04767"/>
    <w:rsid w:val="00D0479C"/>
    <w:rsid w:val="00D04A47"/>
    <w:rsid w:val="00D04A5B"/>
    <w:rsid w:val="00D04C2E"/>
    <w:rsid w:val="00D04EC2"/>
    <w:rsid w:val="00D0529C"/>
    <w:rsid w:val="00D0568B"/>
    <w:rsid w:val="00D0589A"/>
    <w:rsid w:val="00D06104"/>
    <w:rsid w:val="00D063DC"/>
    <w:rsid w:val="00D06821"/>
    <w:rsid w:val="00D06ADE"/>
    <w:rsid w:val="00D0710E"/>
    <w:rsid w:val="00D072FA"/>
    <w:rsid w:val="00D07623"/>
    <w:rsid w:val="00D079F8"/>
    <w:rsid w:val="00D07A49"/>
    <w:rsid w:val="00D07A80"/>
    <w:rsid w:val="00D07AC2"/>
    <w:rsid w:val="00D10594"/>
    <w:rsid w:val="00D106E0"/>
    <w:rsid w:val="00D10873"/>
    <w:rsid w:val="00D1094F"/>
    <w:rsid w:val="00D10B68"/>
    <w:rsid w:val="00D10D64"/>
    <w:rsid w:val="00D1199B"/>
    <w:rsid w:val="00D11C01"/>
    <w:rsid w:val="00D11C53"/>
    <w:rsid w:val="00D11DF7"/>
    <w:rsid w:val="00D11E32"/>
    <w:rsid w:val="00D11E70"/>
    <w:rsid w:val="00D12154"/>
    <w:rsid w:val="00D126CD"/>
    <w:rsid w:val="00D12784"/>
    <w:rsid w:val="00D12BDC"/>
    <w:rsid w:val="00D12D93"/>
    <w:rsid w:val="00D12F91"/>
    <w:rsid w:val="00D1317E"/>
    <w:rsid w:val="00D131ED"/>
    <w:rsid w:val="00D1334F"/>
    <w:rsid w:val="00D13408"/>
    <w:rsid w:val="00D1343E"/>
    <w:rsid w:val="00D13A22"/>
    <w:rsid w:val="00D13D79"/>
    <w:rsid w:val="00D14076"/>
    <w:rsid w:val="00D14360"/>
    <w:rsid w:val="00D145F9"/>
    <w:rsid w:val="00D146E3"/>
    <w:rsid w:val="00D14806"/>
    <w:rsid w:val="00D14823"/>
    <w:rsid w:val="00D14848"/>
    <w:rsid w:val="00D14A5B"/>
    <w:rsid w:val="00D14AD3"/>
    <w:rsid w:val="00D15154"/>
    <w:rsid w:val="00D151B8"/>
    <w:rsid w:val="00D152F0"/>
    <w:rsid w:val="00D156DC"/>
    <w:rsid w:val="00D15A53"/>
    <w:rsid w:val="00D15C6C"/>
    <w:rsid w:val="00D15DE1"/>
    <w:rsid w:val="00D15E3C"/>
    <w:rsid w:val="00D15F0A"/>
    <w:rsid w:val="00D163EF"/>
    <w:rsid w:val="00D16844"/>
    <w:rsid w:val="00D168EA"/>
    <w:rsid w:val="00D1694A"/>
    <w:rsid w:val="00D170B6"/>
    <w:rsid w:val="00D171CD"/>
    <w:rsid w:val="00D17479"/>
    <w:rsid w:val="00D17689"/>
    <w:rsid w:val="00D17781"/>
    <w:rsid w:val="00D17782"/>
    <w:rsid w:val="00D177BB"/>
    <w:rsid w:val="00D17838"/>
    <w:rsid w:val="00D1792B"/>
    <w:rsid w:val="00D17A25"/>
    <w:rsid w:val="00D17AE5"/>
    <w:rsid w:val="00D17CFE"/>
    <w:rsid w:val="00D17D77"/>
    <w:rsid w:val="00D20357"/>
    <w:rsid w:val="00D203D4"/>
    <w:rsid w:val="00D205A3"/>
    <w:rsid w:val="00D20641"/>
    <w:rsid w:val="00D20D4F"/>
    <w:rsid w:val="00D218C5"/>
    <w:rsid w:val="00D22716"/>
    <w:rsid w:val="00D22C12"/>
    <w:rsid w:val="00D22CCB"/>
    <w:rsid w:val="00D22E20"/>
    <w:rsid w:val="00D22E80"/>
    <w:rsid w:val="00D230D5"/>
    <w:rsid w:val="00D23777"/>
    <w:rsid w:val="00D2387C"/>
    <w:rsid w:val="00D23A5C"/>
    <w:rsid w:val="00D23CDD"/>
    <w:rsid w:val="00D24129"/>
    <w:rsid w:val="00D2427B"/>
    <w:rsid w:val="00D242CB"/>
    <w:rsid w:val="00D2434D"/>
    <w:rsid w:val="00D2436F"/>
    <w:rsid w:val="00D243A0"/>
    <w:rsid w:val="00D24995"/>
    <w:rsid w:val="00D253CF"/>
    <w:rsid w:val="00D2570F"/>
    <w:rsid w:val="00D25FB8"/>
    <w:rsid w:val="00D2600F"/>
    <w:rsid w:val="00D262E7"/>
    <w:rsid w:val="00D26891"/>
    <w:rsid w:val="00D26937"/>
    <w:rsid w:val="00D26CA6"/>
    <w:rsid w:val="00D2737B"/>
    <w:rsid w:val="00D27730"/>
    <w:rsid w:val="00D2788A"/>
    <w:rsid w:val="00D279D6"/>
    <w:rsid w:val="00D27AD0"/>
    <w:rsid w:val="00D27B33"/>
    <w:rsid w:val="00D27BDF"/>
    <w:rsid w:val="00D27D53"/>
    <w:rsid w:val="00D27FFD"/>
    <w:rsid w:val="00D301A2"/>
    <w:rsid w:val="00D30D49"/>
    <w:rsid w:val="00D3109C"/>
    <w:rsid w:val="00D31330"/>
    <w:rsid w:val="00D31380"/>
    <w:rsid w:val="00D314FE"/>
    <w:rsid w:val="00D31531"/>
    <w:rsid w:val="00D316B6"/>
    <w:rsid w:val="00D317F1"/>
    <w:rsid w:val="00D31E9A"/>
    <w:rsid w:val="00D32105"/>
    <w:rsid w:val="00D3299E"/>
    <w:rsid w:val="00D32A66"/>
    <w:rsid w:val="00D32CC9"/>
    <w:rsid w:val="00D32EF4"/>
    <w:rsid w:val="00D3335D"/>
    <w:rsid w:val="00D33401"/>
    <w:rsid w:val="00D3387A"/>
    <w:rsid w:val="00D33AF9"/>
    <w:rsid w:val="00D33F9F"/>
    <w:rsid w:val="00D341CF"/>
    <w:rsid w:val="00D341F5"/>
    <w:rsid w:val="00D34607"/>
    <w:rsid w:val="00D34B98"/>
    <w:rsid w:val="00D34D6F"/>
    <w:rsid w:val="00D34F4D"/>
    <w:rsid w:val="00D35138"/>
    <w:rsid w:val="00D35393"/>
    <w:rsid w:val="00D356CC"/>
    <w:rsid w:val="00D35835"/>
    <w:rsid w:val="00D358B5"/>
    <w:rsid w:val="00D359F0"/>
    <w:rsid w:val="00D35A62"/>
    <w:rsid w:val="00D35BE5"/>
    <w:rsid w:val="00D35C02"/>
    <w:rsid w:val="00D35D44"/>
    <w:rsid w:val="00D35DE6"/>
    <w:rsid w:val="00D35E31"/>
    <w:rsid w:val="00D35F59"/>
    <w:rsid w:val="00D36015"/>
    <w:rsid w:val="00D362DC"/>
    <w:rsid w:val="00D36325"/>
    <w:rsid w:val="00D3633E"/>
    <w:rsid w:val="00D36FA0"/>
    <w:rsid w:val="00D36FD9"/>
    <w:rsid w:val="00D3703D"/>
    <w:rsid w:val="00D37182"/>
    <w:rsid w:val="00D373D4"/>
    <w:rsid w:val="00D3754E"/>
    <w:rsid w:val="00D4001D"/>
    <w:rsid w:val="00D40356"/>
    <w:rsid w:val="00D40536"/>
    <w:rsid w:val="00D405ED"/>
    <w:rsid w:val="00D4080B"/>
    <w:rsid w:val="00D408C8"/>
    <w:rsid w:val="00D41115"/>
    <w:rsid w:val="00D415E9"/>
    <w:rsid w:val="00D41901"/>
    <w:rsid w:val="00D41907"/>
    <w:rsid w:val="00D41DE1"/>
    <w:rsid w:val="00D4243D"/>
    <w:rsid w:val="00D425F2"/>
    <w:rsid w:val="00D42770"/>
    <w:rsid w:val="00D42981"/>
    <w:rsid w:val="00D42B99"/>
    <w:rsid w:val="00D431F1"/>
    <w:rsid w:val="00D43249"/>
    <w:rsid w:val="00D432BB"/>
    <w:rsid w:val="00D43361"/>
    <w:rsid w:val="00D435DE"/>
    <w:rsid w:val="00D436C9"/>
    <w:rsid w:val="00D44487"/>
    <w:rsid w:val="00D4484F"/>
    <w:rsid w:val="00D451CF"/>
    <w:rsid w:val="00D456C6"/>
    <w:rsid w:val="00D456F5"/>
    <w:rsid w:val="00D45837"/>
    <w:rsid w:val="00D45E61"/>
    <w:rsid w:val="00D4651A"/>
    <w:rsid w:val="00D47076"/>
    <w:rsid w:val="00D4781C"/>
    <w:rsid w:val="00D478A9"/>
    <w:rsid w:val="00D47C60"/>
    <w:rsid w:val="00D47CEF"/>
    <w:rsid w:val="00D47E1E"/>
    <w:rsid w:val="00D47E85"/>
    <w:rsid w:val="00D47ED8"/>
    <w:rsid w:val="00D504EB"/>
    <w:rsid w:val="00D50CE9"/>
    <w:rsid w:val="00D51394"/>
    <w:rsid w:val="00D51A99"/>
    <w:rsid w:val="00D51AD1"/>
    <w:rsid w:val="00D51C89"/>
    <w:rsid w:val="00D51D4B"/>
    <w:rsid w:val="00D52796"/>
    <w:rsid w:val="00D529B0"/>
    <w:rsid w:val="00D52B97"/>
    <w:rsid w:val="00D53028"/>
    <w:rsid w:val="00D530E1"/>
    <w:rsid w:val="00D53653"/>
    <w:rsid w:val="00D53A7C"/>
    <w:rsid w:val="00D53EDF"/>
    <w:rsid w:val="00D54275"/>
    <w:rsid w:val="00D542CD"/>
    <w:rsid w:val="00D5474F"/>
    <w:rsid w:val="00D54D30"/>
    <w:rsid w:val="00D54F96"/>
    <w:rsid w:val="00D54FD5"/>
    <w:rsid w:val="00D55082"/>
    <w:rsid w:val="00D556CB"/>
    <w:rsid w:val="00D557F6"/>
    <w:rsid w:val="00D55A61"/>
    <w:rsid w:val="00D55F04"/>
    <w:rsid w:val="00D56313"/>
    <w:rsid w:val="00D5635D"/>
    <w:rsid w:val="00D56D18"/>
    <w:rsid w:val="00D56E49"/>
    <w:rsid w:val="00D56E8B"/>
    <w:rsid w:val="00D56F9C"/>
    <w:rsid w:val="00D57155"/>
    <w:rsid w:val="00D57530"/>
    <w:rsid w:val="00D57B03"/>
    <w:rsid w:val="00D57C95"/>
    <w:rsid w:val="00D57DE3"/>
    <w:rsid w:val="00D601F9"/>
    <w:rsid w:val="00D602F7"/>
    <w:rsid w:val="00D604A1"/>
    <w:rsid w:val="00D6066F"/>
    <w:rsid w:val="00D6078F"/>
    <w:rsid w:val="00D60F98"/>
    <w:rsid w:val="00D6112D"/>
    <w:rsid w:val="00D61600"/>
    <w:rsid w:val="00D616B5"/>
    <w:rsid w:val="00D61A80"/>
    <w:rsid w:val="00D61C9B"/>
    <w:rsid w:val="00D621D0"/>
    <w:rsid w:val="00D623E1"/>
    <w:rsid w:val="00D62660"/>
    <w:rsid w:val="00D62F33"/>
    <w:rsid w:val="00D6331D"/>
    <w:rsid w:val="00D635E6"/>
    <w:rsid w:val="00D6361C"/>
    <w:rsid w:val="00D63646"/>
    <w:rsid w:val="00D6370F"/>
    <w:rsid w:val="00D63A47"/>
    <w:rsid w:val="00D64846"/>
    <w:rsid w:val="00D6495C"/>
    <w:rsid w:val="00D64D05"/>
    <w:rsid w:val="00D64F65"/>
    <w:rsid w:val="00D650A4"/>
    <w:rsid w:val="00D652C2"/>
    <w:rsid w:val="00D65366"/>
    <w:rsid w:val="00D65392"/>
    <w:rsid w:val="00D6539A"/>
    <w:rsid w:val="00D65A86"/>
    <w:rsid w:val="00D65F32"/>
    <w:rsid w:val="00D6626A"/>
    <w:rsid w:val="00D66817"/>
    <w:rsid w:val="00D66D41"/>
    <w:rsid w:val="00D67328"/>
    <w:rsid w:val="00D67391"/>
    <w:rsid w:val="00D6752F"/>
    <w:rsid w:val="00D67899"/>
    <w:rsid w:val="00D67EA9"/>
    <w:rsid w:val="00D70C88"/>
    <w:rsid w:val="00D70E50"/>
    <w:rsid w:val="00D7113E"/>
    <w:rsid w:val="00D71165"/>
    <w:rsid w:val="00D7119B"/>
    <w:rsid w:val="00D711E8"/>
    <w:rsid w:val="00D71330"/>
    <w:rsid w:val="00D71E36"/>
    <w:rsid w:val="00D71E75"/>
    <w:rsid w:val="00D71F41"/>
    <w:rsid w:val="00D7211D"/>
    <w:rsid w:val="00D723F5"/>
    <w:rsid w:val="00D726F8"/>
    <w:rsid w:val="00D7281A"/>
    <w:rsid w:val="00D73299"/>
    <w:rsid w:val="00D734DE"/>
    <w:rsid w:val="00D7389B"/>
    <w:rsid w:val="00D738EC"/>
    <w:rsid w:val="00D73922"/>
    <w:rsid w:val="00D73E46"/>
    <w:rsid w:val="00D73EF8"/>
    <w:rsid w:val="00D742EB"/>
    <w:rsid w:val="00D74396"/>
    <w:rsid w:val="00D74635"/>
    <w:rsid w:val="00D7484B"/>
    <w:rsid w:val="00D74A74"/>
    <w:rsid w:val="00D75269"/>
    <w:rsid w:val="00D75694"/>
    <w:rsid w:val="00D756F5"/>
    <w:rsid w:val="00D75AC2"/>
    <w:rsid w:val="00D75D8D"/>
    <w:rsid w:val="00D75E19"/>
    <w:rsid w:val="00D760FF"/>
    <w:rsid w:val="00D765A3"/>
    <w:rsid w:val="00D765A4"/>
    <w:rsid w:val="00D7669D"/>
    <w:rsid w:val="00D7692A"/>
    <w:rsid w:val="00D76AF7"/>
    <w:rsid w:val="00D76BC1"/>
    <w:rsid w:val="00D76F9B"/>
    <w:rsid w:val="00D77324"/>
    <w:rsid w:val="00D778BB"/>
    <w:rsid w:val="00D77ADD"/>
    <w:rsid w:val="00D77AED"/>
    <w:rsid w:val="00D77E96"/>
    <w:rsid w:val="00D804BE"/>
    <w:rsid w:val="00D804E9"/>
    <w:rsid w:val="00D80648"/>
    <w:rsid w:val="00D80714"/>
    <w:rsid w:val="00D80B45"/>
    <w:rsid w:val="00D80E43"/>
    <w:rsid w:val="00D8107B"/>
    <w:rsid w:val="00D811E4"/>
    <w:rsid w:val="00D81272"/>
    <w:rsid w:val="00D81441"/>
    <w:rsid w:val="00D81792"/>
    <w:rsid w:val="00D81881"/>
    <w:rsid w:val="00D81963"/>
    <w:rsid w:val="00D81A1B"/>
    <w:rsid w:val="00D81A2B"/>
    <w:rsid w:val="00D81A35"/>
    <w:rsid w:val="00D81BAA"/>
    <w:rsid w:val="00D81DAE"/>
    <w:rsid w:val="00D824B0"/>
    <w:rsid w:val="00D8290A"/>
    <w:rsid w:val="00D829DB"/>
    <w:rsid w:val="00D8301B"/>
    <w:rsid w:val="00D83220"/>
    <w:rsid w:val="00D832AD"/>
    <w:rsid w:val="00D83838"/>
    <w:rsid w:val="00D83D75"/>
    <w:rsid w:val="00D83FA0"/>
    <w:rsid w:val="00D8490C"/>
    <w:rsid w:val="00D849D6"/>
    <w:rsid w:val="00D84DBD"/>
    <w:rsid w:val="00D84E78"/>
    <w:rsid w:val="00D84ECE"/>
    <w:rsid w:val="00D84F1B"/>
    <w:rsid w:val="00D852CD"/>
    <w:rsid w:val="00D85369"/>
    <w:rsid w:val="00D8557C"/>
    <w:rsid w:val="00D8572E"/>
    <w:rsid w:val="00D85DE9"/>
    <w:rsid w:val="00D8657F"/>
    <w:rsid w:val="00D86C67"/>
    <w:rsid w:val="00D86DAA"/>
    <w:rsid w:val="00D8774B"/>
    <w:rsid w:val="00D8777C"/>
    <w:rsid w:val="00D87FDC"/>
    <w:rsid w:val="00D900DC"/>
    <w:rsid w:val="00D90118"/>
    <w:rsid w:val="00D90868"/>
    <w:rsid w:val="00D90D6F"/>
    <w:rsid w:val="00D90E42"/>
    <w:rsid w:val="00D90E69"/>
    <w:rsid w:val="00D90F61"/>
    <w:rsid w:val="00D911F2"/>
    <w:rsid w:val="00D9164D"/>
    <w:rsid w:val="00D9189A"/>
    <w:rsid w:val="00D91A03"/>
    <w:rsid w:val="00D91DD0"/>
    <w:rsid w:val="00D91DF7"/>
    <w:rsid w:val="00D91F97"/>
    <w:rsid w:val="00D925FC"/>
    <w:rsid w:val="00D927ED"/>
    <w:rsid w:val="00D92EA8"/>
    <w:rsid w:val="00D92FC2"/>
    <w:rsid w:val="00D9360A"/>
    <w:rsid w:val="00D9369D"/>
    <w:rsid w:val="00D937B6"/>
    <w:rsid w:val="00D93C88"/>
    <w:rsid w:val="00D94294"/>
    <w:rsid w:val="00D942CE"/>
    <w:rsid w:val="00D94401"/>
    <w:rsid w:val="00D946CE"/>
    <w:rsid w:val="00D949C0"/>
    <w:rsid w:val="00D94A60"/>
    <w:rsid w:val="00D94DFA"/>
    <w:rsid w:val="00D95369"/>
    <w:rsid w:val="00D95792"/>
    <w:rsid w:val="00D95AB1"/>
    <w:rsid w:val="00D9606A"/>
    <w:rsid w:val="00D96403"/>
    <w:rsid w:val="00D9682D"/>
    <w:rsid w:val="00D969A3"/>
    <w:rsid w:val="00D969F9"/>
    <w:rsid w:val="00D96F26"/>
    <w:rsid w:val="00D96FFD"/>
    <w:rsid w:val="00D9760A"/>
    <w:rsid w:val="00D9776E"/>
    <w:rsid w:val="00D97BBB"/>
    <w:rsid w:val="00D97D18"/>
    <w:rsid w:val="00D97EBA"/>
    <w:rsid w:val="00DA03E2"/>
    <w:rsid w:val="00DA0A6A"/>
    <w:rsid w:val="00DA1017"/>
    <w:rsid w:val="00DA1116"/>
    <w:rsid w:val="00DA1BCC"/>
    <w:rsid w:val="00DA1DEE"/>
    <w:rsid w:val="00DA1E30"/>
    <w:rsid w:val="00DA1E7A"/>
    <w:rsid w:val="00DA2624"/>
    <w:rsid w:val="00DA283F"/>
    <w:rsid w:val="00DA3345"/>
    <w:rsid w:val="00DA35B5"/>
    <w:rsid w:val="00DA393E"/>
    <w:rsid w:val="00DA3A8C"/>
    <w:rsid w:val="00DA3C8F"/>
    <w:rsid w:val="00DA4346"/>
    <w:rsid w:val="00DA47FE"/>
    <w:rsid w:val="00DA4BC1"/>
    <w:rsid w:val="00DA50A8"/>
    <w:rsid w:val="00DA51C7"/>
    <w:rsid w:val="00DA539C"/>
    <w:rsid w:val="00DA5688"/>
    <w:rsid w:val="00DA57D3"/>
    <w:rsid w:val="00DA6173"/>
    <w:rsid w:val="00DA68AA"/>
    <w:rsid w:val="00DA6A5A"/>
    <w:rsid w:val="00DA6B36"/>
    <w:rsid w:val="00DA6C1C"/>
    <w:rsid w:val="00DA6F72"/>
    <w:rsid w:val="00DA717B"/>
    <w:rsid w:val="00DA7200"/>
    <w:rsid w:val="00DA733D"/>
    <w:rsid w:val="00DA743B"/>
    <w:rsid w:val="00DA753F"/>
    <w:rsid w:val="00DA7557"/>
    <w:rsid w:val="00DA78C9"/>
    <w:rsid w:val="00DA79C9"/>
    <w:rsid w:val="00DA7BB7"/>
    <w:rsid w:val="00DA7BFC"/>
    <w:rsid w:val="00DA7EB7"/>
    <w:rsid w:val="00DB05F4"/>
    <w:rsid w:val="00DB07CA"/>
    <w:rsid w:val="00DB0AF1"/>
    <w:rsid w:val="00DB0C51"/>
    <w:rsid w:val="00DB0E4A"/>
    <w:rsid w:val="00DB10F5"/>
    <w:rsid w:val="00DB1230"/>
    <w:rsid w:val="00DB218C"/>
    <w:rsid w:val="00DB2736"/>
    <w:rsid w:val="00DB28B8"/>
    <w:rsid w:val="00DB28DB"/>
    <w:rsid w:val="00DB2F30"/>
    <w:rsid w:val="00DB3038"/>
    <w:rsid w:val="00DB30AD"/>
    <w:rsid w:val="00DB323D"/>
    <w:rsid w:val="00DB33E9"/>
    <w:rsid w:val="00DB34EC"/>
    <w:rsid w:val="00DB358A"/>
    <w:rsid w:val="00DB3845"/>
    <w:rsid w:val="00DB3A1C"/>
    <w:rsid w:val="00DB3CBF"/>
    <w:rsid w:val="00DB40F9"/>
    <w:rsid w:val="00DB47CE"/>
    <w:rsid w:val="00DB4EDF"/>
    <w:rsid w:val="00DB5573"/>
    <w:rsid w:val="00DB576A"/>
    <w:rsid w:val="00DB5AF1"/>
    <w:rsid w:val="00DB629B"/>
    <w:rsid w:val="00DB62B9"/>
    <w:rsid w:val="00DB669D"/>
    <w:rsid w:val="00DB6A22"/>
    <w:rsid w:val="00DB6B0A"/>
    <w:rsid w:val="00DB6DC3"/>
    <w:rsid w:val="00DB6E34"/>
    <w:rsid w:val="00DB7646"/>
    <w:rsid w:val="00DB7692"/>
    <w:rsid w:val="00DB7864"/>
    <w:rsid w:val="00DB7C69"/>
    <w:rsid w:val="00DC01A0"/>
    <w:rsid w:val="00DC04E9"/>
    <w:rsid w:val="00DC089B"/>
    <w:rsid w:val="00DC0A42"/>
    <w:rsid w:val="00DC0CB0"/>
    <w:rsid w:val="00DC0CF8"/>
    <w:rsid w:val="00DC101A"/>
    <w:rsid w:val="00DC11CD"/>
    <w:rsid w:val="00DC17FC"/>
    <w:rsid w:val="00DC1C86"/>
    <w:rsid w:val="00DC218E"/>
    <w:rsid w:val="00DC2746"/>
    <w:rsid w:val="00DC27A3"/>
    <w:rsid w:val="00DC289E"/>
    <w:rsid w:val="00DC2986"/>
    <w:rsid w:val="00DC2BFF"/>
    <w:rsid w:val="00DC2C42"/>
    <w:rsid w:val="00DC2CED"/>
    <w:rsid w:val="00DC338A"/>
    <w:rsid w:val="00DC3609"/>
    <w:rsid w:val="00DC3ADD"/>
    <w:rsid w:val="00DC3B98"/>
    <w:rsid w:val="00DC3BD5"/>
    <w:rsid w:val="00DC3F85"/>
    <w:rsid w:val="00DC3FD0"/>
    <w:rsid w:val="00DC4330"/>
    <w:rsid w:val="00DC4EA7"/>
    <w:rsid w:val="00DC5004"/>
    <w:rsid w:val="00DC5030"/>
    <w:rsid w:val="00DC5662"/>
    <w:rsid w:val="00DC59C1"/>
    <w:rsid w:val="00DC5C6F"/>
    <w:rsid w:val="00DC615F"/>
    <w:rsid w:val="00DC640A"/>
    <w:rsid w:val="00DC6BE0"/>
    <w:rsid w:val="00DC6C73"/>
    <w:rsid w:val="00DC6E1A"/>
    <w:rsid w:val="00DC74A1"/>
    <w:rsid w:val="00DC7A59"/>
    <w:rsid w:val="00DC7BAD"/>
    <w:rsid w:val="00DC7C59"/>
    <w:rsid w:val="00DC7F88"/>
    <w:rsid w:val="00DC7FEF"/>
    <w:rsid w:val="00DD01F6"/>
    <w:rsid w:val="00DD029E"/>
    <w:rsid w:val="00DD0B87"/>
    <w:rsid w:val="00DD1114"/>
    <w:rsid w:val="00DD112D"/>
    <w:rsid w:val="00DD1417"/>
    <w:rsid w:val="00DD1A21"/>
    <w:rsid w:val="00DD1D59"/>
    <w:rsid w:val="00DD229F"/>
    <w:rsid w:val="00DD2831"/>
    <w:rsid w:val="00DD2BC1"/>
    <w:rsid w:val="00DD2CEC"/>
    <w:rsid w:val="00DD3319"/>
    <w:rsid w:val="00DD3861"/>
    <w:rsid w:val="00DD3EE1"/>
    <w:rsid w:val="00DD42AC"/>
    <w:rsid w:val="00DD4527"/>
    <w:rsid w:val="00DD4615"/>
    <w:rsid w:val="00DD4903"/>
    <w:rsid w:val="00DD4A8E"/>
    <w:rsid w:val="00DD4DC1"/>
    <w:rsid w:val="00DD4EA5"/>
    <w:rsid w:val="00DD5351"/>
    <w:rsid w:val="00DD550F"/>
    <w:rsid w:val="00DD55B4"/>
    <w:rsid w:val="00DD5751"/>
    <w:rsid w:val="00DD579F"/>
    <w:rsid w:val="00DD5841"/>
    <w:rsid w:val="00DD5978"/>
    <w:rsid w:val="00DD5EF6"/>
    <w:rsid w:val="00DD5F6A"/>
    <w:rsid w:val="00DD60F8"/>
    <w:rsid w:val="00DD6122"/>
    <w:rsid w:val="00DD6706"/>
    <w:rsid w:val="00DD6D6F"/>
    <w:rsid w:val="00DD6EE3"/>
    <w:rsid w:val="00DD7048"/>
    <w:rsid w:val="00DD7446"/>
    <w:rsid w:val="00DD7728"/>
    <w:rsid w:val="00DD7A80"/>
    <w:rsid w:val="00DE0023"/>
    <w:rsid w:val="00DE0120"/>
    <w:rsid w:val="00DE03DF"/>
    <w:rsid w:val="00DE0544"/>
    <w:rsid w:val="00DE0575"/>
    <w:rsid w:val="00DE0905"/>
    <w:rsid w:val="00DE0CCC"/>
    <w:rsid w:val="00DE0D98"/>
    <w:rsid w:val="00DE120B"/>
    <w:rsid w:val="00DE139E"/>
    <w:rsid w:val="00DE14DE"/>
    <w:rsid w:val="00DE17FB"/>
    <w:rsid w:val="00DE1805"/>
    <w:rsid w:val="00DE1FC8"/>
    <w:rsid w:val="00DE20CF"/>
    <w:rsid w:val="00DE229A"/>
    <w:rsid w:val="00DE2692"/>
    <w:rsid w:val="00DE2BA6"/>
    <w:rsid w:val="00DE3DA6"/>
    <w:rsid w:val="00DE3E0C"/>
    <w:rsid w:val="00DE40B4"/>
    <w:rsid w:val="00DE475A"/>
    <w:rsid w:val="00DE4851"/>
    <w:rsid w:val="00DE51B6"/>
    <w:rsid w:val="00DE586F"/>
    <w:rsid w:val="00DE5A49"/>
    <w:rsid w:val="00DE6016"/>
    <w:rsid w:val="00DE67A9"/>
    <w:rsid w:val="00DE6941"/>
    <w:rsid w:val="00DE6DB9"/>
    <w:rsid w:val="00DE722A"/>
    <w:rsid w:val="00DE76D6"/>
    <w:rsid w:val="00DE7765"/>
    <w:rsid w:val="00DE78A7"/>
    <w:rsid w:val="00DE7C8A"/>
    <w:rsid w:val="00DE7E36"/>
    <w:rsid w:val="00DE7F2F"/>
    <w:rsid w:val="00DF016E"/>
    <w:rsid w:val="00DF04AB"/>
    <w:rsid w:val="00DF062D"/>
    <w:rsid w:val="00DF0913"/>
    <w:rsid w:val="00DF0B00"/>
    <w:rsid w:val="00DF1490"/>
    <w:rsid w:val="00DF1765"/>
    <w:rsid w:val="00DF1979"/>
    <w:rsid w:val="00DF19CF"/>
    <w:rsid w:val="00DF1A1F"/>
    <w:rsid w:val="00DF20AA"/>
    <w:rsid w:val="00DF25B1"/>
    <w:rsid w:val="00DF25B4"/>
    <w:rsid w:val="00DF29CA"/>
    <w:rsid w:val="00DF2FBF"/>
    <w:rsid w:val="00DF30B0"/>
    <w:rsid w:val="00DF3128"/>
    <w:rsid w:val="00DF3142"/>
    <w:rsid w:val="00DF351F"/>
    <w:rsid w:val="00DF399D"/>
    <w:rsid w:val="00DF3AF7"/>
    <w:rsid w:val="00DF3C36"/>
    <w:rsid w:val="00DF3C65"/>
    <w:rsid w:val="00DF3CED"/>
    <w:rsid w:val="00DF3CF7"/>
    <w:rsid w:val="00DF40E2"/>
    <w:rsid w:val="00DF4224"/>
    <w:rsid w:val="00DF4971"/>
    <w:rsid w:val="00DF49E6"/>
    <w:rsid w:val="00DF4AED"/>
    <w:rsid w:val="00DF4D1C"/>
    <w:rsid w:val="00DF57EA"/>
    <w:rsid w:val="00DF5D3D"/>
    <w:rsid w:val="00DF634A"/>
    <w:rsid w:val="00DF6E5A"/>
    <w:rsid w:val="00DF7317"/>
    <w:rsid w:val="00DF7E11"/>
    <w:rsid w:val="00E0003D"/>
    <w:rsid w:val="00E00221"/>
    <w:rsid w:val="00E00552"/>
    <w:rsid w:val="00E00889"/>
    <w:rsid w:val="00E00990"/>
    <w:rsid w:val="00E00A4A"/>
    <w:rsid w:val="00E00CF8"/>
    <w:rsid w:val="00E00E32"/>
    <w:rsid w:val="00E00FB3"/>
    <w:rsid w:val="00E013D0"/>
    <w:rsid w:val="00E0154E"/>
    <w:rsid w:val="00E0186E"/>
    <w:rsid w:val="00E0193D"/>
    <w:rsid w:val="00E01E6C"/>
    <w:rsid w:val="00E01EA2"/>
    <w:rsid w:val="00E023F9"/>
    <w:rsid w:val="00E024CC"/>
    <w:rsid w:val="00E02561"/>
    <w:rsid w:val="00E026DD"/>
    <w:rsid w:val="00E02F7C"/>
    <w:rsid w:val="00E03388"/>
    <w:rsid w:val="00E03553"/>
    <w:rsid w:val="00E03803"/>
    <w:rsid w:val="00E0387D"/>
    <w:rsid w:val="00E03D4B"/>
    <w:rsid w:val="00E03DBC"/>
    <w:rsid w:val="00E03F76"/>
    <w:rsid w:val="00E04131"/>
    <w:rsid w:val="00E04975"/>
    <w:rsid w:val="00E04EFB"/>
    <w:rsid w:val="00E04F6A"/>
    <w:rsid w:val="00E054B9"/>
    <w:rsid w:val="00E05703"/>
    <w:rsid w:val="00E06036"/>
    <w:rsid w:val="00E068A8"/>
    <w:rsid w:val="00E068D9"/>
    <w:rsid w:val="00E06ACD"/>
    <w:rsid w:val="00E0722F"/>
    <w:rsid w:val="00E072EE"/>
    <w:rsid w:val="00E07363"/>
    <w:rsid w:val="00E07648"/>
    <w:rsid w:val="00E07A4D"/>
    <w:rsid w:val="00E07BF2"/>
    <w:rsid w:val="00E1007F"/>
    <w:rsid w:val="00E10304"/>
    <w:rsid w:val="00E10352"/>
    <w:rsid w:val="00E1078D"/>
    <w:rsid w:val="00E1091E"/>
    <w:rsid w:val="00E11187"/>
    <w:rsid w:val="00E113B7"/>
    <w:rsid w:val="00E117B8"/>
    <w:rsid w:val="00E122F7"/>
    <w:rsid w:val="00E125C6"/>
    <w:rsid w:val="00E12CE7"/>
    <w:rsid w:val="00E12D46"/>
    <w:rsid w:val="00E12F48"/>
    <w:rsid w:val="00E131AB"/>
    <w:rsid w:val="00E13305"/>
    <w:rsid w:val="00E13463"/>
    <w:rsid w:val="00E1435E"/>
    <w:rsid w:val="00E14432"/>
    <w:rsid w:val="00E1508F"/>
    <w:rsid w:val="00E156A1"/>
    <w:rsid w:val="00E156CE"/>
    <w:rsid w:val="00E15C01"/>
    <w:rsid w:val="00E15E2C"/>
    <w:rsid w:val="00E15E50"/>
    <w:rsid w:val="00E15EA0"/>
    <w:rsid w:val="00E16023"/>
    <w:rsid w:val="00E16431"/>
    <w:rsid w:val="00E169A8"/>
    <w:rsid w:val="00E16C8B"/>
    <w:rsid w:val="00E17203"/>
    <w:rsid w:val="00E1728A"/>
    <w:rsid w:val="00E173EE"/>
    <w:rsid w:val="00E177DE"/>
    <w:rsid w:val="00E178E4"/>
    <w:rsid w:val="00E17C36"/>
    <w:rsid w:val="00E17DBE"/>
    <w:rsid w:val="00E2012A"/>
    <w:rsid w:val="00E205A5"/>
    <w:rsid w:val="00E20890"/>
    <w:rsid w:val="00E20AEA"/>
    <w:rsid w:val="00E20E4D"/>
    <w:rsid w:val="00E21035"/>
    <w:rsid w:val="00E215DD"/>
    <w:rsid w:val="00E21933"/>
    <w:rsid w:val="00E22299"/>
    <w:rsid w:val="00E222E0"/>
    <w:rsid w:val="00E22335"/>
    <w:rsid w:val="00E22B55"/>
    <w:rsid w:val="00E22BDC"/>
    <w:rsid w:val="00E22C25"/>
    <w:rsid w:val="00E23801"/>
    <w:rsid w:val="00E23AB9"/>
    <w:rsid w:val="00E23E03"/>
    <w:rsid w:val="00E24939"/>
    <w:rsid w:val="00E24BFA"/>
    <w:rsid w:val="00E24DF8"/>
    <w:rsid w:val="00E25824"/>
    <w:rsid w:val="00E25B29"/>
    <w:rsid w:val="00E26C64"/>
    <w:rsid w:val="00E26E98"/>
    <w:rsid w:val="00E26F18"/>
    <w:rsid w:val="00E274CE"/>
    <w:rsid w:val="00E27940"/>
    <w:rsid w:val="00E279A8"/>
    <w:rsid w:val="00E27EC7"/>
    <w:rsid w:val="00E27F47"/>
    <w:rsid w:val="00E27F55"/>
    <w:rsid w:val="00E3006A"/>
    <w:rsid w:val="00E3057B"/>
    <w:rsid w:val="00E30604"/>
    <w:rsid w:val="00E30A58"/>
    <w:rsid w:val="00E30ADD"/>
    <w:rsid w:val="00E30C21"/>
    <w:rsid w:val="00E30E12"/>
    <w:rsid w:val="00E30E17"/>
    <w:rsid w:val="00E31236"/>
    <w:rsid w:val="00E31437"/>
    <w:rsid w:val="00E31645"/>
    <w:rsid w:val="00E31737"/>
    <w:rsid w:val="00E319D6"/>
    <w:rsid w:val="00E31CB1"/>
    <w:rsid w:val="00E32094"/>
    <w:rsid w:val="00E3227A"/>
    <w:rsid w:val="00E32A86"/>
    <w:rsid w:val="00E33A75"/>
    <w:rsid w:val="00E33EB1"/>
    <w:rsid w:val="00E33EEC"/>
    <w:rsid w:val="00E33F73"/>
    <w:rsid w:val="00E34428"/>
    <w:rsid w:val="00E34550"/>
    <w:rsid w:val="00E346F5"/>
    <w:rsid w:val="00E3495E"/>
    <w:rsid w:val="00E3500A"/>
    <w:rsid w:val="00E350F8"/>
    <w:rsid w:val="00E353B9"/>
    <w:rsid w:val="00E35445"/>
    <w:rsid w:val="00E3552C"/>
    <w:rsid w:val="00E35555"/>
    <w:rsid w:val="00E357C7"/>
    <w:rsid w:val="00E35878"/>
    <w:rsid w:val="00E35947"/>
    <w:rsid w:val="00E35AD7"/>
    <w:rsid w:val="00E365EB"/>
    <w:rsid w:val="00E36805"/>
    <w:rsid w:val="00E36A6D"/>
    <w:rsid w:val="00E36D22"/>
    <w:rsid w:val="00E372D4"/>
    <w:rsid w:val="00E3753D"/>
    <w:rsid w:val="00E37AB9"/>
    <w:rsid w:val="00E37B76"/>
    <w:rsid w:val="00E37EBA"/>
    <w:rsid w:val="00E40683"/>
    <w:rsid w:val="00E406B8"/>
    <w:rsid w:val="00E40DB8"/>
    <w:rsid w:val="00E4121A"/>
    <w:rsid w:val="00E41277"/>
    <w:rsid w:val="00E4129F"/>
    <w:rsid w:val="00E416E4"/>
    <w:rsid w:val="00E41B50"/>
    <w:rsid w:val="00E41CD5"/>
    <w:rsid w:val="00E41F7E"/>
    <w:rsid w:val="00E427CB"/>
    <w:rsid w:val="00E42A19"/>
    <w:rsid w:val="00E42C7F"/>
    <w:rsid w:val="00E42FFB"/>
    <w:rsid w:val="00E4305C"/>
    <w:rsid w:val="00E435A8"/>
    <w:rsid w:val="00E43736"/>
    <w:rsid w:val="00E43B2F"/>
    <w:rsid w:val="00E43B5A"/>
    <w:rsid w:val="00E43BA8"/>
    <w:rsid w:val="00E43E2D"/>
    <w:rsid w:val="00E43F7B"/>
    <w:rsid w:val="00E44024"/>
    <w:rsid w:val="00E4424F"/>
    <w:rsid w:val="00E442B5"/>
    <w:rsid w:val="00E443B9"/>
    <w:rsid w:val="00E44A36"/>
    <w:rsid w:val="00E44B5A"/>
    <w:rsid w:val="00E44BAD"/>
    <w:rsid w:val="00E44FCE"/>
    <w:rsid w:val="00E456FA"/>
    <w:rsid w:val="00E459F9"/>
    <w:rsid w:val="00E45AEB"/>
    <w:rsid w:val="00E461CA"/>
    <w:rsid w:val="00E4643F"/>
    <w:rsid w:val="00E46781"/>
    <w:rsid w:val="00E468DF"/>
    <w:rsid w:val="00E47033"/>
    <w:rsid w:val="00E47116"/>
    <w:rsid w:val="00E47299"/>
    <w:rsid w:val="00E472B1"/>
    <w:rsid w:val="00E47355"/>
    <w:rsid w:val="00E473DE"/>
    <w:rsid w:val="00E474A4"/>
    <w:rsid w:val="00E4754D"/>
    <w:rsid w:val="00E478A4"/>
    <w:rsid w:val="00E47A22"/>
    <w:rsid w:val="00E47C18"/>
    <w:rsid w:val="00E5007E"/>
    <w:rsid w:val="00E50285"/>
    <w:rsid w:val="00E506DF"/>
    <w:rsid w:val="00E50781"/>
    <w:rsid w:val="00E508C6"/>
    <w:rsid w:val="00E5096B"/>
    <w:rsid w:val="00E50A8B"/>
    <w:rsid w:val="00E50B11"/>
    <w:rsid w:val="00E50B3A"/>
    <w:rsid w:val="00E50BA8"/>
    <w:rsid w:val="00E50C30"/>
    <w:rsid w:val="00E50CDB"/>
    <w:rsid w:val="00E50E1F"/>
    <w:rsid w:val="00E5120E"/>
    <w:rsid w:val="00E514F2"/>
    <w:rsid w:val="00E517CF"/>
    <w:rsid w:val="00E51923"/>
    <w:rsid w:val="00E5194C"/>
    <w:rsid w:val="00E51BDD"/>
    <w:rsid w:val="00E51BF2"/>
    <w:rsid w:val="00E5224F"/>
    <w:rsid w:val="00E522F4"/>
    <w:rsid w:val="00E523E3"/>
    <w:rsid w:val="00E524F4"/>
    <w:rsid w:val="00E5292B"/>
    <w:rsid w:val="00E52D30"/>
    <w:rsid w:val="00E52E07"/>
    <w:rsid w:val="00E52FB9"/>
    <w:rsid w:val="00E53340"/>
    <w:rsid w:val="00E533D8"/>
    <w:rsid w:val="00E53907"/>
    <w:rsid w:val="00E54C66"/>
    <w:rsid w:val="00E550F8"/>
    <w:rsid w:val="00E55124"/>
    <w:rsid w:val="00E553EF"/>
    <w:rsid w:val="00E556CC"/>
    <w:rsid w:val="00E557C1"/>
    <w:rsid w:val="00E55D30"/>
    <w:rsid w:val="00E565D5"/>
    <w:rsid w:val="00E566FE"/>
    <w:rsid w:val="00E576BE"/>
    <w:rsid w:val="00E578B3"/>
    <w:rsid w:val="00E57D0B"/>
    <w:rsid w:val="00E605F2"/>
    <w:rsid w:val="00E60763"/>
    <w:rsid w:val="00E60E00"/>
    <w:rsid w:val="00E60F3B"/>
    <w:rsid w:val="00E61260"/>
    <w:rsid w:val="00E61C12"/>
    <w:rsid w:val="00E61DB9"/>
    <w:rsid w:val="00E61E87"/>
    <w:rsid w:val="00E62082"/>
    <w:rsid w:val="00E62256"/>
    <w:rsid w:val="00E628AB"/>
    <w:rsid w:val="00E63334"/>
    <w:rsid w:val="00E63493"/>
    <w:rsid w:val="00E63819"/>
    <w:rsid w:val="00E63838"/>
    <w:rsid w:val="00E639DE"/>
    <w:rsid w:val="00E63BBD"/>
    <w:rsid w:val="00E63C64"/>
    <w:rsid w:val="00E63D09"/>
    <w:rsid w:val="00E63D4E"/>
    <w:rsid w:val="00E63FCF"/>
    <w:rsid w:val="00E64045"/>
    <w:rsid w:val="00E641F2"/>
    <w:rsid w:val="00E64228"/>
    <w:rsid w:val="00E646C3"/>
    <w:rsid w:val="00E64BD2"/>
    <w:rsid w:val="00E659F5"/>
    <w:rsid w:val="00E65BEF"/>
    <w:rsid w:val="00E65CC9"/>
    <w:rsid w:val="00E66214"/>
    <w:rsid w:val="00E66231"/>
    <w:rsid w:val="00E663B8"/>
    <w:rsid w:val="00E663EB"/>
    <w:rsid w:val="00E664E2"/>
    <w:rsid w:val="00E664E4"/>
    <w:rsid w:val="00E6680A"/>
    <w:rsid w:val="00E67237"/>
    <w:rsid w:val="00E67302"/>
    <w:rsid w:val="00E67527"/>
    <w:rsid w:val="00E67681"/>
    <w:rsid w:val="00E6798C"/>
    <w:rsid w:val="00E67CEA"/>
    <w:rsid w:val="00E704DC"/>
    <w:rsid w:val="00E70582"/>
    <w:rsid w:val="00E705FA"/>
    <w:rsid w:val="00E70A84"/>
    <w:rsid w:val="00E70D76"/>
    <w:rsid w:val="00E71274"/>
    <w:rsid w:val="00E712DA"/>
    <w:rsid w:val="00E71547"/>
    <w:rsid w:val="00E72822"/>
    <w:rsid w:val="00E72A6A"/>
    <w:rsid w:val="00E72DE6"/>
    <w:rsid w:val="00E73185"/>
    <w:rsid w:val="00E732E9"/>
    <w:rsid w:val="00E7358B"/>
    <w:rsid w:val="00E7374D"/>
    <w:rsid w:val="00E7398C"/>
    <w:rsid w:val="00E73F2C"/>
    <w:rsid w:val="00E744F2"/>
    <w:rsid w:val="00E752F0"/>
    <w:rsid w:val="00E7571D"/>
    <w:rsid w:val="00E757E0"/>
    <w:rsid w:val="00E75DB2"/>
    <w:rsid w:val="00E76057"/>
    <w:rsid w:val="00E762DF"/>
    <w:rsid w:val="00E76433"/>
    <w:rsid w:val="00E77D79"/>
    <w:rsid w:val="00E77D94"/>
    <w:rsid w:val="00E77F81"/>
    <w:rsid w:val="00E77FAD"/>
    <w:rsid w:val="00E80805"/>
    <w:rsid w:val="00E80C3B"/>
    <w:rsid w:val="00E81094"/>
    <w:rsid w:val="00E810C2"/>
    <w:rsid w:val="00E81775"/>
    <w:rsid w:val="00E81801"/>
    <w:rsid w:val="00E81ABD"/>
    <w:rsid w:val="00E81C31"/>
    <w:rsid w:val="00E82643"/>
    <w:rsid w:val="00E834BB"/>
    <w:rsid w:val="00E834FC"/>
    <w:rsid w:val="00E8366E"/>
    <w:rsid w:val="00E83E02"/>
    <w:rsid w:val="00E8429B"/>
    <w:rsid w:val="00E84419"/>
    <w:rsid w:val="00E8474E"/>
    <w:rsid w:val="00E84C82"/>
    <w:rsid w:val="00E84CC8"/>
    <w:rsid w:val="00E84E09"/>
    <w:rsid w:val="00E84E3C"/>
    <w:rsid w:val="00E850A7"/>
    <w:rsid w:val="00E851CB"/>
    <w:rsid w:val="00E85793"/>
    <w:rsid w:val="00E85D03"/>
    <w:rsid w:val="00E85D4C"/>
    <w:rsid w:val="00E85ED6"/>
    <w:rsid w:val="00E862CE"/>
    <w:rsid w:val="00E86477"/>
    <w:rsid w:val="00E87083"/>
    <w:rsid w:val="00E873D0"/>
    <w:rsid w:val="00E87BD7"/>
    <w:rsid w:val="00E87EA6"/>
    <w:rsid w:val="00E87FD3"/>
    <w:rsid w:val="00E9036B"/>
    <w:rsid w:val="00E909FE"/>
    <w:rsid w:val="00E90A90"/>
    <w:rsid w:val="00E916CB"/>
    <w:rsid w:val="00E91990"/>
    <w:rsid w:val="00E91C24"/>
    <w:rsid w:val="00E91C75"/>
    <w:rsid w:val="00E91C83"/>
    <w:rsid w:val="00E921F5"/>
    <w:rsid w:val="00E92271"/>
    <w:rsid w:val="00E92503"/>
    <w:rsid w:val="00E928E4"/>
    <w:rsid w:val="00E92958"/>
    <w:rsid w:val="00E92ABE"/>
    <w:rsid w:val="00E9355C"/>
    <w:rsid w:val="00E93938"/>
    <w:rsid w:val="00E93BF0"/>
    <w:rsid w:val="00E93DE4"/>
    <w:rsid w:val="00E93F2F"/>
    <w:rsid w:val="00E93F73"/>
    <w:rsid w:val="00E943B2"/>
    <w:rsid w:val="00E9533A"/>
    <w:rsid w:val="00E95531"/>
    <w:rsid w:val="00E956DE"/>
    <w:rsid w:val="00E961D6"/>
    <w:rsid w:val="00E961E2"/>
    <w:rsid w:val="00E96483"/>
    <w:rsid w:val="00E964E5"/>
    <w:rsid w:val="00E96BB9"/>
    <w:rsid w:val="00E96D91"/>
    <w:rsid w:val="00E97312"/>
    <w:rsid w:val="00E97352"/>
    <w:rsid w:val="00E97AED"/>
    <w:rsid w:val="00E97B6C"/>
    <w:rsid w:val="00EA0558"/>
    <w:rsid w:val="00EA0C31"/>
    <w:rsid w:val="00EA0C72"/>
    <w:rsid w:val="00EA118D"/>
    <w:rsid w:val="00EA14A8"/>
    <w:rsid w:val="00EA1678"/>
    <w:rsid w:val="00EA1767"/>
    <w:rsid w:val="00EA1814"/>
    <w:rsid w:val="00EA1BEE"/>
    <w:rsid w:val="00EA1DDB"/>
    <w:rsid w:val="00EA2220"/>
    <w:rsid w:val="00EA2DAD"/>
    <w:rsid w:val="00EA3091"/>
    <w:rsid w:val="00EA335D"/>
    <w:rsid w:val="00EA362C"/>
    <w:rsid w:val="00EA3806"/>
    <w:rsid w:val="00EA3BC9"/>
    <w:rsid w:val="00EA3DCD"/>
    <w:rsid w:val="00EA425E"/>
    <w:rsid w:val="00EA4371"/>
    <w:rsid w:val="00EA4722"/>
    <w:rsid w:val="00EA4998"/>
    <w:rsid w:val="00EA4A56"/>
    <w:rsid w:val="00EA4D85"/>
    <w:rsid w:val="00EA4E35"/>
    <w:rsid w:val="00EA4FFE"/>
    <w:rsid w:val="00EA556A"/>
    <w:rsid w:val="00EA55C9"/>
    <w:rsid w:val="00EA5609"/>
    <w:rsid w:val="00EA56AF"/>
    <w:rsid w:val="00EA5910"/>
    <w:rsid w:val="00EA5AE2"/>
    <w:rsid w:val="00EA5CE9"/>
    <w:rsid w:val="00EA5D03"/>
    <w:rsid w:val="00EA5F17"/>
    <w:rsid w:val="00EA67E3"/>
    <w:rsid w:val="00EA6877"/>
    <w:rsid w:val="00EA6F76"/>
    <w:rsid w:val="00EA6F79"/>
    <w:rsid w:val="00EA70AC"/>
    <w:rsid w:val="00EA7292"/>
    <w:rsid w:val="00EA7D48"/>
    <w:rsid w:val="00EB049A"/>
    <w:rsid w:val="00EB05C5"/>
    <w:rsid w:val="00EB0700"/>
    <w:rsid w:val="00EB0930"/>
    <w:rsid w:val="00EB0B0D"/>
    <w:rsid w:val="00EB0EE5"/>
    <w:rsid w:val="00EB0F1B"/>
    <w:rsid w:val="00EB1008"/>
    <w:rsid w:val="00EB142A"/>
    <w:rsid w:val="00EB1711"/>
    <w:rsid w:val="00EB1B8C"/>
    <w:rsid w:val="00EB1C7B"/>
    <w:rsid w:val="00EB1F4F"/>
    <w:rsid w:val="00EB24A7"/>
    <w:rsid w:val="00EB268F"/>
    <w:rsid w:val="00EB2963"/>
    <w:rsid w:val="00EB2D84"/>
    <w:rsid w:val="00EB2FAC"/>
    <w:rsid w:val="00EB304C"/>
    <w:rsid w:val="00EB311E"/>
    <w:rsid w:val="00EB33E9"/>
    <w:rsid w:val="00EB359E"/>
    <w:rsid w:val="00EB369F"/>
    <w:rsid w:val="00EB371A"/>
    <w:rsid w:val="00EB399E"/>
    <w:rsid w:val="00EB3B2E"/>
    <w:rsid w:val="00EB3B30"/>
    <w:rsid w:val="00EB3EA9"/>
    <w:rsid w:val="00EB3EBA"/>
    <w:rsid w:val="00EB426E"/>
    <w:rsid w:val="00EB4480"/>
    <w:rsid w:val="00EB452D"/>
    <w:rsid w:val="00EB4ABA"/>
    <w:rsid w:val="00EB4D5D"/>
    <w:rsid w:val="00EB4EB7"/>
    <w:rsid w:val="00EB4F16"/>
    <w:rsid w:val="00EB549D"/>
    <w:rsid w:val="00EB5927"/>
    <w:rsid w:val="00EB5B3C"/>
    <w:rsid w:val="00EB6532"/>
    <w:rsid w:val="00EB664A"/>
    <w:rsid w:val="00EB6746"/>
    <w:rsid w:val="00EB67F6"/>
    <w:rsid w:val="00EB6A93"/>
    <w:rsid w:val="00EB6A98"/>
    <w:rsid w:val="00EB6AF8"/>
    <w:rsid w:val="00EB70BB"/>
    <w:rsid w:val="00EB7460"/>
    <w:rsid w:val="00EB7A0C"/>
    <w:rsid w:val="00EB7BEB"/>
    <w:rsid w:val="00EB7DA5"/>
    <w:rsid w:val="00EC0082"/>
    <w:rsid w:val="00EC0729"/>
    <w:rsid w:val="00EC0DBF"/>
    <w:rsid w:val="00EC1057"/>
    <w:rsid w:val="00EC10B8"/>
    <w:rsid w:val="00EC1264"/>
    <w:rsid w:val="00EC16EE"/>
    <w:rsid w:val="00EC1A82"/>
    <w:rsid w:val="00EC258D"/>
    <w:rsid w:val="00EC2CE8"/>
    <w:rsid w:val="00EC37C2"/>
    <w:rsid w:val="00EC3D2E"/>
    <w:rsid w:val="00EC3ECC"/>
    <w:rsid w:val="00EC407E"/>
    <w:rsid w:val="00EC42DB"/>
    <w:rsid w:val="00EC4AD8"/>
    <w:rsid w:val="00EC4F75"/>
    <w:rsid w:val="00EC5284"/>
    <w:rsid w:val="00EC56F0"/>
    <w:rsid w:val="00EC578C"/>
    <w:rsid w:val="00EC5C82"/>
    <w:rsid w:val="00EC6029"/>
    <w:rsid w:val="00EC61DA"/>
    <w:rsid w:val="00EC631D"/>
    <w:rsid w:val="00EC64AB"/>
    <w:rsid w:val="00EC6896"/>
    <w:rsid w:val="00EC6E87"/>
    <w:rsid w:val="00EC700C"/>
    <w:rsid w:val="00EC7B3C"/>
    <w:rsid w:val="00EC7C12"/>
    <w:rsid w:val="00EC7EC0"/>
    <w:rsid w:val="00ED0226"/>
    <w:rsid w:val="00ED09BC"/>
    <w:rsid w:val="00ED09C6"/>
    <w:rsid w:val="00ED150C"/>
    <w:rsid w:val="00ED1725"/>
    <w:rsid w:val="00ED1926"/>
    <w:rsid w:val="00ED2341"/>
    <w:rsid w:val="00ED2C01"/>
    <w:rsid w:val="00ED2DF9"/>
    <w:rsid w:val="00ED2E0B"/>
    <w:rsid w:val="00ED2EA0"/>
    <w:rsid w:val="00ED2FB0"/>
    <w:rsid w:val="00ED3044"/>
    <w:rsid w:val="00ED376C"/>
    <w:rsid w:val="00ED39A7"/>
    <w:rsid w:val="00ED3A6F"/>
    <w:rsid w:val="00ED3B20"/>
    <w:rsid w:val="00ED3CC3"/>
    <w:rsid w:val="00ED3D4E"/>
    <w:rsid w:val="00ED3E1E"/>
    <w:rsid w:val="00ED3E88"/>
    <w:rsid w:val="00ED3E96"/>
    <w:rsid w:val="00ED45AC"/>
    <w:rsid w:val="00ED45E3"/>
    <w:rsid w:val="00ED4717"/>
    <w:rsid w:val="00ED47AC"/>
    <w:rsid w:val="00ED4ADD"/>
    <w:rsid w:val="00ED4CD9"/>
    <w:rsid w:val="00ED50BB"/>
    <w:rsid w:val="00ED53DC"/>
    <w:rsid w:val="00ED56EA"/>
    <w:rsid w:val="00ED5D2F"/>
    <w:rsid w:val="00ED617A"/>
    <w:rsid w:val="00ED67E2"/>
    <w:rsid w:val="00ED6816"/>
    <w:rsid w:val="00ED6B1C"/>
    <w:rsid w:val="00ED6D0E"/>
    <w:rsid w:val="00ED7259"/>
    <w:rsid w:val="00ED730F"/>
    <w:rsid w:val="00ED7467"/>
    <w:rsid w:val="00ED7A4B"/>
    <w:rsid w:val="00ED7B30"/>
    <w:rsid w:val="00ED7F86"/>
    <w:rsid w:val="00EE0890"/>
    <w:rsid w:val="00EE0B5F"/>
    <w:rsid w:val="00EE0B60"/>
    <w:rsid w:val="00EE0B97"/>
    <w:rsid w:val="00EE0CA1"/>
    <w:rsid w:val="00EE0E4D"/>
    <w:rsid w:val="00EE0FDC"/>
    <w:rsid w:val="00EE0FFF"/>
    <w:rsid w:val="00EE1B88"/>
    <w:rsid w:val="00EE1D78"/>
    <w:rsid w:val="00EE25C8"/>
    <w:rsid w:val="00EE2B67"/>
    <w:rsid w:val="00EE34F8"/>
    <w:rsid w:val="00EE3ED8"/>
    <w:rsid w:val="00EE402B"/>
    <w:rsid w:val="00EE42E5"/>
    <w:rsid w:val="00EE4683"/>
    <w:rsid w:val="00EE4ADA"/>
    <w:rsid w:val="00EE4C20"/>
    <w:rsid w:val="00EE4CBC"/>
    <w:rsid w:val="00EE50EE"/>
    <w:rsid w:val="00EE53CE"/>
    <w:rsid w:val="00EE5A4B"/>
    <w:rsid w:val="00EE5A87"/>
    <w:rsid w:val="00EE5C1B"/>
    <w:rsid w:val="00EE613E"/>
    <w:rsid w:val="00EE61C3"/>
    <w:rsid w:val="00EE6CED"/>
    <w:rsid w:val="00EE6FCC"/>
    <w:rsid w:val="00EE7119"/>
    <w:rsid w:val="00EE73BB"/>
    <w:rsid w:val="00EE7421"/>
    <w:rsid w:val="00EE76E1"/>
    <w:rsid w:val="00EE7BDA"/>
    <w:rsid w:val="00EE7D5A"/>
    <w:rsid w:val="00EF0ADF"/>
    <w:rsid w:val="00EF0EDC"/>
    <w:rsid w:val="00EF12BB"/>
    <w:rsid w:val="00EF131E"/>
    <w:rsid w:val="00EF13C5"/>
    <w:rsid w:val="00EF172C"/>
    <w:rsid w:val="00EF1B43"/>
    <w:rsid w:val="00EF1D55"/>
    <w:rsid w:val="00EF204D"/>
    <w:rsid w:val="00EF222B"/>
    <w:rsid w:val="00EF2657"/>
    <w:rsid w:val="00EF28B6"/>
    <w:rsid w:val="00EF2AC0"/>
    <w:rsid w:val="00EF2CF0"/>
    <w:rsid w:val="00EF325B"/>
    <w:rsid w:val="00EF34B5"/>
    <w:rsid w:val="00EF3508"/>
    <w:rsid w:val="00EF37D2"/>
    <w:rsid w:val="00EF3973"/>
    <w:rsid w:val="00EF414E"/>
    <w:rsid w:val="00EF4371"/>
    <w:rsid w:val="00EF44A0"/>
    <w:rsid w:val="00EF4575"/>
    <w:rsid w:val="00EF4A85"/>
    <w:rsid w:val="00EF4F9F"/>
    <w:rsid w:val="00EF504D"/>
    <w:rsid w:val="00EF50AC"/>
    <w:rsid w:val="00EF50E9"/>
    <w:rsid w:val="00EF530E"/>
    <w:rsid w:val="00EF5457"/>
    <w:rsid w:val="00EF55A9"/>
    <w:rsid w:val="00EF570D"/>
    <w:rsid w:val="00EF5F3A"/>
    <w:rsid w:val="00EF5FE8"/>
    <w:rsid w:val="00EF61E2"/>
    <w:rsid w:val="00EF625A"/>
    <w:rsid w:val="00EF64BD"/>
    <w:rsid w:val="00EF681E"/>
    <w:rsid w:val="00EF6A04"/>
    <w:rsid w:val="00EF6CE1"/>
    <w:rsid w:val="00EF6D41"/>
    <w:rsid w:val="00EF6F18"/>
    <w:rsid w:val="00EF766C"/>
    <w:rsid w:val="00EF78CA"/>
    <w:rsid w:val="00EF7C9A"/>
    <w:rsid w:val="00EF7F29"/>
    <w:rsid w:val="00F0048D"/>
    <w:rsid w:val="00F00B75"/>
    <w:rsid w:val="00F00D3C"/>
    <w:rsid w:val="00F00E71"/>
    <w:rsid w:val="00F00EFD"/>
    <w:rsid w:val="00F01189"/>
    <w:rsid w:val="00F01195"/>
    <w:rsid w:val="00F01578"/>
    <w:rsid w:val="00F01B6F"/>
    <w:rsid w:val="00F024B7"/>
    <w:rsid w:val="00F02891"/>
    <w:rsid w:val="00F02D0F"/>
    <w:rsid w:val="00F02E25"/>
    <w:rsid w:val="00F03071"/>
    <w:rsid w:val="00F032FF"/>
    <w:rsid w:val="00F036F1"/>
    <w:rsid w:val="00F03ECC"/>
    <w:rsid w:val="00F044A6"/>
    <w:rsid w:val="00F044C0"/>
    <w:rsid w:val="00F047AA"/>
    <w:rsid w:val="00F047CD"/>
    <w:rsid w:val="00F051F2"/>
    <w:rsid w:val="00F05344"/>
    <w:rsid w:val="00F057D5"/>
    <w:rsid w:val="00F05CDA"/>
    <w:rsid w:val="00F06380"/>
    <w:rsid w:val="00F06864"/>
    <w:rsid w:val="00F0708D"/>
    <w:rsid w:val="00F073F7"/>
    <w:rsid w:val="00F07532"/>
    <w:rsid w:val="00F075CC"/>
    <w:rsid w:val="00F07AE9"/>
    <w:rsid w:val="00F07BC7"/>
    <w:rsid w:val="00F07CD9"/>
    <w:rsid w:val="00F07D47"/>
    <w:rsid w:val="00F1053C"/>
    <w:rsid w:val="00F10CFD"/>
    <w:rsid w:val="00F10E5B"/>
    <w:rsid w:val="00F11E58"/>
    <w:rsid w:val="00F11EE1"/>
    <w:rsid w:val="00F12A90"/>
    <w:rsid w:val="00F12B30"/>
    <w:rsid w:val="00F12F0A"/>
    <w:rsid w:val="00F130EB"/>
    <w:rsid w:val="00F1335D"/>
    <w:rsid w:val="00F13A1C"/>
    <w:rsid w:val="00F13DAA"/>
    <w:rsid w:val="00F145CB"/>
    <w:rsid w:val="00F146EB"/>
    <w:rsid w:val="00F147B3"/>
    <w:rsid w:val="00F14871"/>
    <w:rsid w:val="00F15019"/>
    <w:rsid w:val="00F15197"/>
    <w:rsid w:val="00F151CD"/>
    <w:rsid w:val="00F1523A"/>
    <w:rsid w:val="00F1547E"/>
    <w:rsid w:val="00F1569F"/>
    <w:rsid w:val="00F15C2F"/>
    <w:rsid w:val="00F15EB1"/>
    <w:rsid w:val="00F160B0"/>
    <w:rsid w:val="00F16297"/>
    <w:rsid w:val="00F16365"/>
    <w:rsid w:val="00F1658B"/>
    <w:rsid w:val="00F16BAC"/>
    <w:rsid w:val="00F16BAF"/>
    <w:rsid w:val="00F16BB4"/>
    <w:rsid w:val="00F16E06"/>
    <w:rsid w:val="00F16FDB"/>
    <w:rsid w:val="00F172B6"/>
    <w:rsid w:val="00F17C66"/>
    <w:rsid w:val="00F17F9C"/>
    <w:rsid w:val="00F17FC3"/>
    <w:rsid w:val="00F20198"/>
    <w:rsid w:val="00F21205"/>
    <w:rsid w:val="00F2138D"/>
    <w:rsid w:val="00F215D3"/>
    <w:rsid w:val="00F21683"/>
    <w:rsid w:val="00F21947"/>
    <w:rsid w:val="00F21A88"/>
    <w:rsid w:val="00F21B1C"/>
    <w:rsid w:val="00F21CC2"/>
    <w:rsid w:val="00F225D3"/>
    <w:rsid w:val="00F22754"/>
    <w:rsid w:val="00F22F46"/>
    <w:rsid w:val="00F233C1"/>
    <w:rsid w:val="00F23478"/>
    <w:rsid w:val="00F23968"/>
    <w:rsid w:val="00F23A2C"/>
    <w:rsid w:val="00F23A7D"/>
    <w:rsid w:val="00F23AAE"/>
    <w:rsid w:val="00F23B44"/>
    <w:rsid w:val="00F23D0C"/>
    <w:rsid w:val="00F23D77"/>
    <w:rsid w:val="00F23F75"/>
    <w:rsid w:val="00F241C6"/>
    <w:rsid w:val="00F24383"/>
    <w:rsid w:val="00F2484B"/>
    <w:rsid w:val="00F249FA"/>
    <w:rsid w:val="00F24C2F"/>
    <w:rsid w:val="00F2574D"/>
    <w:rsid w:val="00F2574F"/>
    <w:rsid w:val="00F25B22"/>
    <w:rsid w:val="00F25C56"/>
    <w:rsid w:val="00F25F4D"/>
    <w:rsid w:val="00F26065"/>
    <w:rsid w:val="00F260A1"/>
    <w:rsid w:val="00F260B6"/>
    <w:rsid w:val="00F26225"/>
    <w:rsid w:val="00F26290"/>
    <w:rsid w:val="00F264B5"/>
    <w:rsid w:val="00F264C0"/>
    <w:rsid w:val="00F26711"/>
    <w:rsid w:val="00F2678C"/>
    <w:rsid w:val="00F26949"/>
    <w:rsid w:val="00F26BD2"/>
    <w:rsid w:val="00F26EB9"/>
    <w:rsid w:val="00F27818"/>
    <w:rsid w:val="00F278A1"/>
    <w:rsid w:val="00F27BC4"/>
    <w:rsid w:val="00F27D4A"/>
    <w:rsid w:val="00F304BB"/>
    <w:rsid w:val="00F304DB"/>
    <w:rsid w:val="00F3078B"/>
    <w:rsid w:val="00F309A3"/>
    <w:rsid w:val="00F30A7D"/>
    <w:rsid w:val="00F30AFA"/>
    <w:rsid w:val="00F30CC9"/>
    <w:rsid w:val="00F30F17"/>
    <w:rsid w:val="00F310F6"/>
    <w:rsid w:val="00F310FD"/>
    <w:rsid w:val="00F31283"/>
    <w:rsid w:val="00F312DB"/>
    <w:rsid w:val="00F3143C"/>
    <w:rsid w:val="00F31BA4"/>
    <w:rsid w:val="00F31EFA"/>
    <w:rsid w:val="00F31F25"/>
    <w:rsid w:val="00F320FF"/>
    <w:rsid w:val="00F3233B"/>
    <w:rsid w:val="00F32513"/>
    <w:rsid w:val="00F32602"/>
    <w:rsid w:val="00F32684"/>
    <w:rsid w:val="00F3268C"/>
    <w:rsid w:val="00F327B1"/>
    <w:rsid w:val="00F3285F"/>
    <w:rsid w:val="00F32BFE"/>
    <w:rsid w:val="00F32F88"/>
    <w:rsid w:val="00F33092"/>
    <w:rsid w:val="00F332CA"/>
    <w:rsid w:val="00F332DB"/>
    <w:rsid w:val="00F3335E"/>
    <w:rsid w:val="00F337C8"/>
    <w:rsid w:val="00F3389F"/>
    <w:rsid w:val="00F33BF1"/>
    <w:rsid w:val="00F3410F"/>
    <w:rsid w:val="00F341FA"/>
    <w:rsid w:val="00F34797"/>
    <w:rsid w:val="00F349EC"/>
    <w:rsid w:val="00F34E67"/>
    <w:rsid w:val="00F3523A"/>
    <w:rsid w:val="00F3580A"/>
    <w:rsid w:val="00F35837"/>
    <w:rsid w:val="00F35BC1"/>
    <w:rsid w:val="00F366A9"/>
    <w:rsid w:val="00F367F7"/>
    <w:rsid w:val="00F36F81"/>
    <w:rsid w:val="00F37240"/>
    <w:rsid w:val="00F37535"/>
    <w:rsid w:val="00F376CB"/>
    <w:rsid w:val="00F37D82"/>
    <w:rsid w:val="00F400E4"/>
    <w:rsid w:val="00F4090A"/>
    <w:rsid w:val="00F41336"/>
    <w:rsid w:val="00F414A6"/>
    <w:rsid w:val="00F4168D"/>
    <w:rsid w:val="00F4172D"/>
    <w:rsid w:val="00F41BD0"/>
    <w:rsid w:val="00F42006"/>
    <w:rsid w:val="00F426B0"/>
    <w:rsid w:val="00F4289D"/>
    <w:rsid w:val="00F42923"/>
    <w:rsid w:val="00F42D41"/>
    <w:rsid w:val="00F42D4E"/>
    <w:rsid w:val="00F42DBD"/>
    <w:rsid w:val="00F42E79"/>
    <w:rsid w:val="00F439D1"/>
    <w:rsid w:val="00F43A8F"/>
    <w:rsid w:val="00F43B8E"/>
    <w:rsid w:val="00F442D9"/>
    <w:rsid w:val="00F4472C"/>
    <w:rsid w:val="00F44886"/>
    <w:rsid w:val="00F44CB9"/>
    <w:rsid w:val="00F44F66"/>
    <w:rsid w:val="00F45124"/>
    <w:rsid w:val="00F45329"/>
    <w:rsid w:val="00F45647"/>
    <w:rsid w:val="00F45AA9"/>
    <w:rsid w:val="00F45D74"/>
    <w:rsid w:val="00F45EB6"/>
    <w:rsid w:val="00F462F3"/>
    <w:rsid w:val="00F4649A"/>
    <w:rsid w:val="00F4657B"/>
    <w:rsid w:val="00F466DF"/>
    <w:rsid w:val="00F46AD7"/>
    <w:rsid w:val="00F46E82"/>
    <w:rsid w:val="00F46F80"/>
    <w:rsid w:val="00F47696"/>
    <w:rsid w:val="00F47874"/>
    <w:rsid w:val="00F47887"/>
    <w:rsid w:val="00F47A6B"/>
    <w:rsid w:val="00F47AE3"/>
    <w:rsid w:val="00F47E51"/>
    <w:rsid w:val="00F50026"/>
    <w:rsid w:val="00F505BB"/>
    <w:rsid w:val="00F50BCB"/>
    <w:rsid w:val="00F50CD0"/>
    <w:rsid w:val="00F50FF1"/>
    <w:rsid w:val="00F51015"/>
    <w:rsid w:val="00F511A4"/>
    <w:rsid w:val="00F51351"/>
    <w:rsid w:val="00F514C3"/>
    <w:rsid w:val="00F51D97"/>
    <w:rsid w:val="00F51E96"/>
    <w:rsid w:val="00F528A6"/>
    <w:rsid w:val="00F52EAA"/>
    <w:rsid w:val="00F531F9"/>
    <w:rsid w:val="00F533BF"/>
    <w:rsid w:val="00F534E0"/>
    <w:rsid w:val="00F53555"/>
    <w:rsid w:val="00F5390A"/>
    <w:rsid w:val="00F53DD3"/>
    <w:rsid w:val="00F53EDA"/>
    <w:rsid w:val="00F53FDB"/>
    <w:rsid w:val="00F54192"/>
    <w:rsid w:val="00F54508"/>
    <w:rsid w:val="00F54EE2"/>
    <w:rsid w:val="00F54F7F"/>
    <w:rsid w:val="00F552A3"/>
    <w:rsid w:val="00F552D5"/>
    <w:rsid w:val="00F55EF1"/>
    <w:rsid w:val="00F569E5"/>
    <w:rsid w:val="00F56AD3"/>
    <w:rsid w:val="00F56DBD"/>
    <w:rsid w:val="00F5727C"/>
    <w:rsid w:val="00F57289"/>
    <w:rsid w:val="00F5732D"/>
    <w:rsid w:val="00F57745"/>
    <w:rsid w:val="00F57A7D"/>
    <w:rsid w:val="00F57C81"/>
    <w:rsid w:val="00F57CFC"/>
    <w:rsid w:val="00F6004D"/>
    <w:rsid w:val="00F602EA"/>
    <w:rsid w:val="00F60376"/>
    <w:rsid w:val="00F60512"/>
    <w:rsid w:val="00F60717"/>
    <w:rsid w:val="00F60B62"/>
    <w:rsid w:val="00F60BC9"/>
    <w:rsid w:val="00F60C4E"/>
    <w:rsid w:val="00F61425"/>
    <w:rsid w:val="00F61465"/>
    <w:rsid w:val="00F61705"/>
    <w:rsid w:val="00F61784"/>
    <w:rsid w:val="00F61A7D"/>
    <w:rsid w:val="00F61B8D"/>
    <w:rsid w:val="00F61F45"/>
    <w:rsid w:val="00F6223E"/>
    <w:rsid w:val="00F62351"/>
    <w:rsid w:val="00F624BA"/>
    <w:rsid w:val="00F625A4"/>
    <w:rsid w:val="00F62784"/>
    <w:rsid w:val="00F62857"/>
    <w:rsid w:val="00F62986"/>
    <w:rsid w:val="00F62DAA"/>
    <w:rsid w:val="00F635C9"/>
    <w:rsid w:val="00F63784"/>
    <w:rsid w:val="00F6386A"/>
    <w:rsid w:val="00F639B9"/>
    <w:rsid w:val="00F64397"/>
    <w:rsid w:val="00F651A8"/>
    <w:rsid w:val="00F6535B"/>
    <w:rsid w:val="00F6594B"/>
    <w:rsid w:val="00F65D10"/>
    <w:rsid w:val="00F65DF7"/>
    <w:rsid w:val="00F65E1F"/>
    <w:rsid w:val="00F6646B"/>
    <w:rsid w:val="00F667DA"/>
    <w:rsid w:val="00F66DA6"/>
    <w:rsid w:val="00F66F53"/>
    <w:rsid w:val="00F6708B"/>
    <w:rsid w:val="00F67C02"/>
    <w:rsid w:val="00F67C25"/>
    <w:rsid w:val="00F67EEC"/>
    <w:rsid w:val="00F700E8"/>
    <w:rsid w:val="00F70837"/>
    <w:rsid w:val="00F70B58"/>
    <w:rsid w:val="00F70C12"/>
    <w:rsid w:val="00F70E08"/>
    <w:rsid w:val="00F70E63"/>
    <w:rsid w:val="00F70EC5"/>
    <w:rsid w:val="00F710CA"/>
    <w:rsid w:val="00F71484"/>
    <w:rsid w:val="00F718BD"/>
    <w:rsid w:val="00F718D6"/>
    <w:rsid w:val="00F71987"/>
    <w:rsid w:val="00F71C59"/>
    <w:rsid w:val="00F71CB5"/>
    <w:rsid w:val="00F71E31"/>
    <w:rsid w:val="00F71FA8"/>
    <w:rsid w:val="00F7201F"/>
    <w:rsid w:val="00F722C0"/>
    <w:rsid w:val="00F72E75"/>
    <w:rsid w:val="00F72FE1"/>
    <w:rsid w:val="00F73153"/>
    <w:rsid w:val="00F73530"/>
    <w:rsid w:val="00F7389C"/>
    <w:rsid w:val="00F738D4"/>
    <w:rsid w:val="00F7406D"/>
    <w:rsid w:val="00F741EB"/>
    <w:rsid w:val="00F742C9"/>
    <w:rsid w:val="00F74A6B"/>
    <w:rsid w:val="00F74EFE"/>
    <w:rsid w:val="00F74FF8"/>
    <w:rsid w:val="00F75947"/>
    <w:rsid w:val="00F76047"/>
    <w:rsid w:val="00F76163"/>
    <w:rsid w:val="00F762F0"/>
    <w:rsid w:val="00F763E1"/>
    <w:rsid w:val="00F7694C"/>
    <w:rsid w:val="00F76EDA"/>
    <w:rsid w:val="00F7711A"/>
    <w:rsid w:val="00F771D5"/>
    <w:rsid w:val="00F771F3"/>
    <w:rsid w:val="00F772FE"/>
    <w:rsid w:val="00F77681"/>
    <w:rsid w:val="00F7773C"/>
    <w:rsid w:val="00F778BE"/>
    <w:rsid w:val="00F7790B"/>
    <w:rsid w:val="00F77C65"/>
    <w:rsid w:val="00F80242"/>
    <w:rsid w:val="00F80300"/>
    <w:rsid w:val="00F80A58"/>
    <w:rsid w:val="00F80BC0"/>
    <w:rsid w:val="00F80D9D"/>
    <w:rsid w:val="00F80F10"/>
    <w:rsid w:val="00F81225"/>
    <w:rsid w:val="00F813A5"/>
    <w:rsid w:val="00F82154"/>
    <w:rsid w:val="00F8246C"/>
    <w:rsid w:val="00F82612"/>
    <w:rsid w:val="00F8286A"/>
    <w:rsid w:val="00F8288F"/>
    <w:rsid w:val="00F82D57"/>
    <w:rsid w:val="00F83489"/>
    <w:rsid w:val="00F83967"/>
    <w:rsid w:val="00F83DA1"/>
    <w:rsid w:val="00F84534"/>
    <w:rsid w:val="00F85123"/>
    <w:rsid w:val="00F85B5B"/>
    <w:rsid w:val="00F85B9E"/>
    <w:rsid w:val="00F85FF7"/>
    <w:rsid w:val="00F861E7"/>
    <w:rsid w:val="00F8624B"/>
    <w:rsid w:val="00F863C0"/>
    <w:rsid w:val="00F867CC"/>
    <w:rsid w:val="00F870AC"/>
    <w:rsid w:val="00F872CD"/>
    <w:rsid w:val="00F8743F"/>
    <w:rsid w:val="00F87792"/>
    <w:rsid w:val="00F87950"/>
    <w:rsid w:val="00F879AB"/>
    <w:rsid w:val="00F879C4"/>
    <w:rsid w:val="00F87AE5"/>
    <w:rsid w:val="00F87B52"/>
    <w:rsid w:val="00F87D35"/>
    <w:rsid w:val="00F87E2E"/>
    <w:rsid w:val="00F902F2"/>
    <w:rsid w:val="00F91202"/>
    <w:rsid w:val="00F91C8D"/>
    <w:rsid w:val="00F91D95"/>
    <w:rsid w:val="00F921F4"/>
    <w:rsid w:val="00F9231D"/>
    <w:rsid w:val="00F9239F"/>
    <w:rsid w:val="00F9273E"/>
    <w:rsid w:val="00F92934"/>
    <w:rsid w:val="00F92AD2"/>
    <w:rsid w:val="00F93220"/>
    <w:rsid w:val="00F93281"/>
    <w:rsid w:val="00F93B79"/>
    <w:rsid w:val="00F94603"/>
    <w:rsid w:val="00F946CD"/>
    <w:rsid w:val="00F94738"/>
    <w:rsid w:val="00F94B48"/>
    <w:rsid w:val="00F94BED"/>
    <w:rsid w:val="00F94CC6"/>
    <w:rsid w:val="00F95041"/>
    <w:rsid w:val="00F9517E"/>
    <w:rsid w:val="00F9546A"/>
    <w:rsid w:val="00F95ABB"/>
    <w:rsid w:val="00F95D39"/>
    <w:rsid w:val="00F96CE6"/>
    <w:rsid w:val="00F96F2B"/>
    <w:rsid w:val="00F971F8"/>
    <w:rsid w:val="00F9723A"/>
    <w:rsid w:val="00F972E2"/>
    <w:rsid w:val="00F9734D"/>
    <w:rsid w:val="00F9737C"/>
    <w:rsid w:val="00F97B5A"/>
    <w:rsid w:val="00F97DA5"/>
    <w:rsid w:val="00FA05EA"/>
    <w:rsid w:val="00FA0978"/>
    <w:rsid w:val="00FA0B5C"/>
    <w:rsid w:val="00FA0C76"/>
    <w:rsid w:val="00FA0DA8"/>
    <w:rsid w:val="00FA0E82"/>
    <w:rsid w:val="00FA10AD"/>
    <w:rsid w:val="00FA1AE4"/>
    <w:rsid w:val="00FA2582"/>
    <w:rsid w:val="00FA28DB"/>
    <w:rsid w:val="00FA2A79"/>
    <w:rsid w:val="00FA2AAD"/>
    <w:rsid w:val="00FA2DC9"/>
    <w:rsid w:val="00FA2EF1"/>
    <w:rsid w:val="00FA34E0"/>
    <w:rsid w:val="00FA3938"/>
    <w:rsid w:val="00FA399E"/>
    <w:rsid w:val="00FA3CA1"/>
    <w:rsid w:val="00FA3D38"/>
    <w:rsid w:val="00FA445D"/>
    <w:rsid w:val="00FA49AD"/>
    <w:rsid w:val="00FA4B0D"/>
    <w:rsid w:val="00FA4E90"/>
    <w:rsid w:val="00FA4E93"/>
    <w:rsid w:val="00FA5009"/>
    <w:rsid w:val="00FA547A"/>
    <w:rsid w:val="00FA59AC"/>
    <w:rsid w:val="00FA5C2D"/>
    <w:rsid w:val="00FA5F08"/>
    <w:rsid w:val="00FA5FAB"/>
    <w:rsid w:val="00FA64B9"/>
    <w:rsid w:val="00FA6A32"/>
    <w:rsid w:val="00FA6AF9"/>
    <w:rsid w:val="00FA6B86"/>
    <w:rsid w:val="00FA6FFE"/>
    <w:rsid w:val="00FA710B"/>
    <w:rsid w:val="00FA7116"/>
    <w:rsid w:val="00FA7136"/>
    <w:rsid w:val="00FA746D"/>
    <w:rsid w:val="00FA779F"/>
    <w:rsid w:val="00FA7A94"/>
    <w:rsid w:val="00FA7B68"/>
    <w:rsid w:val="00FA7EF1"/>
    <w:rsid w:val="00FB0141"/>
    <w:rsid w:val="00FB0282"/>
    <w:rsid w:val="00FB033B"/>
    <w:rsid w:val="00FB071E"/>
    <w:rsid w:val="00FB0C92"/>
    <w:rsid w:val="00FB0EAA"/>
    <w:rsid w:val="00FB127F"/>
    <w:rsid w:val="00FB16E9"/>
    <w:rsid w:val="00FB1CB7"/>
    <w:rsid w:val="00FB2036"/>
    <w:rsid w:val="00FB2467"/>
    <w:rsid w:val="00FB29BE"/>
    <w:rsid w:val="00FB2C15"/>
    <w:rsid w:val="00FB2CB7"/>
    <w:rsid w:val="00FB3120"/>
    <w:rsid w:val="00FB3400"/>
    <w:rsid w:val="00FB349B"/>
    <w:rsid w:val="00FB387F"/>
    <w:rsid w:val="00FB39A5"/>
    <w:rsid w:val="00FB3BDE"/>
    <w:rsid w:val="00FB3EF8"/>
    <w:rsid w:val="00FB47E1"/>
    <w:rsid w:val="00FB48B7"/>
    <w:rsid w:val="00FB49A5"/>
    <w:rsid w:val="00FB4CDF"/>
    <w:rsid w:val="00FB4D21"/>
    <w:rsid w:val="00FB4F95"/>
    <w:rsid w:val="00FB53C3"/>
    <w:rsid w:val="00FB55EF"/>
    <w:rsid w:val="00FB581D"/>
    <w:rsid w:val="00FB672E"/>
    <w:rsid w:val="00FB693F"/>
    <w:rsid w:val="00FB6EE4"/>
    <w:rsid w:val="00FC0412"/>
    <w:rsid w:val="00FC09DA"/>
    <w:rsid w:val="00FC0DC0"/>
    <w:rsid w:val="00FC11F7"/>
    <w:rsid w:val="00FC13F8"/>
    <w:rsid w:val="00FC1776"/>
    <w:rsid w:val="00FC19B9"/>
    <w:rsid w:val="00FC19CB"/>
    <w:rsid w:val="00FC1B5A"/>
    <w:rsid w:val="00FC20B8"/>
    <w:rsid w:val="00FC2487"/>
    <w:rsid w:val="00FC257B"/>
    <w:rsid w:val="00FC2821"/>
    <w:rsid w:val="00FC298C"/>
    <w:rsid w:val="00FC2A46"/>
    <w:rsid w:val="00FC2FCA"/>
    <w:rsid w:val="00FC331F"/>
    <w:rsid w:val="00FC3344"/>
    <w:rsid w:val="00FC363A"/>
    <w:rsid w:val="00FC3703"/>
    <w:rsid w:val="00FC37C9"/>
    <w:rsid w:val="00FC38DC"/>
    <w:rsid w:val="00FC3E4F"/>
    <w:rsid w:val="00FC4D7B"/>
    <w:rsid w:val="00FC4EEA"/>
    <w:rsid w:val="00FC509D"/>
    <w:rsid w:val="00FC55E6"/>
    <w:rsid w:val="00FC56A1"/>
    <w:rsid w:val="00FC56AB"/>
    <w:rsid w:val="00FC5825"/>
    <w:rsid w:val="00FC5ADA"/>
    <w:rsid w:val="00FC6425"/>
    <w:rsid w:val="00FC64DA"/>
    <w:rsid w:val="00FC66B4"/>
    <w:rsid w:val="00FC67EA"/>
    <w:rsid w:val="00FC6836"/>
    <w:rsid w:val="00FC68FB"/>
    <w:rsid w:val="00FC6AB4"/>
    <w:rsid w:val="00FC6DB5"/>
    <w:rsid w:val="00FC70D2"/>
    <w:rsid w:val="00FC7355"/>
    <w:rsid w:val="00FC73AA"/>
    <w:rsid w:val="00FC74F9"/>
    <w:rsid w:val="00FC78B2"/>
    <w:rsid w:val="00FC7FA7"/>
    <w:rsid w:val="00FD0545"/>
    <w:rsid w:val="00FD078F"/>
    <w:rsid w:val="00FD1089"/>
    <w:rsid w:val="00FD138D"/>
    <w:rsid w:val="00FD152A"/>
    <w:rsid w:val="00FD1907"/>
    <w:rsid w:val="00FD239F"/>
    <w:rsid w:val="00FD24C2"/>
    <w:rsid w:val="00FD2556"/>
    <w:rsid w:val="00FD2662"/>
    <w:rsid w:val="00FD2695"/>
    <w:rsid w:val="00FD2E3D"/>
    <w:rsid w:val="00FD3447"/>
    <w:rsid w:val="00FD3681"/>
    <w:rsid w:val="00FD46DA"/>
    <w:rsid w:val="00FD4F1F"/>
    <w:rsid w:val="00FD500A"/>
    <w:rsid w:val="00FD51FC"/>
    <w:rsid w:val="00FD526C"/>
    <w:rsid w:val="00FD59B5"/>
    <w:rsid w:val="00FD5A99"/>
    <w:rsid w:val="00FD6318"/>
    <w:rsid w:val="00FD6417"/>
    <w:rsid w:val="00FD65EE"/>
    <w:rsid w:val="00FD67AA"/>
    <w:rsid w:val="00FD6AF8"/>
    <w:rsid w:val="00FD6BFD"/>
    <w:rsid w:val="00FD6F60"/>
    <w:rsid w:val="00FD6FC5"/>
    <w:rsid w:val="00FD77AE"/>
    <w:rsid w:val="00FD79A6"/>
    <w:rsid w:val="00FD7ABA"/>
    <w:rsid w:val="00FD7FBB"/>
    <w:rsid w:val="00FE069A"/>
    <w:rsid w:val="00FE0927"/>
    <w:rsid w:val="00FE0CB4"/>
    <w:rsid w:val="00FE0D1D"/>
    <w:rsid w:val="00FE10FD"/>
    <w:rsid w:val="00FE119F"/>
    <w:rsid w:val="00FE1637"/>
    <w:rsid w:val="00FE1E39"/>
    <w:rsid w:val="00FE1F3E"/>
    <w:rsid w:val="00FE20A7"/>
    <w:rsid w:val="00FE240C"/>
    <w:rsid w:val="00FE2C05"/>
    <w:rsid w:val="00FE3021"/>
    <w:rsid w:val="00FE3B7F"/>
    <w:rsid w:val="00FE3B93"/>
    <w:rsid w:val="00FE41C9"/>
    <w:rsid w:val="00FE4B04"/>
    <w:rsid w:val="00FE4B3F"/>
    <w:rsid w:val="00FE4BC5"/>
    <w:rsid w:val="00FE51ED"/>
    <w:rsid w:val="00FE526A"/>
    <w:rsid w:val="00FE534B"/>
    <w:rsid w:val="00FE5353"/>
    <w:rsid w:val="00FE57EF"/>
    <w:rsid w:val="00FE585E"/>
    <w:rsid w:val="00FE5C25"/>
    <w:rsid w:val="00FE5F28"/>
    <w:rsid w:val="00FE60CD"/>
    <w:rsid w:val="00FE6763"/>
    <w:rsid w:val="00FE67AF"/>
    <w:rsid w:val="00FE6CDE"/>
    <w:rsid w:val="00FE7BB6"/>
    <w:rsid w:val="00FF022E"/>
    <w:rsid w:val="00FF05D8"/>
    <w:rsid w:val="00FF0C30"/>
    <w:rsid w:val="00FF0EF5"/>
    <w:rsid w:val="00FF1407"/>
    <w:rsid w:val="00FF154E"/>
    <w:rsid w:val="00FF16A7"/>
    <w:rsid w:val="00FF1E3B"/>
    <w:rsid w:val="00FF1FAF"/>
    <w:rsid w:val="00FF202A"/>
    <w:rsid w:val="00FF20C2"/>
    <w:rsid w:val="00FF2233"/>
    <w:rsid w:val="00FF28CF"/>
    <w:rsid w:val="00FF2ACB"/>
    <w:rsid w:val="00FF2D3C"/>
    <w:rsid w:val="00FF2D81"/>
    <w:rsid w:val="00FF303C"/>
    <w:rsid w:val="00FF305F"/>
    <w:rsid w:val="00FF33A2"/>
    <w:rsid w:val="00FF34E0"/>
    <w:rsid w:val="00FF3746"/>
    <w:rsid w:val="00FF3CFE"/>
    <w:rsid w:val="00FF3EDF"/>
    <w:rsid w:val="00FF3FBF"/>
    <w:rsid w:val="00FF4269"/>
    <w:rsid w:val="00FF446E"/>
    <w:rsid w:val="00FF4594"/>
    <w:rsid w:val="00FF468C"/>
    <w:rsid w:val="00FF48A2"/>
    <w:rsid w:val="00FF4B01"/>
    <w:rsid w:val="00FF4BA5"/>
    <w:rsid w:val="00FF4C47"/>
    <w:rsid w:val="00FF4D7E"/>
    <w:rsid w:val="00FF4DF2"/>
    <w:rsid w:val="00FF506C"/>
    <w:rsid w:val="00FF5530"/>
    <w:rsid w:val="00FF5603"/>
    <w:rsid w:val="00FF5F2A"/>
    <w:rsid w:val="00FF6451"/>
    <w:rsid w:val="00FF6613"/>
    <w:rsid w:val="00FF6968"/>
    <w:rsid w:val="00FF6A95"/>
    <w:rsid w:val="00FF7AE1"/>
    <w:rsid w:val="00FF7B3D"/>
    <w:rsid w:val="00FF7F4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F59824"/>
  <w15:docId w15:val="{95D0735C-B635-4CA4-85CB-F4B2A0B61F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2A3A20"/>
    <w:rPr>
      <w:rFonts w:ascii="Calibri Light" w:hAnsi="Calibri Light" w:cs="Segoe UI"/>
    </w:rPr>
  </w:style>
  <w:style w:type="paragraph" w:styleId="Heading1">
    <w:name w:val="heading 1"/>
    <w:basedOn w:val="Normal"/>
    <w:next w:val="Normal"/>
    <w:link w:val="Heading1Char"/>
    <w:uiPriority w:val="9"/>
    <w:qFormat/>
    <w:rsid w:val="00B519C3"/>
    <w:pPr>
      <w:numPr>
        <w:numId w:val="1"/>
      </w:numPr>
      <w:spacing w:before="1320" w:after="1320" w:line="240" w:lineRule="auto"/>
      <w:contextualSpacing/>
      <w:outlineLvl w:val="0"/>
    </w:pPr>
    <w:rPr>
      <w:rFonts w:eastAsiaTheme="majorEastAsia"/>
      <w:bCs/>
      <w:sz w:val="52"/>
      <w:szCs w:val="28"/>
    </w:rPr>
  </w:style>
  <w:style w:type="paragraph" w:styleId="Heading2">
    <w:name w:val="heading 2"/>
    <w:basedOn w:val="Normal"/>
    <w:next w:val="Normal"/>
    <w:link w:val="Heading2Char"/>
    <w:uiPriority w:val="9"/>
    <w:unhideWhenUsed/>
    <w:qFormat/>
    <w:rsid w:val="005C7AC3"/>
    <w:pPr>
      <w:numPr>
        <w:ilvl w:val="1"/>
        <w:numId w:val="1"/>
      </w:numPr>
      <w:spacing w:before="200" w:after="0" w:line="480" w:lineRule="auto"/>
      <w:outlineLvl w:val="1"/>
    </w:pPr>
    <w:rPr>
      <w:rFonts w:ascii="Calibri" w:eastAsiaTheme="majorEastAsia" w:hAnsi="Calibri"/>
      <w:bCs/>
      <w:sz w:val="26"/>
      <w:szCs w:val="26"/>
    </w:rPr>
  </w:style>
  <w:style w:type="paragraph" w:styleId="Heading3">
    <w:name w:val="heading 3"/>
    <w:basedOn w:val="Normal"/>
    <w:next w:val="Normal"/>
    <w:link w:val="Heading3Char"/>
    <w:uiPriority w:val="9"/>
    <w:unhideWhenUsed/>
    <w:qFormat/>
    <w:rsid w:val="005C7AC3"/>
    <w:pPr>
      <w:numPr>
        <w:ilvl w:val="2"/>
        <w:numId w:val="1"/>
      </w:numPr>
      <w:spacing w:before="200" w:after="0" w:line="271" w:lineRule="auto"/>
      <w:outlineLvl w:val="2"/>
    </w:pPr>
    <w:rPr>
      <w:rFonts w:ascii="Calibri" w:eastAsiaTheme="majorEastAsia" w:hAnsi="Calibri"/>
      <w:bCs/>
    </w:rPr>
  </w:style>
  <w:style w:type="paragraph" w:styleId="Heading4">
    <w:name w:val="heading 4"/>
    <w:basedOn w:val="Normal"/>
    <w:next w:val="Normal"/>
    <w:link w:val="Heading4Char"/>
    <w:uiPriority w:val="9"/>
    <w:unhideWhenUsed/>
    <w:qFormat/>
    <w:rsid w:val="007F0BE1"/>
    <w:pPr>
      <w:numPr>
        <w:ilvl w:val="3"/>
        <w:numId w:val="1"/>
      </w:numPr>
      <w:spacing w:before="200" w:after="0"/>
      <w:outlineLvl w:val="3"/>
    </w:pPr>
    <w:rPr>
      <w:rFonts w:ascii="Calibri" w:eastAsiaTheme="majorEastAsia" w:hAnsi="Calibri"/>
      <w:bCs/>
      <w:iCs/>
      <w:sz w:val="20"/>
    </w:rPr>
  </w:style>
  <w:style w:type="paragraph" w:styleId="Heading5">
    <w:name w:val="heading 5"/>
    <w:basedOn w:val="Normal"/>
    <w:next w:val="Normal"/>
    <w:link w:val="Heading5Char"/>
    <w:uiPriority w:val="9"/>
    <w:unhideWhenUsed/>
    <w:qFormat/>
    <w:rsid w:val="0015795E"/>
    <w:pPr>
      <w:spacing w:before="200" w:after="0"/>
      <w:outlineLvl w:val="4"/>
    </w:pPr>
    <w:rPr>
      <w:rFonts w:asciiTheme="majorHAnsi" w:eastAsiaTheme="majorEastAsia" w:hAnsiTheme="majorHAnsi" w:cstheme="majorBidi"/>
      <w:b/>
      <w:bCs/>
      <w:i/>
      <w:color w:val="7F7F7F" w:themeColor="text1" w:themeTint="80"/>
    </w:rPr>
  </w:style>
  <w:style w:type="paragraph" w:styleId="Heading6">
    <w:name w:val="heading 6"/>
    <w:basedOn w:val="Normal"/>
    <w:next w:val="Normal"/>
    <w:link w:val="Heading6Char"/>
    <w:uiPriority w:val="9"/>
    <w:semiHidden/>
    <w:unhideWhenUsed/>
    <w:qFormat/>
    <w:rsid w:val="00797520"/>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97520"/>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97520"/>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97520"/>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19C3"/>
    <w:rPr>
      <w:rFonts w:ascii="Calibri Light" w:eastAsiaTheme="majorEastAsia" w:hAnsi="Calibri Light" w:cs="Segoe UI"/>
      <w:bCs/>
      <w:sz w:val="52"/>
      <w:szCs w:val="28"/>
    </w:rPr>
  </w:style>
  <w:style w:type="character" w:customStyle="1" w:styleId="Heading2Char">
    <w:name w:val="Heading 2 Char"/>
    <w:basedOn w:val="DefaultParagraphFont"/>
    <w:link w:val="Heading2"/>
    <w:uiPriority w:val="9"/>
    <w:rsid w:val="005C7AC3"/>
    <w:rPr>
      <w:rFonts w:ascii="Calibri" w:eastAsiaTheme="majorEastAsia" w:hAnsi="Calibri" w:cs="Segoe UI"/>
      <w:bCs/>
      <w:sz w:val="26"/>
      <w:szCs w:val="26"/>
    </w:rPr>
  </w:style>
  <w:style w:type="character" w:customStyle="1" w:styleId="Heading3Char">
    <w:name w:val="Heading 3 Char"/>
    <w:basedOn w:val="DefaultParagraphFont"/>
    <w:link w:val="Heading3"/>
    <w:uiPriority w:val="9"/>
    <w:rsid w:val="005C7AC3"/>
    <w:rPr>
      <w:rFonts w:ascii="Calibri" w:eastAsiaTheme="majorEastAsia" w:hAnsi="Calibri" w:cs="Segoe UI"/>
      <w:bCs/>
    </w:rPr>
  </w:style>
  <w:style w:type="character" w:customStyle="1" w:styleId="Heading4Char">
    <w:name w:val="Heading 4 Char"/>
    <w:basedOn w:val="DefaultParagraphFont"/>
    <w:link w:val="Heading4"/>
    <w:uiPriority w:val="9"/>
    <w:rsid w:val="007F0BE1"/>
    <w:rPr>
      <w:rFonts w:ascii="Calibri" w:eastAsiaTheme="majorEastAsia" w:hAnsi="Calibri" w:cs="Segoe UI"/>
      <w:bCs/>
      <w:iCs/>
      <w:sz w:val="20"/>
    </w:rPr>
  </w:style>
  <w:style w:type="character" w:customStyle="1" w:styleId="Heading5Char">
    <w:name w:val="Heading 5 Char"/>
    <w:basedOn w:val="DefaultParagraphFont"/>
    <w:link w:val="Heading5"/>
    <w:uiPriority w:val="9"/>
    <w:rsid w:val="0015795E"/>
    <w:rPr>
      <w:rFonts w:asciiTheme="majorHAnsi" w:eastAsiaTheme="majorEastAsia" w:hAnsiTheme="majorHAnsi" w:cstheme="majorBidi"/>
      <w:b/>
      <w:bCs/>
      <w:i/>
      <w:color w:val="7F7F7F" w:themeColor="text1" w:themeTint="80"/>
    </w:rPr>
  </w:style>
  <w:style w:type="character" w:customStyle="1" w:styleId="Heading6Char">
    <w:name w:val="Heading 6 Char"/>
    <w:basedOn w:val="DefaultParagraphFont"/>
    <w:link w:val="Heading6"/>
    <w:uiPriority w:val="9"/>
    <w:semiHidden/>
    <w:rsid w:val="00797520"/>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97520"/>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97520"/>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97520"/>
    <w:rPr>
      <w:rFonts w:asciiTheme="majorHAnsi" w:eastAsiaTheme="majorEastAsia" w:hAnsiTheme="majorHAnsi" w:cstheme="majorBidi"/>
      <w:i/>
      <w:iCs/>
      <w:spacing w:val="5"/>
      <w:sz w:val="20"/>
      <w:szCs w:val="20"/>
    </w:rPr>
  </w:style>
  <w:style w:type="paragraph" w:styleId="Caption">
    <w:name w:val="caption"/>
    <w:basedOn w:val="Normal"/>
    <w:next w:val="Normal"/>
    <w:uiPriority w:val="35"/>
    <w:unhideWhenUsed/>
    <w:rsid w:val="00506F41"/>
    <w:rPr>
      <w:bCs/>
      <w:sz w:val="18"/>
      <w:szCs w:val="18"/>
    </w:rPr>
  </w:style>
  <w:style w:type="paragraph" w:styleId="Title">
    <w:name w:val="Title"/>
    <w:basedOn w:val="Normal"/>
    <w:next w:val="Normal"/>
    <w:link w:val="TitleChar"/>
    <w:uiPriority w:val="10"/>
    <w:qFormat/>
    <w:rsid w:val="009960C9"/>
    <w:pPr>
      <w:spacing w:line="240" w:lineRule="auto"/>
      <w:contextualSpacing/>
      <w:jc w:val="center"/>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9960C9"/>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97520"/>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97520"/>
    <w:rPr>
      <w:rFonts w:asciiTheme="majorHAnsi" w:eastAsiaTheme="majorEastAsia" w:hAnsiTheme="majorHAnsi" w:cstheme="majorBidi"/>
      <w:i/>
      <w:iCs/>
      <w:spacing w:val="13"/>
      <w:sz w:val="24"/>
      <w:szCs w:val="24"/>
    </w:rPr>
  </w:style>
  <w:style w:type="character" w:styleId="Strong">
    <w:name w:val="Strong"/>
    <w:uiPriority w:val="22"/>
    <w:qFormat/>
    <w:rsid w:val="00233F4A"/>
    <w:rPr>
      <w:sz w:val="20"/>
    </w:rPr>
  </w:style>
  <w:style w:type="character" w:styleId="Emphasis">
    <w:name w:val="Emphasis"/>
    <w:uiPriority w:val="20"/>
    <w:qFormat/>
    <w:rsid w:val="00797520"/>
    <w:rPr>
      <w:b/>
      <w:bCs/>
      <w:i/>
      <w:iCs/>
      <w:spacing w:val="10"/>
      <w:bdr w:val="none" w:sz="0" w:space="0" w:color="auto"/>
      <w:shd w:val="clear" w:color="auto" w:fill="auto"/>
    </w:rPr>
  </w:style>
  <w:style w:type="paragraph" w:styleId="NoSpacing">
    <w:name w:val="No Spacing"/>
    <w:basedOn w:val="Normal"/>
    <w:link w:val="NoSpacingChar"/>
    <w:uiPriority w:val="1"/>
    <w:qFormat/>
    <w:rsid w:val="00213E0F"/>
    <w:pPr>
      <w:jc w:val="both"/>
    </w:pPr>
    <w:rPr>
      <w:sz w:val="20"/>
    </w:rPr>
  </w:style>
  <w:style w:type="character" w:customStyle="1" w:styleId="NoSpacingChar">
    <w:name w:val="No Spacing Char"/>
    <w:basedOn w:val="DefaultParagraphFont"/>
    <w:link w:val="NoSpacing"/>
    <w:uiPriority w:val="1"/>
    <w:rsid w:val="00213E0F"/>
    <w:rPr>
      <w:rFonts w:ascii="Calibri Light" w:hAnsi="Calibri Light" w:cs="Segoe UI"/>
      <w:sz w:val="20"/>
    </w:rPr>
  </w:style>
  <w:style w:type="paragraph" w:styleId="ListParagraph">
    <w:name w:val="List Paragraph"/>
    <w:basedOn w:val="Normal"/>
    <w:uiPriority w:val="34"/>
    <w:qFormat/>
    <w:rsid w:val="00876762"/>
    <w:pPr>
      <w:spacing w:after="60"/>
      <w:ind w:left="720"/>
      <w:contextualSpacing/>
    </w:pPr>
    <w:rPr>
      <w:sz w:val="20"/>
    </w:rPr>
  </w:style>
  <w:style w:type="paragraph" w:styleId="Quote">
    <w:name w:val="Quote"/>
    <w:basedOn w:val="Normal"/>
    <w:next w:val="Normal"/>
    <w:link w:val="QuoteChar"/>
    <w:uiPriority w:val="29"/>
    <w:qFormat/>
    <w:rsid w:val="00797520"/>
    <w:pPr>
      <w:spacing w:before="200" w:after="0"/>
      <w:ind w:left="360" w:right="360"/>
    </w:pPr>
    <w:rPr>
      <w:i/>
      <w:iCs/>
    </w:rPr>
  </w:style>
  <w:style w:type="character" w:customStyle="1" w:styleId="QuoteChar">
    <w:name w:val="Quote Char"/>
    <w:basedOn w:val="DefaultParagraphFont"/>
    <w:link w:val="Quote"/>
    <w:uiPriority w:val="29"/>
    <w:rsid w:val="00797520"/>
    <w:rPr>
      <w:i/>
      <w:iCs/>
    </w:rPr>
  </w:style>
  <w:style w:type="paragraph" w:styleId="IntenseQuote">
    <w:name w:val="Intense Quote"/>
    <w:basedOn w:val="Normal"/>
    <w:next w:val="Normal"/>
    <w:link w:val="IntenseQuoteChar"/>
    <w:uiPriority w:val="30"/>
    <w:qFormat/>
    <w:rsid w:val="00797520"/>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97520"/>
    <w:rPr>
      <w:b/>
      <w:bCs/>
      <w:i/>
      <w:iCs/>
    </w:rPr>
  </w:style>
  <w:style w:type="character" w:styleId="SubtleEmphasis">
    <w:name w:val="Subtle Emphasis"/>
    <w:uiPriority w:val="19"/>
    <w:qFormat/>
    <w:rsid w:val="00797520"/>
    <w:rPr>
      <w:i/>
      <w:iCs/>
    </w:rPr>
  </w:style>
  <w:style w:type="character" w:styleId="IntenseEmphasis">
    <w:name w:val="Intense Emphasis"/>
    <w:uiPriority w:val="21"/>
    <w:qFormat/>
    <w:rsid w:val="00797520"/>
    <w:rPr>
      <w:b/>
      <w:bCs/>
    </w:rPr>
  </w:style>
  <w:style w:type="character" w:styleId="SubtleReference">
    <w:name w:val="Subtle Reference"/>
    <w:uiPriority w:val="31"/>
    <w:qFormat/>
    <w:rsid w:val="00797520"/>
    <w:rPr>
      <w:smallCaps/>
    </w:rPr>
  </w:style>
  <w:style w:type="character" w:styleId="IntenseReference">
    <w:name w:val="Intense Reference"/>
    <w:uiPriority w:val="32"/>
    <w:qFormat/>
    <w:rsid w:val="00797520"/>
    <w:rPr>
      <w:smallCaps/>
      <w:spacing w:val="5"/>
      <w:u w:val="single"/>
    </w:rPr>
  </w:style>
  <w:style w:type="character" w:styleId="BookTitle">
    <w:name w:val="Book Title"/>
    <w:uiPriority w:val="33"/>
    <w:qFormat/>
    <w:rsid w:val="00797520"/>
    <w:rPr>
      <w:i/>
      <w:iCs/>
      <w:smallCaps/>
      <w:spacing w:val="5"/>
    </w:rPr>
  </w:style>
  <w:style w:type="paragraph" w:styleId="TOCHeading">
    <w:name w:val="TOC Heading"/>
    <w:basedOn w:val="Heading1"/>
    <w:next w:val="Normal"/>
    <w:uiPriority w:val="39"/>
    <w:unhideWhenUsed/>
    <w:qFormat/>
    <w:rsid w:val="00797520"/>
    <w:pPr>
      <w:outlineLvl w:val="9"/>
    </w:pPr>
    <w:rPr>
      <w:lang w:bidi="en-US"/>
    </w:rPr>
  </w:style>
  <w:style w:type="paragraph" w:styleId="BalloonText">
    <w:name w:val="Balloon Text"/>
    <w:basedOn w:val="Normal"/>
    <w:link w:val="BalloonTextChar"/>
    <w:uiPriority w:val="99"/>
    <w:semiHidden/>
    <w:unhideWhenUsed/>
    <w:rsid w:val="00F04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047CD"/>
    <w:rPr>
      <w:rFonts w:ascii="Tahoma" w:hAnsi="Tahoma" w:cs="Tahoma"/>
      <w:sz w:val="16"/>
      <w:szCs w:val="16"/>
    </w:rPr>
  </w:style>
  <w:style w:type="paragraph" w:styleId="Header">
    <w:name w:val="header"/>
    <w:basedOn w:val="Normal"/>
    <w:link w:val="HeaderChar"/>
    <w:uiPriority w:val="99"/>
    <w:unhideWhenUsed/>
    <w:rsid w:val="009960C9"/>
    <w:pPr>
      <w:tabs>
        <w:tab w:val="center" w:pos="4536"/>
        <w:tab w:val="right" w:pos="9072"/>
      </w:tabs>
      <w:spacing w:after="0" w:line="240" w:lineRule="auto"/>
    </w:pPr>
  </w:style>
  <w:style w:type="character" w:customStyle="1" w:styleId="HeaderChar">
    <w:name w:val="Header Char"/>
    <w:basedOn w:val="DefaultParagraphFont"/>
    <w:link w:val="Header"/>
    <w:uiPriority w:val="99"/>
    <w:rsid w:val="009960C9"/>
  </w:style>
  <w:style w:type="paragraph" w:styleId="Footer">
    <w:name w:val="footer"/>
    <w:basedOn w:val="Normal"/>
    <w:link w:val="FooterChar"/>
    <w:uiPriority w:val="99"/>
    <w:unhideWhenUsed/>
    <w:rsid w:val="009960C9"/>
    <w:pPr>
      <w:tabs>
        <w:tab w:val="center" w:pos="4536"/>
        <w:tab w:val="right" w:pos="9072"/>
      </w:tabs>
      <w:spacing w:after="0" w:line="240" w:lineRule="auto"/>
    </w:pPr>
  </w:style>
  <w:style w:type="character" w:customStyle="1" w:styleId="FooterChar">
    <w:name w:val="Footer Char"/>
    <w:basedOn w:val="DefaultParagraphFont"/>
    <w:link w:val="Footer"/>
    <w:uiPriority w:val="99"/>
    <w:rsid w:val="009960C9"/>
  </w:style>
  <w:style w:type="character" w:styleId="PlaceholderText">
    <w:name w:val="Placeholder Text"/>
    <w:basedOn w:val="DefaultParagraphFont"/>
    <w:uiPriority w:val="99"/>
    <w:semiHidden/>
    <w:rsid w:val="009960C9"/>
    <w:rPr>
      <w:color w:val="808080"/>
    </w:rPr>
  </w:style>
  <w:style w:type="character" w:styleId="Hyperlink">
    <w:name w:val="Hyperlink"/>
    <w:basedOn w:val="DefaultParagraphFont"/>
    <w:uiPriority w:val="99"/>
    <w:unhideWhenUsed/>
    <w:rsid w:val="00142D47"/>
    <w:rPr>
      <w:color w:val="0000FF"/>
      <w:u w:val="single"/>
    </w:rPr>
  </w:style>
  <w:style w:type="character" w:customStyle="1" w:styleId="apple-converted-space">
    <w:name w:val="apple-converted-space"/>
    <w:basedOn w:val="DefaultParagraphFont"/>
    <w:rsid w:val="00B51D96"/>
  </w:style>
  <w:style w:type="paragraph" w:styleId="TOC1">
    <w:name w:val="toc 1"/>
    <w:basedOn w:val="Normal"/>
    <w:next w:val="Normal"/>
    <w:autoRedefine/>
    <w:uiPriority w:val="39"/>
    <w:unhideWhenUsed/>
    <w:rsid w:val="008B28F7"/>
    <w:pPr>
      <w:tabs>
        <w:tab w:val="left" w:pos="440"/>
        <w:tab w:val="right" w:leader="dot" w:pos="9062"/>
      </w:tabs>
      <w:spacing w:after="40"/>
    </w:pPr>
    <w:rPr>
      <w:rFonts w:ascii="Calibri" w:hAnsi="Calibri"/>
      <w:b/>
    </w:rPr>
  </w:style>
  <w:style w:type="paragraph" w:styleId="TOC2">
    <w:name w:val="toc 2"/>
    <w:basedOn w:val="Normal"/>
    <w:next w:val="Normal"/>
    <w:autoRedefine/>
    <w:uiPriority w:val="39"/>
    <w:unhideWhenUsed/>
    <w:rsid w:val="008B28F7"/>
    <w:pPr>
      <w:spacing w:after="0"/>
      <w:ind w:left="221"/>
    </w:pPr>
    <w:rPr>
      <w:sz w:val="20"/>
    </w:rPr>
  </w:style>
  <w:style w:type="paragraph" w:styleId="TOC3">
    <w:name w:val="toc 3"/>
    <w:basedOn w:val="Normal"/>
    <w:next w:val="Normal"/>
    <w:autoRedefine/>
    <w:uiPriority w:val="39"/>
    <w:unhideWhenUsed/>
    <w:rsid w:val="008B28F7"/>
    <w:pPr>
      <w:spacing w:after="0"/>
      <w:ind w:left="442"/>
    </w:pPr>
    <w:rPr>
      <w:sz w:val="20"/>
    </w:rPr>
  </w:style>
  <w:style w:type="paragraph" w:styleId="TOC4">
    <w:name w:val="toc 4"/>
    <w:basedOn w:val="Normal"/>
    <w:next w:val="Normal"/>
    <w:autoRedefine/>
    <w:uiPriority w:val="39"/>
    <w:unhideWhenUsed/>
    <w:rsid w:val="00FF4DF2"/>
    <w:pPr>
      <w:spacing w:after="0"/>
      <w:ind w:left="658"/>
    </w:pPr>
    <w:rPr>
      <w:rFonts w:cstheme="minorBidi"/>
      <w:sz w:val="20"/>
      <w:lang w:eastAsia="de-DE"/>
    </w:rPr>
  </w:style>
  <w:style w:type="paragraph" w:styleId="TOC5">
    <w:name w:val="toc 5"/>
    <w:basedOn w:val="Normal"/>
    <w:next w:val="Normal"/>
    <w:autoRedefine/>
    <w:uiPriority w:val="39"/>
    <w:unhideWhenUsed/>
    <w:rsid w:val="00DB3A1C"/>
    <w:pPr>
      <w:spacing w:after="100"/>
      <w:ind w:left="880"/>
    </w:pPr>
    <w:rPr>
      <w:rFonts w:asciiTheme="minorHAnsi" w:hAnsiTheme="minorHAnsi" w:cstheme="minorBidi"/>
      <w:lang w:eastAsia="de-DE"/>
    </w:rPr>
  </w:style>
  <w:style w:type="paragraph" w:styleId="TOC6">
    <w:name w:val="toc 6"/>
    <w:basedOn w:val="Normal"/>
    <w:next w:val="Normal"/>
    <w:autoRedefine/>
    <w:uiPriority w:val="39"/>
    <w:unhideWhenUsed/>
    <w:rsid w:val="00DB3A1C"/>
    <w:pPr>
      <w:spacing w:after="100"/>
      <w:ind w:left="1100"/>
    </w:pPr>
    <w:rPr>
      <w:rFonts w:asciiTheme="minorHAnsi" w:hAnsiTheme="minorHAnsi" w:cstheme="minorBidi"/>
      <w:lang w:eastAsia="de-DE"/>
    </w:rPr>
  </w:style>
  <w:style w:type="paragraph" w:styleId="TOC7">
    <w:name w:val="toc 7"/>
    <w:basedOn w:val="Normal"/>
    <w:next w:val="Normal"/>
    <w:autoRedefine/>
    <w:uiPriority w:val="39"/>
    <w:unhideWhenUsed/>
    <w:rsid w:val="00DB3A1C"/>
    <w:pPr>
      <w:spacing w:after="100"/>
      <w:ind w:left="1320"/>
    </w:pPr>
    <w:rPr>
      <w:rFonts w:asciiTheme="minorHAnsi" w:hAnsiTheme="minorHAnsi" w:cstheme="minorBidi"/>
      <w:lang w:eastAsia="de-DE"/>
    </w:rPr>
  </w:style>
  <w:style w:type="paragraph" w:styleId="TOC8">
    <w:name w:val="toc 8"/>
    <w:basedOn w:val="Normal"/>
    <w:next w:val="Normal"/>
    <w:autoRedefine/>
    <w:uiPriority w:val="39"/>
    <w:unhideWhenUsed/>
    <w:rsid w:val="00DB3A1C"/>
    <w:pPr>
      <w:spacing w:after="100"/>
      <w:ind w:left="1540"/>
    </w:pPr>
    <w:rPr>
      <w:rFonts w:asciiTheme="minorHAnsi" w:hAnsiTheme="minorHAnsi" w:cstheme="minorBidi"/>
      <w:lang w:eastAsia="de-DE"/>
    </w:rPr>
  </w:style>
  <w:style w:type="paragraph" w:styleId="TOC9">
    <w:name w:val="toc 9"/>
    <w:basedOn w:val="Normal"/>
    <w:next w:val="Normal"/>
    <w:autoRedefine/>
    <w:uiPriority w:val="39"/>
    <w:unhideWhenUsed/>
    <w:rsid w:val="00DB3A1C"/>
    <w:pPr>
      <w:spacing w:after="100"/>
      <w:ind w:left="1760"/>
    </w:pPr>
    <w:rPr>
      <w:rFonts w:asciiTheme="minorHAnsi" w:hAnsiTheme="minorHAnsi" w:cstheme="minorBidi"/>
      <w:lang w:eastAsia="de-DE"/>
    </w:rPr>
  </w:style>
  <w:style w:type="paragraph" w:styleId="FootnoteText">
    <w:name w:val="footnote text"/>
    <w:basedOn w:val="Normal"/>
    <w:link w:val="FootnoteTextChar"/>
    <w:uiPriority w:val="99"/>
    <w:semiHidden/>
    <w:unhideWhenUsed/>
    <w:rsid w:val="008A6D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DEB"/>
    <w:rPr>
      <w:rFonts w:ascii="Segoe UI" w:hAnsi="Segoe UI" w:cs="Segoe UI"/>
      <w:sz w:val="20"/>
      <w:szCs w:val="20"/>
    </w:rPr>
  </w:style>
  <w:style w:type="character" w:styleId="FootnoteReference">
    <w:name w:val="footnote reference"/>
    <w:basedOn w:val="DefaultParagraphFont"/>
    <w:uiPriority w:val="99"/>
    <w:semiHidden/>
    <w:unhideWhenUsed/>
    <w:rsid w:val="008A6DEB"/>
    <w:rPr>
      <w:vertAlign w:val="superscript"/>
    </w:rPr>
  </w:style>
  <w:style w:type="paragraph" w:styleId="NormalWeb">
    <w:name w:val="Normal (Web)"/>
    <w:basedOn w:val="Normal"/>
    <w:uiPriority w:val="99"/>
    <w:unhideWhenUsed/>
    <w:rsid w:val="00F50CD0"/>
    <w:pPr>
      <w:spacing w:before="100" w:beforeAutospacing="1" w:after="100" w:afterAutospacing="1" w:line="240" w:lineRule="auto"/>
    </w:pPr>
    <w:rPr>
      <w:rFonts w:ascii="Times New Roman" w:hAnsi="Times New Roman" w:cs="Times New Roman"/>
      <w:sz w:val="24"/>
      <w:szCs w:val="24"/>
      <w:lang w:eastAsia="de-DE"/>
    </w:rPr>
  </w:style>
  <w:style w:type="paragraph" w:customStyle="1" w:styleId="paragraph">
    <w:name w:val="paragraph"/>
    <w:basedOn w:val="Normal"/>
    <w:rsid w:val="00823538"/>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customStyle="1" w:styleId="Randbeschriftung">
    <w:name w:val="Randbeschriftung"/>
    <w:basedOn w:val="NoSpacing"/>
    <w:link w:val="RandbeschriftungZchn"/>
    <w:qFormat/>
    <w:rsid w:val="008663A9"/>
    <w:pPr>
      <w:spacing w:after="0" w:line="240" w:lineRule="auto"/>
      <w:jc w:val="left"/>
    </w:pPr>
  </w:style>
  <w:style w:type="paragraph" w:customStyle="1" w:styleId="Randbeschreibunglinks">
    <w:name w:val="Randbeschreibung links"/>
    <w:basedOn w:val="NoSpacing"/>
    <w:link w:val="RandbeschreibunglinksZchn"/>
    <w:qFormat/>
    <w:rsid w:val="00510C56"/>
    <w:pPr>
      <w:spacing w:after="0" w:line="240" w:lineRule="auto"/>
      <w:jc w:val="right"/>
    </w:pPr>
  </w:style>
  <w:style w:type="character" w:customStyle="1" w:styleId="RandbeschriftungZchn">
    <w:name w:val="Randbeschriftung Zchn"/>
    <w:basedOn w:val="NoSpacingChar"/>
    <w:link w:val="Randbeschriftung"/>
    <w:rsid w:val="008663A9"/>
    <w:rPr>
      <w:rFonts w:ascii="Calibri Light" w:hAnsi="Calibri Light" w:cs="Segoe UI"/>
      <w:sz w:val="20"/>
    </w:rPr>
  </w:style>
  <w:style w:type="character" w:customStyle="1" w:styleId="RandbeschreibunglinksZchn">
    <w:name w:val="Randbeschreibung links Zchn"/>
    <w:basedOn w:val="NoSpacingChar"/>
    <w:link w:val="Randbeschreibunglinks"/>
    <w:rsid w:val="00510C56"/>
    <w:rPr>
      <w:rFonts w:ascii="Segoe UI" w:hAnsi="Segoe UI" w:cs="Segoe UI"/>
      <w:sz w:val="20"/>
    </w:rPr>
  </w:style>
  <w:style w:type="character" w:styleId="CommentReference">
    <w:name w:val="annotation reference"/>
    <w:basedOn w:val="DefaultParagraphFont"/>
    <w:uiPriority w:val="99"/>
    <w:semiHidden/>
    <w:unhideWhenUsed/>
    <w:rsid w:val="00E23AB9"/>
    <w:rPr>
      <w:sz w:val="16"/>
      <w:szCs w:val="16"/>
    </w:rPr>
  </w:style>
  <w:style w:type="paragraph" w:styleId="CommentText">
    <w:name w:val="annotation text"/>
    <w:basedOn w:val="Normal"/>
    <w:link w:val="CommentTextChar"/>
    <w:uiPriority w:val="99"/>
    <w:semiHidden/>
    <w:unhideWhenUsed/>
    <w:rsid w:val="00E23AB9"/>
    <w:pPr>
      <w:spacing w:line="240" w:lineRule="auto"/>
    </w:pPr>
    <w:rPr>
      <w:sz w:val="20"/>
      <w:szCs w:val="20"/>
    </w:rPr>
  </w:style>
  <w:style w:type="character" w:customStyle="1" w:styleId="CommentTextChar">
    <w:name w:val="Comment Text Char"/>
    <w:basedOn w:val="DefaultParagraphFont"/>
    <w:link w:val="CommentText"/>
    <w:uiPriority w:val="99"/>
    <w:semiHidden/>
    <w:rsid w:val="00E23AB9"/>
    <w:rPr>
      <w:rFonts w:ascii="Segoe UI" w:hAnsi="Segoe UI" w:cs="Segoe UI"/>
      <w:sz w:val="20"/>
      <w:szCs w:val="20"/>
    </w:rPr>
  </w:style>
  <w:style w:type="paragraph" w:styleId="CommentSubject">
    <w:name w:val="annotation subject"/>
    <w:basedOn w:val="CommentText"/>
    <w:next w:val="CommentText"/>
    <w:link w:val="CommentSubjectChar"/>
    <w:uiPriority w:val="99"/>
    <w:semiHidden/>
    <w:unhideWhenUsed/>
    <w:rsid w:val="00E23AB9"/>
    <w:rPr>
      <w:b/>
      <w:bCs/>
    </w:rPr>
  </w:style>
  <w:style w:type="character" w:customStyle="1" w:styleId="CommentSubjectChar">
    <w:name w:val="Comment Subject Char"/>
    <w:basedOn w:val="CommentTextChar"/>
    <w:link w:val="CommentSubject"/>
    <w:uiPriority w:val="99"/>
    <w:semiHidden/>
    <w:rsid w:val="00E23AB9"/>
    <w:rPr>
      <w:rFonts w:ascii="Segoe UI" w:hAnsi="Segoe UI" w:cs="Segoe UI"/>
      <w:b/>
      <w:bCs/>
      <w:sz w:val="20"/>
      <w:szCs w:val="20"/>
    </w:rPr>
  </w:style>
  <w:style w:type="paragraph" w:styleId="Revision">
    <w:name w:val="Revision"/>
    <w:hidden/>
    <w:uiPriority w:val="99"/>
    <w:semiHidden/>
    <w:rsid w:val="0037167A"/>
    <w:pPr>
      <w:spacing w:after="0" w:line="240" w:lineRule="auto"/>
    </w:pPr>
    <w:rPr>
      <w:rFonts w:ascii="Segoe UI" w:hAnsi="Segoe UI" w:cs="Segoe UI"/>
    </w:rPr>
  </w:style>
  <w:style w:type="table" w:styleId="TableGrid">
    <w:name w:val="Table Grid"/>
    <w:basedOn w:val="TableNormal"/>
    <w:uiPriority w:val="39"/>
    <w:rsid w:val="009B4F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2A3A20"/>
    <w:pPr>
      <w:spacing w:after="0" w:line="240" w:lineRule="auto"/>
    </w:pPr>
    <w:rPr>
      <w:rFonts w:eastAsiaTheme="minorHAnsi"/>
      <w:lang w:val="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241E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DE" w:eastAsia="en-DE"/>
    </w:rPr>
  </w:style>
  <w:style w:type="character" w:customStyle="1" w:styleId="HTMLPreformattedChar">
    <w:name w:val="HTML Preformatted Char"/>
    <w:basedOn w:val="DefaultParagraphFont"/>
    <w:link w:val="HTMLPreformatted"/>
    <w:uiPriority w:val="99"/>
    <w:rsid w:val="00241E5A"/>
    <w:rPr>
      <w:rFonts w:ascii="Courier New" w:eastAsia="Times New Roman" w:hAnsi="Courier New" w:cs="Courier New"/>
      <w:sz w:val="20"/>
      <w:szCs w:val="20"/>
      <w:lang w:val="en-DE" w:eastAsia="en-DE"/>
    </w:rPr>
  </w:style>
  <w:style w:type="table" w:styleId="PlainTable1">
    <w:name w:val="Plain Table 1"/>
    <w:basedOn w:val="TableNormal"/>
    <w:uiPriority w:val="41"/>
    <w:rsid w:val="00241E5A"/>
    <w:pPr>
      <w:spacing w:after="0" w:line="240" w:lineRule="auto"/>
    </w:pPr>
    <w:rPr>
      <w:rFonts w:eastAsiaTheme="minorHAnsi"/>
      <w:lang w:val="en-D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515C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187664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hyperlink" Target="https://data.oecd.org/unemp/unemployment-rate.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hyperlink" Target="https://www.bea.gov/data/gdp/gross-domestic-product"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footer" Target="footer2.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BAE41C5-6F29-4DC0-A807-F7410BB69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52</Pages>
  <Words>9519</Words>
  <Characters>54261</Characters>
  <Application>Microsoft Office Word</Application>
  <DocSecurity>0</DocSecurity>
  <Lines>452</Lines>
  <Paragraphs>1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t:lpstr>
      <vt:lpstr>Diss</vt:lpstr>
    </vt:vector>
  </TitlesOfParts>
  <Company/>
  <LinksUpToDate>false</LinksUpToDate>
  <CharactersWithSpaces>63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creator>Stefan Schönig</dc:creator>
  <cp:lastModifiedBy>Aneeba</cp:lastModifiedBy>
  <cp:revision>18</cp:revision>
  <cp:lastPrinted>2014-07-08T06:33:00Z</cp:lastPrinted>
  <dcterms:created xsi:type="dcterms:W3CDTF">2019-08-10T20:20:00Z</dcterms:created>
  <dcterms:modified xsi:type="dcterms:W3CDTF">2019-08-12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tefan.schoenig@uni-bayreuth.de@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a</vt:lpwstr>
  </property>
  <property fmtid="{D5CDD505-2E9C-101B-9397-08002B2CF9AE}" pid="6" name="Mendeley Recent Style Name 0_1">
    <vt:lpwstr>American Medical Association</vt:lpwstr>
  </property>
  <property fmtid="{D5CDD505-2E9C-101B-9397-08002B2CF9AE}" pid="7" name="Mendeley Recent Style Id 1_1">
    <vt:lpwstr>http://www.zotero.org/styles/apsa</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sa</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hra</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la</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